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2158" w:rsidRPr="006A45F3" w:rsidRDefault="00D12158" w:rsidP="00F00584">
      <w:pPr>
        <w:spacing w:after="0" w:line="360" w:lineRule="auto"/>
        <w:rPr>
          <w:rFonts w:ascii="Times New Roman" w:hAnsi="Times New Roman"/>
          <w:noProof/>
          <w:sz w:val="24"/>
          <w:szCs w:val="24"/>
          <w:lang w:val="en-CA"/>
        </w:rPr>
      </w:pPr>
    </w:p>
    <w:p w:rsidR="006F5177" w:rsidRPr="006A45F3" w:rsidRDefault="006F5177" w:rsidP="00F00584">
      <w:pPr>
        <w:spacing w:after="0" w:line="360" w:lineRule="auto"/>
        <w:rPr>
          <w:rFonts w:ascii="Times New Roman" w:hAnsi="Times New Roman"/>
          <w:noProof/>
          <w:sz w:val="24"/>
          <w:szCs w:val="24"/>
          <w:lang w:val="en-CA"/>
        </w:rPr>
      </w:pPr>
    </w:p>
    <w:p w:rsidR="006F5177" w:rsidRPr="006A45F3" w:rsidRDefault="006F5177" w:rsidP="00F00584">
      <w:pPr>
        <w:spacing w:after="0" w:line="360" w:lineRule="auto"/>
        <w:rPr>
          <w:rFonts w:ascii="Times New Roman" w:hAnsi="Times New Roman"/>
          <w:noProof/>
          <w:sz w:val="24"/>
          <w:szCs w:val="24"/>
          <w:lang w:val="en-CA"/>
        </w:rPr>
      </w:pPr>
    </w:p>
    <w:p w:rsidR="0013457B" w:rsidRPr="006A45F3" w:rsidRDefault="0013457B" w:rsidP="00F00584">
      <w:pPr>
        <w:spacing w:after="0" w:line="360" w:lineRule="auto"/>
        <w:rPr>
          <w:rFonts w:ascii="Times New Roman" w:hAnsi="Times New Roman"/>
          <w:sz w:val="24"/>
          <w:szCs w:val="24"/>
          <w:lang w:val="en-CA"/>
        </w:rPr>
      </w:pPr>
      <w:r w:rsidRPr="006A45F3">
        <w:rPr>
          <w:rFonts w:ascii="Times New Roman" w:hAnsi="Times New Roman"/>
          <w:noProof/>
          <w:sz w:val="24"/>
          <w:szCs w:val="24"/>
          <w:lang w:val="en-CA"/>
        </w:rPr>
        <w:t xml:space="preserve">Running Head :  </w:t>
      </w:r>
      <w:r w:rsidRPr="006A45F3">
        <w:rPr>
          <w:rFonts w:ascii="Times New Roman" w:hAnsi="Times New Roman"/>
          <w:sz w:val="24"/>
          <w:szCs w:val="24"/>
          <w:lang w:val="en-CA"/>
        </w:rPr>
        <w:t xml:space="preserve">MOTIVATION AND </w:t>
      </w:r>
      <w:r w:rsidR="00C20EC8" w:rsidRPr="006A45F3">
        <w:rPr>
          <w:rFonts w:ascii="Times New Roman" w:hAnsi="Times New Roman"/>
          <w:sz w:val="24"/>
          <w:szCs w:val="24"/>
          <w:lang w:val="en-CA"/>
        </w:rPr>
        <w:t xml:space="preserve">MATHEMATICAL ACHIEVEMENT </w:t>
      </w:r>
    </w:p>
    <w:p w:rsidR="0013457B" w:rsidRPr="006A45F3" w:rsidRDefault="0013457B" w:rsidP="00DC1F16">
      <w:pPr>
        <w:spacing w:after="0" w:line="360" w:lineRule="auto"/>
        <w:rPr>
          <w:rFonts w:ascii="Times New Roman" w:hAnsi="Times New Roman"/>
          <w:sz w:val="24"/>
          <w:szCs w:val="24"/>
          <w:lang w:val="en-CA"/>
        </w:rPr>
      </w:pPr>
    </w:p>
    <w:p w:rsidR="006F5177" w:rsidRPr="006A45F3" w:rsidRDefault="006F5177" w:rsidP="00D945BB">
      <w:pPr>
        <w:rPr>
          <w:rFonts w:ascii="Times New Roman" w:hAnsi="Times New Roman"/>
          <w:sz w:val="24"/>
          <w:szCs w:val="24"/>
          <w:lang w:val="en-CA"/>
        </w:rPr>
      </w:pPr>
    </w:p>
    <w:p w:rsidR="00D256BF" w:rsidRPr="006A45F3" w:rsidRDefault="00D945BB" w:rsidP="00CF5945">
      <w:pPr>
        <w:jc w:val="center"/>
        <w:rPr>
          <w:rFonts w:ascii="Times New Roman" w:hAnsi="Times New Roman"/>
          <w:sz w:val="24"/>
          <w:szCs w:val="24"/>
          <w:lang w:val="en-CA"/>
        </w:rPr>
      </w:pPr>
      <w:r w:rsidRPr="006A45F3">
        <w:rPr>
          <w:rFonts w:ascii="Times New Roman" w:hAnsi="Times New Roman"/>
          <w:sz w:val="24"/>
          <w:szCs w:val="24"/>
          <w:lang w:val="en-CA"/>
        </w:rPr>
        <w:t xml:space="preserve">Title: </w:t>
      </w:r>
      <w:r w:rsidR="00D256BF" w:rsidRPr="006A45F3">
        <w:rPr>
          <w:rFonts w:ascii="Times New Roman" w:hAnsi="Times New Roman"/>
          <w:sz w:val="24"/>
          <w:szCs w:val="24"/>
          <w:lang w:val="en-CA"/>
        </w:rPr>
        <w:t>I</w:t>
      </w:r>
      <w:r w:rsidR="003A024B" w:rsidRPr="006A45F3">
        <w:rPr>
          <w:rFonts w:ascii="Times New Roman" w:hAnsi="Times New Roman"/>
          <w:sz w:val="24"/>
          <w:szCs w:val="24"/>
          <w:lang w:val="en-CA"/>
        </w:rPr>
        <w:t>ntrinsic M</w:t>
      </w:r>
      <w:r w:rsidR="00783AF7" w:rsidRPr="006A45F3">
        <w:rPr>
          <w:rFonts w:ascii="Times New Roman" w:hAnsi="Times New Roman"/>
          <w:sz w:val="24"/>
          <w:szCs w:val="24"/>
          <w:lang w:val="en-CA"/>
        </w:rPr>
        <w:t xml:space="preserve">otivation </w:t>
      </w:r>
      <w:r w:rsidR="00075663" w:rsidRPr="006A45F3">
        <w:rPr>
          <w:rFonts w:ascii="Times New Roman" w:hAnsi="Times New Roman"/>
          <w:sz w:val="24"/>
          <w:szCs w:val="24"/>
          <w:lang w:val="en-CA"/>
        </w:rPr>
        <w:t>and</w:t>
      </w:r>
      <w:r w:rsidR="003A024B" w:rsidRPr="006A45F3">
        <w:rPr>
          <w:rFonts w:ascii="Times New Roman" w:hAnsi="Times New Roman"/>
          <w:sz w:val="24"/>
          <w:szCs w:val="24"/>
          <w:lang w:val="en-CA"/>
        </w:rPr>
        <w:t>A</w:t>
      </w:r>
      <w:r w:rsidR="00471254" w:rsidRPr="006A45F3">
        <w:rPr>
          <w:rFonts w:ascii="Times New Roman" w:hAnsi="Times New Roman"/>
          <w:sz w:val="24"/>
          <w:szCs w:val="24"/>
          <w:lang w:val="en-CA"/>
        </w:rPr>
        <w:t xml:space="preserve">chievement </w:t>
      </w:r>
      <w:r w:rsidR="003A024B" w:rsidRPr="006A45F3">
        <w:rPr>
          <w:rFonts w:ascii="Times New Roman" w:hAnsi="Times New Roman"/>
          <w:sz w:val="24"/>
          <w:szCs w:val="24"/>
          <w:lang w:val="en-CA"/>
        </w:rPr>
        <w:t>in M</w:t>
      </w:r>
      <w:r w:rsidR="005460DE" w:rsidRPr="006A45F3">
        <w:rPr>
          <w:rFonts w:ascii="Times New Roman" w:hAnsi="Times New Roman"/>
          <w:sz w:val="24"/>
          <w:szCs w:val="24"/>
          <w:lang w:val="en-CA"/>
        </w:rPr>
        <w:t>athematics</w:t>
      </w:r>
      <w:r w:rsidR="002C64D8" w:rsidRPr="006A45F3">
        <w:rPr>
          <w:rFonts w:ascii="Times New Roman" w:hAnsi="Times New Roman"/>
          <w:sz w:val="24"/>
          <w:szCs w:val="24"/>
          <w:lang w:val="en-CA"/>
        </w:rPr>
        <w:t xml:space="preserve"> in </w:t>
      </w:r>
      <w:r w:rsidR="003A024B" w:rsidRPr="006A45F3">
        <w:rPr>
          <w:rFonts w:ascii="Times New Roman" w:hAnsi="Times New Roman"/>
          <w:sz w:val="24"/>
          <w:szCs w:val="24"/>
          <w:lang w:val="en-CA"/>
        </w:rPr>
        <w:t>E</w:t>
      </w:r>
      <w:r w:rsidR="00AA1DF9" w:rsidRPr="006A45F3">
        <w:rPr>
          <w:rFonts w:ascii="Times New Roman" w:hAnsi="Times New Roman"/>
          <w:sz w:val="24"/>
          <w:szCs w:val="24"/>
          <w:lang w:val="en-CA"/>
        </w:rPr>
        <w:t>lementary</w:t>
      </w:r>
      <w:r w:rsidR="003A024B" w:rsidRPr="006A45F3">
        <w:rPr>
          <w:rFonts w:ascii="Times New Roman" w:hAnsi="Times New Roman"/>
          <w:sz w:val="24"/>
          <w:szCs w:val="24"/>
          <w:lang w:val="en-CA"/>
        </w:rPr>
        <w:t xml:space="preserve"> S</w:t>
      </w:r>
      <w:r w:rsidR="00B0234B" w:rsidRPr="006A45F3">
        <w:rPr>
          <w:rFonts w:ascii="Times New Roman" w:hAnsi="Times New Roman"/>
          <w:sz w:val="24"/>
          <w:szCs w:val="24"/>
          <w:lang w:val="en-CA"/>
        </w:rPr>
        <w:t>chool</w:t>
      </w:r>
      <w:r w:rsidR="003A024B" w:rsidRPr="006A45F3">
        <w:rPr>
          <w:rFonts w:ascii="Times New Roman" w:hAnsi="Times New Roman"/>
          <w:sz w:val="24"/>
          <w:szCs w:val="24"/>
          <w:lang w:val="en-CA"/>
        </w:rPr>
        <w:t>: A Longitudinal I</w:t>
      </w:r>
      <w:r w:rsidR="00D256BF" w:rsidRPr="006A45F3">
        <w:rPr>
          <w:rFonts w:ascii="Times New Roman" w:hAnsi="Times New Roman"/>
          <w:sz w:val="24"/>
          <w:szCs w:val="24"/>
          <w:lang w:val="en-CA"/>
        </w:rPr>
        <w:t>nvesti</w:t>
      </w:r>
      <w:r w:rsidR="009623A6" w:rsidRPr="006A45F3">
        <w:rPr>
          <w:rFonts w:ascii="Times New Roman" w:hAnsi="Times New Roman"/>
          <w:sz w:val="24"/>
          <w:szCs w:val="24"/>
          <w:lang w:val="en-CA"/>
        </w:rPr>
        <w:t>g</w:t>
      </w:r>
      <w:r w:rsidR="00D256BF" w:rsidRPr="006A45F3">
        <w:rPr>
          <w:rFonts w:ascii="Times New Roman" w:hAnsi="Times New Roman"/>
          <w:sz w:val="24"/>
          <w:szCs w:val="24"/>
          <w:lang w:val="en-CA"/>
        </w:rPr>
        <w:t>ation</w:t>
      </w:r>
      <w:r w:rsidR="003A024B" w:rsidRPr="006A45F3">
        <w:rPr>
          <w:rFonts w:ascii="Times New Roman" w:hAnsi="Times New Roman"/>
          <w:sz w:val="24"/>
          <w:szCs w:val="24"/>
          <w:lang w:val="en-CA"/>
        </w:rPr>
        <w:t xml:space="preserve"> of their A</w:t>
      </w:r>
      <w:r w:rsidR="00E400D2" w:rsidRPr="006A45F3">
        <w:rPr>
          <w:rFonts w:ascii="Times New Roman" w:hAnsi="Times New Roman"/>
          <w:sz w:val="24"/>
          <w:szCs w:val="24"/>
          <w:lang w:val="en-CA"/>
        </w:rPr>
        <w:t>ssociation</w:t>
      </w:r>
    </w:p>
    <w:p w:rsidR="0013457B" w:rsidRPr="006A45F3" w:rsidRDefault="0013457B" w:rsidP="00DC1F16">
      <w:pPr>
        <w:spacing w:after="0" w:line="360" w:lineRule="auto"/>
        <w:rPr>
          <w:rFonts w:ascii="Times New Roman" w:hAnsi="Times New Roman"/>
          <w:sz w:val="24"/>
          <w:szCs w:val="24"/>
          <w:lang w:val="en-CA"/>
        </w:rPr>
      </w:pPr>
    </w:p>
    <w:p w:rsidR="006F5177" w:rsidRPr="006A45F3" w:rsidRDefault="006F5177" w:rsidP="00DC1F16">
      <w:pPr>
        <w:spacing w:after="0" w:line="360" w:lineRule="auto"/>
        <w:rPr>
          <w:rFonts w:ascii="Times New Roman" w:hAnsi="Times New Roman"/>
          <w:sz w:val="24"/>
          <w:szCs w:val="24"/>
          <w:lang w:val="en-CA"/>
        </w:rPr>
      </w:pPr>
    </w:p>
    <w:p w:rsidR="006F5177" w:rsidRPr="006A45F3" w:rsidRDefault="006F5177" w:rsidP="00DC1F16">
      <w:pPr>
        <w:spacing w:after="0" w:line="360" w:lineRule="auto"/>
        <w:rPr>
          <w:rFonts w:ascii="Times New Roman" w:hAnsi="Times New Roman"/>
          <w:sz w:val="24"/>
          <w:szCs w:val="24"/>
          <w:lang w:val="en-CA"/>
        </w:rPr>
      </w:pPr>
    </w:p>
    <w:p w:rsidR="0013457B" w:rsidRPr="006A45F3" w:rsidRDefault="0013457B" w:rsidP="009075DC">
      <w:pPr>
        <w:spacing w:after="0" w:line="360" w:lineRule="auto"/>
        <w:jc w:val="center"/>
        <w:rPr>
          <w:rFonts w:ascii="Times New Roman" w:hAnsi="Times New Roman"/>
          <w:sz w:val="24"/>
          <w:szCs w:val="24"/>
          <w:lang w:val="en-CA"/>
        </w:rPr>
      </w:pPr>
    </w:p>
    <w:p w:rsidR="0013457B" w:rsidRPr="00825786" w:rsidRDefault="0013457B" w:rsidP="00EF3CAE">
      <w:pPr>
        <w:spacing w:after="0" w:line="360" w:lineRule="auto"/>
        <w:jc w:val="center"/>
        <w:rPr>
          <w:rFonts w:ascii="Times New Roman" w:hAnsi="Times New Roman"/>
          <w:sz w:val="24"/>
          <w:szCs w:val="24"/>
          <w:lang w:val="en-CA"/>
        </w:rPr>
      </w:pPr>
    </w:p>
    <w:p w:rsidR="00D945BB" w:rsidRPr="006A45F3" w:rsidRDefault="00D945BB" w:rsidP="00D90E01">
      <w:pPr>
        <w:spacing w:after="0" w:line="480" w:lineRule="auto"/>
        <w:jc w:val="center"/>
        <w:rPr>
          <w:rFonts w:ascii="Times New Roman" w:hAnsi="Times New Roman"/>
          <w:color w:val="042E6D"/>
          <w:sz w:val="24"/>
          <w:szCs w:val="24"/>
          <w:lang w:val="en-US" w:eastAsia="en-GB"/>
        </w:rPr>
      </w:pPr>
    </w:p>
    <w:p w:rsidR="00E85774" w:rsidRPr="006A45F3" w:rsidRDefault="00E85774" w:rsidP="00D90E01">
      <w:pPr>
        <w:spacing w:after="0" w:line="480" w:lineRule="auto"/>
        <w:jc w:val="center"/>
        <w:rPr>
          <w:rFonts w:ascii="Times New Roman" w:hAnsi="Times New Roman"/>
          <w:color w:val="042E6D"/>
          <w:sz w:val="24"/>
          <w:szCs w:val="24"/>
          <w:lang w:val="en-US" w:eastAsia="en-GB"/>
        </w:rPr>
      </w:pPr>
    </w:p>
    <w:p w:rsidR="00E85774" w:rsidRPr="006A45F3" w:rsidRDefault="00E85774" w:rsidP="00D90E01">
      <w:pPr>
        <w:spacing w:after="0" w:line="480" w:lineRule="auto"/>
        <w:jc w:val="center"/>
        <w:rPr>
          <w:rFonts w:ascii="Times New Roman" w:hAnsi="Times New Roman"/>
          <w:color w:val="042E6D"/>
          <w:sz w:val="24"/>
          <w:szCs w:val="24"/>
          <w:lang w:val="en-US" w:eastAsia="en-GB"/>
        </w:rPr>
      </w:pPr>
    </w:p>
    <w:p w:rsidR="00E85774" w:rsidRPr="006A45F3" w:rsidRDefault="00E85774" w:rsidP="00D90E01">
      <w:pPr>
        <w:spacing w:after="0" w:line="480" w:lineRule="auto"/>
        <w:jc w:val="center"/>
        <w:rPr>
          <w:rFonts w:ascii="Times New Roman" w:hAnsi="Times New Roman"/>
          <w:color w:val="042E6D"/>
          <w:sz w:val="24"/>
          <w:szCs w:val="24"/>
          <w:lang w:val="en-US" w:eastAsia="en-GB"/>
        </w:rPr>
      </w:pPr>
    </w:p>
    <w:p w:rsidR="00E85774" w:rsidRPr="006A45F3" w:rsidRDefault="00E85774" w:rsidP="00D90E01">
      <w:pPr>
        <w:spacing w:after="0" w:line="480" w:lineRule="auto"/>
        <w:jc w:val="center"/>
        <w:rPr>
          <w:rFonts w:ascii="Times New Roman" w:hAnsi="Times New Roman"/>
          <w:color w:val="042E6D"/>
          <w:sz w:val="24"/>
          <w:szCs w:val="24"/>
          <w:lang w:val="en-US" w:eastAsia="en-GB"/>
        </w:rPr>
      </w:pPr>
    </w:p>
    <w:p w:rsidR="00E85774" w:rsidRPr="006A45F3" w:rsidRDefault="00E85774" w:rsidP="00D90E01">
      <w:pPr>
        <w:spacing w:after="0" w:line="480" w:lineRule="auto"/>
        <w:jc w:val="center"/>
        <w:rPr>
          <w:rFonts w:ascii="Times New Roman" w:hAnsi="Times New Roman"/>
          <w:color w:val="042E6D"/>
          <w:sz w:val="24"/>
          <w:szCs w:val="24"/>
          <w:lang w:val="en-US" w:eastAsia="en-GB"/>
        </w:rPr>
      </w:pPr>
    </w:p>
    <w:p w:rsidR="00E85774" w:rsidRPr="006A45F3" w:rsidRDefault="00E85774" w:rsidP="00D90E01">
      <w:pPr>
        <w:spacing w:after="0" w:line="480" w:lineRule="auto"/>
        <w:jc w:val="center"/>
        <w:rPr>
          <w:rFonts w:ascii="Times New Roman" w:hAnsi="Times New Roman"/>
          <w:color w:val="042E6D"/>
          <w:sz w:val="24"/>
          <w:szCs w:val="24"/>
          <w:lang w:val="en-US" w:eastAsia="en-GB"/>
        </w:rPr>
      </w:pPr>
    </w:p>
    <w:p w:rsidR="00E85774" w:rsidRPr="006A45F3" w:rsidRDefault="00E85774" w:rsidP="00D90E01">
      <w:pPr>
        <w:spacing w:after="0" w:line="480" w:lineRule="auto"/>
        <w:jc w:val="center"/>
        <w:rPr>
          <w:rFonts w:ascii="Times New Roman" w:hAnsi="Times New Roman"/>
          <w:b/>
          <w:sz w:val="24"/>
          <w:szCs w:val="24"/>
          <w:lang w:val="en-CA"/>
        </w:rPr>
      </w:pPr>
    </w:p>
    <w:p w:rsidR="00D945BB" w:rsidRPr="006A45F3" w:rsidRDefault="00D945BB" w:rsidP="00D90E01">
      <w:pPr>
        <w:spacing w:after="0" w:line="480" w:lineRule="auto"/>
        <w:jc w:val="center"/>
        <w:rPr>
          <w:rFonts w:ascii="Times New Roman" w:hAnsi="Times New Roman"/>
          <w:b/>
          <w:sz w:val="24"/>
          <w:szCs w:val="24"/>
          <w:lang w:val="en-CA"/>
        </w:rPr>
      </w:pPr>
    </w:p>
    <w:p w:rsidR="00D945BB" w:rsidRPr="006A45F3" w:rsidRDefault="00D945BB" w:rsidP="00D90E01">
      <w:pPr>
        <w:spacing w:after="0" w:line="480" w:lineRule="auto"/>
        <w:jc w:val="center"/>
        <w:rPr>
          <w:rFonts w:ascii="Times New Roman" w:hAnsi="Times New Roman"/>
          <w:b/>
          <w:sz w:val="24"/>
          <w:szCs w:val="24"/>
          <w:lang w:val="en-CA"/>
        </w:rPr>
      </w:pPr>
    </w:p>
    <w:p w:rsidR="00D945BB" w:rsidRPr="006A45F3" w:rsidRDefault="00D945BB" w:rsidP="00D90E01">
      <w:pPr>
        <w:spacing w:after="0" w:line="480" w:lineRule="auto"/>
        <w:jc w:val="center"/>
        <w:rPr>
          <w:rFonts w:ascii="Times New Roman" w:hAnsi="Times New Roman"/>
          <w:b/>
          <w:sz w:val="24"/>
          <w:szCs w:val="24"/>
          <w:lang w:val="en-CA"/>
        </w:rPr>
      </w:pPr>
    </w:p>
    <w:p w:rsidR="00D945BB" w:rsidRPr="006A45F3" w:rsidRDefault="00D945BB" w:rsidP="00D90E01">
      <w:pPr>
        <w:spacing w:after="0" w:line="480" w:lineRule="auto"/>
        <w:jc w:val="center"/>
        <w:rPr>
          <w:rFonts w:ascii="Times New Roman" w:hAnsi="Times New Roman"/>
          <w:b/>
          <w:sz w:val="24"/>
          <w:szCs w:val="24"/>
          <w:lang w:val="en-CA"/>
        </w:rPr>
      </w:pPr>
    </w:p>
    <w:p w:rsidR="00D945BB" w:rsidRPr="006A45F3" w:rsidRDefault="00D945BB" w:rsidP="00D90E01">
      <w:pPr>
        <w:spacing w:after="0" w:line="480" w:lineRule="auto"/>
        <w:jc w:val="center"/>
        <w:rPr>
          <w:rFonts w:ascii="Times New Roman" w:hAnsi="Times New Roman"/>
          <w:b/>
          <w:sz w:val="24"/>
          <w:szCs w:val="24"/>
          <w:lang w:val="en-CA"/>
        </w:rPr>
      </w:pPr>
    </w:p>
    <w:p w:rsidR="00D945BB" w:rsidRPr="006A45F3" w:rsidRDefault="00D945BB" w:rsidP="00D90E01">
      <w:pPr>
        <w:spacing w:after="0" w:line="480" w:lineRule="auto"/>
        <w:jc w:val="center"/>
        <w:rPr>
          <w:rFonts w:ascii="Times New Roman" w:hAnsi="Times New Roman"/>
          <w:b/>
          <w:sz w:val="24"/>
          <w:szCs w:val="24"/>
          <w:lang w:val="en-CA"/>
        </w:rPr>
      </w:pPr>
    </w:p>
    <w:p w:rsidR="00D12158" w:rsidRPr="006A45F3" w:rsidRDefault="00D12158" w:rsidP="00291DBD">
      <w:pPr>
        <w:spacing w:after="0" w:line="480" w:lineRule="auto"/>
        <w:rPr>
          <w:rFonts w:ascii="Times New Roman" w:hAnsi="Times New Roman"/>
          <w:b/>
          <w:sz w:val="24"/>
          <w:szCs w:val="24"/>
          <w:lang w:val="en-CA"/>
        </w:rPr>
      </w:pPr>
    </w:p>
    <w:p w:rsidR="0013457B" w:rsidRPr="006A45F3" w:rsidRDefault="0013457B" w:rsidP="00D90E01">
      <w:pPr>
        <w:spacing w:after="0" w:line="480" w:lineRule="auto"/>
        <w:jc w:val="center"/>
        <w:rPr>
          <w:rFonts w:ascii="Times New Roman" w:hAnsi="Times New Roman"/>
          <w:b/>
          <w:sz w:val="24"/>
          <w:szCs w:val="24"/>
          <w:lang w:val="en-CA"/>
        </w:rPr>
      </w:pPr>
      <w:r w:rsidRPr="006A45F3">
        <w:rPr>
          <w:rFonts w:ascii="Times New Roman" w:hAnsi="Times New Roman"/>
          <w:b/>
          <w:sz w:val="24"/>
          <w:szCs w:val="24"/>
          <w:lang w:val="en-CA"/>
        </w:rPr>
        <w:lastRenderedPageBreak/>
        <w:t>Abstract</w:t>
      </w:r>
    </w:p>
    <w:p w:rsidR="0013457B" w:rsidRPr="006A45F3" w:rsidRDefault="00743B5D" w:rsidP="004A01A0">
      <w:pPr>
        <w:spacing w:after="0" w:line="480" w:lineRule="auto"/>
        <w:rPr>
          <w:rFonts w:ascii="Times New Roman" w:hAnsi="Times New Roman"/>
          <w:sz w:val="24"/>
          <w:szCs w:val="24"/>
          <w:lang w:val="en-CA"/>
        </w:rPr>
      </w:pPr>
      <w:r w:rsidRPr="006A45F3">
        <w:rPr>
          <w:rFonts w:ascii="Times New Roman" w:hAnsi="Times New Roman"/>
          <w:sz w:val="24"/>
          <w:szCs w:val="24"/>
          <w:lang w:val="en-CA"/>
        </w:rPr>
        <w:t>T</w:t>
      </w:r>
      <w:r w:rsidR="0013457B" w:rsidRPr="006A45F3">
        <w:rPr>
          <w:rFonts w:ascii="Times New Roman" w:hAnsi="Times New Roman"/>
          <w:sz w:val="24"/>
          <w:szCs w:val="24"/>
          <w:lang w:val="en-CA"/>
        </w:rPr>
        <w:t>his study examine</w:t>
      </w:r>
      <w:r w:rsidR="00822E83" w:rsidRPr="006A45F3">
        <w:rPr>
          <w:rFonts w:ascii="Times New Roman" w:hAnsi="Times New Roman"/>
          <w:sz w:val="24"/>
          <w:szCs w:val="24"/>
          <w:lang w:val="en-CA"/>
        </w:rPr>
        <w:t>d</w:t>
      </w:r>
      <w:r w:rsidR="0013457B" w:rsidRPr="006A45F3">
        <w:rPr>
          <w:rFonts w:ascii="Times New Roman" w:hAnsi="Times New Roman"/>
          <w:sz w:val="24"/>
          <w:szCs w:val="24"/>
          <w:lang w:val="en-CA"/>
        </w:rPr>
        <w:t xml:space="preserve"> the </w:t>
      </w:r>
      <w:r w:rsidR="00100E62">
        <w:rPr>
          <w:rFonts w:ascii="Times New Roman" w:hAnsi="Times New Roman"/>
          <w:sz w:val="24"/>
          <w:szCs w:val="24"/>
          <w:lang w:val="en-CA"/>
        </w:rPr>
        <w:t>associations</w:t>
      </w:r>
      <w:r w:rsidR="0013457B" w:rsidRPr="006A45F3">
        <w:rPr>
          <w:rFonts w:ascii="Times New Roman" w:hAnsi="Times New Roman"/>
          <w:sz w:val="24"/>
          <w:szCs w:val="24"/>
          <w:lang w:val="en-CA"/>
        </w:rPr>
        <w:t xml:space="preserve"> between intrinsic motivation and </w:t>
      </w:r>
      <w:r w:rsidR="00C2438B" w:rsidRPr="006A45F3">
        <w:rPr>
          <w:rFonts w:ascii="Times New Roman" w:hAnsi="Times New Roman"/>
          <w:sz w:val="24"/>
          <w:szCs w:val="24"/>
          <w:lang w:val="en-CA"/>
        </w:rPr>
        <w:t xml:space="preserve">achievement </w:t>
      </w:r>
      <w:r w:rsidR="00E77633" w:rsidRPr="006A45F3">
        <w:rPr>
          <w:rFonts w:ascii="Times New Roman" w:hAnsi="Times New Roman"/>
          <w:sz w:val="24"/>
          <w:szCs w:val="24"/>
          <w:lang w:val="en-CA"/>
        </w:rPr>
        <w:t>in mathematics</w:t>
      </w:r>
      <w:r w:rsidR="009C371A" w:rsidRPr="006A45F3">
        <w:rPr>
          <w:rFonts w:ascii="Times New Roman" w:hAnsi="Times New Roman"/>
          <w:sz w:val="24"/>
          <w:szCs w:val="24"/>
          <w:lang w:val="en-CA"/>
        </w:rPr>
        <w:t xml:space="preserve">in a sample </w:t>
      </w:r>
      <w:r w:rsidRPr="006A45F3">
        <w:rPr>
          <w:rFonts w:ascii="Times New Roman" w:hAnsi="Times New Roman"/>
          <w:sz w:val="24"/>
          <w:szCs w:val="24"/>
          <w:lang w:val="en-CA"/>
        </w:rPr>
        <w:t xml:space="preserve">of </w:t>
      </w:r>
      <w:r w:rsidR="00822E83" w:rsidRPr="006A45F3">
        <w:rPr>
          <w:rFonts w:ascii="Times New Roman" w:hAnsi="Times New Roman"/>
          <w:sz w:val="24"/>
          <w:szCs w:val="24"/>
          <w:lang w:val="en-CA"/>
        </w:rPr>
        <w:t>147</w:t>
      </w:r>
      <w:r w:rsidR="00F5000A" w:rsidRPr="006A45F3">
        <w:rPr>
          <w:rFonts w:ascii="Times New Roman" w:hAnsi="Times New Roman"/>
          <w:sz w:val="24"/>
          <w:szCs w:val="24"/>
          <w:lang w:val="en-CA"/>
        </w:rPr>
        <w:t>8</w:t>
      </w:r>
      <w:r w:rsidR="002F7576">
        <w:rPr>
          <w:rFonts w:ascii="Times New Roman" w:hAnsi="Times New Roman"/>
          <w:sz w:val="24"/>
          <w:szCs w:val="24"/>
          <w:lang w:val="en-CA"/>
        </w:rPr>
        <w:t xml:space="preserve">Canadian </w:t>
      </w:r>
      <w:r w:rsidR="009C371A" w:rsidRPr="006A45F3">
        <w:rPr>
          <w:rFonts w:ascii="Times New Roman" w:hAnsi="Times New Roman"/>
          <w:sz w:val="24"/>
          <w:szCs w:val="24"/>
          <w:lang w:val="en-CA"/>
        </w:rPr>
        <w:t>school</w:t>
      </w:r>
      <w:r w:rsidR="00F5000A" w:rsidRPr="006A45F3">
        <w:rPr>
          <w:rFonts w:ascii="Times New Roman" w:hAnsi="Times New Roman"/>
          <w:sz w:val="24"/>
          <w:szCs w:val="24"/>
          <w:lang w:val="en-CA"/>
        </w:rPr>
        <w:t>-age</w:t>
      </w:r>
      <w:r w:rsidR="0013457B" w:rsidRPr="006A45F3">
        <w:rPr>
          <w:rFonts w:ascii="Times New Roman" w:hAnsi="Times New Roman"/>
          <w:sz w:val="24"/>
          <w:szCs w:val="24"/>
          <w:lang w:val="en-CA"/>
        </w:rPr>
        <w:t>children</w:t>
      </w:r>
      <w:r w:rsidR="00AA1DF9" w:rsidRPr="006A45F3">
        <w:rPr>
          <w:rFonts w:ascii="Times New Roman" w:hAnsi="Times New Roman"/>
          <w:sz w:val="24"/>
          <w:szCs w:val="24"/>
          <w:lang w:val="en-CA"/>
        </w:rPr>
        <w:t>followed from</w:t>
      </w:r>
      <w:r w:rsidR="00B87E7F" w:rsidRPr="006A45F3">
        <w:rPr>
          <w:rFonts w:ascii="Times New Roman" w:hAnsi="Times New Roman"/>
          <w:sz w:val="24"/>
          <w:szCs w:val="24"/>
          <w:lang w:val="en-CA"/>
        </w:rPr>
        <w:t>grades 1 to 4</w:t>
      </w:r>
      <w:r w:rsidR="00100E62">
        <w:rPr>
          <w:rFonts w:ascii="Times New Roman" w:hAnsi="Times New Roman"/>
          <w:sz w:val="24"/>
          <w:szCs w:val="24"/>
          <w:lang w:val="en-CA"/>
        </w:rPr>
        <w:t xml:space="preserve"> (age 7-10)</w:t>
      </w:r>
      <w:r w:rsidR="009C371A" w:rsidRPr="006A45F3">
        <w:rPr>
          <w:rFonts w:ascii="Times New Roman" w:hAnsi="Times New Roman"/>
          <w:sz w:val="24"/>
          <w:szCs w:val="24"/>
          <w:lang w:val="en-CA"/>
        </w:rPr>
        <w:t xml:space="preserve">. </w:t>
      </w:r>
      <w:r w:rsidR="0018299F" w:rsidRPr="006A45F3">
        <w:rPr>
          <w:rFonts w:ascii="Times New Roman" w:hAnsi="Times New Roman"/>
          <w:sz w:val="24"/>
          <w:szCs w:val="24"/>
          <w:lang w:val="en-CA"/>
        </w:rPr>
        <w:t>C</w:t>
      </w:r>
      <w:r w:rsidR="0013457B" w:rsidRPr="006A45F3">
        <w:rPr>
          <w:rFonts w:ascii="Times New Roman" w:hAnsi="Times New Roman"/>
          <w:sz w:val="24"/>
          <w:szCs w:val="24"/>
          <w:lang w:val="en-CA"/>
        </w:rPr>
        <w:t>hild</w:t>
      </w:r>
      <w:r w:rsidR="009C371A" w:rsidRPr="006A45F3">
        <w:rPr>
          <w:rFonts w:ascii="Times New Roman" w:hAnsi="Times New Roman"/>
          <w:sz w:val="24"/>
          <w:szCs w:val="24"/>
          <w:lang w:val="en-CA"/>
        </w:rPr>
        <w:t>ren</w:t>
      </w:r>
      <w:r w:rsidR="00B87E7F" w:rsidRPr="006A45F3">
        <w:rPr>
          <w:rFonts w:ascii="Times New Roman" w:hAnsi="Times New Roman"/>
          <w:sz w:val="24"/>
          <w:szCs w:val="24"/>
          <w:lang w:val="en-CA"/>
        </w:rPr>
        <w:t>self-reported</w:t>
      </w:r>
      <w:r w:rsidR="0013457B" w:rsidRPr="006A45F3">
        <w:rPr>
          <w:rFonts w:ascii="Times New Roman" w:hAnsi="Times New Roman"/>
          <w:sz w:val="24"/>
          <w:szCs w:val="24"/>
          <w:lang w:val="en-CA"/>
        </w:rPr>
        <w:t xml:space="preserve"> their </w:t>
      </w:r>
      <w:r w:rsidR="009C371A" w:rsidRPr="006A45F3">
        <w:rPr>
          <w:rFonts w:ascii="Times New Roman" w:hAnsi="Times New Roman"/>
          <w:sz w:val="24"/>
          <w:szCs w:val="24"/>
          <w:lang w:val="en-CA"/>
        </w:rPr>
        <w:t xml:space="preserve">intrinsic </w:t>
      </w:r>
      <w:r w:rsidR="0013457B" w:rsidRPr="006A45F3">
        <w:rPr>
          <w:rFonts w:ascii="Times New Roman" w:hAnsi="Times New Roman"/>
          <w:sz w:val="24"/>
          <w:szCs w:val="24"/>
          <w:lang w:val="en-CA"/>
        </w:rPr>
        <w:t xml:space="preserve">motivation </w:t>
      </w:r>
      <w:r w:rsidR="00430CAE" w:rsidRPr="006A45F3">
        <w:rPr>
          <w:rFonts w:ascii="Times New Roman" w:hAnsi="Times New Roman"/>
          <w:sz w:val="24"/>
          <w:szCs w:val="24"/>
          <w:lang w:val="en-CA"/>
        </w:rPr>
        <w:t>toward</w:t>
      </w:r>
      <w:r w:rsidR="0013457B" w:rsidRPr="006A45F3">
        <w:rPr>
          <w:rFonts w:ascii="Times New Roman" w:hAnsi="Times New Roman"/>
          <w:sz w:val="24"/>
          <w:szCs w:val="24"/>
          <w:lang w:val="en-CA"/>
        </w:rPr>
        <w:t xml:space="preserve"> mathematics</w:t>
      </w:r>
      <w:r w:rsidR="00B87E7F" w:rsidRPr="006A45F3">
        <w:rPr>
          <w:rFonts w:ascii="Times New Roman" w:hAnsi="Times New Roman"/>
          <w:sz w:val="24"/>
          <w:szCs w:val="24"/>
          <w:lang w:val="en-CA"/>
        </w:rPr>
        <w:t>, whereas achievement was measured through direct assessment of mathematic</w:t>
      </w:r>
      <w:r w:rsidR="00F5000A" w:rsidRPr="006A45F3">
        <w:rPr>
          <w:rFonts w:ascii="Times New Roman" w:hAnsi="Times New Roman"/>
          <w:sz w:val="24"/>
          <w:szCs w:val="24"/>
          <w:lang w:val="en-CA"/>
        </w:rPr>
        <w:t>s</w:t>
      </w:r>
      <w:r w:rsidR="00B87E7F" w:rsidRPr="006A45F3">
        <w:rPr>
          <w:rFonts w:ascii="Times New Roman" w:hAnsi="Times New Roman"/>
          <w:sz w:val="24"/>
          <w:szCs w:val="24"/>
          <w:lang w:val="en-CA"/>
        </w:rPr>
        <w:t xml:space="preserve"> abilities</w:t>
      </w:r>
      <w:r w:rsidR="0013457B" w:rsidRPr="006A45F3">
        <w:rPr>
          <w:rFonts w:ascii="Times New Roman" w:hAnsi="Times New Roman"/>
          <w:sz w:val="24"/>
          <w:szCs w:val="24"/>
          <w:lang w:val="en-CA"/>
        </w:rPr>
        <w:t xml:space="preserve">. </w:t>
      </w:r>
      <w:r w:rsidR="00B87E7F" w:rsidRPr="006A45F3">
        <w:rPr>
          <w:rFonts w:ascii="Times New Roman" w:hAnsi="Times New Roman"/>
          <w:sz w:val="24"/>
          <w:szCs w:val="24"/>
          <w:lang w:val="en-CA"/>
        </w:rPr>
        <w:t>C</w:t>
      </w:r>
      <w:r w:rsidR="0013457B" w:rsidRPr="006A45F3">
        <w:rPr>
          <w:rFonts w:ascii="Times New Roman" w:hAnsi="Times New Roman"/>
          <w:sz w:val="24"/>
          <w:szCs w:val="24"/>
          <w:lang w:val="en-CA"/>
        </w:rPr>
        <w:t xml:space="preserve">ross-lagged models showed </w:t>
      </w:r>
      <w:r w:rsidR="00F5000A" w:rsidRPr="006A45F3">
        <w:rPr>
          <w:rFonts w:ascii="Times New Roman" w:hAnsi="Times New Roman"/>
          <w:sz w:val="24"/>
          <w:szCs w:val="24"/>
          <w:lang w:val="en-CA"/>
        </w:rPr>
        <w:t>that achievement predicted intrinsic motivation from grade</w:t>
      </w:r>
      <w:r w:rsidR="009F4D35">
        <w:rPr>
          <w:rFonts w:ascii="Times New Roman" w:hAnsi="Times New Roman"/>
          <w:sz w:val="24"/>
          <w:szCs w:val="24"/>
          <w:lang w:val="en-CA"/>
        </w:rPr>
        <w:t>s</w:t>
      </w:r>
      <w:r w:rsidR="00F5000A" w:rsidRPr="006A45F3">
        <w:rPr>
          <w:rFonts w:ascii="Times New Roman" w:hAnsi="Times New Roman"/>
          <w:sz w:val="24"/>
          <w:szCs w:val="24"/>
          <w:lang w:val="en-CA"/>
        </w:rPr>
        <w:t xml:space="preserve"> 1 to 2, and from grade</w:t>
      </w:r>
      <w:r w:rsidR="009F4D35">
        <w:rPr>
          <w:rFonts w:ascii="Times New Roman" w:hAnsi="Times New Roman"/>
          <w:sz w:val="24"/>
          <w:szCs w:val="24"/>
          <w:lang w:val="en-CA"/>
        </w:rPr>
        <w:t>s</w:t>
      </w:r>
      <w:r w:rsidR="00F5000A" w:rsidRPr="006A45F3">
        <w:rPr>
          <w:rFonts w:ascii="Times New Roman" w:hAnsi="Times New Roman"/>
          <w:sz w:val="24"/>
          <w:szCs w:val="24"/>
          <w:lang w:val="en-CA"/>
        </w:rPr>
        <w:t xml:space="preserve"> 2 to 4</w:t>
      </w:r>
      <w:r w:rsidR="008E5CA5" w:rsidRPr="006A45F3">
        <w:rPr>
          <w:rFonts w:ascii="Times New Roman" w:hAnsi="Times New Roman"/>
          <w:sz w:val="24"/>
          <w:szCs w:val="24"/>
          <w:lang w:val="en-CA"/>
        </w:rPr>
        <w:t xml:space="preserve">. However, </w:t>
      </w:r>
      <w:r w:rsidR="00F5000A" w:rsidRPr="006A45F3">
        <w:rPr>
          <w:rFonts w:ascii="Times New Roman" w:hAnsi="Times New Roman"/>
          <w:sz w:val="24"/>
          <w:szCs w:val="24"/>
          <w:lang w:val="en-CA"/>
        </w:rPr>
        <w:t>intrinsic motivation did not predict achievement at any time</w:t>
      </w:r>
      <w:r w:rsidR="008E5CA5" w:rsidRPr="006A45F3">
        <w:rPr>
          <w:rFonts w:ascii="Times New Roman" w:hAnsi="Times New Roman"/>
          <w:sz w:val="24"/>
          <w:szCs w:val="24"/>
          <w:lang w:val="en-CA"/>
        </w:rPr>
        <w:t xml:space="preserve">. </w:t>
      </w:r>
      <w:r w:rsidR="00FA57D6" w:rsidRPr="006A45F3">
        <w:rPr>
          <w:rFonts w:ascii="Times New Roman" w:hAnsi="Times New Roman"/>
          <w:sz w:val="24"/>
          <w:szCs w:val="24"/>
          <w:lang w:val="en-CA"/>
        </w:rPr>
        <w:t xml:space="preserve">This </w:t>
      </w:r>
      <w:r w:rsidR="00B87E7F" w:rsidRPr="006A45F3">
        <w:rPr>
          <w:rFonts w:ascii="Times New Roman" w:hAnsi="Times New Roman"/>
          <w:sz w:val="24"/>
          <w:szCs w:val="24"/>
          <w:lang w:val="en-CA"/>
        </w:rPr>
        <w:t xml:space="preserve">developmental </w:t>
      </w:r>
      <w:r w:rsidR="00FA57D6" w:rsidRPr="006A45F3">
        <w:rPr>
          <w:rFonts w:ascii="Times New Roman" w:hAnsi="Times New Roman"/>
          <w:sz w:val="24"/>
          <w:szCs w:val="24"/>
          <w:lang w:val="en-CA"/>
        </w:rPr>
        <w:t xml:space="preserve">pattern </w:t>
      </w:r>
      <w:r w:rsidR="008E5CA5" w:rsidRPr="006A45F3">
        <w:rPr>
          <w:rFonts w:ascii="Times New Roman" w:hAnsi="Times New Roman"/>
          <w:sz w:val="24"/>
          <w:szCs w:val="24"/>
          <w:lang w:val="en-CA"/>
        </w:rPr>
        <w:t xml:space="preserve">of association </w:t>
      </w:r>
      <w:r w:rsidR="00FA57D6" w:rsidRPr="006A45F3">
        <w:rPr>
          <w:rFonts w:ascii="Times New Roman" w:hAnsi="Times New Roman"/>
          <w:sz w:val="24"/>
          <w:szCs w:val="24"/>
          <w:lang w:val="en-CA"/>
        </w:rPr>
        <w:t xml:space="preserve">was </w:t>
      </w:r>
      <w:r w:rsidR="00F5000A" w:rsidRPr="006A45F3">
        <w:rPr>
          <w:rFonts w:ascii="Times New Roman" w:hAnsi="Times New Roman"/>
          <w:sz w:val="24"/>
          <w:szCs w:val="24"/>
          <w:lang w:val="en-CA"/>
        </w:rPr>
        <w:t xml:space="preserve">gender </w:t>
      </w:r>
      <w:bookmarkStart w:id="0" w:name="_GoBack"/>
      <w:r w:rsidR="00F5000A" w:rsidRPr="006A45F3">
        <w:rPr>
          <w:rFonts w:ascii="Times New Roman" w:hAnsi="Times New Roman"/>
          <w:sz w:val="24"/>
          <w:szCs w:val="24"/>
          <w:lang w:val="en-CA"/>
        </w:rPr>
        <w:t>invariant</w:t>
      </w:r>
      <w:bookmarkEnd w:id="0"/>
      <w:r w:rsidR="00FA57D6" w:rsidRPr="006A45F3">
        <w:rPr>
          <w:rFonts w:ascii="Times New Roman" w:hAnsi="Times New Roman"/>
          <w:sz w:val="24"/>
          <w:szCs w:val="24"/>
          <w:lang w:val="en-CA"/>
        </w:rPr>
        <w:t xml:space="preserve">. </w:t>
      </w:r>
      <w:r w:rsidR="008E5CA5" w:rsidRPr="006A45F3">
        <w:rPr>
          <w:rFonts w:ascii="Times New Roman" w:hAnsi="Times New Roman"/>
          <w:sz w:val="24"/>
          <w:szCs w:val="24"/>
          <w:lang w:val="en-CA"/>
        </w:rPr>
        <w:t xml:space="preserve">Contrary </w:t>
      </w:r>
      <w:r w:rsidR="00F5000A" w:rsidRPr="006A45F3">
        <w:rPr>
          <w:rFonts w:ascii="Times New Roman" w:hAnsi="Times New Roman"/>
          <w:sz w:val="24"/>
          <w:szCs w:val="24"/>
          <w:lang w:val="en-CA"/>
        </w:rPr>
        <w:t xml:space="preserve">to the hypothesis </w:t>
      </w:r>
      <w:r w:rsidR="008E5CA5" w:rsidRPr="006A45F3">
        <w:rPr>
          <w:rFonts w:ascii="Times New Roman" w:hAnsi="Times New Roman"/>
          <w:sz w:val="24"/>
          <w:szCs w:val="24"/>
          <w:lang w:val="en-CA"/>
        </w:rPr>
        <w:t xml:space="preserve">that motivation </w:t>
      </w:r>
      <w:r w:rsidR="00F5000A" w:rsidRPr="006A45F3">
        <w:rPr>
          <w:rFonts w:ascii="Times New Roman" w:hAnsi="Times New Roman"/>
          <w:sz w:val="24"/>
          <w:szCs w:val="24"/>
          <w:lang w:val="en-CA"/>
        </w:rPr>
        <w:t>and achievement are reciprocally associated over time,our results point to a directional association from prior achievement to subsequent intrinsic motivation</w:t>
      </w:r>
      <w:r w:rsidR="002D35BE" w:rsidRPr="006A45F3">
        <w:rPr>
          <w:rFonts w:ascii="Times New Roman" w:hAnsi="Times New Roman"/>
          <w:sz w:val="24"/>
          <w:szCs w:val="24"/>
          <w:lang w:val="en-CA"/>
        </w:rPr>
        <w:t xml:space="preserve">. </w:t>
      </w:r>
      <w:r w:rsidR="00B87E7F" w:rsidRPr="006A45F3">
        <w:rPr>
          <w:rFonts w:ascii="Times New Roman" w:hAnsi="Times New Roman"/>
          <w:sz w:val="24"/>
          <w:szCs w:val="24"/>
          <w:lang w:val="en-CA"/>
        </w:rPr>
        <w:t>Results are discussed in light of their theoretical and practical implications.</w:t>
      </w:r>
    </w:p>
    <w:p w:rsidR="0013457B" w:rsidRPr="006A45F3" w:rsidRDefault="0013457B" w:rsidP="003A6098">
      <w:pPr>
        <w:spacing w:after="0" w:line="240" w:lineRule="auto"/>
        <w:rPr>
          <w:rFonts w:ascii="Times New Roman" w:hAnsi="Times New Roman"/>
          <w:sz w:val="24"/>
          <w:szCs w:val="24"/>
          <w:lang w:val="en-CA"/>
        </w:rPr>
      </w:pPr>
    </w:p>
    <w:p w:rsidR="0013457B" w:rsidRPr="006A45F3" w:rsidRDefault="0013457B" w:rsidP="003A6098">
      <w:pPr>
        <w:spacing w:after="0" w:line="240" w:lineRule="auto"/>
        <w:rPr>
          <w:rFonts w:ascii="Times New Roman" w:hAnsi="Times New Roman"/>
          <w:sz w:val="24"/>
          <w:szCs w:val="24"/>
          <w:lang w:val="en-CA"/>
        </w:rPr>
      </w:pPr>
    </w:p>
    <w:p w:rsidR="0013457B" w:rsidRPr="006A45F3" w:rsidRDefault="0013457B" w:rsidP="00C0440F">
      <w:pPr>
        <w:jc w:val="center"/>
        <w:rPr>
          <w:rFonts w:ascii="Times New Roman" w:hAnsi="Times New Roman"/>
          <w:sz w:val="24"/>
          <w:szCs w:val="24"/>
          <w:lang w:val="en-CA"/>
        </w:rPr>
      </w:pPr>
    </w:p>
    <w:p w:rsidR="00B37327" w:rsidRPr="006A45F3" w:rsidRDefault="00B37327" w:rsidP="00C0440F">
      <w:pPr>
        <w:jc w:val="center"/>
        <w:rPr>
          <w:rFonts w:ascii="Times New Roman" w:hAnsi="Times New Roman"/>
          <w:sz w:val="24"/>
          <w:szCs w:val="24"/>
          <w:lang w:val="en-CA"/>
        </w:rPr>
      </w:pPr>
    </w:p>
    <w:p w:rsidR="00FC2515" w:rsidRPr="006A45F3" w:rsidRDefault="00FC2515" w:rsidP="00C0440F">
      <w:pPr>
        <w:jc w:val="center"/>
        <w:rPr>
          <w:rFonts w:ascii="Times New Roman" w:hAnsi="Times New Roman"/>
          <w:sz w:val="24"/>
          <w:szCs w:val="24"/>
          <w:lang w:val="en-CA"/>
        </w:rPr>
      </w:pPr>
    </w:p>
    <w:p w:rsidR="00E400D2" w:rsidRPr="006A45F3" w:rsidRDefault="00E400D2" w:rsidP="00B37327">
      <w:pPr>
        <w:rPr>
          <w:rFonts w:ascii="Times New Roman" w:hAnsi="Times New Roman"/>
          <w:sz w:val="24"/>
          <w:szCs w:val="24"/>
          <w:lang w:val="en-CA"/>
        </w:rPr>
      </w:pPr>
    </w:p>
    <w:p w:rsidR="006D0475" w:rsidRPr="006A45F3" w:rsidRDefault="006D0475" w:rsidP="00B37327">
      <w:pPr>
        <w:rPr>
          <w:rFonts w:ascii="Times New Roman" w:hAnsi="Times New Roman"/>
          <w:sz w:val="24"/>
          <w:szCs w:val="24"/>
          <w:lang w:val="en-CA"/>
        </w:rPr>
      </w:pPr>
    </w:p>
    <w:p w:rsidR="00D12158" w:rsidRPr="006A45F3" w:rsidRDefault="00D12158" w:rsidP="00B37327">
      <w:pPr>
        <w:rPr>
          <w:rFonts w:ascii="Times New Roman" w:hAnsi="Times New Roman"/>
          <w:sz w:val="24"/>
          <w:szCs w:val="24"/>
          <w:lang w:val="en-CA"/>
        </w:rPr>
      </w:pPr>
    </w:p>
    <w:p w:rsidR="00D12158" w:rsidRPr="006A45F3" w:rsidRDefault="00D12158" w:rsidP="00B37327">
      <w:pPr>
        <w:rPr>
          <w:rFonts w:ascii="Times New Roman" w:hAnsi="Times New Roman"/>
          <w:sz w:val="24"/>
          <w:szCs w:val="24"/>
          <w:lang w:val="en-CA"/>
        </w:rPr>
      </w:pPr>
    </w:p>
    <w:p w:rsidR="00D12158" w:rsidRPr="006A45F3" w:rsidRDefault="00D12158" w:rsidP="00B37327">
      <w:pPr>
        <w:rPr>
          <w:rFonts w:ascii="Times New Roman" w:hAnsi="Times New Roman"/>
          <w:sz w:val="24"/>
          <w:szCs w:val="24"/>
          <w:lang w:val="en-CA"/>
        </w:rPr>
      </w:pPr>
    </w:p>
    <w:p w:rsidR="00CB178B" w:rsidRPr="006A45F3" w:rsidRDefault="00CB178B" w:rsidP="00B37327">
      <w:pPr>
        <w:rPr>
          <w:rFonts w:ascii="Times New Roman" w:hAnsi="Times New Roman"/>
          <w:sz w:val="24"/>
          <w:szCs w:val="24"/>
          <w:lang w:val="en-CA"/>
        </w:rPr>
      </w:pPr>
    </w:p>
    <w:p w:rsidR="00CB178B" w:rsidRPr="006A45F3" w:rsidRDefault="00CB178B" w:rsidP="00B37327">
      <w:pPr>
        <w:rPr>
          <w:rFonts w:ascii="Times New Roman" w:hAnsi="Times New Roman"/>
          <w:sz w:val="24"/>
          <w:szCs w:val="24"/>
          <w:lang w:val="en-CA"/>
        </w:rPr>
      </w:pPr>
    </w:p>
    <w:p w:rsidR="006F5177" w:rsidRPr="006A45F3" w:rsidRDefault="006F5177" w:rsidP="00B37327">
      <w:pPr>
        <w:rPr>
          <w:rFonts w:ascii="Times New Roman" w:hAnsi="Times New Roman"/>
          <w:sz w:val="24"/>
          <w:szCs w:val="24"/>
          <w:lang w:val="en-CA"/>
        </w:rPr>
      </w:pPr>
    </w:p>
    <w:p w:rsidR="006F5177" w:rsidRPr="006A45F3" w:rsidRDefault="006F5177" w:rsidP="00B37327">
      <w:pPr>
        <w:rPr>
          <w:rFonts w:ascii="Times New Roman" w:hAnsi="Times New Roman"/>
          <w:sz w:val="24"/>
          <w:szCs w:val="24"/>
          <w:lang w:val="en-CA"/>
        </w:rPr>
      </w:pPr>
    </w:p>
    <w:p w:rsidR="006F5177" w:rsidRPr="006A45F3" w:rsidRDefault="006F5177" w:rsidP="00B37327">
      <w:pPr>
        <w:rPr>
          <w:rFonts w:ascii="Times New Roman" w:hAnsi="Times New Roman"/>
          <w:sz w:val="24"/>
          <w:szCs w:val="24"/>
          <w:lang w:val="en-CA"/>
        </w:rPr>
      </w:pPr>
    </w:p>
    <w:p w:rsidR="006F5177" w:rsidRPr="006A45F3" w:rsidRDefault="006F5177" w:rsidP="00B37327">
      <w:pPr>
        <w:rPr>
          <w:rFonts w:ascii="Times New Roman" w:hAnsi="Times New Roman"/>
          <w:sz w:val="24"/>
          <w:szCs w:val="24"/>
          <w:lang w:val="en-CA"/>
        </w:rPr>
      </w:pPr>
    </w:p>
    <w:p w:rsidR="003F0C8F" w:rsidRPr="006A45F3" w:rsidRDefault="003F0C8F" w:rsidP="00B37327">
      <w:pPr>
        <w:rPr>
          <w:rFonts w:ascii="Times New Roman" w:hAnsi="Times New Roman"/>
          <w:sz w:val="24"/>
          <w:szCs w:val="24"/>
          <w:lang w:val="en-CA"/>
        </w:rPr>
      </w:pPr>
    </w:p>
    <w:p w:rsidR="006168BF" w:rsidRPr="006A45F3" w:rsidRDefault="006168BF" w:rsidP="006168BF">
      <w:pPr>
        <w:rPr>
          <w:rFonts w:ascii="Times New Roman" w:hAnsi="Times New Roman"/>
          <w:sz w:val="24"/>
          <w:szCs w:val="24"/>
          <w:lang w:val="en-CA"/>
        </w:rPr>
      </w:pPr>
    </w:p>
    <w:p w:rsidR="003A024B" w:rsidRPr="006A45F3" w:rsidRDefault="003A024B" w:rsidP="009709D6">
      <w:pPr>
        <w:spacing w:after="0" w:line="480" w:lineRule="auto"/>
        <w:jc w:val="center"/>
        <w:rPr>
          <w:rFonts w:ascii="Times New Roman" w:hAnsi="Times New Roman"/>
          <w:b/>
          <w:sz w:val="24"/>
          <w:szCs w:val="24"/>
          <w:lang w:val="en-CA"/>
        </w:rPr>
      </w:pPr>
      <w:r w:rsidRPr="006A45F3">
        <w:rPr>
          <w:rFonts w:ascii="Times New Roman" w:hAnsi="Times New Roman"/>
          <w:b/>
          <w:sz w:val="24"/>
          <w:szCs w:val="24"/>
          <w:lang w:val="en-CA"/>
        </w:rPr>
        <w:lastRenderedPageBreak/>
        <w:t>Intrinsic Motivation and Achievement in Mathematics in Elementary School: A Longitudinal Investigation of their Association</w:t>
      </w:r>
    </w:p>
    <w:p w:rsidR="00886A4E" w:rsidRPr="006A45F3" w:rsidRDefault="00354144" w:rsidP="00E64BBC">
      <w:pPr>
        <w:widowControl w:val="0"/>
        <w:autoSpaceDE w:val="0"/>
        <w:autoSpaceDN w:val="0"/>
        <w:adjustRightInd w:val="0"/>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 xml:space="preserve">The question as to whether </w:t>
      </w:r>
      <w:r w:rsidR="00D0001A" w:rsidRPr="006A45F3">
        <w:rPr>
          <w:rFonts w:ascii="Times New Roman" w:hAnsi="Times New Roman"/>
          <w:sz w:val="24"/>
          <w:szCs w:val="24"/>
          <w:lang w:val="en-CA"/>
        </w:rPr>
        <w:t xml:space="preserve">intrinsic </w:t>
      </w:r>
      <w:r w:rsidRPr="006A45F3">
        <w:rPr>
          <w:rFonts w:ascii="Times New Roman" w:hAnsi="Times New Roman"/>
          <w:sz w:val="24"/>
          <w:szCs w:val="24"/>
          <w:lang w:val="en-CA"/>
        </w:rPr>
        <w:t xml:space="preserve">motivation predicts academic achievement has </w:t>
      </w:r>
      <w:r w:rsidR="00C50B74" w:rsidRPr="006A45F3">
        <w:rPr>
          <w:rFonts w:ascii="Times New Roman" w:hAnsi="Times New Roman"/>
          <w:sz w:val="24"/>
          <w:szCs w:val="24"/>
          <w:lang w:val="en-CA"/>
        </w:rPr>
        <w:t>attracted</w:t>
      </w:r>
      <w:r w:rsidR="00B87E7F" w:rsidRPr="006A45F3">
        <w:rPr>
          <w:rFonts w:ascii="Times New Roman" w:hAnsi="Times New Roman"/>
          <w:sz w:val="24"/>
          <w:szCs w:val="24"/>
          <w:lang w:val="en-CA"/>
        </w:rPr>
        <w:t xml:space="preserve">much </w:t>
      </w:r>
      <w:r w:rsidR="00C50B74" w:rsidRPr="006A45F3">
        <w:rPr>
          <w:rFonts w:ascii="Times New Roman" w:hAnsi="Times New Roman"/>
          <w:sz w:val="24"/>
          <w:szCs w:val="24"/>
          <w:lang w:val="en-CA"/>
        </w:rPr>
        <w:t xml:space="preserve">attention </w:t>
      </w:r>
      <w:r w:rsidRPr="006A45F3">
        <w:rPr>
          <w:rFonts w:ascii="Times New Roman" w:hAnsi="Times New Roman"/>
          <w:sz w:val="24"/>
          <w:szCs w:val="24"/>
          <w:lang w:val="en-CA"/>
        </w:rPr>
        <w:t>among education researchers and school professionals(Reeve,2002)</w:t>
      </w:r>
      <w:r w:rsidR="00E0358F" w:rsidRPr="006A45F3">
        <w:rPr>
          <w:rFonts w:ascii="Times New Roman" w:hAnsi="Times New Roman"/>
          <w:sz w:val="24"/>
          <w:szCs w:val="24"/>
          <w:lang w:val="en-CA"/>
        </w:rPr>
        <w:t>.</w:t>
      </w:r>
      <w:r w:rsidR="00C96373" w:rsidRPr="006A45F3">
        <w:rPr>
          <w:rFonts w:ascii="Times New Roman" w:hAnsi="Times New Roman"/>
          <w:sz w:val="24"/>
          <w:szCs w:val="24"/>
          <w:lang w:val="en-CA"/>
        </w:rPr>
        <w:t>U</w:t>
      </w:r>
      <w:r w:rsidR="009154F7" w:rsidRPr="006A45F3">
        <w:rPr>
          <w:rFonts w:ascii="Times New Roman" w:hAnsi="Times New Roman"/>
          <w:sz w:val="24"/>
          <w:szCs w:val="24"/>
          <w:lang w:val="en-CA"/>
        </w:rPr>
        <w:t xml:space="preserve">nder self-determination theory (SDT), </w:t>
      </w:r>
      <w:r w:rsidR="00C96373" w:rsidRPr="006A45F3">
        <w:rPr>
          <w:rFonts w:ascii="Times New Roman" w:hAnsi="Times New Roman"/>
          <w:sz w:val="24"/>
          <w:szCs w:val="24"/>
          <w:lang w:val="en-CA"/>
        </w:rPr>
        <w:t xml:space="preserve">intrinsic motivation </w:t>
      </w:r>
      <w:r w:rsidR="009154F7" w:rsidRPr="006A45F3">
        <w:rPr>
          <w:rFonts w:ascii="Times New Roman" w:hAnsi="Times New Roman"/>
          <w:sz w:val="24"/>
          <w:szCs w:val="24"/>
          <w:lang w:val="en-CA"/>
        </w:rPr>
        <w:t xml:space="preserve">refers to </w:t>
      </w:r>
      <w:r w:rsidR="00F67E9C" w:rsidRPr="006A45F3">
        <w:rPr>
          <w:rFonts w:ascii="Times New Roman" w:hAnsi="Times New Roman"/>
          <w:sz w:val="24"/>
          <w:szCs w:val="24"/>
          <w:lang w:val="en-CA"/>
        </w:rPr>
        <w:t>being engaged in an activity because of one’s inherent interest and pleasure for this activity</w:t>
      </w:r>
      <w:r w:rsidR="00820481">
        <w:rPr>
          <w:rFonts w:ascii="Times New Roman" w:hAnsi="Times New Roman"/>
          <w:sz w:val="24"/>
          <w:szCs w:val="24"/>
          <w:lang w:val="en-CA"/>
        </w:rPr>
        <w:t xml:space="preserve">rather than due to external contingencies </w:t>
      </w:r>
      <w:r w:rsidR="00C96373" w:rsidRPr="006A45F3">
        <w:rPr>
          <w:rFonts w:ascii="Times New Roman" w:hAnsi="Times New Roman"/>
          <w:sz w:val="24"/>
          <w:szCs w:val="24"/>
          <w:lang w:val="en-US" w:eastAsia="en-GB"/>
        </w:rPr>
        <w:t xml:space="preserve">(Ryan </w:t>
      </w:r>
      <w:r w:rsidR="006A45F3" w:rsidRPr="006A45F3">
        <w:rPr>
          <w:rFonts w:ascii="Times New Roman" w:hAnsi="Times New Roman"/>
          <w:sz w:val="24"/>
          <w:szCs w:val="24"/>
          <w:lang w:val="en-US" w:eastAsia="en-GB"/>
        </w:rPr>
        <w:t>&amp;Deci, 2000</w:t>
      </w:r>
      <w:r w:rsidR="00C96373" w:rsidRPr="006A45F3">
        <w:rPr>
          <w:rFonts w:ascii="Times New Roman" w:hAnsi="Times New Roman"/>
          <w:sz w:val="24"/>
          <w:szCs w:val="24"/>
          <w:lang w:val="en-US" w:eastAsia="en-GB"/>
        </w:rPr>
        <w:t>)</w:t>
      </w:r>
      <w:r w:rsidR="009154F7" w:rsidRPr="006A45F3">
        <w:rPr>
          <w:rFonts w:ascii="Times New Roman" w:hAnsi="Times New Roman"/>
          <w:sz w:val="24"/>
          <w:szCs w:val="24"/>
          <w:lang w:val="en-CA"/>
        </w:rPr>
        <w:t>.</w:t>
      </w:r>
      <w:r w:rsidR="003D7694" w:rsidRPr="006A45F3">
        <w:rPr>
          <w:rFonts w:ascii="Times New Roman" w:hAnsi="Times New Roman"/>
          <w:sz w:val="24"/>
          <w:szCs w:val="24"/>
          <w:lang w:val="en-CA"/>
        </w:rPr>
        <w:t>It</w:t>
      </w:r>
      <w:r w:rsidR="00867EFE" w:rsidRPr="006A45F3">
        <w:rPr>
          <w:rFonts w:ascii="Times New Roman" w:hAnsi="Times New Roman"/>
          <w:sz w:val="24"/>
          <w:szCs w:val="24"/>
          <w:lang w:val="en-CA"/>
        </w:rPr>
        <w:t xml:space="preserve">is </w:t>
      </w:r>
      <w:r w:rsidR="00D0001A" w:rsidRPr="006A45F3">
        <w:rPr>
          <w:rFonts w:ascii="Times New Roman" w:hAnsi="Times New Roman"/>
          <w:sz w:val="24"/>
          <w:szCs w:val="24"/>
          <w:lang w:val="en-CA"/>
        </w:rPr>
        <w:t>conceptualized asa</w:t>
      </w:r>
      <w:r w:rsidR="00D0001A" w:rsidRPr="006A45F3">
        <w:rPr>
          <w:rFonts w:ascii="Times New Roman" w:hAnsi="Times New Roman"/>
          <w:color w:val="000000"/>
          <w:sz w:val="24"/>
          <w:szCs w:val="24"/>
          <w:lang w:val="en-US" w:eastAsia="en-GB"/>
        </w:rPr>
        <w:t xml:space="preserve"> natural catalyst for learningand achievement (</w:t>
      </w:r>
      <w:r w:rsidR="00D0001A" w:rsidRPr="006A45F3">
        <w:rPr>
          <w:rFonts w:ascii="Times New Roman" w:hAnsi="Times New Roman"/>
          <w:sz w:val="24"/>
          <w:szCs w:val="24"/>
          <w:lang w:val="en-CA"/>
        </w:rPr>
        <w:t>Ryan &amp;Deci, 2009; Gottfried, 1985; Gottfried, 1990)</w:t>
      </w:r>
      <w:r w:rsidR="002000CB" w:rsidRPr="006A45F3">
        <w:rPr>
          <w:rFonts w:ascii="Times New Roman" w:hAnsi="Times New Roman"/>
          <w:sz w:val="24"/>
          <w:szCs w:val="24"/>
          <w:lang w:val="en-CA"/>
        </w:rPr>
        <w:t>.</w:t>
      </w:r>
    </w:p>
    <w:p w:rsidR="00886A4E" w:rsidRPr="006A45F3" w:rsidRDefault="00886A4E" w:rsidP="00886A4E">
      <w:pPr>
        <w:widowControl w:val="0"/>
        <w:autoSpaceDE w:val="0"/>
        <w:autoSpaceDN w:val="0"/>
        <w:adjustRightInd w:val="0"/>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Intrinsic motivation and academic achievement are seen as developmentally interlocked; intrinsic motivation lies at the core of self-determ</w:t>
      </w:r>
      <w:r w:rsidR="006A45F3" w:rsidRPr="006A45F3">
        <w:rPr>
          <w:rFonts w:ascii="Times New Roman" w:hAnsi="Times New Roman"/>
          <w:sz w:val="24"/>
          <w:szCs w:val="24"/>
          <w:lang w:val="en-CA"/>
        </w:rPr>
        <w:t>ined activity (Ryan &amp;Deci, 2000</w:t>
      </w:r>
      <w:r w:rsidRPr="006A45F3">
        <w:rPr>
          <w:rFonts w:ascii="Times New Roman" w:hAnsi="Times New Roman"/>
          <w:sz w:val="24"/>
          <w:szCs w:val="24"/>
          <w:lang w:val="en-CA"/>
        </w:rPr>
        <w:t xml:space="preserve">) and is expected to be reciprocally associated with achievement. According to SDT, intrinsic motivation is driven by two cognitive processes: (1) the degree to which individuals perceive that their action fulfills their need for autonomy, and (2) the degree to which </w:t>
      </w:r>
      <w:r w:rsidR="000F51D8">
        <w:rPr>
          <w:rFonts w:ascii="Times New Roman" w:hAnsi="Times New Roman"/>
          <w:sz w:val="24"/>
          <w:szCs w:val="24"/>
          <w:lang w:val="en-CA"/>
        </w:rPr>
        <w:t>they</w:t>
      </w:r>
      <w:r w:rsidRPr="000C5748">
        <w:rPr>
          <w:rFonts w:ascii="Times New Roman" w:hAnsi="Times New Roman"/>
          <w:sz w:val="24"/>
          <w:szCs w:val="24"/>
          <w:lang w:val="en-CA"/>
        </w:rPr>
        <w:t xml:space="preserve">feel effective </w:t>
      </w:r>
      <w:r w:rsidRPr="006A45F3">
        <w:rPr>
          <w:rFonts w:ascii="Times New Roman" w:hAnsi="Times New Roman"/>
          <w:sz w:val="24"/>
          <w:szCs w:val="24"/>
          <w:lang w:val="en-CA"/>
        </w:rPr>
        <w:t xml:space="preserve">in an activity. </w:t>
      </w:r>
      <w:r w:rsidR="00820481">
        <w:rPr>
          <w:rFonts w:ascii="Times New Roman" w:hAnsi="Times New Roman"/>
          <w:sz w:val="24"/>
          <w:szCs w:val="24"/>
          <w:lang w:val="en-US" w:eastAsia="en-GB"/>
        </w:rPr>
        <w:t>W</w:t>
      </w:r>
      <w:r w:rsidRPr="006A45F3">
        <w:rPr>
          <w:rFonts w:ascii="Times New Roman" w:hAnsi="Times New Roman"/>
          <w:sz w:val="24"/>
          <w:szCs w:val="24"/>
          <w:lang w:val="en-US" w:eastAsia="en-GB"/>
        </w:rPr>
        <w:t xml:space="preserve">hen the psychological needs of autonomy and competence are satisfied, intrinsic motivation and achievement are mutually reinforced: intrinsically motivated individuals will persist at the task, and thus will be more likely to achieve. </w:t>
      </w:r>
      <w:r w:rsidR="00426B4C">
        <w:rPr>
          <w:rFonts w:ascii="Times New Roman" w:hAnsi="Times New Roman"/>
          <w:sz w:val="24"/>
          <w:szCs w:val="24"/>
          <w:lang w:val="en-US" w:eastAsia="en-GB"/>
        </w:rPr>
        <w:t>Concurrently</w:t>
      </w:r>
      <w:r w:rsidRPr="006A45F3">
        <w:rPr>
          <w:rFonts w:ascii="Times New Roman" w:hAnsi="Times New Roman"/>
          <w:sz w:val="24"/>
          <w:szCs w:val="24"/>
          <w:lang w:val="en-US" w:eastAsia="en-GB"/>
        </w:rPr>
        <w:t xml:space="preserve">, higher achievement in a given activity (i.e., good marks in a school subjects) promotes perceived competence, </w:t>
      </w:r>
      <w:r w:rsidRPr="006A45F3">
        <w:rPr>
          <w:rFonts w:ascii="Times New Roman" w:hAnsi="Times New Roman"/>
          <w:sz w:val="24"/>
          <w:szCs w:val="24"/>
          <w:lang w:val="en-CA"/>
        </w:rPr>
        <w:t xml:space="preserve">which subsequently </w:t>
      </w:r>
      <w:r w:rsidRPr="006A45F3">
        <w:rPr>
          <w:rFonts w:ascii="Times New Roman" w:hAnsi="Times New Roman"/>
          <w:sz w:val="24"/>
          <w:szCs w:val="24"/>
          <w:lang w:val="en-US" w:eastAsia="en-GB"/>
        </w:rPr>
        <w:t xml:space="preserve">leads to greater </w:t>
      </w:r>
      <w:r w:rsidRPr="006A45F3">
        <w:rPr>
          <w:rFonts w:ascii="Times New Roman" w:hAnsi="Times New Roman"/>
          <w:sz w:val="24"/>
          <w:szCs w:val="24"/>
          <w:lang w:val="en-CA"/>
        </w:rPr>
        <w:t>intrinsic motivation in this activity.</w:t>
      </w:r>
    </w:p>
    <w:p w:rsidR="00886A4E" w:rsidRPr="006A45F3" w:rsidRDefault="00326B8F" w:rsidP="00886A4E">
      <w:pPr>
        <w:widowControl w:val="0"/>
        <w:autoSpaceDE w:val="0"/>
        <w:autoSpaceDN w:val="0"/>
        <w:adjustRightInd w:val="0"/>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 xml:space="preserve">In this study we focus on intrinsic motivation for mathematics. </w:t>
      </w:r>
      <w:r w:rsidR="00DE252C" w:rsidRPr="006A45F3">
        <w:rPr>
          <w:rFonts w:ascii="Times New Roman" w:hAnsi="Times New Roman"/>
          <w:sz w:val="24"/>
          <w:szCs w:val="24"/>
          <w:lang w:val="en-CA"/>
        </w:rPr>
        <w:t>Mathematic</w:t>
      </w:r>
      <w:r w:rsidR="00886A4E" w:rsidRPr="006A45F3">
        <w:rPr>
          <w:rFonts w:ascii="Times New Roman" w:hAnsi="Times New Roman"/>
          <w:sz w:val="24"/>
          <w:szCs w:val="24"/>
          <w:lang w:val="en-CA"/>
        </w:rPr>
        <w:t>s</w:t>
      </w:r>
      <w:r w:rsidR="00DE252C" w:rsidRPr="006A45F3">
        <w:rPr>
          <w:rFonts w:ascii="Times New Roman" w:hAnsi="Times New Roman"/>
          <w:sz w:val="24"/>
          <w:szCs w:val="24"/>
          <w:lang w:val="en-CA"/>
        </w:rPr>
        <w:t xml:space="preserve"> skills are clearly important </w:t>
      </w:r>
      <w:r w:rsidR="00DE252C" w:rsidRPr="006A45F3">
        <w:rPr>
          <w:rFonts w:ascii="Times New Roman" w:hAnsi="Times New Roman"/>
          <w:sz w:val="24"/>
          <w:szCs w:val="24"/>
          <w:lang w:val="en-US"/>
        </w:rPr>
        <w:t xml:space="preserve">for overall </w:t>
      </w:r>
      <w:r w:rsidR="00B87E7F" w:rsidRPr="006A45F3">
        <w:rPr>
          <w:rFonts w:ascii="Times New Roman" w:hAnsi="Times New Roman"/>
          <w:sz w:val="24"/>
          <w:szCs w:val="24"/>
          <w:lang w:val="en-US"/>
        </w:rPr>
        <w:t xml:space="preserve">academic </w:t>
      </w:r>
      <w:r w:rsidR="003F1425" w:rsidRPr="006A45F3">
        <w:rPr>
          <w:rFonts w:ascii="Times New Roman" w:hAnsi="Times New Roman"/>
          <w:sz w:val="24"/>
          <w:szCs w:val="24"/>
          <w:lang w:val="en-US"/>
        </w:rPr>
        <w:t xml:space="preserve">and professional </w:t>
      </w:r>
      <w:r w:rsidR="00DE252C" w:rsidRPr="006A45F3">
        <w:rPr>
          <w:rFonts w:ascii="Times New Roman" w:hAnsi="Times New Roman"/>
          <w:sz w:val="24"/>
          <w:szCs w:val="24"/>
          <w:lang w:val="en-US"/>
        </w:rPr>
        <w:t>achievement (</w:t>
      </w:r>
      <w:r w:rsidR="00DE252C" w:rsidRPr="006A45F3">
        <w:rPr>
          <w:rFonts w:ascii="Times New Roman" w:eastAsia="Times New Roman" w:hAnsi="Times New Roman"/>
          <w:sz w:val="24"/>
          <w:szCs w:val="24"/>
          <w:lang w:val="en-CA"/>
        </w:rPr>
        <w:t xml:space="preserve">OECD, 2010; </w:t>
      </w:r>
      <w:r w:rsidR="00A3780E" w:rsidRPr="005D0079">
        <w:rPr>
          <w:rFonts w:ascii="Times New Roman" w:eastAsia="Times New Roman" w:hAnsi="Times New Roman"/>
          <w:sz w:val="24"/>
          <w:szCs w:val="24"/>
          <w:lang w:val="en-CA"/>
        </w:rPr>
        <w:t>Duncan et al., 2007;</w:t>
      </w:r>
      <w:r w:rsidR="00DE252C" w:rsidRPr="006A45F3">
        <w:rPr>
          <w:rFonts w:ascii="Times New Roman" w:hAnsi="Times New Roman"/>
          <w:sz w:val="24"/>
          <w:szCs w:val="24"/>
          <w:lang w:val="en-CA"/>
        </w:rPr>
        <w:t>Reyna &amp;Barinerd, 2007</w:t>
      </w:r>
      <w:r w:rsidR="00DE252C" w:rsidRPr="006A45F3">
        <w:rPr>
          <w:rFonts w:ascii="Times New Roman" w:hAnsi="Times New Roman"/>
          <w:sz w:val="24"/>
          <w:szCs w:val="24"/>
          <w:lang w:val="en-US"/>
        </w:rPr>
        <w:t xml:space="preserve">). </w:t>
      </w:r>
      <w:r w:rsidR="00886A4E" w:rsidRPr="006A45F3">
        <w:rPr>
          <w:rFonts w:ascii="Times New Roman" w:hAnsi="Times New Roman"/>
          <w:sz w:val="24"/>
          <w:szCs w:val="24"/>
          <w:lang w:val="en-CA"/>
        </w:rPr>
        <w:t>Previous research</w:t>
      </w:r>
      <w:r w:rsidR="00DE252C" w:rsidRPr="006A45F3">
        <w:rPr>
          <w:rFonts w:ascii="Times New Roman" w:hAnsi="Times New Roman"/>
          <w:sz w:val="24"/>
          <w:szCs w:val="24"/>
          <w:lang w:val="en-CA"/>
        </w:rPr>
        <w:t xml:space="preserve"> suggests a positive association between intrinsic motivation</w:t>
      </w:r>
      <w:r w:rsidR="00983E5E">
        <w:rPr>
          <w:rFonts w:ascii="Times New Roman" w:hAnsi="Times New Roman"/>
          <w:sz w:val="24"/>
          <w:szCs w:val="24"/>
          <w:lang w:val="en-CA"/>
        </w:rPr>
        <w:t xml:space="preserve"> (sometimes indexed </w:t>
      </w:r>
      <w:r w:rsidR="00FE5F83">
        <w:rPr>
          <w:rFonts w:ascii="Times New Roman" w:hAnsi="Times New Roman"/>
          <w:sz w:val="24"/>
          <w:szCs w:val="24"/>
          <w:lang w:val="en-CA"/>
        </w:rPr>
        <w:t>as m</w:t>
      </w:r>
      <w:r w:rsidR="00D5508F">
        <w:rPr>
          <w:rFonts w:ascii="Times New Roman" w:hAnsi="Times New Roman"/>
          <w:sz w:val="24"/>
          <w:szCs w:val="24"/>
          <w:lang w:val="en-CA"/>
        </w:rPr>
        <w:t>ath</w:t>
      </w:r>
      <w:r w:rsidR="00983E5E">
        <w:rPr>
          <w:rFonts w:ascii="Times New Roman" w:hAnsi="Times New Roman"/>
          <w:sz w:val="24"/>
          <w:szCs w:val="24"/>
          <w:lang w:val="en-CA"/>
        </w:rPr>
        <w:t xml:space="preserve"> interest</w:t>
      </w:r>
      <w:r w:rsidR="0061559C">
        <w:rPr>
          <w:rFonts w:ascii="Times New Roman" w:hAnsi="Times New Roman"/>
          <w:sz w:val="24"/>
          <w:szCs w:val="24"/>
          <w:lang w:val="en-CA"/>
        </w:rPr>
        <w:t>)</w:t>
      </w:r>
      <w:r w:rsidR="008D7ADD">
        <w:rPr>
          <w:rFonts w:ascii="Times New Roman" w:hAnsi="Times New Roman"/>
          <w:sz w:val="24"/>
          <w:szCs w:val="24"/>
          <w:lang w:val="en-CA"/>
        </w:rPr>
        <w:t>,</w:t>
      </w:r>
      <w:r w:rsidR="00DE252C" w:rsidRPr="006A45F3">
        <w:rPr>
          <w:rFonts w:ascii="Times New Roman" w:hAnsi="Times New Roman"/>
          <w:sz w:val="24"/>
          <w:szCs w:val="24"/>
          <w:lang w:val="en-CA"/>
        </w:rPr>
        <w:t xml:space="preserve"> and achievement in mathematics across childhood and adolescence (Aunola, Leskinen, &amp;Nurmi, 2006; Denissen,</w:t>
      </w:r>
      <w:r w:rsidR="00DE252C" w:rsidRPr="006A45F3">
        <w:rPr>
          <w:rFonts w:ascii="Times New Roman" w:hAnsi="Times New Roman"/>
          <w:sz w:val="24"/>
          <w:szCs w:val="24"/>
          <w:lang w:val="en-US" w:eastAsia="en-GB"/>
        </w:rPr>
        <w:t>Zarrett, &amp;Eccles, 2007;</w:t>
      </w:r>
      <w:r w:rsidR="00DE252C" w:rsidRPr="006A45F3">
        <w:rPr>
          <w:rFonts w:ascii="Times New Roman" w:hAnsi="Times New Roman"/>
          <w:sz w:val="24"/>
          <w:szCs w:val="24"/>
          <w:lang w:val="en-CA"/>
        </w:rPr>
        <w:t xml:space="preserve">Lepper, Corpus Henderlong, &amp;Iyengar, 2005; Viljaranta, Lerkkanen, Poikkeus, Aunola, &amp;Nurmi, 2009; Wilkins &amp; Ma, 2003). </w:t>
      </w:r>
      <w:r w:rsidR="00886A4E" w:rsidRPr="006A45F3">
        <w:rPr>
          <w:rFonts w:ascii="Times New Roman" w:hAnsi="Times New Roman"/>
          <w:sz w:val="24"/>
          <w:szCs w:val="24"/>
          <w:lang w:val="en-CA"/>
        </w:rPr>
        <w:t xml:space="preserve">However, the direction of this developmental association remains unclear. </w:t>
      </w:r>
      <w:r w:rsidR="00F90844" w:rsidRPr="006A45F3">
        <w:rPr>
          <w:rFonts w:ascii="Times New Roman" w:hAnsi="Times New Roman"/>
          <w:sz w:val="24"/>
          <w:szCs w:val="24"/>
          <w:lang w:val="en-CA"/>
        </w:rPr>
        <w:t xml:space="preserve">Consistent with </w:t>
      </w:r>
      <w:r w:rsidR="00DE252C" w:rsidRPr="006A45F3">
        <w:rPr>
          <w:rFonts w:ascii="Times New Roman" w:hAnsi="Times New Roman"/>
          <w:sz w:val="24"/>
          <w:szCs w:val="24"/>
          <w:lang w:val="en-CA"/>
        </w:rPr>
        <w:t>SDT</w:t>
      </w:r>
      <w:r w:rsidR="001C6BFC" w:rsidRPr="006A45F3">
        <w:rPr>
          <w:rFonts w:ascii="Times New Roman" w:hAnsi="Times New Roman"/>
          <w:sz w:val="24"/>
          <w:szCs w:val="24"/>
          <w:lang w:val="en-CA"/>
        </w:rPr>
        <w:t xml:space="preserve">, some studies have shown that intrinsic motivation predicts achievement and learning behaviors in mathematics </w:t>
      </w:r>
      <w:hyperlink r:id="rId8" w:history="1">
        <w:r w:rsidR="001C6BFC" w:rsidRPr="006A45F3">
          <w:rPr>
            <w:rStyle w:val="ad"/>
            <w:rFonts w:ascii="Times New Roman" w:eastAsia="Times New Roman" w:hAnsi="Times New Roman"/>
            <w:color w:val="333333"/>
            <w:sz w:val="24"/>
            <w:szCs w:val="24"/>
            <w:u w:val="none"/>
            <w:bdr w:val="none" w:sz="0" w:space="0" w:color="auto" w:frame="1"/>
            <w:lang w:val="en-US"/>
          </w:rPr>
          <w:t>(Areepattamannil</w:t>
        </w:r>
      </w:hyperlink>
      <w:r w:rsidR="001C6BFC" w:rsidRPr="006A45F3">
        <w:rPr>
          <w:rFonts w:ascii="Times New Roman" w:eastAsia="Times New Roman" w:hAnsi="Times New Roman"/>
          <w:sz w:val="24"/>
          <w:szCs w:val="24"/>
          <w:lang w:val="en-US"/>
        </w:rPr>
        <w:t xml:space="preserve">, Freeman, &amp; Klinger, 2011; </w:t>
      </w:r>
      <w:r w:rsidR="001C6BFC" w:rsidRPr="006A45F3">
        <w:rPr>
          <w:rFonts w:ascii="Times New Roman" w:hAnsi="Times New Roman"/>
          <w:sz w:val="24"/>
          <w:szCs w:val="24"/>
          <w:lang w:val="en-CA"/>
        </w:rPr>
        <w:t xml:space="preserve">Gottfried, 1985; </w:t>
      </w:r>
      <w:r w:rsidR="00516347" w:rsidRPr="00825786">
        <w:rPr>
          <w:rFonts w:ascii="Times New Roman" w:hAnsi="Times New Roman"/>
          <w:sz w:val="24"/>
          <w:szCs w:val="24"/>
          <w:lang w:val="en-CA"/>
        </w:rPr>
        <w:t>Murayama, Pekrun, Lichtenfeld, &amp;vomHofe, 2013;</w:t>
      </w:r>
      <w:r w:rsidR="001C6BFC" w:rsidRPr="006A45F3">
        <w:rPr>
          <w:rFonts w:ascii="Times New Roman" w:hAnsi="Times New Roman"/>
          <w:sz w:val="24"/>
          <w:szCs w:val="24"/>
          <w:lang w:val="en-CA"/>
        </w:rPr>
        <w:t>Spinath, Spinath, Harlaar, &amp;Plomin, 2006)</w:t>
      </w:r>
      <w:r w:rsidR="00D32159">
        <w:rPr>
          <w:rFonts w:ascii="Times New Roman" w:hAnsi="Times New Roman"/>
          <w:sz w:val="24"/>
          <w:szCs w:val="24"/>
          <w:lang w:val="en-CA"/>
        </w:rPr>
        <w:t>,</w:t>
      </w:r>
      <w:r w:rsidR="0037179C">
        <w:rPr>
          <w:rFonts w:ascii="Times New Roman" w:hAnsi="Times New Roman"/>
          <w:sz w:val="24"/>
          <w:szCs w:val="24"/>
          <w:lang w:val="en-CA"/>
        </w:rPr>
        <w:t xml:space="preserve"> but others did not</w:t>
      </w:r>
      <w:r w:rsidR="005349CC">
        <w:rPr>
          <w:rFonts w:ascii="Times New Roman" w:hAnsi="Times New Roman"/>
          <w:sz w:val="24"/>
          <w:szCs w:val="24"/>
          <w:lang w:val="en-CA"/>
        </w:rPr>
        <w:t>(</w:t>
      </w:r>
      <w:r w:rsidR="00D32159" w:rsidRPr="00D32159">
        <w:rPr>
          <w:rFonts w:ascii="Times New Roman" w:hAnsi="Times New Roman"/>
          <w:sz w:val="24"/>
          <w:szCs w:val="24"/>
          <w:lang w:val="en-CA"/>
        </w:rPr>
        <w:t xml:space="preserve">Bouffard, Marcoux, Vezeau, and Bordeleau, 2003; Marsh, </w:t>
      </w:r>
      <w:r w:rsidR="00D32159" w:rsidRPr="00D32159">
        <w:rPr>
          <w:rFonts w:ascii="Times New Roman" w:hAnsi="Times New Roman"/>
          <w:sz w:val="24"/>
          <w:szCs w:val="24"/>
          <w:lang w:val="en-US" w:eastAsia="en-GB"/>
        </w:rPr>
        <w:t>Trautwein, Lüdtke, Koller, &amp;Baumert</w:t>
      </w:r>
      <w:r w:rsidR="00D32159" w:rsidRPr="00D32159">
        <w:rPr>
          <w:rFonts w:ascii="Times New Roman" w:hAnsi="Times New Roman"/>
          <w:sz w:val="24"/>
          <w:szCs w:val="24"/>
          <w:lang w:val="en-CA"/>
        </w:rPr>
        <w:t>, 2005)</w:t>
      </w:r>
      <w:r w:rsidR="001C6BFC" w:rsidRPr="00D32159">
        <w:rPr>
          <w:rFonts w:ascii="Times New Roman" w:hAnsi="Times New Roman"/>
          <w:sz w:val="24"/>
          <w:szCs w:val="24"/>
          <w:lang w:val="en-CA"/>
        </w:rPr>
        <w:t>.</w:t>
      </w:r>
      <w:r w:rsidR="00886A4E" w:rsidRPr="006A45F3">
        <w:rPr>
          <w:rFonts w:ascii="Times New Roman" w:hAnsi="Times New Roman"/>
          <w:sz w:val="24"/>
          <w:szCs w:val="24"/>
          <w:lang w:val="en-CA"/>
        </w:rPr>
        <w:t>A few</w:t>
      </w:r>
      <w:r w:rsidR="003F1425" w:rsidRPr="006A45F3">
        <w:rPr>
          <w:rFonts w:ascii="Times New Roman" w:hAnsi="Times New Roman"/>
          <w:sz w:val="24"/>
          <w:szCs w:val="24"/>
          <w:lang w:val="en-CA"/>
        </w:rPr>
        <w:t>other</w:t>
      </w:r>
      <w:r w:rsidR="009339A1" w:rsidRPr="006A45F3">
        <w:rPr>
          <w:rFonts w:ascii="Times New Roman" w:hAnsi="Times New Roman"/>
          <w:sz w:val="24"/>
          <w:szCs w:val="24"/>
          <w:lang w:val="en-CA"/>
        </w:rPr>
        <w:t xml:space="preserve">studies </w:t>
      </w:r>
      <w:r w:rsidR="004F719A" w:rsidRPr="006A45F3">
        <w:rPr>
          <w:rFonts w:ascii="Times New Roman" w:hAnsi="Times New Roman"/>
          <w:sz w:val="24"/>
          <w:szCs w:val="24"/>
          <w:lang w:val="en-CA"/>
        </w:rPr>
        <w:t xml:space="preserve">found </w:t>
      </w:r>
      <w:r w:rsidR="00B87E7F" w:rsidRPr="006A45F3">
        <w:rPr>
          <w:rFonts w:ascii="Times New Roman" w:hAnsi="Times New Roman"/>
          <w:sz w:val="24"/>
          <w:szCs w:val="24"/>
          <w:lang w:val="en-CA"/>
        </w:rPr>
        <w:lastRenderedPageBreak/>
        <w:t>that</w:t>
      </w:r>
      <w:r w:rsidR="003737A9" w:rsidRPr="006A45F3">
        <w:rPr>
          <w:rFonts w:ascii="Times New Roman" w:hAnsi="Times New Roman"/>
          <w:sz w:val="24"/>
          <w:szCs w:val="24"/>
          <w:lang w:val="en-CA"/>
        </w:rPr>
        <w:t xml:space="preserve">intrinsic </w:t>
      </w:r>
      <w:r w:rsidR="0013457B" w:rsidRPr="006A45F3">
        <w:rPr>
          <w:rFonts w:ascii="Times New Roman" w:hAnsi="Times New Roman"/>
          <w:sz w:val="24"/>
          <w:szCs w:val="24"/>
          <w:lang w:val="en-CA"/>
        </w:rPr>
        <w:t xml:space="preserve">motivation andachievement </w:t>
      </w:r>
      <w:r w:rsidR="0010169E" w:rsidRPr="006A45F3">
        <w:rPr>
          <w:rFonts w:ascii="Times New Roman" w:hAnsi="Times New Roman"/>
          <w:sz w:val="24"/>
          <w:szCs w:val="24"/>
          <w:lang w:val="en-CA"/>
        </w:rPr>
        <w:t xml:space="preserve">in mathematics </w:t>
      </w:r>
      <w:r w:rsidR="00B87E7F" w:rsidRPr="006A45F3">
        <w:rPr>
          <w:rFonts w:ascii="Times New Roman" w:hAnsi="Times New Roman"/>
          <w:sz w:val="24"/>
          <w:szCs w:val="24"/>
          <w:lang w:val="en-CA"/>
        </w:rPr>
        <w:t>are</w:t>
      </w:r>
      <w:r w:rsidR="0013457B" w:rsidRPr="006A45F3">
        <w:rPr>
          <w:rFonts w:ascii="Times New Roman" w:hAnsi="Times New Roman"/>
          <w:sz w:val="24"/>
          <w:szCs w:val="24"/>
          <w:lang w:val="en-CA"/>
        </w:rPr>
        <w:t xml:space="preserve"> reciprocal</w:t>
      </w:r>
      <w:r w:rsidR="00B87E7F" w:rsidRPr="006A45F3">
        <w:rPr>
          <w:rFonts w:ascii="Times New Roman" w:hAnsi="Times New Roman"/>
          <w:sz w:val="24"/>
          <w:szCs w:val="24"/>
          <w:lang w:val="en-CA"/>
        </w:rPr>
        <w:t>ly relatedover</w:t>
      </w:r>
      <w:r w:rsidR="001C709B" w:rsidRPr="006A45F3">
        <w:rPr>
          <w:rFonts w:ascii="Times New Roman" w:hAnsi="Times New Roman"/>
          <w:sz w:val="24"/>
          <w:szCs w:val="24"/>
          <w:lang w:val="en-CA"/>
        </w:rPr>
        <w:t xml:space="preserve"> time</w:t>
      </w:r>
      <w:r w:rsidR="0013457B" w:rsidRPr="006A45F3">
        <w:rPr>
          <w:rFonts w:ascii="Times New Roman" w:hAnsi="Times New Roman"/>
          <w:sz w:val="24"/>
          <w:szCs w:val="24"/>
          <w:lang w:val="en-CA"/>
        </w:rPr>
        <w:t xml:space="preserve"> (Aunola et al., 2006; </w:t>
      </w:r>
      <w:r w:rsidR="006C1BF6" w:rsidRPr="006A45F3">
        <w:rPr>
          <w:rFonts w:ascii="Times New Roman" w:hAnsi="Times New Roman"/>
          <w:sz w:val="24"/>
          <w:szCs w:val="24"/>
          <w:lang w:val="en-CA"/>
        </w:rPr>
        <w:t xml:space="preserve">Corpus, </w:t>
      </w:r>
      <w:r w:rsidR="006C1BF6" w:rsidRPr="006A45F3">
        <w:rPr>
          <w:rFonts w:ascii="Times New Roman" w:hAnsi="Times New Roman"/>
          <w:sz w:val="24"/>
          <w:szCs w:val="24"/>
          <w:lang w:val="en-US" w:eastAsia="en-GB"/>
        </w:rPr>
        <w:t>McClintic-Gilbert, &amp;Hayenga, 2009</w:t>
      </w:r>
      <w:r w:rsidR="0053284F" w:rsidRPr="006A45F3">
        <w:rPr>
          <w:rFonts w:ascii="Times New Roman" w:eastAsia="Times New Roman" w:hAnsi="Times New Roman"/>
          <w:sz w:val="24"/>
          <w:szCs w:val="24"/>
          <w:lang w:val="en-US"/>
        </w:rPr>
        <w:t xml:space="preserve">; </w:t>
      </w:r>
      <w:r w:rsidR="001F3149" w:rsidRPr="00825786">
        <w:rPr>
          <w:rFonts w:ascii="Times New Roman" w:hAnsi="Times New Roman"/>
          <w:sz w:val="24"/>
          <w:szCs w:val="24"/>
          <w:lang w:val="en-CA"/>
        </w:rPr>
        <w:t xml:space="preserve">Koller, Schnabel &amp;Baumert, 2001; </w:t>
      </w:r>
      <w:r w:rsidR="0013457B" w:rsidRPr="006A45F3">
        <w:rPr>
          <w:rFonts w:ascii="Times New Roman" w:hAnsi="Times New Roman"/>
          <w:sz w:val="24"/>
          <w:szCs w:val="24"/>
          <w:lang w:val="en-CA"/>
        </w:rPr>
        <w:t xml:space="preserve">Luo, Kovas, Haworth, &amp;Plomin, 2011; Viljaranta et al., 2009). </w:t>
      </w:r>
    </w:p>
    <w:p w:rsidR="00E85774" w:rsidRPr="006C5FB4" w:rsidRDefault="00163AA4" w:rsidP="006C5FB4">
      <w:pPr>
        <w:widowControl w:val="0"/>
        <w:autoSpaceDE w:val="0"/>
        <w:autoSpaceDN w:val="0"/>
        <w:adjustRightInd w:val="0"/>
        <w:spacing w:after="0" w:line="480" w:lineRule="auto"/>
        <w:ind w:firstLine="708"/>
        <w:rPr>
          <w:rFonts w:ascii="Times New Roman" w:hAnsi="Times New Roman"/>
          <w:sz w:val="24"/>
          <w:szCs w:val="24"/>
          <w:lang w:val="en-CA"/>
        </w:rPr>
      </w:pPr>
      <w:r>
        <w:rPr>
          <w:rFonts w:ascii="Times New Roman" w:hAnsi="Times New Roman"/>
          <w:sz w:val="24"/>
          <w:szCs w:val="24"/>
          <w:lang w:val="en-CA"/>
        </w:rPr>
        <w:t xml:space="preserve">In addition to </w:t>
      </w:r>
      <w:r w:rsidR="00005852">
        <w:rPr>
          <w:rFonts w:ascii="Times New Roman" w:hAnsi="Times New Roman"/>
          <w:sz w:val="24"/>
          <w:szCs w:val="24"/>
          <w:lang w:val="en-CA"/>
        </w:rPr>
        <w:t>appearing</w:t>
      </w:r>
      <w:r w:rsidR="00B87E7F" w:rsidRPr="006A45F3">
        <w:rPr>
          <w:rFonts w:ascii="Times New Roman" w:hAnsi="Times New Roman"/>
          <w:sz w:val="24"/>
          <w:szCs w:val="24"/>
          <w:lang w:val="en-CA"/>
        </w:rPr>
        <w:t>inconsistent</w:t>
      </w:r>
      <w:r>
        <w:rPr>
          <w:rFonts w:ascii="Times New Roman" w:hAnsi="Times New Roman"/>
          <w:sz w:val="24"/>
          <w:szCs w:val="24"/>
          <w:lang w:val="en-CA"/>
        </w:rPr>
        <w:t xml:space="preserve">, previous </w:t>
      </w:r>
      <w:r w:rsidR="00B87E7F" w:rsidRPr="006A45F3">
        <w:rPr>
          <w:rFonts w:ascii="Times New Roman" w:hAnsi="Times New Roman"/>
          <w:sz w:val="24"/>
          <w:szCs w:val="24"/>
          <w:lang w:val="en-CA"/>
        </w:rPr>
        <w:t xml:space="preserve">findings </w:t>
      </w:r>
      <w:r w:rsidR="00AC7438">
        <w:rPr>
          <w:rFonts w:ascii="Times New Roman" w:hAnsi="Times New Roman"/>
          <w:sz w:val="24"/>
          <w:szCs w:val="24"/>
          <w:lang w:val="en-CA"/>
        </w:rPr>
        <w:t>were</w:t>
      </w:r>
      <w:r w:rsidR="00056D04">
        <w:rPr>
          <w:rFonts w:ascii="Times New Roman" w:hAnsi="Times New Roman"/>
          <w:sz w:val="24"/>
          <w:szCs w:val="24"/>
          <w:lang w:val="en-CA"/>
        </w:rPr>
        <w:t xml:space="preserve"> also </w:t>
      </w:r>
      <w:r w:rsidR="00FB7BFF">
        <w:rPr>
          <w:rFonts w:ascii="Times New Roman" w:hAnsi="Times New Roman"/>
          <w:sz w:val="24"/>
          <w:szCs w:val="24"/>
          <w:lang w:val="en-CA"/>
        </w:rPr>
        <w:t>taintedby</w:t>
      </w:r>
      <w:r>
        <w:rPr>
          <w:rFonts w:ascii="Times New Roman" w:hAnsi="Times New Roman"/>
          <w:sz w:val="24"/>
          <w:szCs w:val="24"/>
          <w:lang w:val="en-CA"/>
        </w:rPr>
        <w:t xml:space="preserve"> features limit</w:t>
      </w:r>
      <w:r w:rsidR="00AC7438">
        <w:rPr>
          <w:rFonts w:ascii="Times New Roman" w:hAnsi="Times New Roman"/>
          <w:sz w:val="24"/>
          <w:szCs w:val="24"/>
          <w:lang w:val="en-CA"/>
        </w:rPr>
        <w:t>ing</w:t>
      </w:r>
      <w:r>
        <w:rPr>
          <w:rFonts w:ascii="Times New Roman" w:hAnsi="Times New Roman"/>
          <w:sz w:val="24"/>
          <w:szCs w:val="24"/>
          <w:lang w:val="en-CA"/>
        </w:rPr>
        <w:t xml:space="preserve"> their interpretation</w:t>
      </w:r>
      <w:r w:rsidR="00B87E7F" w:rsidRPr="006A45F3">
        <w:rPr>
          <w:rFonts w:ascii="Times New Roman" w:hAnsi="Times New Roman"/>
          <w:sz w:val="24"/>
          <w:szCs w:val="24"/>
          <w:lang w:val="en-CA"/>
        </w:rPr>
        <w:t xml:space="preserve">. </w:t>
      </w:r>
      <w:r w:rsidR="00F10616" w:rsidRPr="006A45F3">
        <w:rPr>
          <w:rFonts w:ascii="Times New Roman" w:hAnsi="Times New Roman"/>
          <w:sz w:val="24"/>
          <w:szCs w:val="24"/>
          <w:lang w:val="en-CA"/>
        </w:rPr>
        <w:t>First,</w:t>
      </w:r>
      <w:r w:rsidR="00CC5911" w:rsidRPr="006A45F3">
        <w:rPr>
          <w:rFonts w:ascii="Times New Roman" w:hAnsi="Times New Roman"/>
          <w:sz w:val="24"/>
          <w:szCs w:val="24"/>
          <w:lang w:val="en-CA"/>
        </w:rPr>
        <w:t xml:space="preserve"> intrinsic motivation has been measured in various way</w:t>
      </w:r>
      <w:r w:rsidR="006B6FB4" w:rsidRPr="006A45F3">
        <w:rPr>
          <w:rFonts w:ascii="Times New Roman" w:hAnsi="Times New Roman"/>
          <w:sz w:val="24"/>
          <w:szCs w:val="24"/>
          <w:lang w:val="en-CA"/>
        </w:rPr>
        <w:t>s</w:t>
      </w:r>
      <w:r w:rsidR="00CC5911" w:rsidRPr="006A45F3">
        <w:rPr>
          <w:rFonts w:ascii="Times New Roman" w:hAnsi="Times New Roman"/>
          <w:sz w:val="24"/>
          <w:szCs w:val="24"/>
          <w:lang w:val="en-CA"/>
        </w:rPr>
        <w:t xml:space="preserve"> in past studies</w:t>
      </w:r>
      <w:r w:rsidR="005349CC">
        <w:rPr>
          <w:rFonts w:ascii="Times New Roman" w:hAnsi="Times New Roman"/>
          <w:sz w:val="24"/>
          <w:szCs w:val="24"/>
          <w:lang w:val="en-CA"/>
        </w:rPr>
        <w:t>;w</w:t>
      </w:r>
      <w:r w:rsidR="00CC5911" w:rsidRPr="006A45F3">
        <w:rPr>
          <w:rFonts w:ascii="Times New Roman" w:hAnsi="Times New Roman"/>
          <w:sz w:val="24"/>
          <w:szCs w:val="24"/>
          <w:lang w:val="en-CA"/>
        </w:rPr>
        <w:t xml:space="preserve">hile some studies used </w:t>
      </w:r>
      <w:r w:rsidR="00E07121" w:rsidRPr="006A45F3">
        <w:rPr>
          <w:rFonts w:ascii="Times New Roman" w:hAnsi="Times New Roman"/>
          <w:sz w:val="24"/>
          <w:szCs w:val="24"/>
          <w:lang w:val="en-CA"/>
        </w:rPr>
        <w:t xml:space="preserve">a </w:t>
      </w:r>
      <w:r w:rsidR="00695D3B" w:rsidRPr="006A45F3">
        <w:rPr>
          <w:rFonts w:ascii="Times New Roman" w:hAnsi="Times New Roman"/>
          <w:sz w:val="24"/>
          <w:szCs w:val="24"/>
          <w:lang w:val="en-CA"/>
        </w:rPr>
        <w:t>t</w:t>
      </w:r>
      <w:r w:rsidR="000C1BFB" w:rsidRPr="006A45F3">
        <w:rPr>
          <w:rFonts w:ascii="Times New Roman" w:hAnsi="Times New Roman"/>
          <w:sz w:val="24"/>
          <w:szCs w:val="24"/>
          <w:lang w:val="en-CA"/>
        </w:rPr>
        <w:t>ask-value scale</w:t>
      </w:r>
      <w:r w:rsidR="00695D3B" w:rsidRPr="006A45F3">
        <w:rPr>
          <w:rFonts w:ascii="Times New Roman" w:hAnsi="Times New Roman"/>
          <w:sz w:val="24"/>
          <w:szCs w:val="24"/>
          <w:lang w:val="en-CA"/>
        </w:rPr>
        <w:t xml:space="preserve"> in mathematics</w:t>
      </w:r>
      <w:r w:rsidR="000C1BFB" w:rsidRPr="006A45F3">
        <w:rPr>
          <w:rFonts w:ascii="Times New Roman" w:hAnsi="Times New Roman"/>
          <w:sz w:val="24"/>
          <w:szCs w:val="24"/>
          <w:lang w:val="en-CA"/>
        </w:rPr>
        <w:t>(</w:t>
      </w:r>
      <w:r w:rsidR="0056456E" w:rsidRPr="006A45F3">
        <w:rPr>
          <w:rFonts w:ascii="Times New Roman" w:hAnsi="Times New Roman"/>
          <w:sz w:val="24"/>
          <w:szCs w:val="24"/>
          <w:lang w:val="en-CA"/>
        </w:rPr>
        <w:t>Aunola et al., 2006; Viljaranta et al., 2009</w:t>
      </w:r>
      <w:r w:rsidR="00F10616" w:rsidRPr="006A45F3">
        <w:rPr>
          <w:rFonts w:ascii="Times New Roman" w:hAnsi="Times New Roman"/>
          <w:sz w:val="24"/>
          <w:szCs w:val="24"/>
          <w:lang w:val="en-CA"/>
        </w:rPr>
        <w:t xml:space="preserve">), </w:t>
      </w:r>
      <w:r w:rsidR="00E07121" w:rsidRPr="006A45F3">
        <w:rPr>
          <w:rFonts w:ascii="Times New Roman" w:hAnsi="Times New Roman"/>
          <w:sz w:val="24"/>
          <w:szCs w:val="24"/>
          <w:lang w:val="en-CA"/>
        </w:rPr>
        <w:t>others used</w:t>
      </w:r>
      <w:r w:rsidR="00695D3B" w:rsidRPr="006A45F3">
        <w:rPr>
          <w:rFonts w:ascii="Times New Roman" w:hAnsi="Times New Roman"/>
          <w:sz w:val="24"/>
          <w:szCs w:val="24"/>
          <w:lang w:val="en-CA"/>
        </w:rPr>
        <w:t>a</w:t>
      </w:r>
      <w:r w:rsidR="00E07121" w:rsidRPr="006A45F3">
        <w:rPr>
          <w:rFonts w:ascii="Times New Roman" w:hAnsi="Times New Roman"/>
          <w:sz w:val="24"/>
          <w:szCs w:val="24"/>
          <w:lang w:val="en-US" w:eastAsia="en-GB"/>
        </w:rPr>
        <w:t>multi</w:t>
      </w:r>
      <w:r w:rsidR="00E07121" w:rsidRPr="006A45F3">
        <w:rPr>
          <w:rFonts w:ascii="Times New Roman" w:hAnsi="Times New Roman"/>
          <w:sz w:val="24"/>
          <w:szCs w:val="24"/>
          <w:lang w:val="en-CA"/>
        </w:rPr>
        <w:t>dimensional scale measuring</w:t>
      </w:r>
      <w:r w:rsidR="00275C56" w:rsidRPr="006A45F3">
        <w:rPr>
          <w:rFonts w:ascii="Times New Roman" w:hAnsi="Times New Roman"/>
          <w:sz w:val="24"/>
          <w:szCs w:val="24"/>
          <w:lang w:val="en-US" w:eastAsia="en-GB"/>
        </w:rPr>
        <w:t xml:space="preserve">challenge-seeking, </w:t>
      </w:r>
      <w:r w:rsidR="00695D3B" w:rsidRPr="006A45F3">
        <w:rPr>
          <w:rFonts w:ascii="Times New Roman" w:hAnsi="Times New Roman"/>
          <w:sz w:val="24"/>
          <w:szCs w:val="24"/>
          <w:lang w:val="en-US" w:eastAsia="en-GB"/>
        </w:rPr>
        <w:t xml:space="preserve">independent mastery, and curiosity-driven </w:t>
      </w:r>
      <w:r w:rsidR="00275C56" w:rsidRPr="006A45F3">
        <w:rPr>
          <w:rFonts w:ascii="Times New Roman" w:hAnsi="Times New Roman"/>
          <w:sz w:val="24"/>
          <w:szCs w:val="24"/>
          <w:lang w:val="en-US" w:eastAsia="en-GB"/>
        </w:rPr>
        <w:t>engagement</w:t>
      </w:r>
      <w:r w:rsidR="003861DC" w:rsidRPr="006A45F3">
        <w:rPr>
          <w:rFonts w:ascii="Times New Roman" w:hAnsi="Times New Roman"/>
          <w:sz w:val="24"/>
          <w:szCs w:val="24"/>
          <w:lang w:val="en-US" w:eastAsia="en-GB"/>
        </w:rPr>
        <w:t xml:space="preserve"> (Corpus et al., 2009</w:t>
      </w:r>
      <w:r w:rsidR="00D3414A" w:rsidRPr="006A45F3">
        <w:rPr>
          <w:rFonts w:ascii="Times New Roman" w:hAnsi="Times New Roman"/>
          <w:sz w:val="24"/>
          <w:szCs w:val="24"/>
          <w:lang w:val="en-US" w:eastAsia="en-GB"/>
        </w:rPr>
        <w:t>; Lepper et al., 2005</w:t>
      </w:r>
      <w:r w:rsidR="003861DC" w:rsidRPr="006A45F3">
        <w:rPr>
          <w:rFonts w:ascii="Times New Roman" w:hAnsi="Times New Roman"/>
          <w:sz w:val="24"/>
          <w:szCs w:val="24"/>
          <w:lang w:val="en-US" w:eastAsia="en-GB"/>
        </w:rPr>
        <w:t xml:space="preserve">). </w:t>
      </w:r>
      <w:r w:rsidR="00EE1B7F">
        <w:rPr>
          <w:rFonts w:ascii="Times New Roman" w:hAnsi="Times New Roman"/>
          <w:sz w:val="24"/>
          <w:szCs w:val="24"/>
          <w:lang w:val="en-US" w:eastAsia="en-GB"/>
        </w:rPr>
        <w:t>Second</w:t>
      </w:r>
      <w:r w:rsidR="00A702AF">
        <w:rPr>
          <w:rFonts w:ascii="Times New Roman" w:hAnsi="Times New Roman"/>
          <w:sz w:val="24"/>
          <w:szCs w:val="24"/>
          <w:lang w:val="en-US" w:eastAsia="en-GB"/>
        </w:rPr>
        <w:t xml:space="preserve">, </w:t>
      </w:r>
      <w:r w:rsidR="00BC6860">
        <w:rPr>
          <w:rFonts w:ascii="Times New Roman" w:hAnsi="Times New Roman"/>
          <w:sz w:val="24"/>
          <w:szCs w:val="24"/>
          <w:lang w:val="en-US" w:eastAsia="en-GB"/>
        </w:rPr>
        <w:t>most studies did not specifically test for bidirectional associations</w:t>
      </w:r>
      <w:r w:rsidR="00005852">
        <w:rPr>
          <w:rFonts w:ascii="Times New Roman" w:hAnsi="Times New Roman"/>
          <w:sz w:val="24"/>
          <w:szCs w:val="24"/>
          <w:lang w:val="en-US" w:eastAsia="en-GB"/>
        </w:rPr>
        <w:t xml:space="preserve">, with </w:t>
      </w:r>
      <w:r w:rsidR="00CC5911" w:rsidRPr="006A45F3">
        <w:rPr>
          <w:rFonts w:ascii="Times New Roman" w:hAnsi="Times New Roman"/>
          <w:sz w:val="24"/>
          <w:szCs w:val="24"/>
          <w:lang w:val="en-CA"/>
        </w:rPr>
        <w:t>o</w:t>
      </w:r>
      <w:r w:rsidR="00F65462" w:rsidRPr="006A45F3">
        <w:rPr>
          <w:rFonts w:ascii="Times New Roman" w:hAnsi="Times New Roman"/>
          <w:sz w:val="24"/>
          <w:szCs w:val="24"/>
          <w:lang w:val="en-CA"/>
        </w:rPr>
        <w:t xml:space="preserve">nly a few studies </w:t>
      </w:r>
      <w:r w:rsidR="00CF2B93" w:rsidRPr="006A45F3">
        <w:rPr>
          <w:rFonts w:ascii="Times New Roman" w:hAnsi="Times New Roman"/>
          <w:sz w:val="24"/>
          <w:szCs w:val="24"/>
          <w:lang w:val="en-CA"/>
        </w:rPr>
        <w:t>t</w:t>
      </w:r>
      <w:r w:rsidR="00005852">
        <w:rPr>
          <w:rFonts w:ascii="Times New Roman" w:hAnsi="Times New Roman"/>
          <w:sz w:val="24"/>
          <w:szCs w:val="24"/>
          <w:lang w:val="en-CA"/>
        </w:rPr>
        <w:t>aking</w:t>
      </w:r>
      <w:r w:rsidR="00CF2B93" w:rsidRPr="006A45F3">
        <w:rPr>
          <w:rFonts w:ascii="Times New Roman" w:hAnsi="Times New Roman"/>
          <w:sz w:val="24"/>
          <w:szCs w:val="24"/>
          <w:lang w:val="en-CA"/>
        </w:rPr>
        <w:t xml:space="preserve"> advantage of a </w:t>
      </w:r>
      <w:r w:rsidR="00F65462" w:rsidRPr="006A45F3">
        <w:rPr>
          <w:rFonts w:ascii="Times New Roman" w:hAnsi="Times New Roman"/>
          <w:sz w:val="24"/>
          <w:szCs w:val="24"/>
          <w:lang w:val="en-CA"/>
        </w:rPr>
        <w:t xml:space="preserve">longitudinal cross-laggeddesign </w:t>
      </w:r>
      <w:r w:rsidR="00E9628B">
        <w:rPr>
          <w:rFonts w:ascii="Times New Roman" w:hAnsi="Times New Roman"/>
          <w:sz w:val="24"/>
          <w:szCs w:val="24"/>
          <w:lang w:val="en-CA"/>
        </w:rPr>
        <w:t>to more clearly document the direction of the association between</w:t>
      </w:r>
      <w:r w:rsidR="00E9628B" w:rsidRPr="006A45F3">
        <w:rPr>
          <w:rFonts w:ascii="Times New Roman" w:hAnsi="Times New Roman"/>
          <w:sz w:val="24"/>
          <w:szCs w:val="24"/>
          <w:lang w:val="en-CA"/>
        </w:rPr>
        <w:t xml:space="preserve"> intrinsic motivation and achievement</w:t>
      </w:r>
      <w:r w:rsidR="004365F4" w:rsidRPr="006A45F3">
        <w:rPr>
          <w:rFonts w:ascii="Times New Roman" w:hAnsi="Times New Roman"/>
          <w:sz w:val="24"/>
          <w:szCs w:val="24"/>
          <w:lang w:val="en-CA"/>
        </w:rPr>
        <w:t>(</w:t>
      </w:r>
      <w:r w:rsidR="00890482" w:rsidRPr="006A45F3">
        <w:rPr>
          <w:rFonts w:ascii="Times New Roman" w:hAnsi="Times New Roman"/>
          <w:sz w:val="24"/>
          <w:szCs w:val="24"/>
          <w:lang w:val="en-CA"/>
        </w:rPr>
        <w:t xml:space="preserve">Luo et al., 2011; </w:t>
      </w:r>
      <w:r w:rsidR="00F12D2E" w:rsidRPr="006A45F3">
        <w:rPr>
          <w:rFonts w:ascii="Times New Roman" w:hAnsi="Times New Roman"/>
          <w:sz w:val="24"/>
          <w:szCs w:val="24"/>
          <w:lang w:val="en-CA"/>
        </w:rPr>
        <w:t xml:space="preserve">Marsh et al., </w:t>
      </w:r>
      <w:r w:rsidR="00905C03">
        <w:rPr>
          <w:rFonts w:ascii="Times New Roman" w:hAnsi="Times New Roman"/>
          <w:sz w:val="24"/>
          <w:szCs w:val="24"/>
          <w:lang w:val="en-CA"/>
        </w:rPr>
        <w:t>2005</w:t>
      </w:r>
      <w:r w:rsidR="00F12D2E" w:rsidRPr="006A45F3">
        <w:rPr>
          <w:rFonts w:ascii="Times New Roman" w:hAnsi="Times New Roman"/>
          <w:sz w:val="24"/>
          <w:szCs w:val="24"/>
          <w:lang w:val="en-CA"/>
        </w:rPr>
        <w:t xml:space="preserve">; </w:t>
      </w:r>
      <w:r w:rsidR="00890482" w:rsidRPr="007D68FA">
        <w:rPr>
          <w:rFonts w:ascii="Times New Roman" w:hAnsi="Times New Roman"/>
          <w:sz w:val="24"/>
          <w:szCs w:val="24"/>
          <w:lang w:val="en-CA"/>
        </w:rPr>
        <w:t>Viljaranta et al., 2009</w:t>
      </w:r>
      <w:r w:rsidR="004365F4" w:rsidRPr="007D68FA">
        <w:rPr>
          <w:rFonts w:ascii="Times New Roman" w:hAnsi="Times New Roman"/>
          <w:sz w:val="24"/>
          <w:szCs w:val="24"/>
          <w:lang w:val="en-CA"/>
        </w:rPr>
        <w:t>)</w:t>
      </w:r>
      <w:r w:rsidR="00F65462" w:rsidRPr="007D68FA">
        <w:rPr>
          <w:rFonts w:ascii="Times New Roman" w:hAnsi="Times New Roman"/>
          <w:sz w:val="24"/>
          <w:szCs w:val="24"/>
          <w:lang w:val="en-CA"/>
        </w:rPr>
        <w:t xml:space="preserve">. </w:t>
      </w:r>
      <w:r w:rsidR="00005852" w:rsidRPr="007D68FA">
        <w:rPr>
          <w:rFonts w:ascii="Times New Roman" w:hAnsi="Times New Roman"/>
          <w:sz w:val="24"/>
          <w:szCs w:val="24"/>
          <w:lang w:val="en-CA"/>
        </w:rPr>
        <w:t>Specifically, M</w:t>
      </w:r>
      <w:r w:rsidR="00383407" w:rsidRPr="007D68FA">
        <w:rPr>
          <w:rFonts w:ascii="Times New Roman" w:hAnsi="Times New Roman"/>
          <w:sz w:val="24"/>
          <w:szCs w:val="24"/>
          <w:lang w:val="en-CA"/>
        </w:rPr>
        <w:t>arsh et al. (</w:t>
      </w:r>
      <w:r w:rsidR="00905C03" w:rsidRPr="007D68FA">
        <w:rPr>
          <w:rFonts w:ascii="Times New Roman" w:hAnsi="Times New Roman"/>
          <w:sz w:val="24"/>
          <w:szCs w:val="24"/>
          <w:lang w:val="en-CA"/>
        </w:rPr>
        <w:t>2005</w:t>
      </w:r>
      <w:r w:rsidR="00383407" w:rsidRPr="007D68FA">
        <w:rPr>
          <w:rFonts w:ascii="Times New Roman" w:hAnsi="Times New Roman"/>
          <w:sz w:val="24"/>
          <w:szCs w:val="24"/>
          <w:lang w:val="en-CA"/>
        </w:rPr>
        <w:t xml:space="preserve">) found evidence for bidirectional associations </w:t>
      </w:r>
      <w:r w:rsidR="004D00C3" w:rsidRPr="007D68FA">
        <w:rPr>
          <w:rFonts w:ascii="Times New Roman" w:hAnsi="Times New Roman"/>
          <w:sz w:val="24"/>
          <w:szCs w:val="24"/>
          <w:lang w:val="en-CA"/>
        </w:rPr>
        <w:t>between</w:t>
      </w:r>
      <w:r w:rsidR="00383407" w:rsidRPr="007D68FA">
        <w:rPr>
          <w:rFonts w:ascii="Times New Roman" w:hAnsi="Times New Roman"/>
          <w:sz w:val="24"/>
          <w:szCs w:val="24"/>
          <w:lang w:val="en-CA"/>
        </w:rPr>
        <w:t xml:space="preserve"> self-concept</w:t>
      </w:r>
      <w:r w:rsidR="007D68FA" w:rsidRPr="007D68FA">
        <w:rPr>
          <w:rFonts w:ascii="Times New Roman" w:hAnsi="Times New Roman"/>
          <w:sz w:val="24"/>
          <w:szCs w:val="24"/>
          <w:lang w:val="en-CA"/>
        </w:rPr>
        <w:t xml:space="preserve"> (or self-perceived ability) </w:t>
      </w:r>
      <w:r w:rsidR="00383407" w:rsidRPr="007D68FA">
        <w:rPr>
          <w:rFonts w:ascii="Times New Roman" w:hAnsi="Times New Roman"/>
          <w:sz w:val="24"/>
          <w:szCs w:val="24"/>
          <w:lang w:val="en-CA"/>
        </w:rPr>
        <w:t>and achievement</w:t>
      </w:r>
      <w:r w:rsidR="00D32159" w:rsidRPr="007D68FA">
        <w:rPr>
          <w:rFonts w:ascii="Times New Roman" w:hAnsi="Times New Roman"/>
          <w:sz w:val="24"/>
          <w:szCs w:val="24"/>
          <w:lang w:val="en-CA"/>
        </w:rPr>
        <w:t xml:space="preserve"> in mathematics</w:t>
      </w:r>
      <w:r w:rsidR="00383407" w:rsidRPr="007D68FA">
        <w:rPr>
          <w:rFonts w:ascii="Times New Roman" w:hAnsi="Times New Roman"/>
          <w:sz w:val="24"/>
          <w:szCs w:val="24"/>
          <w:lang w:val="en-CA"/>
        </w:rPr>
        <w:t>, but not for intrinsic motivation</w:t>
      </w:r>
      <w:r w:rsidR="003A1F06" w:rsidRPr="007D68FA">
        <w:rPr>
          <w:rFonts w:ascii="Times New Roman" w:hAnsi="Times New Roman"/>
          <w:sz w:val="24"/>
          <w:szCs w:val="24"/>
          <w:lang w:val="en-CA"/>
        </w:rPr>
        <w:t xml:space="preserve"> and achievement</w:t>
      </w:r>
      <w:r w:rsidR="00383407" w:rsidRPr="007D68FA">
        <w:rPr>
          <w:rFonts w:ascii="Times New Roman" w:hAnsi="Times New Roman"/>
          <w:sz w:val="24"/>
          <w:szCs w:val="24"/>
          <w:lang w:val="en-CA"/>
        </w:rPr>
        <w:t xml:space="preserve">. </w:t>
      </w:r>
      <w:r w:rsidR="003A1F06" w:rsidRPr="007D68FA">
        <w:rPr>
          <w:rFonts w:ascii="Times New Roman" w:hAnsi="Times New Roman"/>
          <w:sz w:val="24"/>
          <w:szCs w:val="24"/>
          <w:lang w:val="en-CA"/>
        </w:rPr>
        <w:t>B</w:t>
      </w:r>
      <w:r w:rsidR="00875FA5" w:rsidRPr="007D68FA">
        <w:rPr>
          <w:rFonts w:ascii="Times New Roman" w:hAnsi="Times New Roman"/>
          <w:sz w:val="24"/>
          <w:szCs w:val="24"/>
          <w:lang w:val="en-CA"/>
        </w:rPr>
        <w:t>idirectional association</w:t>
      </w:r>
      <w:r w:rsidR="003A1F06" w:rsidRPr="007D68FA">
        <w:rPr>
          <w:rFonts w:ascii="Times New Roman" w:hAnsi="Times New Roman"/>
          <w:sz w:val="24"/>
          <w:szCs w:val="24"/>
          <w:lang w:val="en-CA"/>
        </w:rPr>
        <w:t>s were</w:t>
      </w:r>
      <w:r w:rsidR="00875FA5" w:rsidRPr="007D68FA">
        <w:rPr>
          <w:rFonts w:ascii="Times New Roman" w:hAnsi="Times New Roman"/>
          <w:sz w:val="24"/>
          <w:szCs w:val="24"/>
          <w:lang w:val="en-CA"/>
        </w:rPr>
        <w:t xml:space="preserve"> found in </w:t>
      </w:r>
      <w:r w:rsidR="00FB714E" w:rsidRPr="007D68FA">
        <w:rPr>
          <w:rFonts w:ascii="Times New Roman" w:hAnsi="Times New Roman"/>
          <w:sz w:val="24"/>
          <w:szCs w:val="24"/>
          <w:lang w:val="en-CA"/>
        </w:rPr>
        <w:t>Luo et al. (2011)</w:t>
      </w:r>
      <w:r w:rsidR="00875FA5" w:rsidRPr="007D68FA">
        <w:rPr>
          <w:rFonts w:ascii="Times New Roman" w:hAnsi="Times New Roman"/>
          <w:sz w:val="24"/>
          <w:szCs w:val="24"/>
          <w:lang w:val="en-CA"/>
        </w:rPr>
        <w:t>, but using</w:t>
      </w:r>
      <w:r w:rsidR="00FB714E" w:rsidRPr="007D68FA">
        <w:rPr>
          <w:rFonts w:ascii="Times New Roman" w:hAnsi="Times New Roman"/>
          <w:sz w:val="24"/>
          <w:szCs w:val="24"/>
          <w:lang w:val="en-CA"/>
        </w:rPr>
        <w:t xml:space="preserve"> a combined score of </w:t>
      </w:r>
      <w:r w:rsidR="00FB714E" w:rsidRPr="007D68FA">
        <w:rPr>
          <w:rFonts w:ascii="Times New Roman" w:hAnsi="Times New Roman"/>
          <w:sz w:val="24"/>
          <w:szCs w:val="24"/>
          <w:lang w:val="en-US" w:eastAsia="en-GB"/>
        </w:rPr>
        <w:t>intrinsic motivation and</w:t>
      </w:r>
      <w:r w:rsidR="00141F00" w:rsidRPr="007D68FA">
        <w:rPr>
          <w:rFonts w:ascii="Times New Roman" w:hAnsi="Times New Roman"/>
          <w:sz w:val="24"/>
          <w:szCs w:val="24"/>
          <w:lang w:val="en-US" w:eastAsia="en-GB"/>
        </w:rPr>
        <w:t xml:space="preserve">academic </w:t>
      </w:r>
      <w:r w:rsidR="00875FA5" w:rsidRPr="007D68FA">
        <w:rPr>
          <w:rFonts w:ascii="Times New Roman" w:hAnsi="Times New Roman"/>
          <w:sz w:val="24"/>
          <w:szCs w:val="24"/>
          <w:lang w:val="en-US" w:eastAsia="en-GB"/>
        </w:rPr>
        <w:t xml:space="preserve">self-concept items. </w:t>
      </w:r>
      <w:r w:rsidR="003A1F06" w:rsidRPr="007D68FA">
        <w:rPr>
          <w:rFonts w:ascii="Times New Roman" w:hAnsi="Times New Roman"/>
          <w:sz w:val="24"/>
          <w:szCs w:val="24"/>
          <w:lang w:val="en-US" w:eastAsia="en-GB"/>
        </w:rPr>
        <w:t xml:space="preserve">Intrinsic motivation and </w:t>
      </w:r>
      <w:r w:rsidR="00141F00" w:rsidRPr="007D68FA">
        <w:rPr>
          <w:rFonts w:ascii="Times New Roman" w:hAnsi="Times New Roman"/>
          <w:sz w:val="24"/>
          <w:szCs w:val="24"/>
          <w:lang w:val="en-US" w:eastAsia="en-GB"/>
        </w:rPr>
        <w:t xml:space="preserve">academic </w:t>
      </w:r>
      <w:r w:rsidR="003A1F06" w:rsidRPr="007D68FA">
        <w:rPr>
          <w:rFonts w:ascii="Times New Roman" w:hAnsi="Times New Roman"/>
          <w:sz w:val="24"/>
          <w:szCs w:val="24"/>
          <w:lang w:val="en-US" w:eastAsia="en-GB"/>
        </w:rPr>
        <w:t>self-conceptare clearly related</w:t>
      </w:r>
      <w:r w:rsidR="003A1F06">
        <w:rPr>
          <w:rFonts w:ascii="Times New Roman" w:hAnsi="Times New Roman"/>
          <w:sz w:val="24"/>
          <w:szCs w:val="24"/>
          <w:lang w:val="en-US" w:eastAsia="en-GB"/>
        </w:rPr>
        <w:t xml:space="preserve"> (Guay et al., 2010), but they should not be confounded as they imply self-agency versus self-description, respectively. A</w:t>
      </w:r>
      <w:r w:rsidR="00875FA5">
        <w:rPr>
          <w:rFonts w:ascii="Times New Roman" w:hAnsi="Times New Roman"/>
          <w:sz w:val="24"/>
          <w:szCs w:val="24"/>
          <w:lang w:val="en-US" w:eastAsia="en-GB"/>
        </w:rPr>
        <w:t xml:space="preserve">s </w:t>
      </w:r>
      <w:r w:rsidR="006C5FB4">
        <w:rPr>
          <w:rFonts w:ascii="Times New Roman" w:hAnsi="Times New Roman"/>
          <w:sz w:val="24"/>
          <w:szCs w:val="24"/>
          <w:lang w:val="en-US" w:eastAsia="en-GB"/>
        </w:rPr>
        <w:t xml:space="preserve">there is substantial evidence for bidirectional associations between </w:t>
      </w:r>
      <w:r w:rsidR="00141F00">
        <w:rPr>
          <w:rFonts w:ascii="Times New Roman" w:hAnsi="Times New Roman"/>
          <w:sz w:val="24"/>
          <w:szCs w:val="24"/>
          <w:lang w:val="en-US" w:eastAsia="en-GB"/>
        </w:rPr>
        <w:t xml:space="preserve">academic </w:t>
      </w:r>
      <w:r w:rsidR="00875FA5">
        <w:rPr>
          <w:rFonts w:ascii="Times New Roman" w:hAnsi="Times New Roman"/>
          <w:sz w:val="24"/>
          <w:szCs w:val="24"/>
          <w:lang w:val="en-US" w:eastAsia="en-GB"/>
        </w:rPr>
        <w:t xml:space="preserve">self-concept </w:t>
      </w:r>
      <w:r w:rsidR="006C5FB4">
        <w:rPr>
          <w:rFonts w:ascii="Times New Roman" w:hAnsi="Times New Roman"/>
          <w:sz w:val="24"/>
          <w:szCs w:val="24"/>
          <w:lang w:val="en-US" w:eastAsia="en-GB"/>
        </w:rPr>
        <w:t>and achievement (Guay, Marsh, &amp;Boivin, 2003;</w:t>
      </w:r>
      <w:r w:rsidR="00E571F6">
        <w:rPr>
          <w:rFonts w:ascii="Times New Roman" w:hAnsi="Times New Roman"/>
          <w:sz w:val="24"/>
          <w:szCs w:val="24"/>
          <w:lang w:val="en-US" w:eastAsia="en-GB"/>
        </w:rPr>
        <w:t xml:space="preserve"> Marsh et al., </w:t>
      </w:r>
      <w:r w:rsidR="00905C03">
        <w:rPr>
          <w:rFonts w:ascii="Times New Roman" w:hAnsi="Times New Roman"/>
          <w:sz w:val="24"/>
          <w:szCs w:val="24"/>
          <w:lang w:val="en-US" w:eastAsia="en-GB"/>
        </w:rPr>
        <w:t>2005</w:t>
      </w:r>
      <w:r w:rsidR="006C5FB4">
        <w:rPr>
          <w:rFonts w:ascii="Times New Roman" w:hAnsi="Times New Roman"/>
          <w:sz w:val="24"/>
          <w:szCs w:val="24"/>
          <w:lang w:val="en-US" w:eastAsia="en-GB"/>
        </w:rPr>
        <w:t>)</w:t>
      </w:r>
      <w:r w:rsidR="00707AA7">
        <w:rPr>
          <w:rFonts w:ascii="Times New Roman" w:hAnsi="Times New Roman"/>
          <w:sz w:val="24"/>
          <w:szCs w:val="24"/>
          <w:lang w:val="en-US" w:eastAsia="en-GB"/>
        </w:rPr>
        <w:t>, the composite score may have blurred the pattern of associations</w:t>
      </w:r>
      <w:r w:rsidR="00FB714E">
        <w:rPr>
          <w:rFonts w:ascii="Times New Roman" w:hAnsi="Times New Roman"/>
          <w:sz w:val="24"/>
          <w:szCs w:val="24"/>
          <w:lang w:val="en-US" w:eastAsia="en-GB"/>
        </w:rPr>
        <w:t xml:space="preserve">. </w:t>
      </w:r>
      <w:r w:rsidR="00707AA7">
        <w:rPr>
          <w:rFonts w:ascii="Times New Roman" w:hAnsi="Times New Roman"/>
          <w:sz w:val="24"/>
          <w:szCs w:val="24"/>
          <w:lang w:val="en-US" w:eastAsia="en-GB"/>
        </w:rPr>
        <w:t xml:space="preserve">Finally, </w:t>
      </w:r>
      <w:r w:rsidR="006C5FB4">
        <w:rPr>
          <w:rFonts w:ascii="Times New Roman" w:hAnsi="Times New Roman"/>
          <w:sz w:val="24"/>
          <w:szCs w:val="24"/>
          <w:lang w:val="en-CA"/>
        </w:rPr>
        <w:t xml:space="preserve">Viljaranta et al. (2009) </w:t>
      </w:r>
      <w:r w:rsidR="00E571F6">
        <w:rPr>
          <w:rFonts w:ascii="Times New Roman" w:hAnsi="Times New Roman"/>
          <w:sz w:val="24"/>
          <w:szCs w:val="24"/>
          <w:lang w:val="en-CA"/>
        </w:rPr>
        <w:t>clearly showed a bidirectional association between intrinsic motivation and achievement, but their study</w:t>
      </w:r>
      <w:r w:rsidR="00707AA7">
        <w:rPr>
          <w:rFonts w:ascii="Times New Roman" w:hAnsi="Times New Roman"/>
          <w:sz w:val="24"/>
          <w:szCs w:val="24"/>
          <w:lang w:val="en-CA"/>
        </w:rPr>
        <w:t xml:space="preserve">only used </w:t>
      </w:r>
      <w:r w:rsidR="00707AA7" w:rsidRPr="006A45F3">
        <w:rPr>
          <w:rFonts w:ascii="Times New Roman" w:hAnsi="Times New Roman"/>
          <w:sz w:val="24"/>
          <w:szCs w:val="24"/>
          <w:lang w:val="en-CA"/>
        </w:rPr>
        <w:t>two data points</w:t>
      </w:r>
      <w:r w:rsidR="00707AA7">
        <w:rPr>
          <w:rFonts w:ascii="Times New Roman" w:hAnsi="Times New Roman"/>
          <w:sz w:val="24"/>
          <w:szCs w:val="24"/>
          <w:lang w:val="en-CA"/>
        </w:rPr>
        <w:t xml:space="preserve"> to </w:t>
      </w:r>
      <w:r w:rsidR="00886A4E" w:rsidRPr="006A45F3">
        <w:rPr>
          <w:rFonts w:ascii="Times New Roman" w:hAnsi="Times New Roman"/>
          <w:sz w:val="24"/>
          <w:szCs w:val="24"/>
          <w:lang w:val="en-CA"/>
        </w:rPr>
        <w:t xml:space="preserve">cover </w:t>
      </w:r>
      <w:r w:rsidR="00E571F6">
        <w:rPr>
          <w:rFonts w:ascii="Times New Roman" w:hAnsi="Times New Roman"/>
          <w:sz w:val="24"/>
          <w:szCs w:val="24"/>
          <w:lang w:val="en-CA"/>
        </w:rPr>
        <w:t xml:space="preserve">a </w:t>
      </w:r>
      <w:r w:rsidR="00886A4E" w:rsidRPr="006A45F3">
        <w:rPr>
          <w:rFonts w:ascii="Times New Roman" w:hAnsi="Times New Roman"/>
          <w:sz w:val="24"/>
          <w:szCs w:val="24"/>
          <w:lang w:val="en-CA"/>
        </w:rPr>
        <w:t xml:space="preserve">short developmental period </w:t>
      </w:r>
      <w:r w:rsidR="00707AA7">
        <w:rPr>
          <w:rFonts w:ascii="Times New Roman" w:hAnsi="Times New Roman"/>
          <w:sz w:val="24"/>
          <w:szCs w:val="24"/>
          <w:lang w:val="en-CA"/>
        </w:rPr>
        <w:t xml:space="preserve">within the first </w:t>
      </w:r>
      <w:r w:rsidR="00E571F6">
        <w:rPr>
          <w:rFonts w:ascii="Times New Roman" w:hAnsi="Times New Roman"/>
          <w:sz w:val="24"/>
          <w:szCs w:val="24"/>
          <w:lang w:val="en-CA"/>
        </w:rPr>
        <w:t>year</w:t>
      </w:r>
      <w:r w:rsidR="00707AA7">
        <w:rPr>
          <w:rFonts w:ascii="Times New Roman" w:hAnsi="Times New Roman"/>
          <w:sz w:val="24"/>
          <w:szCs w:val="24"/>
          <w:lang w:val="en-CA"/>
        </w:rPr>
        <w:t xml:space="preserve"> in school</w:t>
      </w:r>
      <w:r w:rsidR="00D16935">
        <w:rPr>
          <w:rFonts w:ascii="Times New Roman" w:hAnsi="Times New Roman"/>
          <w:sz w:val="24"/>
          <w:szCs w:val="24"/>
          <w:lang w:val="en-CA"/>
        </w:rPr>
        <w:t xml:space="preserve">. </w:t>
      </w:r>
      <w:r w:rsidR="00E571F6">
        <w:rPr>
          <w:rFonts w:ascii="Times New Roman" w:hAnsi="Times New Roman"/>
          <w:sz w:val="24"/>
          <w:szCs w:val="24"/>
          <w:lang w:val="en-CA"/>
        </w:rPr>
        <w:t>Whilet</w:t>
      </w:r>
      <w:r w:rsidR="00F10616" w:rsidRPr="006A45F3">
        <w:rPr>
          <w:rFonts w:ascii="Times New Roman" w:hAnsi="Times New Roman"/>
          <w:sz w:val="24"/>
          <w:szCs w:val="24"/>
          <w:lang w:val="en-CA"/>
        </w:rPr>
        <w:t xml:space="preserve">his period </w:t>
      </w:r>
      <w:r w:rsidR="005607AC" w:rsidRPr="006A45F3">
        <w:rPr>
          <w:rFonts w:ascii="Times New Roman" w:hAnsi="Times New Roman"/>
          <w:sz w:val="24"/>
          <w:szCs w:val="24"/>
          <w:lang w:val="en-CA"/>
        </w:rPr>
        <w:t xml:space="preserve">may set the stage for later </w:t>
      </w:r>
      <w:r w:rsidR="00F10616" w:rsidRPr="006A45F3">
        <w:rPr>
          <w:rFonts w:ascii="Times New Roman" w:hAnsi="Times New Roman"/>
          <w:sz w:val="24"/>
          <w:szCs w:val="24"/>
          <w:lang w:val="en-CA"/>
        </w:rPr>
        <w:t>intrinsic motivation</w:t>
      </w:r>
      <w:r w:rsidR="005607AC" w:rsidRPr="006A45F3">
        <w:rPr>
          <w:rFonts w:ascii="Times New Roman" w:hAnsi="Times New Roman"/>
          <w:sz w:val="24"/>
          <w:szCs w:val="24"/>
          <w:lang w:val="en-CA"/>
        </w:rPr>
        <w:t xml:space="preserve"> and achievement</w:t>
      </w:r>
      <w:r w:rsidR="00583506" w:rsidRPr="006A45F3">
        <w:rPr>
          <w:rFonts w:ascii="Times New Roman" w:hAnsi="Times New Roman"/>
          <w:sz w:val="24"/>
          <w:szCs w:val="24"/>
          <w:lang w:val="en-CA"/>
        </w:rPr>
        <w:t>,</w:t>
      </w:r>
      <w:r w:rsidR="00E571F6">
        <w:rPr>
          <w:rFonts w:ascii="Times New Roman" w:hAnsi="Times New Roman"/>
          <w:sz w:val="24"/>
          <w:szCs w:val="24"/>
          <w:lang w:val="en-CA"/>
        </w:rPr>
        <w:t xml:space="preserve">it is </w:t>
      </w:r>
      <w:r w:rsidR="008C0E7B">
        <w:rPr>
          <w:rFonts w:ascii="Times New Roman" w:hAnsi="Times New Roman"/>
          <w:sz w:val="24"/>
          <w:szCs w:val="24"/>
          <w:lang w:val="en-CA"/>
        </w:rPr>
        <w:t>also important to document the nature of these association</w:t>
      </w:r>
      <w:r w:rsidR="00905C03">
        <w:rPr>
          <w:rFonts w:ascii="Times New Roman" w:hAnsi="Times New Roman"/>
          <w:sz w:val="24"/>
          <w:szCs w:val="24"/>
          <w:lang w:val="en-CA"/>
        </w:rPr>
        <w:t>s</w:t>
      </w:r>
      <w:r w:rsidR="00707AA7">
        <w:rPr>
          <w:rFonts w:ascii="Times New Roman" w:hAnsi="Times New Roman"/>
          <w:sz w:val="24"/>
          <w:szCs w:val="24"/>
          <w:lang w:val="en-CA"/>
        </w:rPr>
        <w:t>in the following years of school</w:t>
      </w:r>
      <w:r w:rsidR="008C0E7B">
        <w:rPr>
          <w:rFonts w:ascii="Times New Roman" w:hAnsi="Times New Roman"/>
          <w:sz w:val="24"/>
          <w:szCs w:val="24"/>
          <w:lang w:val="en-CA"/>
        </w:rPr>
        <w:t>. There is</w:t>
      </w:r>
      <w:r w:rsidR="00761D3F">
        <w:rPr>
          <w:rFonts w:ascii="Times New Roman" w:hAnsi="Times New Roman"/>
          <w:sz w:val="24"/>
          <w:szCs w:val="24"/>
          <w:lang w:val="en-CA"/>
        </w:rPr>
        <w:t xml:space="preserve">indeed </w:t>
      </w:r>
      <w:r w:rsidR="009C1FD7" w:rsidRPr="006A45F3">
        <w:rPr>
          <w:rFonts w:ascii="Times New Roman" w:hAnsi="Times New Roman"/>
          <w:sz w:val="24"/>
          <w:szCs w:val="24"/>
          <w:lang w:val="en-CA"/>
        </w:rPr>
        <w:t>a</w:t>
      </w:r>
      <w:r w:rsidR="00707AA7">
        <w:rPr>
          <w:rFonts w:ascii="Times New Roman" w:hAnsi="Times New Roman"/>
          <w:sz w:val="24"/>
          <w:szCs w:val="24"/>
          <w:lang w:val="en-CA"/>
        </w:rPr>
        <w:t xml:space="preserve">documented </w:t>
      </w:r>
      <w:r w:rsidR="00F10616" w:rsidRPr="006A45F3">
        <w:rPr>
          <w:rFonts w:ascii="Times New Roman" w:hAnsi="Times New Roman"/>
          <w:sz w:val="24"/>
          <w:szCs w:val="24"/>
          <w:lang w:val="en-CA"/>
        </w:rPr>
        <w:t>decline in intrinsic motiva</w:t>
      </w:r>
      <w:r w:rsidR="00886A4E" w:rsidRPr="006A45F3">
        <w:rPr>
          <w:rFonts w:ascii="Times New Roman" w:hAnsi="Times New Roman"/>
          <w:sz w:val="24"/>
          <w:szCs w:val="24"/>
          <w:lang w:val="en-CA"/>
        </w:rPr>
        <w:t>tion for mathematics</w:t>
      </w:r>
      <w:r w:rsidR="008C0E7B">
        <w:rPr>
          <w:rFonts w:ascii="Times New Roman" w:hAnsi="Times New Roman"/>
          <w:sz w:val="24"/>
          <w:szCs w:val="24"/>
          <w:lang w:val="en-CA"/>
        </w:rPr>
        <w:t xml:space="preserve">with age </w:t>
      </w:r>
      <w:r w:rsidR="00F10616" w:rsidRPr="006A45F3">
        <w:rPr>
          <w:rFonts w:ascii="Times New Roman" w:hAnsi="Times New Roman"/>
          <w:sz w:val="24"/>
          <w:szCs w:val="24"/>
          <w:lang w:val="en-CA"/>
        </w:rPr>
        <w:t>(Gottfried, Fleming, &amp; Gottfried, 2001; Gottfried, Marcoulides, Gottfried, Oliver, &amp; Guerin, 2007</w:t>
      </w:r>
      <w:r w:rsidR="009C1FD7" w:rsidRPr="006A45F3">
        <w:rPr>
          <w:rFonts w:ascii="Times New Roman" w:hAnsi="Times New Roman"/>
          <w:sz w:val="24"/>
          <w:szCs w:val="24"/>
          <w:lang w:val="en-CA"/>
        </w:rPr>
        <w:t>; Wigfield, Eccles, Schiefele, Roeser, &amp; Davis-Kean, 2006</w:t>
      </w:r>
      <w:r w:rsidR="00F10616" w:rsidRPr="006A45F3">
        <w:rPr>
          <w:rFonts w:ascii="Times New Roman" w:hAnsi="Times New Roman"/>
          <w:sz w:val="24"/>
          <w:szCs w:val="24"/>
          <w:lang w:val="en-CA"/>
        </w:rPr>
        <w:t xml:space="preserve">). This decline </w:t>
      </w:r>
      <w:r w:rsidR="00707AA7">
        <w:rPr>
          <w:rFonts w:ascii="Times New Roman" w:hAnsi="Times New Roman"/>
          <w:sz w:val="24"/>
          <w:szCs w:val="24"/>
          <w:lang w:val="en-CA"/>
        </w:rPr>
        <w:t xml:space="preserve">in motivation </w:t>
      </w:r>
      <w:r w:rsidR="00F10616" w:rsidRPr="006A45F3">
        <w:rPr>
          <w:rFonts w:ascii="Times New Roman" w:hAnsi="Times New Roman"/>
          <w:sz w:val="24"/>
          <w:szCs w:val="24"/>
          <w:lang w:val="en-CA"/>
        </w:rPr>
        <w:t xml:space="preserve">could be </w:t>
      </w:r>
      <w:r w:rsidR="00BE2720" w:rsidRPr="006A45F3">
        <w:rPr>
          <w:rFonts w:ascii="Times New Roman" w:hAnsi="Times New Roman"/>
          <w:sz w:val="24"/>
          <w:szCs w:val="24"/>
          <w:lang w:val="en-CA"/>
        </w:rPr>
        <w:t>due to</w:t>
      </w:r>
      <w:r w:rsidR="00E85774" w:rsidRPr="006A45F3">
        <w:rPr>
          <w:rFonts w:ascii="Times New Roman" w:hAnsi="Times New Roman"/>
          <w:sz w:val="24"/>
          <w:szCs w:val="24"/>
          <w:lang w:val="en-CA"/>
        </w:rPr>
        <w:t xml:space="preserve"> the </w:t>
      </w:r>
      <w:r w:rsidR="00707AA7">
        <w:rPr>
          <w:rFonts w:ascii="Times New Roman" w:hAnsi="Times New Roman"/>
          <w:sz w:val="24"/>
          <w:szCs w:val="24"/>
          <w:lang w:val="en-CA"/>
        </w:rPr>
        <w:t>growing challenges of</w:t>
      </w:r>
      <w:r w:rsidR="00E85774" w:rsidRPr="006A45F3">
        <w:rPr>
          <w:rFonts w:ascii="Times New Roman" w:hAnsi="Times New Roman"/>
          <w:sz w:val="24"/>
          <w:szCs w:val="24"/>
          <w:lang w:val="en-CA"/>
        </w:rPr>
        <w:t xml:space="preserve"> mathematics </w:t>
      </w:r>
      <w:r w:rsidR="00707AA7">
        <w:rPr>
          <w:rFonts w:ascii="Times New Roman" w:hAnsi="Times New Roman"/>
          <w:sz w:val="24"/>
          <w:szCs w:val="24"/>
          <w:lang w:val="en-CA"/>
        </w:rPr>
        <w:t>compared to</w:t>
      </w:r>
      <w:r w:rsidR="00E85774" w:rsidRPr="006A45F3">
        <w:rPr>
          <w:rFonts w:ascii="Times New Roman" w:hAnsi="Times New Roman"/>
          <w:sz w:val="24"/>
          <w:szCs w:val="24"/>
          <w:lang w:val="en-CA"/>
        </w:rPr>
        <w:t xml:space="preserve"> other school subjects (Stodolsky, Salk, &amp;Glaessner, 1991; Smith, 2004). </w:t>
      </w:r>
      <w:r w:rsidR="0094685E" w:rsidRPr="006A45F3">
        <w:rPr>
          <w:rFonts w:ascii="Times New Roman" w:hAnsi="Times New Roman"/>
          <w:sz w:val="24"/>
          <w:szCs w:val="24"/>
          <w:lang w:val="en-CA"/>
        </w:rPr>
        <w:t>T</w:t>
      </w:r>
      <w:r w:rsidR="00E85774" w:rsidRPr="006A45F3">
        <w:rPr>
          <w:rFonts w:ascii="Times New Roman" w:hAnsi="Times New Roman"/>
          <w:sz w:val="24"/>
          <w:szCs w:val="24"/>
          <w:lang w:val="en-CA"/>
        </w:rPr>
        <w:t xml:space="preserve">his </w:t>
      </w:r>
      <w:r w:rsidR="00BE2720" w:rsidRPr="006A45F3">
        <w:rPr>
          <w:rFonts w:ascii="Times New Roman" w:hAnsi="Times New Roman"/>
          <w:sz w:val="24"/>
          <w:szCs w:val="24"/>
          <w:lang w:val="en-CA"/>
        </w:rPr>
        <w:t xml:space="preserve">increased </w:t>
      </w:r>
      <w:r w:rsidR="00FB6B95" w:rsidRPr="006A45F3">
        <w:rPr>
          <w:rFonts w:ascii="Times New Roman" w:hAnsi="Times New Roman"/>
          <w:sz w:val="24"/>
          <w:szCs w:val="24"/>
          <w:lang w:val="en-CA"/>
        </w:rPr>
        <w:t>pressure to perform</w:t>
      </w:r>
      <w:r w:rsidR="00BE2720" w:rsidRPr="006A45F3">
        <w:rPr>
          <w:rFonts w:ascii="Times New Roman" w:hAnsi="Times New Roman"/>
          <w:sz w:val="24"/>
          <w:szCs w:val="24"/>
          <w:lang w:val="en-CA"/>
        </w:rPr>
        <w:t>in mathematics</w:t>
      </w:r>
      <w:r w:rsidR="00E85774" w:rsidRPr="006A45F3">
        <w:rPr>
          <w:rFonts w:ascii="Times New Roman" w:hAnsi="Times New Roman"/>
          <w:sz w:val="24"/>
          <w:szCs w:val="24"/>
          <w:lang w:val="en-CA"/>
        </w:rPr>
        <w:t xml:space="preserve">, combined with an improved capacity to self-evaluate </w:t>
      </w:r>
      <w:r w:rsidR="006E7FA5" w:rsidRPr="006A45F3">
        <w:rPr>
          <w:rFonts w:ascii="Times New Roman" w:hAnsi="Times New Roman"/>
          <w:sz w:val="24"/>
          <w:szCs w:val="24"/>
          <w:lang w:val="en-CA"/>
        </w:rPr>
        <w:t xml:space="preserve">their competence with age </w:t>
      </w:r>
      <w:r w:rsidR="00E85774" w:rsidRPr="006A45F3">
        <w:rPr>
          <w:rFonts w:ascii="Times New Roman" w:hAnsi="Times New Roman"/>
          <w:sz w:val="24"/>
          <w:szCs w:val="24"/>
          <w:lang w:val="en-CA"/>
        </w:rPr>
        <w:t xml:space="preserve">(Boivin, </w:t>
      </w:r>
      <w:r w:rsidR="00E85774" w:rsidRPr="006A45F3">
        <w:rPr>
          <w:rFonts w:ascii="Times New Roman" w:hAnsi="Times New Roman"/>
          <w:sz w:val="24"/>
          <w:szCs w:val="24"/>
          <w:lang w:val="en-CA"/>
        </w:rPr>
        <w:lastRenderedPageBreak/>
        <w:t xml:space="preserve">Vitaro, &amp; Gagnon, 1992) </w:t>
      </w:r>
      <w:r w:rsidR="008C0E7B">
        <w:rPr>
          <w:rFonts w:ascii="Times New Roman" w:hAnsi="Times New Roman"/>
          <w:sz w:val="24"/>
          <w:szCs w:val="24"/>
          <w:lang w:val="en-CA"/>
        </w:rPr>
        <w:t xml:space="preserve">could </w:t>
      </w:r>
      <w:r w:rsidR="0094685E" w:rsidRPr="006A45F3">
        <w:rPr>
          <w:rFonts w:ascii="Times New Roman" w:hAnsi="Times New Roman"/>
          <w:sz w:val="24"/>
          <w:szCs w:val="24"/>
          <w:lang w:val="en-CA"/>
        </w:rPr>
        <w:t>increase</w:t>
      </w:r>
      <w:r w:rsidR="006E7FA5" w:rsidRPr="006A45F3">
        <w:rPr>
          <w:rFonts w:ascii="Times New Roman" w:hAnsi="Times New Roman"/>
          <w:sz w:val="24"/>
          <w:szCs w:val="24"/>
          <w:lang w:val="en-CA"/>
        </w:rPr>
        <w:t xml:space="preserve"> the likelihood of reciprocal associations between intrinsic motivation and </w:t>
      </w:r>
      <w:r w:rsidR="00E85774" w:rsidRPr="006A45F3">
        <w:rPr>
          <w:rFonts w:ascii="Times New Roman" w:hAnsi="Times New Roman"/>
          <w:sz w:val="24"/>
          <w:szCs w:val="24"/>
          <w:lang w:val="en-CA"/>
        </w:rPr>
        <w:t>achievement in mathematics</w:t>
      </w:r>
      <w:r w:rsidR="003E342F">
        <w:rPr>
          <w:rFonts w:ascii="Times New Roman" w:hAnsi="Times New Roman"/>
          <w:sz w:val="24"/>
          <w:szCs w:val="24"/>
          <w:lang w:val="en-CA"/>
        </w:rPr>
        <w:t xml:space="preserve"> over time</w:t>
      </w:r>
      <w:r w:rsidR="00E85774" w:rsidRPr="006A45F3">
        <w:rPr>
          <w:rFonts w:ascii="Times New Roman" w:hAnsi="Times New Roman"/>
          <w:sz w:val="24"/>
          <w:szCs w:val="24"/>
          <w:lang w:val="en-CA"/>
        </w:rPr>
        <w:t>.</w:t>
      </w:r>
    </w:p>
    <w:p w:rsidR="00235214" w:rsidRDefault="003E342F" w:rsidP="00D32159">
      <w:pPr>
        <w:spacing w:after="0" w:line="480" w:lineRule="auto"/>
        <w:ind w:firstLine="708"/>
        <w:rPr>
          <w:rFonts w:ascii="Times New Roman" w:hAnsi="Times New Roman"/>
          <w:sz w:val="24"/>
          <w:szCs w:val="24"/>
          <w:lang w:val="en-CA"/>
        </w:rPr>
      </w:pPr>
      <w:r>
        <w:rPr>
          <w:rFonts w:ascii="Times New Roman" w:hAnsi="Times New Roman"/>
          <w:sz w:val="24"/>
          <w:szCs w:val="24"/>
          <w:lang w:val="en-CA"/>
        </w:rPr>
        <w:t>In the present study,</w:t>
      </w:r>
      <w:r w:rsidR="00997F9D">
        <w:rPr>
          <w:rFonts w:ascii="Times New Roman" w:hAnsi="Times New Roman"/>
          <w:sz w:val="24"/>
          <w:szCs w:val="24"/>
          <w:lang w:val="en-CA"/>
        </w:rPr>
        <w:t xml:space="preserve"> we</w:t>
      </w:r>
      <w:r w:rsidR="004F0312" w:rsidRPr="006A45F3">
        <w:rPr>
          <w:rFonts w:ascii="Times New Roman" w:hAnsi="Times New Roman"/>
          <w:sz w:val="24"/>
          <w:szCs w:val="24"/>
          <w:lang w:val="en-CA"/>
        </w:rPr>
        <w:t xml:space="preserve">followed </w:t>
      </w:r>
      <w:r w:rsidR="0013457B" w:rsidRPr="006A45F3">
        <w:rPr>
          <w:rFonts w:ascii="Times New Roman" w:hAnsi="Times New Roman"/>
          <w:sz w:val="24"/>
          <w:szCs w:val="24"/>
          <w:lang w:val="en-CA"/>
        </w:rPr>
        <w:t xml:space="preserve">a representative sample of children </w:t>
      </w:r>
      <w:r w:rsidR="004F0312" w:rsidRPr="006A45F3">
        <w:rPr>
          <w:rFonts w:ascii="Times New Roman" w:hAnsi="Times New Roman"/>
          <w:sz w:val="24"/>
          <w:szCs w:val="24"/>
          <w:lang w:val="en-CA"/>
        </w:rPr>
        <w:t>from grade 1 to grade 4 (age 7</w:t>
      </w:r>
      <w:r w:rsidR="00FA0AF9">
        <w:rPr>
          <w:rFonts w:ascii="Times New Roman" w:hAnsi="Times New Roman"/>
          <w:sz w:val="24"/>
          <w:szCs w:val="24"/>
          <w:lang w:val="en-CA"/>
        </w:rPr>
        <w:t>-</w:t>
      </w:r>
      <w:r w:rsidR="004F0312" w:rsidRPr="006A45F3">
        <w:rPr>
          <w:rFonts w:ascii="Times New Roman" w:hAnsi="Times New Roman"/>
          <w:sz w:val="24"/>
          <w:szCs w:val="24"/>
          <w:lang w:val="en-CA"/>
        </w:rPr>
        <w:t xml:space="preserve">10) </w:t>
      </w:r>
      <w:r w:rsidR="0013457B" w:rsidRPr="006A45F3">
        <w:rPr>
          <w:rFonts w:ascii="Times New Roman" w:hAnsi="Times New Roman"/>
          <w:sz w:val="24"/>
          <w:szCs w:val="24"/>
          <w:lang w:val="en-CA"/>
        </w:rPr>
        <w:t xml:space="preserve">to examine </w:t>
      </w:r>
      <w:r w:rsidR="005F7544" w:rsidRPr="00FA0AF9">
        <w:rPr>
          <w:rFonts w:ascii="Times New Roman" w:hAnsi="Times New Roman"/>
          <w:sz w:val="24"/>
          <w:szCs w:val="24"/>
          <w:lang w:val="en-CA"/>
        </w:rPr>
        <w:t>possible</w:t>
      </w:r>
      <w:r w:rsidR="005F7544" w:rsidRPr="006A45F3">
        <w:rPr>
          <w:rFonts w:ascii="Times New Roman" w:hAnsi="Times New Roman"/>
          <w:sz w:val="24"/>
          <w:szCs w:val="24"/>
          <w:lang w:val="en-CA"/>
        </w:rPr>
        <w:t xml:space="preserve"> transactional </w:t>
      </w:r>
      <w:r w:rsidR="001E58E4" w:rsidRPr="006A45F3">
        <w:rPr>
          <w:rFonts w:ascii="Times New Roman" w:hAnsi="Times New Roman"/>
          <w:sz w:val="24"/>
          <w:szCs w:val="24"/>
          <w:lang w:val="en-CA"/>
        </w:rPr>
        <w:t>association</w:t>
      </w:r>
      <w:r w:rsidR="00FA0AF9">
        <w:rPr>
          <w:rFonts w:ascii="Times New Roman" w:hAnsi="Times New Roman"/>
          <w:sz w:val="24"/>
          <w:szCs w:val="24"/>
          <w:lang w:val="en-CA"/>
        </w:rPr>
        <w:t>s</w:t>
      </w:r>
      <w:r w:rsidR="0013457B" w:rsidRPr="006A45F3">
        <w:rPr>
          <w:rFonts w:ascii="Times New Roman" w:hAnsi="Times New Roman"/>
          <w:sz w:val="24"/>
          <w:szCs w:val="24"/>
          <w:lang w:val="en-CA"/>
        </w:rPr>
        <w:t xml:space="preserve">between intrinsic motivation and </w:t>
      </w:r>
      <w:r w:rsidR="00707EA1">
        <w:rPr>
          <w:rFonts w:ascii="Times New Roman" w:hAnsi="Times New Roman"/>
          <w:sz w:val="24"/>
          <w:szCs w:val="24"/>
          <w:lang w:val="en-CA"/>
        </w:rPr>
        <w:t>achievement</w:t>
      </w:r>
      <w:r w:rsidR="00900F9A">
        <w:rPr>
          <w:rFonts w:ascii="Times New Roman" w:hAnsi="Times New Roman"/>
          <w:sz w:val="24"/>
          <w:szCs w:val="24"/>
          <w:lang w:val="en-CA"/>
        </w:rPr>
        <w:t>in</w:t>
      </w:r>
      <w:r w:rsidR="00317C09" w:rsidRPr="006A45F3">
        <w:rPr>
          <w:rFonts w:ascii="Times New Roman" w:hAnsi="Times New Roman"/>
          <w:sz w:val="24"/>
          <w:szCs w:val="24"/>
          <w:lang w:val="en-CA"/>
        </w:rPr>
        <w:t>mathematics</w:t>
      </w:r>
      <w:r w:rsidR="005F7544" w:rsidRPr="006A45F3">
        <w:rPr>
          <w:rFonts w:ascii="Times New Roman" w:hAnsi="Times New Roman"/>
          <w:sz w:val="24"/>
          <w:szCs w:val="24"/>
          <w:lang w:val="en-CA"/>
        </w:rPr>
        <w:t>.</w:t>
      </w:r>
      <w:r w:rsidR="00997F9D">
        <w:rPr>
          <w:rFonts w:ascii="Times New Roman" w:hAnsi="Times New Roman"/>
          <w:sz w:val="24"/>
          <w:szCs w:val="24"/>
          <w:lang w:val="en-CA"/>
        </w:rPr>
        <w:t xml:space="preserve"> The present study </w:t>
      </w:r>
      <w:r w:rsidR="009F0E58">
        <w:rPr>
          <w:rFonts w:ascii="Times New Roman" w:hAnsi="Times New Roman"/>
          <w:sz w:val="24"/>
          <w:szCs w:val="24"/>
          <w:lang w:val="en-CA"/>
        </w:rPr>
        <w:t>aimed</w:t>
      </w:r>
      <w:r w:rsidR="00271FDC">
        <w:rPr>
          <w:rFonts w:ascii="Times New Roman" w:hAnsi="Times New Roman"/>
          <w:sz w:val="24"/>
          <w:szCs w:val="24"/>
          <w:lang w:val="en-CA"/>
        </w:rPr>
        <w:t xml:space="preserve"> to overcome limitations of previous studies. </w:t>
      </w:r>
      <w:r w:rsidR="00654094">
        <w:rPr>
          <w:rFonts w:ascii="Times New Roman" w:hAnsi="Times New Roman"/>
          <w:sz w:val="24"/>
          <w:szCs w:val="24"/>
          <w:lang w:val="en-CA"/>
        </w:rPr>
        <w:t>First, it focused</w:t>
      </w:r>
      <w:r w:rsidR="00997F9D">
        <w:rPr>
          <w:rFonts w:ascii="Times New Roman" w:hAnsi="Times New Roman"/>
          <w:sz w:val="24"/>
          <w:szCs w:val="24"/>
          <w:lang w:val="en-CA"/>
        </w:rPr>
        <w:t xml:space="preserve"> on a precise definition of intrinsic motivation grounded in SDT theory. Accordingly, </w:t>
      </w:r>
      <w:r w:rsidR="00235214" w:rsidRPr="006A45F3">
        <w:rPr>
          <w:rFonts w:ascii="Times New Roman" w:hAnsi="Times New Roman"/>
          <w:sz w:val="24"/>
          <w:szCs w:val="24"/>
          <w:lang w:val="en-CA"/>
        </w:rPr>
        <w:t>intrinsic motivation toward mathematics</w:t>
      </w:r>
      <w:r w:rsidR="00654094">
        <w:rPr>
          <w:rFonts w:ascii="Times New Roman" w:hAnsi="Times New Roman"/>
          <w:sz w:val="24"/>
          <w:szCs w:val="24"/>
          <w:lang w:val="en-CA"/>
        </w:rPr>
        <w:t>was</w:t>
      </w:r>
      <w:r w:rsidR="00235214" w:rsidRPr="006A45F3">
        <w:rPr>
          <w:rFonts w:ascii="Times New Roman" w:hAnsi="Times New Roman"/>
          <w:sz w:val="24"/>
          <w:szCs w:val="24"/>
          <w:lang w:val="en-CA"/>
        </w:rPr>
        <w:t xml:space="preserve"> defined as enjoyment and interest in that topic (Guay et al., 2010; Ryan &amp;Deci, 2000). </w:t>
      </w:r>
      <w:r w:rsidR="00997F9D">
        <w:rPr>
          <w:rFonts w:ascii="Times New Roman" w:hAnsi="Times New Roman"/>
          <w:sz w:val="24"/>
          <w:szCs w:val="24"/>
          <w:lang w:val="en-CA"/>
        </w:rPr>
        <w:t xml:space="preserve">Second, </w:t>
      </w:r>
      <w:r w:rsidR="00900F9A">
        <w:rPr>
          <w:rFonts w:ascii="Times New Roman" w:hAnsi="Times New Roman"/>
          <w:sz w:val="24"/>
          <w:szCs w:val="24"/>
          <w:lang w:val="en-CA"/>
        </w:rPr>
        <w:t xml:space="preserve">it </w:t>
      </w:r>
      <w:r w:rsidR="009F0E58">
        <w:rPr>
          <w:rFonts w:ascii="Times New Roman" w:hAnsi="Times New Roman"/>
          <w:sz w:val="24"/>
          <w:szCs w:val="24"/>
          <w:lang w:val="en-CA"/>
        </w:rPr>
        <w:t>used</w:t>
      </w:r>
      <w:r w:rsidR="009739A5">
        <w:rPr>
          <w:rFonts w:ascii="Times New Roman" w:hAnsi="Times New Roman"/>
          <w:sz w:val="24"/>
          <w:szCs w:val="24"/>
          <w:lang w:val="en-CA"/>
        </w:rPr>
        <w:t xml:space="preserve">a </w:t>
      </w:r>
      <w:r w:rsidR="00900F9A" w:rsidRPr="006A45F3">
        <w:rPr>
          <w:rFonts w:ascii="Times New Roman" w:hAnsi="Times New Roman"/>
          <w:sz w:val="24"/>
          <w:szCs w:val="24"/>
          <w:lang w:val="en-CA"/>
        </w:rPr>
        <w:t xml:space="preserve">longitudinal </w:t>
      </w:r>
      <w:r w:rsidR="00900F9A">
        <w:rPr>
          <w:rFonts w:ascii="Times New Roman" w:hAnsi="Times New Roman"/>
          <w:sz w:val="24"/>
          <w:szCs w:val="24"/>
          <w:lang w:val="en-CA"/>
        </w:rPr>
        <w:t xml:space="preserve">follow-up </w:t>
      </w:r>
      <w:r w:rsidR="00D16935">
        <w:rPr>
          <w:rFonts w:ascii="Times New Roman" w:hAnsi="Times New Roman"/>
          <w:sz w:val="24"/>
          <w:szCs w:val="24"/>
          <w:lang w:val="en-CA"/>
        </w:rPr>
        <w:t>to</w:t>
      </w:r>
      <w:r w:rsidR="00D31D87">
        <w:rPr>
          <w:rFonts w:ascii="Times New Roman" w:hAnsi="Times New Roman"/>
          <w:sz w:val="24"/>
          <w:szCs w:val="24"/>
          <w:lang w:val="en-CA"/>
        </w:rPr>
        <w:t xml:space="preserve"> conduct </w:t>
      </w:r>
      <w:r w:rsidR="00D31D87" w:rsidRPr="006A45F3">
        <w:rPr>
          <w:rFonts w:ascii="Times New Roman" w:hAnsi="Times New Roman"/>
          <w:sz w:val="24"/>
          <w:szCs w:val="24"/>
          <w:lang w:val="en-CA"/>
        </w:rPr>
        <w:t xml:space="preserve">cross-lagged </w:t>
      </w:r>
      <w:r w:rsidR="00D31D87">
        <w:rPr>
          <w:rFonts w:ascii="Times New Roman" w:hAnsi="Times New Roman"/>
          <w:sz w:val="24"/>
          <w:szCs w:val="24"/>
          <w:lang w:val="en-CA"/>
        </w:rPr>
        <w:t xml:space="preserve">analyses </w:t>
      </w:r>
      <w:r w:rsidR="00B53F91">
        <w:rPr>
          <w:rFonts w:ascii="Times New Roman" w:hAnsi="Times New Roman"/>
          <w:sz w:val="24"/>
          <w:szCs w:val="24"/>
          <w:lang w:val="en-CA"/>
        </w:rPr>
        <w:t>on</w:t>
      </w:r>
      <w:r w:rsidR="00D31D87">
        <w:rPr>
          <w:rFonts w:ascii="Times New Roman" w:hAnsi="Times New Roman"/>
          <w:sz w:val="24"/>
          <w:szCs w:val="24"/>
          <w:lang w:val="en-CA"/>
        </w:rPr>
        <w:t xml:space="preserve"> intrinsic motivation and achievement in mathematics</w:t>
      </w:r>
      <w:r w:rsidR="00271FDC">
        <w:rPr>
          <w:rFonts w:ascii="Times New Roman" w:hAnsi="Times New Roman"/>
          <w:sz w:val="24"/>
          <w:szCs w:val="24"/>
          <w:lang w:val="en-CA"/>
        </w:rPr>
        <w:t>from school entry to</w:t>
      </w:r>
      <w:r w:rsidR="00506CC1">
        <w:rPr>
          <w:rFonts w:ascii="Times New Roman" w:hAnsi="Times New Roman"/>
          <w:sz w:val="24"/>
          <w:szCs w:val="24"/>
          <w:lang w:val="en-CA"/>
        </w:rPr>
        <w:t xml:space="preserve"> grade 4</w:t>
      </w:r>
      <w:r w:rsidR="00D16935">
        <w:rPr>
          <w:rFonts w:ascii="Times New Roman" w:hAnsi="Times New Roman"/>
          <w:sz w:val="24"/>
          <w:szCs w:val="24"/>
          <w:lang w:val="en-CA"/>
        </w:rPr>
        <w:t xml:space="preserve">. </w:t>
      </w:r>
      <w:r w:rsidR="00B53F91">
        <w:rPr>
          <w:rFonts w:ascii="Times New Roman" w:hAnsi="Times New Roman"/>
          <w:sz w:val="24"/>
          <w:szCs w:val="24"/>
          <w:lang w:val="en-CA"/>
        </w:rPr>
        <w:t xml:space="preserve">Third, </w:t>
      </w:r>
      <w:r w:rsidR="00997F9D">
        <w:rPr>
          <w:rFonts w:ascii="Times New Roman" w:hAnsi="Times New Roman"/>
          <w:sz w:val="24"/>
          <w:szCs w:val="24"/>
          <w:lang w:val="en-CA"/>
        </w:rPr>
        <w:t>a</w:t>
      </w:r>
      <w:r w:rsidR="00235214" w:rsidRPr="006A45F3">
        <w:rPr>
          <w:rFonts w:ascii="Times New Roman" w:hAnsi="Times New Roman"/>
          <w:sz w:val="24"/>
          <w:szCs w:val="24"/>
          <w:lang w:val="en-CA"/>
        </w:rPr>
        <w:t xml:space="preserve">chievement in mathematics was operationalized through </w:t>
      </w:r>
      <w:r w:rsidR="00953E36">
        <w:rPr>
          <w:rFonts w:ascii="Times New Roman" w:hAnsi="Times New Roman"/>
          <w:sz w:val="24"/>
          <w:szCs w:val="24"/>
          <w:lang w:val="en-CA"/>
        </w:rPr>
        <w:t xml:space="preserve">age-appropriate </w:t>
      </w:r>
      <w:r w:rsidR="00235214" w:rsidRPr="006A45F3">
        <w:rPr>
          <w:rFonts w:ascii="Times New Roman" w:hAnsi="Times New Roman"/>
          <w:sz w:val="24"/>
          <w:szCs w:val="24"/>
          <w:lang w:val="en-CA"/>
        </w:rPr>
        <w:t>direct assessment</w:t>
      </w:r>
      <w:r w:rsidR="003171AC">
        <w:rPr>
          <w:rFonts w:ascii="Times New Roman" w:hAnsi="Times New Roman"/>
          <w:sz w:val="24"/>
          <w:szCs w:val="24"/>
          <w:lang w:val="en-CA"/>
        </w:rPr>
        <w:t>s</w:t>
      </w:r>
      <w:r w:rsidR="00235214" w:rsidRPr="006A45F3">
        <w:rPr>
          <w:rFonts w:ascii="Times New Roman" w:hAnsi="Times New Roman"/>
          <w:sz w:val="24"/>
          <w:szCs w:val="24"/>
          <w:lang w:val="en-CA"/>
        </w:rPr>
        <w:t xml:space="preserve"> of knowledge and abilities</w:t>
      </w:r>
      <w:r w:rsidR="00B53F91">
        <w:rPr>
          <w:rFonts w:ascii="Times New Roman" w:hAnsi="Times New Roman"/>
          <w:sz w:val="24"/>
          <w:szCs w:val="24"/>
          <w:lang w:val="en-CA"/>
        </w:rPr>
        <w:t xml:space="preserve">, </w:t>
      </w:r>
      <w:r w:rsidR="002B099F">
        <w:rPr>
          <w:rFonts w:ascii="Times New Roman" w:hAnsi="Times New Roman"/>
          <w:sz w:val="24"/>
          <w:szCs w:val="24"/>
          <w:lang w:val="en-CA"/>
        </w:rPr>
        <w:t xml:space="preserve">rather than </w:t>
      </w:r>
      <w:r w:rsidR="009739A5">
        <w:rPr>
          <w:rFonts w:ascii="Times New Roman" w:hAnsi="Times New Roman"/>
          <w:sz w:val="24"/>
          <w:szCs w:val="24"/>
          <w:lang w:val="en-CA"/>
        </w:rPr>
        <w:t xml:space="preserve">by </w:t>
      </w:r>
      <w:r w:rsidR="002B099F">
        <w:rPr>
          <w:rFonts w:ascii="Times New Roman" w:hAnsi="Times New Roman"/>
          <w:sz w:val="24"/>
          <w:szCs w:val="24"/>
          <w:lang w:val="en-CA"/>
        </w:rPr>
        <w:t xml:space="preserve">indirect measures </w:t>
      </w:r>
      <w:r w:rsidR="009739A5">
        <w:rPr>
          <w:rFonts w:ascii="Times New Roman" w:hAnsi="Times New Roman"/>
          <w:sz w:val="24"/>
          <w:szCs w:val="24"/>
          <w:lang w:val="en-CA"/>
        </w:rPr>
        <w:t>such as</w:t>
      </w:r>
      <w:r w:rsidR="005F45B2">
        <w:rPr>
          <w:rFonts w:ascii="Times New Roman" w:hAnsi="Times New Roman"/>
          <w:sz w:val="24"/>
          <w:szCs w:val="24"/>
          <w:lang w:val="en-CA"/>
        </w:rPr>
        <w:t xml:space="preserve"> teacher assessments</w:t>
      </w:r>
      <w:r w:rsidR="00235214" w:rsidRPr="006A45F3">
        <w:rPr>
          <w:rFonts w:ascii="Times New Roman" w:hAnsi="Times New Roman"/>
          <w:sz w:val="24"/>
          <w:szCs w:val="24"/>
          <w:lang w:val="en-CA"/>
        </w:rPr>
        <w:t xml:space="preserve">. </w:t>
      </w:r>
      <w:r w:rsidR="005F45B2">
        <w:rPr>
          <w:rFonts w:ascii="Times New Roman" w:hAnsi="Times New Roman"/>
          <w:sz w:val="24"/>
          <w:szCs w:val="24"/>
          <w:lang w:val="en-CA"/>
        </w:rPr>
        <w:t>Fourth, c</w:t>
      </w:r>
      <w:r w:rsidR="00235214" w:rsidRPr="006A45F3">
        <w:rPr>
          <w:rFonts w:ascii="Times New Roman" w:hAnsi="Times New Roman"/>
          <w:sz w:val="24"/>
          <w:szCs w:val="24"/>
          <w:lang w:val="en-CA"/>
        </w:rPr>
        <w:t xml:space="preserve">hildren were also assessed on their non-verbal cognitive abilities </w:t>
      </w:r>
      <w:r w:rsidR="00235214" w:rsidRPr="006A45F3">
        <w:rPr>
          <w:rFonts w:ascii="Times New Roman" w:hAnsi="Times New Roman"/>
          <w:sz w:val="24"/>
          <w:szCs w:val="24"/>
          <w:lang w:val="en-US" w:eastAsia="en-GB"/>
        </w:rPr>
        <w:t xml:space="preserve">to precisely capture, through statistical control of fluid cognitive skills, the association between achievement and intrinsic motivation </w:t>
      </w:r>
      <w:r w:rsidR="00235214" w:rsidRPr="006A45F3">
        <w:rPr>
          <w:rFonts w:ascii="Times New Roman" w:hAnsi="Times New Roman"/>
          <w:sz w:val="24"/>
          <w:szCs w:val="24"/>
          <w:lang w:val="en-CA"/>
        </w:rPr>
        <w:t>(</w:t>
      </w:r>
      <w:r w:rsidR="00235214" w:rsidRPr="006A45F3">
        <w:rPr>
          <w:rFonts w:ascii="Times New Roman" w:eastAsia="Times New Roman" w:hAnsi="Times New Roman"/>
          <w:color w:val="000000"/>
          <w:sz w:val="24"/>
          <w:szCs w:val="24"/>
          <w:lang w:val="en-US"/>
        </w:rPr>
        <w:t>Kyttälä&amp;Lehto, 2008</w:t>
      </w:r>
      <w:r w:rsidR="00235214" w:rsidRPr="006A45F3">
        <w:rPr>
          <w:rFonts w:ascii="Times New Roman" w:hAnsi="Times New Roman"/>
          <w:sz w:val="24"/>
          <w:szCs w:val="24"/>
          <w:lang w:val="en-CA"/>
        </w:rPr>
        <w:t>)</w:t>
      </w:r>
      <w:r w:rsidR="00235214" w:rsidRPr="006A45F3">
        <w:rPr>
          <w:rFonts w:ascii="Times New Roman" w:hAnsi="Times New Roman"/>
          <w:sz w:val="24"/>
          <w:szCs w:val="24"/>
          <w:lang w:val="en-US" w:eastAsia="en-GB"/>
        </w:rPr>
        <w:t xml:space="preserve">. </w:t>
      </w:r>
      <w:r w:rsidR="00235214" w:rsidRPr="006A45F3">
        <w:rPr>
          <w:rFonts w:ascii="Times New Roman" w:hAnsi="Times New Roman"/>
          <w:sz w:val="24"/>
          <w:szCs w:val="24"/>
          <w:lang w:val="en-CA"/>
        </w:rPr>
        <w:t xml:space="preserve">Based on SDT and previous research, we predicted that intrinsic motivation and achievement toward mathematics would be reciprocally related over time. </w:t>
      </w:r>
    </w:p>
    <w:p w:rsidR="00513D30" w:rsidRPr="006A45F3" w:rsidRDefault="004C769F" w:rsidP="003B3D8F">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The study also provide</w:t>
      </w:r>
      <w:r w:rsidR="00A725A8" w:rsidRPr="006A45F3">
        <w:rPr>
          <w:rFonts w:ascii="Times New Roman" w:hAnsi="Times New Roman"/>
          <w:sz w:val="24"/>
          <w:szCs w:val="24"/>
          <w:lang w:val="en-CA"/>
        </w:rPr>
        <w:t>d</w:t>
      </w:r>
      <w:r w:rsidRPr="006A45F3">
        <w:rPr>
          <w:rFonts w:ascii="Times New Roman" w:hAnsi="Times New Roman"/>
          <w:sz w:val="24"/>
          <w:szCs w:val="24"/>
          <w:lang w:val="en-CA"/>
        </w:rPr>
        <w:t xml:space="preserve"> a unique opportunity</w:t>
      </w:r>
      <w:r w:rsidR="00501B3E" w:rsidRPr="006A45F3">
        <w:rPr>
          <w:rFonts w:ascii="Times New Roman" w:hAnsi="Times New Roman"/>
          <w:sz w:val="24"/>
          <w:szCs w:val="24"/>
          <w:lang w:val="en-CA"/>
        </w:rPr>
        <w:t xml:space="preserve"> to</w:t>
      </w:r>
      <w:r w:rsidRPr="006A45F3">
        <w:rPr>
          <w:rFonts w:ascii="Times New Roman" w:hAnsi="Times New Roman"/>
          <w:sz w:val="24"/>
          <w:szCs w:val="24"/>
          <w:lang w:val="en-CA"/>
        </w:rPr>
        <w:t xml:space="preserve"> test for possible </w:t>
      </w:r>
      <w:r w:rsidR="006B593C" w:rsidRPr="006A45F3">
        <w:rPr>
          <w:rFonts w:ascii="Times New Roman" w:hAnsi="Times New Roman"/>
          <w:sz w:val="24"/>
          <w:szCs w:val="24"/>
          <w:lang w:val="en-CA"/>
        </w:rPr>
        <w:t>sex</w:t>
      </w:r>
      <w:r w:rsidRPr="006A45F3">
        <w:rPr>
          <w:rFonts w:ascii="Times New Roman" w:hAnsi="Times New Roman"/>
          <w:sz w:val="24"/>
          <w:szCs w:val="24"/>
          <w:lang w:val="en-CA"/>
        </w:rPr>
        <w:t xml:space="preserve"> differences in intrinsic motivation and </w:t>
      </w:r>
      <w:r w:rsidR="00501B3E" w:rsidRPr="006A45F3">
        <w:rPr>
          <w:rFonts w:ascii="Times New Roman" w:hAnsi="Times New Roman"/>
          <w:sz w:val="24"/>
          <w:szCs w:val="24"/>
          <w:lang w:val="en-CA"/>
        </w:rPr>
        <w:t>achievement</w:t>
      </w:r>
      <w:r w:rsidRPr="006A45F3">
        <w:rPr>
          <w:rFonts w:ascii="Times New Roman" w:hAnsi="Times New Roman"/>
          <w:sz w:val="24"/>
          <w:szCs w:val="24"/>
          <w:lang w:val="en-CA"/>
        </w:rPr>
        <w:t xml:space="preserve"> in mathematics</w:t>
      </w:r>
      <w:r w:rsidR="00227314" w:rsidRPr="006A45F3">
        <w:rPr>
          <w:rFonts w:ascii="Times New Roman" w:hAnsi="Times New Roman"/>
          <w:sz w:val="24"/>
          <w:szCs w:val="24"/>
          <w:lang w:val="en-CA"/>
        </w:rPr>
        <w:t xml:space="preserve"> (Cleary &amp; Chen, 2009</w:t>
      </w:r>
      <w:r w:rsidR="00B20E80" w:rsidRPr="006A45F3">
        <w:rPr>
          <w:rFonts w:ascii="Times New Roman" w:hAnsi="Times New Roman"/>
          <w:sz w:val="24"/>
          <w:szCs w:val="24"/>
          <w:lang w:val="en-CA"/>
        </w:rPr>
        <w:t>; Jacobs</w:t>
      </w:r>
      <w:r w:rsidR="000303A7" w:rsidRPr="006A45F3">
        <w:rPr>
          <w:rFonts w:ascii="Times New Roman" w:hAnsi="Times New Roman"/>
          <w:sz w:val="24"/>
          <w:szCs w:val="24"/>
          <w:lang w:val="en-CA"/>
        </w:rPr>
        <w:t xml:space="preserve"> et al., </w:t>
      </w:r>
      <w:r w:rsidR="00B20E80" w:rsidRPr="006A45F3">
        <w:rPr>
          <w:rFonts w:ascii="Times New Roman" w:hAnsi="Times New Roman"/>
          <w:sz w:val="24"/>
          <w:szCs w:val="24"/>
          <w:lang w:val="en-CA"/>
        </w:rPr>
        <w:t>2002</w:t>
      </w:r>
      <w:r w:rsidR="00227314" w:rsidRPr="006A45F3">
        <w:rPr>
          <w:rFonts w:ascii="Times New Roman" w:hAnsi="Times New Roman"/>
          <w:sz w:val="24"/>
          <w:szCs w:val="24"/>
          <w:lang w:val="en-CA"/>
        </w:rPr>
        <w:t>)</w:t>
      </w:r>
      <w:r w:rsidRPr="006A45F3">
        <w:rPr>
          <w:rFonts w:ascii="Times New Roman" w:hAnsi="Times New Roman"/>
          <w:sz w:val="24"/>
          <w:szCs w:val="24"/>
          <w:lang w:val="en-CA"/>
        </w:rPr>
        <w:t xml:space="preserve">. </w:t>
      </w:r>
      <w:r w:rsidR="000A0588" w:rsidRPr="006A45F3">
        <w:rPr>
          <w:rFonts w:ascii="Times New Roman" w:hAnsi="Times New Roman"/>
          <w:sz w:val="24"/>
          <w:szCs w:val="24"/>
          <w:lang w:val="en-CA"/>
        </w:rPr>
        <w:t xml:space="preserve">Previous studies found </w:t>
      </w:r>
      <w:r w:rsidR="000A0588" w:rsidRPr="006A45F3">
        <w:rPr>
          <w:rFonts w:ascii="Times New Roman" w:hAnsi="Times New Roman"/>
          <w:sz w:val="24"/>
          <w:szCs w:val="24"/>
          <w:lang w:val="en-CA" w:eastAsia="en-GB"/>
        </w:rPr>
        <w:t xml:space="preserve">boys </w:t>
      </w:r>
      <w:r w:rsidR="004469BF" w:rsidRPr="006A45F3">
        <w:rPr>
          <w:rFonts w:ascii="Times New Roman" w:hAnsi="Times New Roman"/>
          <w:sz w:val="24"/>
          <w:szCs w:val="24"/>
          <w:lang w:val="en-CA" w:eastAsia="en-GB"/>
        </w:rPr>
        <w:t>to be</w:t>
      </w:r>
      <w:r w:rsidR="000A0588" w:rsidRPr="006A45F3">
        <w:rPr>
          <w:rFonts w:ascii="Times New Roman" w:hAnsi="Times New Roman"/>
          <w:sz w:val="24"/>
          <w:szCs w:val="24"/>
          <w:lang w:val="en-CA" w:eastAsia="en-GB"/>
        </w:rPr>
        <w:t xml:space="preserve"> more intrinsicallymotivated towards math</w:t>
      </w:r>
      <w:r w:rsidR="001635D0" w:rsidRPr="006A45F3">
        <w:rPr>
          <w:rFonts w:ascii="Times New Roman" w:hAnsi="Times New Roman"/>
          <w:sz w:val="24"/>
          <w:szCs w:val="24"/>
          <w:lang w:val="en-CA" w:eastAsia="en-GB"/>
        </w:rPr>
        <w:t>ematics</w:t>
      </w:r>
      <w:r w:rsidR="000A0588" w:rsidRPr="006A45F3">
        <w:rPr>
          <w:rFonts w:ascii="Times New Roman" w:hAnsi="Times New Roman"/>
          <w:sz w:val="24"/>
          <w:szCs w:val="24"/>
          <w:lang w:val="en-CA" w:eastAsia="en-GB"/>
        </w:rPr>
        <w:t xml:space="preserve"> than girls</w:t>
      </w:r>
      <w:r w:rsidR="004469BF" w:rsidRPr="006A45F3">
        <w:rPr>
          <w:rFonts w:ascii="Times New Roman" w:hAnsi="Times New Roman"/>
          <w:sz w:val="24"/>
          <w:szCs w:val="24"/>
          <w:lang w:val="en-CA" w:eastAsia="en-GB"/>
        </w:rPr>
        <w:t xml:space="preserve"> (Guay et al., 2010)</w:t>
      </w:r>
      <w:r w:rsidR="00F37B2C" w:rsidRPr="006A45F3">
        <w:rPr>
          <w:rFonts w:ascii="Times New Roman" w:hAnsi="Times New Roman"/>
          <w:sz w:val="24"/>
          <w:szCs w:val="24"/>
          <w:lang w:val="en-CA" w:eastAsia="en-GB"/>
        </w:rPr>
        <w:t xml:space="preserve">. </w:t>
      </w:r>
      <w:r w:rsidR="000E7EC2" w:rsidRPr="006A45F3">
        <w:rPr>
          <w:rFonts w:ascii="Times New Roman" w:hAnsi="Times New Roman"/>
          <w:sz w:val="24"/>
          <w:szCs w:val="24"/>
          <w:lang w:val="en-CA" w:eastAsia="en-GB"/>
        </w:rPr>
        <w:t>O</w:t>
      </w:r>
      <w:r w:rsidR="00F37B2C" w:rsidRPr="006A45F3">
        <w:rPr>
          <w:rFonts w:ascii="Times New Roman" w:hAnsi="Times New Roman"/>
          <w:sz w:val="24"/>
          <w:szCs w:val="24"/>
          <w:lang w:val="en-CA"/>
        </w:rPr>
        <w:t xml:space="preserve">ne study showed sex differences favouring males in mathematics in the beginning of junior high school, </w:t>
      </w:r>
      <w:r w:rsidR="00F37B2C" w:rsidRPr="006A45F3">
        <w:rPr>
          <w:rFonts w:ascii="Times New Roman" w:eastAsiaTheme="minorHAnsi" w:hAnsi="Times New Roman"/>
          <w:sz w:val="24"/>
          <w:szCs w:val="24"/>
          <w:lang w:val="en-CA"/>
        </w:rPr>
        <w:t xml:space="preserve">but no such difference in the early grades of elementary school (Leahey&amp;Guo, 2001). </w:t>
      </w:r>
      <w:r w:rsidR="00F37B2C" w:rsidRPr="006A45F3">
        <w:rPr>
          <w:rFonts w:ascii="Times New Roman" w:hAnsi="Times New Roman"/>
          <w:sz w:val="24"/>
          <w:szCs w:val="24"/>
          <w:lang w:val="en-CA" w:eastAsia="en-GB"/>
        </w:rPr>
        <w:t xml:space="preserve">To date, few </w:t>
      </w:r>
      <w:r w:rsidR="004F0312" w:rsidRPr="006A45F3">
        <w:rPr>
          <w:rFonts w:ascii="Times New Roman" w:hAnsi="Times New Roman"/>
          <w:sz w:val="24"/>
          <w:szCs w:val="24"/>
          <w:lang w:val="en-CA" w:eastAsia="en-GB"/>
        </w:rPr>
        <w:t xml:space="preserve">longitudinal </w:t>
      </w:r>
      <w:r w:rsidR="00F37B2C" w:rsidRPr="006A45F3">
        <w:rPr>
          <w:rFonts w:ascii="Times New Roman" w:hAnsi="Times New Roman"/>
          <w:sz w:val="24"/>
          <w:szCs w:val="24"/>
          <w:lang w:val="en-CA" w:eastAsia="en-GB"/>
        </w:rPr>
        <w:t xml:space="preserve">studies </w:t>
      </w:r>
      <w:r w:rsidR="002A693B" w:rsidRPr="006A45F3">
        <w:rPr>
          <w:rFonts w:ascii="Times New Roman" w:hAnsi="Times New Roman"/>
          <w:sz w:val="24"/>
          <w:szCs w:val="24"/>
          <w:lang w:val="en-CA" w:eastAsia="en-GB"/>
        </w:rPr>
        <w:t>test</w:t>
      </w:r>
      <w:r w:rsidR="004F0312" w:rsidRPr="006A45F3">
        <w:rPr>
          <w:rFonts w:ascii="Times New Roman" w:hAnsi="Times New Roman"/>
          <w:sz w:val="24"/>
          <w:szCs w:val="24"/>
          <w:lang w:val="en-CA" w:eastAsia="en-GB"/>
        </w:rPr>
        <w:t>ed</w:t>
      </w:r>
      <w:r w:rsidR="002A693B" w:rsidRPr="006A45F3">
        <w:rPr>
          <w:rFonts w:ascii="Times New Roman" w:hAnsi="Times New Roman"/>
          <w:sz w:val="24"/>
          <w:szCs w:val="24"/>
          <w:lang w:val="en-CA" w:eastAsia="en-GB"/>
        </w:rPr>
        <w:t xml:space="preserve"> for the possible sex difference </w:t>
      </w:r>
      <w:r w:rsidR="004F0312" w:rsidRPr="006A45F3">
        <w:rPr>
          <w:rFonts w:ascii="Times New Roman" w:hAnsi="Times New Roman"/>
          <w:sz w:val="24"/>
          <w:szCs w:val="24"/>
          <w:lang w:val="en-CA" w:eastAsia="en-GB"/>
        </w:rPr>
        <w:t>in</w:t>
      </w:r>
      <w:r w:rsidR="002A693B" w:rsidRPr="006A45F3">
        <w:rPr>
          <w:rFonts w:ascii="Times New Roman" w:hAnsi="Times New Roman"/>
          <w:sz w:val="24"/>
          <w:szCs w:val="24"/>
          <w:lang w:val="en-CA" w:eastAsia="en-GB"/>
        </w:rPr>
        <w:t xml:space="preserve"> both achievement and intrinsic motivation, and in their pattern of associations</w:t>
      </w:r>
      <w:r w:rsidR="002A693B" w:rsidRPr="006A45F3">
        <w:rPr>
          <w:rFonts w:ascii="Times New Roman" w:hAnsi="Times New Roman"/>
          <w:sz w:val="24"/>
          <w:szCs w:val="24"/>
          <w:lang w:val="en-US" w:eastAsia="en-GB"/>
        </w:rPr>
        <w:t>.</w:t>
      </w:r>
    </w:p>
    <w:p w:rsidR="0013457B" w:rsidRPr="006A45F3" w:rsidRDefault="0013457B" w:rsidP="00B401EC">
      <w:pPr>
        <w:spacing w:after="0" w:line="480" w:lineRule="auto"/>
        <w:jc w:val="center"/>
        <w:rPr>
          <w:rFonts w:ascii="Times New Roman" w:hAnsi="Times New Roman"/>
          <w:b/>
          <w:sz w:val="24"/>
          <w:szCs w:val="24"/>
          <w:lang w:val="en-CA"/>
        </w:rPr>
      </w:pPr>
      <w:r w:rsidRPr="006A45F3">
        <w:rPr>
          <w:rFonts w:ascii="Times New Roman" w:hAnsi="Times New Roman"/>
          <w:b/>
          <w:sz w:val="24"/>
          <w:szCs w:val="24"/>
          <w:lang w:val="en-CA"/>
        </w:rPr>
        <w:t>Method</w:t>
      </w:r>
    </w:p>
    <w:p w:rsidR="0013457B" w:rsidRPr="006A45F3" w:rsidRDefault="0013457B" w:rsidP="002A5E9C">
      <w:pPr>
        <w:spacing w:after="0" w:line="480" w:lineRule="auto"/>
        <w:rPr>
          <w:rFonts w:ascii="Times New Roman" w:hAnsi="Times New Roman"/>
          <w:b/>
          <w:sz w:val="24"/>
          <w:szCs w:val="24"/>
          <w:lang w:val="en-CA"/>
        </w:rPr>
      </w:pPr>
      <w:r w:rsidRPr="006A45F3">
        <w:rPr>
          <w:rFonts w:ascii="Times New Roman" w:hAnsi="Times New Roman"/>
          <w:b/>
          <w:sz w:val="24"/>
          <w:szCs w:val="24"/>
          <w:lang w:val="en-CA"/>
        </w:rPr>
        <w:t>Sample</w:t>
      </w:r>
    </w:p>
    <w:p w:rsidR="00AA109B" w:rsidRDefault="0013457B" w:rsidP="001D03BE">
      <w:pPr>
        <w:autoSpaceDE w:val="0"/>
        <w:autoSpaceDN w:val="0"/>
        <w:adjustRightInd w:val="0"/>
        <w:spacing w:after="0" w:line="480" w:lineRule="auto"/>
        <w:ind w:firstLine="708"/>
        <w:rPr>
          <w:rFonts w:ascii="Times New Roman" w:hAnsi="Times New Roman"/>
          <w:sz w:val="24"/>
          <w:szCs w:val="24"/>
          <w:lang w:val="en-CA" w:eastAsia="en-GB"/>
        </w:rPr>
      </w:pPr>
      <w:r w:rsidRPr="006A45F3">
        <w:rPr>
          <w:rFonts w:ascii="Times New Roman" w:hAnsi="Times New Roman"/>
          <w:sz w:val="24"/>
          <w:szCs w:val="24"/>
          <w:lang w:val="en-CA"/>
        </w:rPr>
        <w:t>The Quebec Longitudinal Study of Child Development (QLSCD) is a representative birth cohort of 2223 childrenborn between October 1997 and July 1998</w:t>
      </w:r>
      <w:r w:rsidR="009C5147" w:rsidRPr="006A45F3">
        <w:rPr>
          <w:rFonts w:ascii="Times New Roman" w:hAnsi="Times New Roman"/>
          <w:sz w:val="24"/>
          <w:szCs w:val="24"/>
          <w:lang w:val="en-CA"/>
        </w:rPr>
        <w:t xml:space="preserve"> tom</w:t>
      </w:r>
      <w:r w:rsidRPr="006A45F3">
        <w:rPr>
          <w:rFonts w:ascii="Times New Roman" w:hAnsi="Times New Roman"/>
          <w:sz w:val="24"/>
          <w:szCs w:val="24"/>
          <w:lang w:val="en-CA"/>
        </w:rPr>
        <w:t xml:space="preserve">others </w:t>
      </w:r>
      <w:r w:rsidR="00174438" w:rsidRPr="006A45F3">
        <w:rPr>
          <w:rFonts w:ascii="Times New Roman" w:hAnsi="Times New Roman"/>
          <w:sz w:val="24"/>
          <w:szCs w:val="24"/>
          <w:lang w:val="en-CA"/>
        </w:rPr>
        <w:t>resid</w:t>
      </w:r>
      <w:r w:rsidR="009C5147" w:rsidRPr="006A45F3">
        <w:rPr>
          <w:rFonts w:ascii="Times New Roman" w:hAnsi="Times New Roman"/>
          <w:sz w:val="24"/>
          <w:szCs w:val="24"/>
          <w:lang w:val="en-CA"/>
        </w:rPr>
        <w:t>ing</w:t>
      </w:r>
      <w:r w:rsidRPr="006A45F3">
        <w:rPr>
          <w:rFonts w:ascii="Times New Roman" w:hAnsi="Times New Roman"/>
          <w:sz w:val="24"/>
          <w:szCs w:val="24"/>
          <w:lang w:val="en-CA"/>
        </w:rPr>
        <w:t>in the province of Quebec</w:t>
      </w:r>
      <w:r w:rsidR="00710544">
        <w:rPr>
          <w:rFonts w:ascii="Times New Roman" w:hAnsi="Times New Roman"/>
          <w:sz w:val="24"/>
          <w:szCs w:val="24"/>
          <w:lang w:val="en-CA"/>
        </w:rPr>
        <w:t>, Canada</w:t>
      </w:r>
      <w:r w:rsidR="00DC1B06">
        <w:rPr>
          <w:rFonts w:ascii="Times New Roman" w:hAnsi="Times New Roman"/>
          <w:sz w:val="24"/>
          <w:szCs w:val="24"/>
          <w:lang w:val="en-CA"/>
        </w:rPr>
        <w:t xml:space="preserve">, </w:t>
      </w:r>
      <w:r w:rsidR="00DC1B06" w:rsidRPr="006A45F3">
        <w:rPr>
          <w:rFonts w:ascii="Times New Roman" w:hAnsi="Times New Roman"/>
          <w:sz w:val="24"/>
          <w:szCs w:val="24"/>
          <w:lang w:val="en-CA"/>
        </w:rPr>
        <w:t>with the exception of tho</w:t>
      </w:r>
      <w:r w:rsidR="00DC1B06">
        <w:rPr>
          <w:rFonts w:ascii="Times New Roman" w:hAnsi="Times New Roman"/>
          <w:sz w:val="24"/>
          <w:szCs w:val="24"/>
          <w:lang w:val="en-CA"/>
        </w:rPr>
        <w:t>se born at less than 24 weeks,</w:t>
      </w:r>
      <w:r w:rsidR="00DC1B06" w:rsidRPr="006A45F3">
        <w:rPr>
          <w:rFonts w:ascii="Times New Roman" w:hAnsi="Times New Roman"/>
          <w:sz w:val="24"/>
          <w:szCs w:val="24"/>
          <w:lang w:val="en-CA"/>
        </w:rPr>
        <w:t xml:space="preserve"> at </w:t>
      </w:r>
      <w:r w:rsidR="00DC1B06">
        <w:rPr>
          <w:rFonts w:ascii="Times New Roman" w:hAnsi="Times New Roman"/>
          <w:sz w:val="24"/>
          <w:szCs w:val="24"/>
          <w:lang w:val="en-CA"/>
        </w:rPr>
        <w:t>more than 42 weeks of gestation, or</w:t>
      </w:r>
      <w:r w:rsidR="00DC1B06" w:rsidRPr="006A45F3">
        <w:rPr>
          <w:rFonts w:ascii="Times New Roman" w:hAnsi="Times New Roman"/>
          <w:sz w:val="24"/>
          <w:szCs w:val="24"/>
          <w:lang w:val="en-CA"/>
        </w:rPr>
        <w:t xml:space="preserve"> living in the Far North Quebec region</w:t>
      </w:r>
      <w:r w:rsidR="00DC1B06">
        <w:rPr>
          <w:rFonts w:ascii="Times New Roman" w:hAnsi="Times New Roman"/>
          <w:sz w:val="24"/>
          <w:szCs w:val="24"/>
          <w:lang w:val="en-CA"/>
        </w:rPr>
        <w:t xml:space="preserve">. </w:t>
      </w:r>
      <w:r w:rsidRPr="006A45F3">
        <w:rPr>
          <w:rFonts w:ascii="Times New Roman" w:hAnsi="Times New Roman"/>
          <w:sz w:val="24"/>
          <w:szCs w:val="24"/>
          <w:lang w:val="en-CA"/>
        </w:rPr>
        <w:t xml:space="preserve">Of 2940 </w:t>
      </w:r>
      <w:r w:rsidR="00137920">
        <w:rPr>
          <w:rFonts w:ascii="Times New Roman" w:hAnsi="Times New Roman"/>
          <w:sz w:val="24"/>
          <w:szCs w:val="24"/>
          <w:lang w:val="en-CA"/>
        </w:rPr>
        <w:t>families</w:t>
      </w:r>
      <w:r w:rsidRPr="006A45F3">
        <w:rPr>
          <w:rFonts w:ascii="Times New Roman" w:hAnsi="Times New Roman"/>
          <w:sz w:val="24"/>
          <w:szCs w:val="24"/>
          <w:lang w:val="en-CA"/>
        </w:rPr>
        <w:t xml:space="preserve">initially recruited, 2223 </w:t>
      </w:r>
      <w:r w:rsidR="00137920">
        <w:rPr>
          <w:rFonts w:ascii="Times New Roman" w:hAnsi="Times New Roman"/>
          <w:sz w:val="24"/>
          <w:szCs w:val="24"/>
          <w:lang w:val="en-CA"/>
        </w:rPr>
        <w:t>families</w:t>
      </w:r>
      <w:r w:rsidRPr="006A45F3">
        <w:rPr>
          <w:rFonts w:ascii="Times New Roman" w:hAnsi="Times New Roman"/>
          <w:sz w:val="24"/>
          <w:szCs w:val="24"/>
          <w:lang w:val="en-CA"/>
        </w:rPr>
        <w:t>participated in the study when they were 5-</w:t>
      </w:r>
      <w:r w:rsidRPr="00710544">
        <w:rPr>
          <w:rFonts w:ascii="Times New Roman" w:hAnsi="Times New Roman"/>
          <w:sz w:val="24"/>
          <w:szCs w:val="24"/>
          <w:lang w:val="en-CA"/>
        </w:rPr>
        <w:t xml:space="preserve">month-old, </w:t>
      </w:r>
      <w:r w:rsidR="00C862E3" w:rsidRPr="00710544">
        <w:rPr>
          <w:rFonts w:ascii="Times New Roman" w:hAnsi="Times New Roman"/>
          <w:sz w:val="24"/>
          <w:szCs w:val="24"/>
          <w:lang w:val="en-CA"/>
        </w:rPr>
        <w:t xml:space="preserve">and </w:t>
      </w:r>
      <w:r w:rsidR="00C862E3" w:rsidRPr="00710544">
        <w:rPr>
          <w:rFonts w:ascii="Times New Roman" w:hAnsi="Times New Roman"/>
          <w:sz w:val="24"/>
          <w:szCs w:val="24"/>
          <w:lang w:val="en-CA"/>
        </w:rPr>
        <w:lastRenderedPageBreak/>
        <w:t>2120</w:t>
      </w:r>
      <w:r w:rsidR="00707EA1">
        <w:rPr>
          <w:rFonts w:ascii="Times New Roman" w:hAnsi="Times New Roman"/>
          <w:sz w:val="24"/>
          <w:szCs w:val="24"/>
          <w:lang w:val="en-CA"/>
        </w:rPr>
        <w:t xml:space="preserve"> families</w:t>
      </w:r>
      <w:r w:rsidR="00C862E3" w:rsidRPr="00710544">
        <w:rPr>
          <w:rFonts w:ascii="Times New Roman" w:hAnsi="Times New Roman"/>
          <w:sz w:val="24"/>
          <w:szCs w:val="24"/>
          <w:lang w:val="en-CA"/>
        </w:rPr>
        <w:t xml:space="preserve"> agreed to </w:t>
      </w:r>
      <w:r w:rsidR="00845038" w:rsidRPr="00710544">
        <w:rPr>
          <w:rFonts w:ascii="Times New Roman" w:hAnsi="Times New Roman"/>
          <w:sz w:val="24"/>
          <w:szCs w:val="24"/>
          <w:lang w:val="en-CA"/>
        </w:rPr>
        <w:t>be evaluated</w:t>
      </w:r>
      <w:r w:rsidR="00C862E3" w:rsidRPr="00710544">
        <w:rPr>
          <w:rFonts w:ascii="Times New Roman" w:hAnsi="Times New Roman"/>
          <w:sz w:val="24"/>
          <w:szCs w:val="24"/>
          <w:lang w:val="en-CA"/>
        </w:rPr>
        <w:t>almost yearly</w:t>
      </w:r>
      <w:r w:rsidRPr="00710544">
        <w:rPr>
          <w:rFonts w:ascii="Times New Roman" w:hAnsi="Times New Roman"/>
          <w:sz w:val="24"/>
          <w:szCs w:val="24"/>
          <w:lang w:val="en-CA"/>
        </w:rPr>
        <w:t>(Jetté&amp; Des Groseillers, 2000).</w:t>
      </w:r>
      <w:r w:rsidR="00174438" w:rsidRPr="00710544">
        <w:rPr>
          <w:rFonts w:ascii="Times New Roman" w:hAnsi="Times New Roman"/>
          <w:sz w:val="24"/>
          <w:szCs w:val="24"/>
          <w:lang w:val="en-US" w:eastAsia="en-GB"/>
        </w:rPr>
        <w:t xml:space="preserve">Participantswere </w:t>
      </w:r>
      <w:r w:rsidR="00DE293A" w:rsidRPr="00710544">
        <w:rPr>
          <w:rFonts w:ascii="Times New Roman" w:hAnsi="Times New Roman"/>
          <w:sz w:val="24"/>
          <w:szCs w:val="24"/>
          <w:lang w:val="en-US" w:eastAsia="en-GB"/>
        </w:rPr>
        <w:t xml:space="preserve">longitudinally </w:t>
      </w:r>
      <w:r w:rsidR="003171AC">
        <w:rPr>
          <w:rFonts w:ascii="Times New Roman" w:hAnsi="Times New Roman"/>
          <w:sz w:val="24"/>
          <w:szCs w:val="24"/>
          <w:lang w:val="en-US" w:eastAsia="en-GB"/>
        </w:rPr>
        <w:t xml:space="preserve">assessed </w:t>
      </w:r>
      <w:r w:rsidR="003A5AE2" w:rsidRPr="00710544">
        <w:rPr>
          <w:rFonts w:ascii="Times New Roman" w:hAnsi="Times New Roman"/>
          <w:sz w:val="24"/>
          <w:szCs w:val="24"/>
          <w:lang w:val="en-US" w:eastAsia="en-GB"/>
        </w:rPr>
        <w:t>from 5 months to 1</w:t>
      </w:r>
      <w:r w:rsidR="00C862E3" w:rsidRPr="00710544">
        <w:rPr>
          <w:rFonts w:ascii="Times New Roman" w:hAnsi="Times New Roman"/>
          <w:sz w:val="24"/>
          <w:szCs w:val="24"/>
          <w:lang w:val="en-US" w:eastAsia="en-GB"/>
        </w:rPr>
        <w:t>5</w:t>
      </w:r>
      <w:r w:rsidR="003A5AE2" w:rsidRPr="00710544">
        <w:rPr>
          <w:rFonts w:ascii="Times New Roman" w:hAnsi="Times New Roman"/>
          <w:sz w:val="24"/>
          <w:szCs w:val="24"/>
          <w:lang w:val="en-US" w:eastAsia="en-GB"/>
        </w:rPr>
        <w:t xml:space="preserve"> years </w:t>
      </w:r>
      <w:r w:rsidR="00DE293A" w:rsidRPr="00710544">
        <w:rPr>
          <w:rFonts w:ascii="Times New Roman" w:hAnsi="Times New Roman"/>
          <w:sz w:val="24"/>
          <w:szCs w:val="24"/>
          <w:lang w:val="en-US" w:eastAsia="en-GB"/>
        </w:rPr>
        <w:t>on various child and family characteristics.</w:t>
      </w:r>
    </w:p>
    <w:p w:rsidR="00013BF0" w:rsidRPr="00825786" w:rsidRDefault="00AA109B" w:rsidP="00AA109B">
      <w:pPr>
        <w:spacing w:after="0" w:line="480" w:lineRule="auto"/>
        <w:ind w:firstLine="708"/>
        <w:rPr>
          <w:rFonts w:ascii="Times New Roman" w:eastAsia="Times New Roman" w:hAnsi="Times New Roman"/>
          <w:sz w:val="24"/>
          <w:szCs w:val="24"/>
          <w:lang w:val="en-CA" w:eastAsia="en-US"/>
        </w:rPr>
      </w:pPr>
      <w:r>
        <w:rPr>
          <w:rFonts w:ascii="Times New Roman" w:hAnsi="Times New Roman"/>
          <w:sz w:val="24"/>
          <w:szCs w:val="24"/>
          <w:lang w:val="en-CA" w:eastAsia="en-GB"/>
        </w:rPr>
        <w:t xml:space="preserve">In the province of Quebec, </w:t>
      </w:r>
      <w:r>
        <w:rPr>
          <w:rFonts w:ascii="Times New Roman" w:eastAsia="Times New Roman" w:hAnsi="Times New Roman"/>
          <w:color w:val="000000"/>
          <w:sz w:val="24"/>
          <w:szCs w:val="24"/>
          <w:shd w:val="clear" w:color="auto" w:fill="FFFFFF"/>
          <w:lang w:val="en-CA" w:eastAsia="en-US"/>
        </w:rPr>
        <w:t>s</w:t>
      </w:r>
      <w:r w:rsidRPr="00966DD3">
        <w:rPr>
          <w:rFonts w:ascii="Times New Roman" w:eastAsia="Times New Roman" w:hAnsi="Times New Roman"/>
          <w:color w:val="000000"/>
          <w:sz w:val="24"/>
          <w:szCs w:val="24"/>
          <w:shd w:val="clear" w:color="auto" w:fill="FFFFFF"/>
          <w:lang w:val="en-CA" w:eastAsia="en-US"/>
        </w:rPr>
        <w:t xml:space="preserve">chool attendance is mandatory for all children </w:t>
      </w:r>
      <w:r w:rsidR="003171AC">
        <w:rPr>
          <w:rFonts w:ascii="Times New Roman" w:eastAsia="Times New Roman" w:hAnsi="Times New Roman"/>
          <w:color w:val="000000"/>
          <w:sz w:val="24"/>
          <w:szCs w:val="24"/>
          <w:shd w:val="clear" w:color="auto" w:fill="FFFFFF"/>
          <w:lang w:val="en-CA" w:eastAsia="en-US"/>
        </w:rPr>
        <w:t>up to age</w:t>
      </w:r>
      <w:r w:rsidRPr="00966DD3">
        <w:rPr>
          <w:rFonts w:ascii="Times New Roman" w:eastAsia="Times New Roman" w:hAnsi="Times New Roman"/>
          <w:color w:val="000000"/>
          <w:sz w:val="24"/>
          <w:szCs w:val="24"/>
          <w:shd w:val="clear" w:color="auto" w:fill="FFFFFF"/>
          <w:lang w:val="en-CA" w:eastAsia="en-US"/>
        </w:rPr>
        <w:t xml:space="preserve"> 16.</w:t>
      </w:r>
      <w:r w:rsidR="007A0A75">
        <w:rPr>
          <w:rFonts w:ascii="Times New Roman" w:eastAsia="Times New Roman" w:hAnsi="Times New Roman"/>
          <w:color w:val="000000"/>
          <w:sz w:val="24"/>
          <w:szCs w:val="24"/>
          <w:shd w:val="clear" w:color="auto" w:fill="FFFFFF"/>
          <w:lang w:val="en-CA" w:eastAsia="en-US"/>
        </w:rPr>
        <w:t>Schooling</w:t>
      </w:r>
      <w:r w:rsidR="00937703">
        <w:rPr>
          <w:rFonts w:ascii="Times New Roman" w:eastAsia="Times New Roman" w:hAnsi="Times New Roman"/>
          <w:color w:val="000000"/>
          <w:sz w:val="24"/>
          <w:szCs w:val="24"/>
          <w:shd w:val="clear" w:color="auto" w:fill="FFFFFF"/>
          <w:lang w:val="en-CA" w:eastAsia="en-US"/>
        </w:rPr>
        <w:t>starts with 7 years of</w:t>
      </w:r>
      <w:r w:rsidR="007A0A75">
        <w:rPr>
          <w:rFonts w:ascii="Times New Roman" w:eastAsia="Times New Roman" w:hAnsi="Times New Roman"/>
          <w:color w:val="000000"/>
          <w:sz w:val="24"/>
          <w:szCs w:val="24"/>
          <w:shd w:val="clear" w:color="auto" w:fill="FFFFFF"/>
          <w:lang w:val="en-CA" w:eastAsia="en-US"/>
        </w:rPr>
        <w:t xml:space="preserve"> elementary school</w:t>
      </w:r>
      <w:r w:rsidR="00D50B05">
        <w:rPr>
          <w:rFonts w:ascii="Times New Roman" w:eastAsia="Times New Roman" w:hAnsi="Times New Roman"/>
          <w:color w:val="000000"/>
          <w:sz w:val="24"/>
          <w:szCs w:val="24"/>
          <w:shd w:val="clear" w:color="auto" w:fill="FFFFFF"/>
          <w:lang w:val="en-CA" w:eastAsia="en-US"/>
        </w:rPr>
        <w:t xml:space="preserve"> (generally in the same school), i.e.</w:t>
      </w:r>
      <w:r w:rsidR="00710544" w:rsidRPr="00966DD3">
        <w:rPr>
          <w:rFonts w:ascii="Times New Roman" w:eastAsia="Times New Roman" w:hAnsi="Times New Roman"/>
          <w:color w:val="000000"/>
          <w:sz w:val="24"/>
          <w:szCs w:val="24"/>
          <w:shd w:val="clear" w:color="auto" w:fill="FFFFFF"/>
          <w:lang w:val="en-CA" w:eastAsia="en-US"/>
        </w:rPr>
        <w:t>kindergarten</w:t>
      </w:r>
      <w:r w:rsidR="00D50B05">
        <w:rPr>
          <w:rFonts w:ascii="Times New Roman" w:eastAsia="Times New Roman" w:hAnsi="Times New Roman"/>
          <w:color w:val="000000"/>
          <w:sz w:val="24"/>
          <w:szCs w:val="24"/>
          <w:shd w:val="clear" w:color="auto" w:fill="FFFFFF"/>
          <w:lang w:val="en-CA" w:eastAsia="en-US"/>
        </w:rPr>
        <w:t xml:space="preserve"> (</w:t>
      </w:r>
      <w:r w:rsidR="00E374D6">
        <w:rPr>
          <w:rFonts w:ascii="Times New Roman" w:eastAsia="Times New Roman" w:hAnsi="Times New Roman"/>
          <w:color w:val="000000"/>
          <w:sz w:val="24"/>
          <w:szCs w:val="24"/>
          <w:shd w:val="clear" w:color="auto" w:fill="FFFFFF"/>
          <w:lang w:val="en-CA" w:eastAsia="en-US"/>
        </w:rPr>
        <w:t>age 5-6</w:t>
      </w:r>
      <w:r w:rsidR="00D50B05">
        <w:rPr>
          <w:rFonts w:ascii="Times New Roman" w:eastAsia="Times New Roman" w:hAnsi="Times New Roman"/>
          <w:color w:val="000000"/>
          <w:sz w:val="24"/>
          <w:szCs w:val="24"/>
          <w:shd w:val="clear" w:color="auto" w:fill="FFFFFF"/>
          <w:lang w:val="en-CA" w:eastAsia="en-US"/>
        </w:rPr>
        <w:t xml:space="preserve">)and </w:t>
      </w:r>
      <w:r w:rsidR="00E374D6">
        <w:rPr>
          <w:rFonts w:ascii="Times New Roman" w:eastAsia="Times New Roman" w:hAnsi="Times New Roman"/>
          <w:color w:val="000000"/>
          <w:sz w:val="24"/>
          <w:szCs w:val="24"/>
          <w:shd w:val="clear" w:color="auto" w:fill="FFFFFF"/>
          <w:lang w:val="en-CA" w:eastAsia="en-US"/>
        </w:rPr>
        <w:t>grades 1 to 6</w:t>
      </w:r>
      <w:r w:rsidR="00D50B05">
        <w:rPr>
          <w:rFonts w:ascii="Times New Roman" w:eastAsia="Times New Roman" w:hAnsi="Times New Roman"/>
          <w:color w:val="000000"/>
          <w:sz w:val="24"/>
          <w:szCs w:val="24"/>
          <w:shd w:val="clear" w:color="auto" w:fill="FFFFFF"/>
          <w:lang w:val="en-CA" w:eastAsia="en-US"/>
        </w:rPr>
        <w:t xml:space="preserve"> (</w:t>
      </w:r>
      <w:r w:rsidR="00E374D6">
        <w:rPr>
          <w:rFonts w:ascii="Times New Roman" w:eastAsia="Times New Roman" w:hAnsi="Times New Roman"/>
          <w:color w:val="000000"/>
          <w:sz w:val="24"/>
          <w:szCs w:val="24"/>
          <w:shd w:val="clear" w:color="auto" w:fill="FFFFFF"/>
          <w:lang w:val="en-CA" w:eastAsia="en-US"/>
        </w:rPr>
        <w:t>ages 7</w:t>
      </w:r>
      <w:r w:rsidR="007A0A75">
        <w:rPr>
          <w:rFonts w:ascii="Times New Roman" w:eastAsia="Times New Roman" w:hAnsi="Times New Roman"/>
          <w:color w:val="000000"/>
          <w:sz w:val="24"/>
          <w:szCs w:val="24"/>
          <w:shd w:val="clear" w:color="auto" w:fill="FFFFFF"/>
          <w:lang w:val="en-CA" w:eastAsia="en-US"/>
        </w:rPr>
        <w:t>-</w:t>
      </w:r>
      <w:r w:rsidR="00E374D6">
        <w:rPr>
          <w:rFonts w:ascii="Times New Roman" w:eastAsia="Times New Roman" w:hAnsi="Times New Roman"/>
          <w:color w:val="000000"/>
          <w:sz w:val="24"/>
          <w:szCs w:val="24"/>
          <w:shd w:val="clear" w:color="auto" w:fill="FFFFFF"/>
          <w:lang w:val="en-CA" w:eastAsia="en-US"/>
        </w:rPr>
        <w:t>12</w:t>
      </w:r>
      <w:r w:rsidR="00D50B05">
        <w:rPr>
          <w:rFonts w:ascii="Times New Roman" w:eastAsia="Times New Roman" w:hAnsi="Times New Roman"/>
          <w:color w:val="000000"/>
          <w:sz w:val="24"/>
          <w:szCs w:val="24"/>
          <w:shd w:val="clear" w:color="auto" w:fill="FFFFFF"/>
          <w:lang w:val="en-CA" w:eastAsia="en-US"/>
        </w:rPr>
        <w:t>)</w:t>
      </w:r>
      <w:r w:rsidR="00B45A91">
        <w:rPr>
          <w:rFonts w:ascii="Times New Roman" w:eastAsia="Times New Roman" w:hAnsi="Times New Roman"/>
          <w:color w:val="000000"/>
          <w:sz w:val="24"/>
          <w:szCs w:val="24"/>
          <w:shd w:val="clear" w:color="auto" w:fill="FFFFFF"/>
          <w:lang w:val="en-CA" w:eastAsia="en-US"/>
        </w:rPr>
        <w:t xml:space="preserve">, </w:t>
      </w:r>
      <w:r w:rsidR="007A0A75">
        <w:rPr>
          <w:rFonts w:ascii="Times New Roman" w:eastAsia="Times New Roman" w:hAnsi="Times New Roman"/>
          <w:color w:val="000000"/>
          <w:sz w:val="24"/>
          <w:szCs w:val="24"/>
          <w:shd w:val="clear" w:color="auto" w:fill="FFFFFF"/>
          <w:lang w:val="en-CA" w:eastAsia="en-US"/>
        </w:rPr>
        <w:t>and follows</w:t>
      </w:r>
      <w:r w:rsidR="00937703">
        <w:rPr>
          <w:rFonts w:ascii="Times New Roman" w:eastAsia="Times New Roman" w:hAnsi="Times New Roman"/>
          <w:color w:val="000000"/>
          <w:sz w:val="24"/>
          <w:szCs w:val="24"/>
          <w:shd w:val="clear" w:color="auto" w:fill="FFFFFF"/>
          <w:lang w:val="en-CA" w:eastAsia="en-US"/>
        </w:rPr>
        <w:t xml:space="preserve">with5 years of </w:t>
      </w:r>
      <w:r w:rsidR="00710544" w:rsidRPr="00966DD3">
        <w:rPr>
          <w:rFonts w:ascii="Times New Roman" w:eastAsia="Times New Roman" w:hAnsi="Times New Roman"/>
          <w:color w:val="000000"/>
          <w:sz w:val="24"/>
          <w:szCs w:val="24"/>
          <w:shd w:val="clear" w:color="auto" w:fill="FFFFFF"/>
          <w:lang w:val="en-CA" w:eastAsia="en-US"/>
        </w:rPr>
        <w:t xml:space="preserve">secondary </w:t>
      </w:r>
      <w:r w:rsidR="00937703">
        <w:rPr>
          <w:rFonts w:ascii="Times New Roman" w:eastAsia="Times New Roman" w:hAnsi="Times New Roman"/>
          <w:color w:val="000000"/>
          <w:sz w:val="24"/>
          <w:szCs w:val="24"/>
          <w:shd w:val="clear" w:color="auto" w:fill="FFFFFF"/>
          <w:lang w:val="en-CA" w:eastAsia="en-US"/>
        </w:rPr>
        <w:t xml:space="preserve">school </w:t>
      </w:r>
      <w:r w:rsidR="00710544" w:rsidRPr="00966DD3">
        <w:rPr>
          <w:rFonts w:ascii="Times New Roman" w:eastAsia="Times New Roman" w:hAnsi="Times New Roman"/>
          <w:color w:val="000000"/>
          <w:sz w:val="24"/>
          <w:szCs w:val="24"/>
          <w:shd w:val="clear" w:color="auto" w:fill="FFFFFF"/>
          <w:lang w:val="en-CA" w:eastAsia="en-US"/>
        </w:rPr>
        <w:t>(</w:t>
      </w:r>
      <w:r w:rsidR="00E374D6">
        <w:rPr>
          <w:rFonts w:ascii="Times New Roman" w:eastAsia="Times New Roman" w:hAnsi="Times New Roman"/>
          <w:color w:val="000000"/>
          <w:sz w:val="24"/>
          <w:szCs w:val="24"/>
          <w:shd w:val="clear" w:color="auto" w:fill="FFFFFF"/>
          <w:lang w:val="en-CA" w:eastAsia="en-US"/>
        </w:rPr>
        <w:t>ages 13</w:t>
      </w:r>
      <w:r w:rsidR="007A0A75">
        <w:rPr>
          <w:rFonts w:ascii="Times New Roman" w:eastAsia="Times New Roman" w:hAnsi="Times New Roman"/>
          <w:color w:val="000000"/>
          <w:sz w:val="24"/>
          <w:szCs w:val="24"/>
          <w:shd w:val="clear" w:color="auto" w:fill="FFFFFF"/>
          <w:lang w:val="en-CA" w:eastAsia="en-US"/>
        </w:rPr>
        <w:t>-</w:t>
      </w:r>
      <w:r w:rsidR="00E374D6">
        <w:rPr>
          <w:rFonts w:ascii="Times New Roman" w:eastAsia="Times New Roman" w:hAnsi="Times New Roman"/>
          <w:color w:val="000000"/>
          <w:sz w:val="24"/>
          <w:szCs w:val="24"/>
          <w:shd w:val="clear" w:color="auto" w:fill="FFFFFF"/>
          <w:lang w:val="en-CA" w:eastAsia="en-US"/>
        </w:rPr>
        <w:t xml:space="preserve">17), </w:t>
      </w:r>
      <w:r w:rsidR="00937703">
        <w:rPr>
          <w:rFonts w:ascii="Times New Roman" w:eastAsia="Times New Roman" w:hAnsi="Times New Roman"/>
          <w:color w:val="000000"/>
          <w:sz w:val="24"/>
          <w:szCs w:val="24"/>
          <w:shd w:val="clear" w:color="auto" w:fill="FFFFFF"/>
          <w:lang w:val="en-CA" w:eastAsia="en-US"/>
        </w:rPr>
        <w:t xml:space="preserve">then leading to </w:t>
      </w:r>
      <w:r w:rsidR="00E374D6">
        <w:rPr>
          <w:rFonts w:ascii="Times New Roman" w:eastAsia="Times New Roman" w:hAnsi="Times New Roman"/>
          <w:color w:val="000000"/>
          <w:sz w:val="24"/>
          <w:szCs w:val="24"/>
          <w:shd w:val="clear" w:color="auto" w:fill="FFFFFF"/>
          <w:lang w:val="en-CA" w:eastAsia="en-US"/>
        </w:rPr>
        <w:t xml:space="preserve">college and </w:t>
      </w:r>
      <w:r>
        <w:rPr>
          <w:rFonts w:ascii="Times New Roman" w:eastAsia="Times New Roman" w:hAnsi="Times New Roman"/>
          <w:color w:val="000000"/>
          <w:sz w:val="24"/>
          <w:szCs w:val="24"/>
          <w:shd w:val="clear" w:color="auto" w:fill="FFFFFF"/>
          <w:lang w:val="en-CA" w:eastAsia="en-US"/>
        </w:rPr>
        <w:t>u</w:t>
      </w:r>
      <w:r w:rsidR="00E374D6">
        <w:rPr>
          <w:rFonts w:ascii="Times New Roman" w:eastAsia="Times New Roman" w:hAnsi="Times New Roman"/>
          <w:color w:val="000000"/>
          <w:sz w:val="24"/>
          <w:szCs w:val="24"/>
          <w:shd w:val="clear" w:color="auto" w:fill="FFFFFF"/>
          <w:lang w:val="en-CA" w:eastAsia="en-US"/>
        </w:rPr>
        <w:t xml:space="preserve">niversity. </w:t>
      </w:r>
      <w:r w:rsidR="00DE293A" w:rsidRPr="00710544">
        <w:rPr>
          <w:rFonts w:ascii="Times New Roman" w:hAnsi="Times New Roman"/>
          <w:sz w:val="24"/>
          <w:szCs w:val="24"/>
          <w:lang w:val="en-US" w:eastAsia="en-GB"/>
        </w:rPr>
        <w:t xml:space="preserve">This article describes findings </w:t>
      </w:r>
      <w:r w:rsidR="003E6DEB" w:rsidRPr="00710544">
        <w:rPr>
          <w:rFonts w:ascii="Times New Roman" w:hAnsi="Times New Roman"/>
          <w:sz w:val="24"/>
          <w:szCs w:val="24"/>
          <w:lang w:val="en-US" w:eastAsia="en-GB"/>
        </w:rPr>
        <w:t>from the</w:t>
      </w:r>
      <w:r>
        <w:rPr>
          <w:rFonts w:ascii="Times New Roman" w:hAnsi="Times New Roman"/>
          <w:sz w:val="24"/>
          <w:szCs w:val="24"/>
          <w:lang w:val="en-US" w:eastAsia="en-GB"/>
        </w:rPr>
        <w:t xml:space="preserve"> elementary</w:t>
      </w:r>
      <w:r w:rsidR="003E6DEB" w:rsidRPr="00710544">
        <w:rPr>
          <w:rFonts w:ascii="Times New Roman" w:hAnsi="Times New Roman"/>
          <w:sz w:val="24"/>
          <w:szCs w:val="24"/>
          <w:lang w:val="en-US" w:eastAsia="en-GB"/>
        </w:rPr>
        <w:t xml:space="preserve"> school follow-up </w:t>
      </w:r>
      <w:r w:rsidR="00174438" w:rsidRPr="00710544">
        <w:rPr>
          <w:rFonts w:ascii="Times New Roman" w:hAnsi="Times New Roman"/>
          <w:sz w:val="24"/>
          <w:szCs w:val="24"/>
          <w:lang w:val="en-US" w:eastAsia="en-GB"/>
        </w:rPr>
        <w:t xml:space="preserve">that </w:t>
      </w:r>
      <w:r w:rsidR="00E67C0D" w:rsidRPr="00710544">
        <w:rPr>
          <w:rFonts w:ascii="Times New Roman" w:hAnsi="Times New Roman"/>
          <w:sz w:val="24"/>
          <w:szCs w:val="24"/>
          <w:lang w:val="en-US" w:eastAsia="en-GB"/>
        </w:rPr>
        <w:t>took</w:t>
      </w:r>
      <w:r w:rsidR="00174438" w:rsidRPr="00710544">
        <w:rPr>
          <w:rFonts w:ascii="Times New Roman" w:hAnsi="Times New Roman"/>
          <w:sz w:val="24"/>
          <w:szCs w:val="24"/>
          <w:lang w:val="en-US" w:eastAsia="en-GB"/>
        </w:rPr>
        <w:t xml:space="preserve"> place </w:t>
      </w:r>
      <w:r w:rsidR="003E6DEB" w:rsidRPr="00710544">
        <w:rPr>
          <w:rFonts w:ascii="Times New Roman" w:hAnsi="Times New Roman"/>
          <w:sz w:val="24"/>
          <w:szCs w:val="24"/>
          <w:lang w:val="en-US" w:eastAsia="en-GB"/>
        </w:rPr>
        <w:t xml:space="preserve">in </w:t>
      </w:r>
      <w:r w:rsidR="003A5AE2" w:rsidRPr="00710544">
        <w:rPr>
          <w:rFonts w:ascii="Times New Roman" w:hAnsi="Times New Roman"/>
          <w:sz w:val="24"/>
          <w:szCs w:val="24"/>
          <w:lang w:val="en-US" w:eastAsia="en-GB"/>
        </w:rPr>
        <w:t>g</w:t>
      </w:r>
      <w:r w:rsidR="00DE293A" w:rsidRPr="00710544">
        <w:rPr>
          <w:rFonts w:ascii="Times New Roman" w:hAnsi="Times New Roman"/>
          <w:sz w:val="24"/>
          <w:szCs w:val="24"/>
          <w:lang w:val="en-US" w:eastAsia="en-GB"/>
        </w:rPr>
        <w:t>rade 1</w:t>
      </w:r>
      <w:r w:rsidR="003E1BCB" w:rsidRPr="00710544">
        <w:rPr>
          <w:rFonts w:ascii="Times New Roman" w:hAnsi="Times New Roman"/>
          <w:sz w:val="24"/>
          <w:szCs w:val="24"/>
          <w:lang w:val="en-US" w:eastAsia="en-GB"/>
        </w:rPr>
        <w:t xml:space="preserve"> (</w:t>
      </w:r>
      <w:r w:rsidR="008C00B7" w:rsidRPr="00710544">
        <w:rPr>
          <w:rFonts w:ascii="Times New Roman" w:hAnsi="Times New Roman"/>
          <w:i/>
          <w:sz w:val="24"/>
          <w:szCs w:val="24"/>
          <w:lang w:val="en-US" w:eastAsia="en-GB"/>
        </w:rPr>
        <w:t>N</w:t>
      </w:r>
      <w:r w:rsidR="008C00B7" w:rsidRPr="00710544">
        <w:rPr>
          <w:rFonts w:ascii="Times New Roman" w:hAnsi="Times New Roman"/>
          <w:sz w:val="24"/>
          <w:szCs w:val="24"/>
          <w:lang w:val="en-US" w:eastAsia="en-GB"/>
        </w:rPr>
        <w:t xml:space="preserve"> = 1528; </w:t>
      </w:r>
      <w:r w:rsidR="003E1BCB" w:rsidRPr="00710544">
        <w:rPr>
          <w:rFonts w:ascii="Times New Roman" w:hAnsi="Times New Roman"/>
          <w:sz w:val="24"/>
          <w:szCs w:val="24"/>
          <w:lang w:val="en-CA"/>
        </w:rPr>
        <w:t xml:space="preserve">age: </w:t>
      </w:r>
      <w:r w:rsidR="003E1BCB" w:rsidRPr="00710544">
        <w:rPr>
          <w:rFonts w:ascii="Times New Roman" w:hAnsi="Times New Roman"/>
          <w:i/>
          <w:sz w:val="24"/>
          <w:szCs w:val="24"/>
          <w:lang w:val="en-CA"/>
        </w:rPr>
        <w:t>M</w:t>
      </w:r>
      <w:r w:rsidR="003E1BCB" w:rsidRPr="00710544">
        <w:rPr>
          <w:rFonts w:ascii="Times New Roman" w:hAnsi="Times New Roman"/>
          <w:sz w:val="24"/>
          <w:szCs w:val="24"/>
          <w:lang w:val="en-CA"/>
        </w:rPr>
        <w:t xml:space="preserve"> = 85.82 months, </w:t>
      </w:r>
      <w:r w:rsidR="003E1BCB" w:rsidRPr="00710544">
        <w:rPr>
          <w:rFonts w:ascii="Times New Roman" w:hAnsi="Times New Roman"/>
          <w:i/>
          <w:sz w:val="24"/>
          <w:szCs w:val="24"/>
          <w:lang w:val="en-CA"/>
        </w:rPr>
        <w:t>SD</w:t>
      </w:r>
      <w:r w:rsidR="003E1BCB" w:rsidRPr="00710544">
        <w:rPr>
          <w:rFonts w:ascii="Times New Roman" w:hAnsi="Times New Roman"/>
          <w:sz w:val="24"/>
          <w:szCs w:val="24"/>
          <w:lang w:val="en-CA"/>
        </w:rPr>
        <w:t xml:space="preserve"> = 3.06</w:t>
      </w:r>
      <w:r w:rsidR="003E1BCB" w:rsidRPr="006A45F3">
        <w:rPr>
          <w:rFonts w:ascii="Times New Roman" w:hAnsi="Times New Roman"/>
          <w:sz w:val="24"/>
          <w:szCs w:val="24"/>
          <w:lang w:val="en-CA"/>
        </w:rPr>
        <w:t>)</w:t>
      </w:r>
      <w:r w:rsidR="00DE293A" w:rsidRPr="006A45F3">
        <w:rPr>
          <w:rFonts w:ascii="Times New Roman" w:hAnsi="Times New Roman"/>
          <w:sz w:val="24"/>
          <w:szCs w:val="24"/>
          <w:lang w:val="en-US" w:eastAsia="en-GB"/>
        </w:rPr>
        <w:t xml:space="preserve">, </w:t>
      </w:r>
      <w:r w:rsidR="003A5AE2" w:rsidRPr="006A45F3">
        <w:rPr>
          <w:rFonts w:ascii="Times New Roman" w:hAnsi="Times New Roman"/>
          <w:sz w:val="24"/>
          <w:szCs w:val="24"/>
          <w:lang w:val="en-US" w:eastAsia="en-GB"/>
        </w:rPr>
        <w:t>g</w:t>
      </w:r>
      <w:r w:rsidR="009A2832" w:rsidRPr="006A45F3">
        <w:rPr>
          <w:rFonts w:ascii="Times New Roman" w:hAnsi="Times New Roman"/>
          <w:sz w:val="24"/>
          <w:szCs w:val="24"/>
          <w:lang w:val="en-US" w:eastAsia="en-GB"/>
        </w:rPr>
        <w:t>rade 2</w:t>
      </w:r>
      <w:r w:rsidR="003E1BCB" w:rsidRPr="006A45F3">
        <w:rPr>
          <w:rFonts w:ascii="Times New Roman" w:hAnsi="Times New Roman"/>
          <w:sz w:val="24"/>
          <w:szCs w:val="24"/>
          <w:lang w:val="en-US" w:eastAsia="en-GB"/>
        </w:rPr>
        <w:t xml:space="preserve"> (</w:t>
      </w:r>
      <w:r w:rsidR="008C00B7" w:rsidRPr="006A45F3">
        <w:rPr>
          <w:rFonts w:ascii="Times New Roman" w:hAnsi="Times New Roman"/>
          <w:i/>
          <w:sz w:val="24"/>
          <w:szCs w:val="24"/>
          <w:lang w:val="en-US" w:eastAsia="en-GB"/>
        </w:rPr>
        <w:t>N</w:t>
      </w:r>
      <w:r w:rsidR="006B03DB" w:rsidRPr="006A45F3">
        <w:rPr>
          <w:rFonts w:ascii="Times New Roman" w:hAnsi="Times New Roman"/>
          <w:sz w:val="24"/>
          <w:szCs w:val="24"/>
          <w:lang w:val="en-US" w:eastAsia="en-GB"/>
        </w:rPr>
        <w:t xml:space="preserve"> = 1451;</w:t>
      </w:r>
      <w:r w:rsidR="003E1BCB" w:rsidRPr="006A45F3">
        <w:rPr>
          <w:rFonts w:ascii="Times New Roman" w:hAnsi="Times New Roman"/>
          <w:sz w:val="24"/>
          <w:szCs w:val="24"/>
          <w:lang w:val="en-CA"/>
        </w:rPr>
        <w:t xml:space="preserve">age: </w:t>
      </w:r>
      <w:r w:rsidR="003E1BCB" w:rsidRPr="006A45F3">
        <w:rPr>
          <w:rFonts w:ascii="Times New Roman" w:hAnsi="Times New Roman"/>
          <w:i/>
          <w:sz w:val="24"/>
          <w:szCs w:val="24"/>
          <w:lang w:val="en-CA"/>
        </w:rPr>
        <w:t>M</w:t>
      </w:r>
      <w:r w:rsidR="003E1BCB" w:rsidRPr="006A45F3">
        <w:rPr>
          <w:rFonts w:ascii="Times New Roman" w:hAnsi="Times New Roman"/>
          <w:sz w:val="24"/>
          <w:szCs w:val="24"/>
          <w:lang w:val="en-CA"/>
        </w:rPr>
        <w:t xml:space="preserve"> = 8.10 years, </w:t>
      </w:r>
      <w:r w:rsidR="003E1BCB" w:rsidRPr="006A45F3">
        <w:rPr>
          <w:rFonts w:ascii="Times New Roman" w:hAnsi="Times New Roman"/>
          <w:i/>
          <w:sz w:val="24"/>
          <w:szCs w:val="24"/>
          <w:lang w:val="en-CA"/>
        </w:rPr>
        <w:t>SD</w:t>
      </w:r>
      <w:r w:rsidR="003E1BCB" w:rsidRPr="006A45F3">
        <w:rPr>
          <w:rFonts w:ascii="Times New Roman" w:hAnsi="Times New Roman"/>
          <w:sz w:val="24"/>
          <w:szCs w:val="24"/>
          <w:lang w:val="en-CA"/>
        </w:rPr>
        <w:t xml:space="preserve"> = .26)</w:t>
      </w:r>
      <w:r w:rsidR="009A2832" w:rsidRPr="006A45F3">
        <w:rPr>
          <w:rFonts w:ascii="Times New Roman" w:hAnsi="Times New Roman"/>
          <w:sz w:val="24"/>
          <w:szCs w:val="24"/>
          <w:lang w:val="en-US" w:eastAsia="en-GB"/>
        </w:rPr>
        <w:t xml:space="preserve">, </w:t>
      </w:r>
      <w:r w:rsidR="00E67C0D" w:rsidRPr="006A45F3">
        <w:rPr>
          <w:rFonts w:ascii="Times New Roman" w:hAnsi="Times New Roman"/>
          <w:sz w:val="24"/>
          <w:szCs w:val="24"/>
          <w:lang w:val="en-US" w:eastAsia="en-GB"/>
        </w:rPr>
        <w:t xml:space="preserve">and </w:t>
      </w:r>
      <w:r w:rsidR="003A5AE2" w:rsidRPr="006A45F3">
        <w:rPr>
          <w:rFonts w:ascii="Times New Roman" w:hAnsi="Times New Roman"/>
          <w:sz w:val="24"/>
          <w:szCs w:val="24"/>
          <w:lang w:val="en-US" w:eastAsia="en-GB"/>
        </w:rPr>
        <w:t>g</w:t>
      </w:r>
      <w:r w:rsidR="00DE293A" w:rsidRPr="006A45F3">
        <w:rPr>
          <w:rFonts w:ascii="Times New Roman" w:hAnsi="Times New Roman"/>
          <w:sz w:val="24"/>
          <w:szCs w:val="24"/>
          <w:lang w:val="en-US" w:eastAsia="en-GB"/>
        </w:rPr>
        <w:t>rade 4</w:t>
      </w:r>
      <w:r w:rsidR="003E1BCB" w:rsidRPr="006A45F3">
        <w:rPr>
          <w:rFonts w:ascii="Times New Roman" w:hAnsi="Times New Roman"/>
          <w:sz w:val="24"/>
          <w:szCs w:val="24"/>
          <w:lang w:val="en-US" w:eastAsia="en-GB"/>
        </w:rPr>
        <w:t xml:space="preserve"> (</w:t>
      </w:r>
      <w:r w:rsidR="008C00B7" w:rsidRPr="006A45F3">
        <w:rPr>
          <w:rFonts w:ascii="Times New Roman" w:hAnsi="Times New Roman"/>
          <w:i/>
          <w:sz w:val="24"/>
          <w:szCs w:val="24"/>
          <w:lang w:val="en-US" w:eastAsia="en-GB"/>
        </w:rPr>
        <w:t>N</w:t>
      </w:r>
      <w:r w:rsidR="008C00B7" w:rsidRPr="006A45F3">
        <w:rPr>
          <w:rFonts w:ascii="Times New Roman" w:hAnsi="Times New Roman"/>
          <w:sz w:val="24"/>
          <w:szCs w:val="24"/>
          <w:lang w:val="en-US" w:eastAsia="en-GB"/>
        </w:rPr>
        <w:t xml:space="preserve"> = 1334; </w:t>
      </w:r>
      <w:r w:rsidR="003E1BCB" w:rsidRPr="006A45F3">
        <w:rPr>
          <w:rFonts w:ascii="Times New Roman" w:hAnsi="Times New Roman"/>
          <w:sz w:val="24"/>
          <w:szCs w:val="24"/>
          <w:lang w:val="en-CA"/>
        </w:rPr>
        <w:t xml:space="preserve">age: </w:t>
      </w:r>
      <w:r w:rsidR="003E1BCB" w:rsidRPr="006A45F3">
        <w:rPr>
          <w:rFonts w:ascii="Times New Roman" w:hAnsi="Times New Roman"/>
          <w:i/>
          <w:sz w:val="24"/>
          <w:szCs w:val="24"/>
          <w:lang w:val="en-CA"/>
        </w:rPr>
        <w:t>M</w:t>
      </w:r>
      <w:r w:rsidR="003E1BCB" w:rsidRPr="006A45F3">
        <w:rPr>
          <w:rFonts w:ascii="Times New Roman" w:hAnsi="Times New Roman"/>
          <w:sz w:val="24"/>
          <w:szCs w:val="24"/>
          <w:lang w:val="en-CA"/>
        </w:rPr>
        <w:t xml:space="preserve"> = 10.14 years, </w:t>
      </w:r>
      <w:r w:rsidR="003E1BCB" w:rsidRPr="006A45F3">
        <w:rPr>
          <w:rFonts w:ascii="Times New Roman" w:hAnsi="Times New Roman"/>
          <w:i/>
          <w:sz w:val="24"/>
          <w:szCs w:val="24"/>
          <w:lang w:val="en-CA"/>
        </w:rPr>
        <w:t>SD</w:t>
      </w:r>
      <w:r w:rsidR="003E1BCB" w:rsidRPr="006A45F3">
        <w:rPr>
          <w:rFonts w:ascii="Times New Roman" w:hAnsi="Times New Roman"/>
          <w:sz w:val="24"/>
          <w:szCs w:val="24"/>
          <w:lang w:val="en-CA"/>
        </w:rPr>
        <w:t xml:space="preserve"> = .26)</w:t>
      </w:r>
      <w:r w:rsidR="00DE293A" w:rsidRPr="006A45F3">
        <w:rPr>
          <w:rFonts w:ascii="Times New Roman" w:hAnsi="Times New Roman"/>
          <w:sz w:val="24"/>
          <w:szCs w:val="24"/>
          <w:lang w:val="en-US" w:eastAsia="en-GB"/>
        </w:rPr>
        <w:t>.</w:t>
      </w:r>
      <w:r w:rsidR="006A0A73">
        <w:rPr>
          <w:rFonts w:ascii="Times New Roman" w:hAnsi="Times New Roman"/>
          <w:sz w:val="24"/>
          <w:szCs w:val="24"/>
          <w:lang w:val="en-US" w:eastAsia="en-GB"/>
        </w:rPr>
        <w:t>Participating c</w:t>
      </w:r>
      <w:r w:rsidR="006B03DB" w:rsidRPr="006A45F3">
        <w:rPr>
          <w:rFonts w:ascii="Times New Roman" w:hAnsi="Times New Roman"/>
          <w:sz w:val="24"/>
          <w:szCs w:val="24"/>
          <w:lang w:val="en-US" w:eastAsia="en-GB"/>
        </w:rPr>
        <w:t xml:space="preserve">hildren </w:t>
      </w:r>
      <w:r w:rsidR="006A0A73">
        <w:rPr>
          <w:rFonts w:ascii="Times New Roman" w:hAnsi="Times New Roman"/>
          <w:sz w:val="24"/>
          <w:szCs w:val="24"/>
          <w:lang w:val="en-US" w:eastAsia="en-GB"/>
        </w:rPr>
        <w:t>started</w:t>
      </w:r>
      <w:r w:rsidR="006B03DB" w:rsidRPr="006A45F3">
        <w:rPr>
          <w:rFonts w:ascii="Times New Roman" w:hAnsi="Times New Roman"/>
          <w:sz w:val="24"/>
          <w:szCs w:val="24"/>
          <w:lang w:val="en-US" w:eastAsia="en-GB"/>
        </w:rPr>
        <w:t xml:space="preserve">school the same year. </w:t>
      </w:r>
      <w:r w:rsidR="006B03DB" w:rsidRPr="006A45F3">
        <w:rPr>
          <w:rFonts w:ascii="Times New Roman" w:hAnsi="Times New Roman"/>
          <w:sz w:val="24"/>
          <w:szCs w:val="24"/>
          <w:lang w:val="en-CA"/>
        </w:rPr>
        <w:t xml:space="preserve">The average attrition rate from ages 7 to </w:t>
      </w:r>
      <w:r w:rsidR="00E67C0D" w:rsidRPr="006A45F3">
        <w:rPr>
          <w:rFonts w:ascii="Times New Roman" w:hAnsi="Times New Roman"/>
          <w:sz w:val="24"/>
          <w:szCs w:val="24"/>
          <w:lang w:val="en-CA"/>
        </w:rPr>
        <w:t xml:space="preserve">10 </w:t>
      </w:r>
      <w:r w:rsidR="006B03DB" w:rsidRPr="006A45F3">
        <w:rPr>
          <w:rFonts w:ascii="Times New Roman" w:hAnsi="Times New Roman"/>
          <w:sz w:val="24"/>
          <w:szCs w:val="24"/>
          <w:lang w:val="en-CA"/>
        </w:rPr>
        <w:t xml:space="preserve">was </w:t>
      </w:r>
      <w:r w:rsidR="00C862E3" w:rsidRPr="006A45F3">
        <w:rPr>
          <w:rFonts w:ascii="Times New Roman" w:hAnsi="Times New Roman"/>
          <w:sz w:val="24"/>
          <w:szCs w:val="24"/>
          <w:lang w:val="en-CA"/>
        </w:rPr>
        <w:t xml:space="preserve">4.37 </w:t>
      </w:r>
      <w:r w:rsidR="006B03DB" w:rsidRPr="006A45F3">
        <w:rPr>
          <w:rFonts w:ascii="Times New Roman" w:hAnsi="Times New Roman"/>
          <w:sz w:val="24"/>
          <w:szCs w:val="24"/>
          <w:lang w:val="en-CA"/>
        </w:rPr>
        <w:t>% per year</w:t>
      </w:r>
      <w:r w:rsidR="006B03DB" w:rsidRPr="006A45F3">
        <w:rPr>
          <w:rFonts w:ascii="Times New Roman" w:hAnsi="Times New Roman"/>
          <w:sz w:val="24"/>
          <w:szCs w:val="24"/>
          <w:lang w:val="en-US" w:eastAsia="en-GB"/>
        </w:rPr>
        <w:t>, a</w:t>
      </w:r>
      <w:r w:rsidR="008C00B7" w:rsidRPr="006A45F3">
        <w:rPr>
          <w:rFonts w:ascii="Times New Roman" w:hAnsi="Times New Roman"/>
          <w:sz w:val="24"/>
          <w:szCs w:val="24"/>
          <w:lang w:val="en-US" w:eastAsia="en-GB"/>
        </w:rPr>
        <w:t xml:space="preserve">lthough </w:t>
      </w:r>
      <w:r w:rsidR="00060D81" w:rsidRPr="006A45F3">
        <w:rPr>
          <w:rFonts w:ascii="Times New Roman" w:hAnsi="Times New Roman"/>
          <w:sz w:val="24"/>
          <w:szCs w:val="24"/>
          <w:lang w:val="en-US" w:eastAsia="en-GB"/>
        </w:rPr>
        <w:t>it</w:t>
      </w:r>
      <w:r w:rsidR="006A0A73">
        <w:rPr>
          <w:rFonts w:ascii="Times New Roman" w:hAnsi="Times New Roman"/>
          <w:sz w:val="24"/>
          <w:szCs w:val="24"/>
          <w:lang w:val="en-US" w:eastAsia="en-GB"/>
        </w:rPr>
        <w:t>varied</w:t>
      </w:r>
      <w:r w:rsidR="008C00B7" w:rsidRPr="006A45F3">
        <w:rPr>
          <w:rFonts w:ascii="Times New Roman" w:hAnsi="Times New Roman"/>
          <w:sz w:val="24"/>
          <w:szCs w:val="24"/>
          <w:lang w:val="en-US" w:eastAsia="en-GB"/>
        </w:rPr>
        <w:t xml:space="preserve"> slightlyacross measures</w:t>
      </w:r>
      <w:r w:rsidR="006A0A73">
        <w:rPr>
          <w:rFonts w:ascii="Times New Roman" w:hAnsi="Times New Roman"/>
          <w:sz w:val="24"/>
          <w:szCs w:val="24"/>
          <w:lang w:val="en-US" w:eastAsia="en-GB"/>
        </w:rPr>
        <w:t xml:space="preserve"> and analyses</w:t>
      </w:r>
      <w:r w:rsidR="00D969C6" w:rsidRPr="006A45F3">
        <w:rPr>
          <w:rFonts w:ascii="Times New Roman" w:hAnsi="Times New Roman"/>
          <w:sz w:val="24"/>
          <w:szCs w:val="24"/>
          <w:lang w:val="en-US" w:eastAsia="en-GB"/>
        </w:rPr>
        <w:t xml:space="preserve"> (</w:t>
      </w:r>
      <w:r w:rsidR="006A0A73" w:rsidRPr="006A45F3">
        <w:rPr>
          <w:rFonts w:ascii="Times New Roman" w:hAnsi="Times New Roman"/>
          <w:sz w:val="24"/>
          <w:szCs w:val="24"/>
          <w:lang w:val="en-US" w:eastAsia="en-GB"/>
        </w:rPr>
        <w:t>between 1323 and 1478</w:t>
      </w:r>
      <w:r w:rsidR="006A0A73">
        <w:rPr>
          <w:rFonts w:ascii="Times New Roman" w:hAnsi="Times New Roman"/>
          <w:sz w:val="24"/>
          <w:szCs w:val="24"/>
          <w:lang w:val="en-US" w:eastAsia="en-GB"/>
        </w:rPr>
        <w:t xml:space="preserve">; </w:t>
      </w:r>
      <w:r w:rsidR="00D969C6" w:rsidRPr="006A45F3">
        <w:rPr>
          <w:rFonts w:ascii="Times New Roman" w:hAnsi="Times New Roman"/>
          <w:sz w:val="24"/>
          <w:szCs w:val="24"/>
          <w:lang w:val="en-US" w:eastAsia="en-GB"/>
        </w:rPr>
        <w:t>s</w:t>
      </w:r>
      <w:r w:rsidR="009439DD" w:rsidRPr="006A45F3">
        <w:rPr>
          <w:rFonts w:ascii="Times New Roman" w:hAnsi="Times New Roman"/>
          <w:sz w:val="24"/>
          <w:szCs w:val="24"/>
          <w:lang w:val="en-US" w:eastAsia="en-GB"/>
        </w:rPr>
        <w:t xml:space="preserve">ee Table </w:t>
      </w:r>
      <w:r w:rsidR="003E1BCB" w:rsidRPr="006A45F3">
        <w:rPr>
          <w:rFonts w:ascii="Times New Roman" w:hAnsi="Times New Roman"/>
          <w:sz w:val="24"/>
          <w:szCs w:val="24"/>
          <w:lang w:val="en-US" w:eastAsia="en-GB"/>
        </w:rPr>
        <w:t>1</w:t>
      </w:r>
      <w:r w:rsidR="00D969C6" w:rsidRPr="006A45F3">
        <w:rPr>
          <w:rFonts w:ascii="Times New Roman" w:hAnsi="Times New Roman"/>
          <w:sz w:val="24"/>
          <w:szCs w:val="24"/>
          <w:lang w:val="en-US" w:eastAsia="en-GB"/>
        </w:rPr>
        <w:t>)</w:t>
      </w:r>
      <w:r w:rsidR="003E1BCB" w:rsidRPr="006A45F3">
        <w:rPr>
          <w:rFonts w:ascii="Times New Roman" w:hAnsi="Times New Roman"/>
          <w:sz w:val="24"/>
          <w:szCs w:val="24"/>
          <w:lang w:val="en-US" w:eastAsia="en-GB"/>
        </w:rPr>
        <w:t xml:space="preserve">. </w:t>
      </w:r>
    </w:p>
    <w:p w:rsidR="009A2832" w:rsidRPr="006A45F3" w:rsidRDefault="009A2832" w:rsidP="00886F75">
      <w:pPr>
        <w:spacing w:after="0" w:line="480" w:lineRule="auto"/>
        <w:rPr>
          <w:rFonts w:ascii="Times New Roman" w:hAnsi="Times New Roman"/>
          <w:b/>
          <w:sz w:val="24"/>
          <w:szCs w:val="24"/>
          <w:lang w:val="en-CA"/>
        </w:rPr>
      </w:pPr>
      <w:r w:rsidRPr="006A45F3">
        <w:rPr>
          <w:rFonts w:ascii="Times New Roman" w:hAnsi="Times New Roman"/>
          <w:b/>
          <w:sz w:val="24"/>
          <w:szCs w:val="24"/>
          <w:lang w:val="en-CA"/>
        </w:rPr>
        <w:t xml:space="preserve">Procedure </w:t>
      </w:r>
    </w:p>
    <w:p w:rsidR="009A2832" w:rsidRPr="006A45F3" w:rsidRDefault="006A0A73" w:rsidP="00C22B1F">
      <w:pPr>
        <w:autoSpaceDE w:val="0"/>
        <w:autoSpaceDN w:val="0"/>
        <w:adjustRightInd w:val="0"/>
        <w:spacing w:after="0" w:line="480" w:lineRule="auto"/>
        <w:ind w:firstLine="708"/>
        <w:rPr>
          <w:rFonts w:ascii="Times New Roman" w:hAnsi="Times New Roman"/>
          <w:sz w:val="24"/>
          <w:szCs w:val="24"/>
          <w:lang w:val="en-CA"/>
        </w:rPr>
      </w:pPr>
      <w:r>
        <w:rPr>
          <w:rFonts w:ascii="Times New Roman" w:hAnsi="Times New Roman"/>
          <w:sz w:val="24"/>
          <w:szCs w:val="24"/>
          <w:lang w:val="en-CA"/>
        </w:rPr>
        <w:t>A</w:t>
      </w:r>
      <w:r w:rsidR="009D2380" w:rsidRPr="006A45F3">
        <w:rPr>
          <w:rFonts w:ascii="Times New Roman" w:hAnsi="Times New Roman"/>
          <w:sz w:val="24"/>
          <w:szCs w:val="24"/>
          <w:lang w:val="en-CA"/>
        </w:rPr>
        <w:t>chievement</w:t>
      </w:r>
      <w:r w:rsidR="00C231AB" w:rsidRPr="006A45F3">
        <w:rPr>
          <w:rFonts w:ascii="Times New Roman" w:hAnsi="Times New Roman"/>
          <w:sz w:val="24"/>
          <w:szCs w:val="24"/>
          <w:lang w:val="en-CA"/>
        </w:rPr>
        <w:t xml:space="preserve">measures </w:t>
      </w:r>
      <w:r w:rsidR="00E63DF5" w:rsidRPr="006A45F3">
        <w:rPr>
          <w:rFonts w:ascii="Times New Roman" w:hAnsi="Times New Roman"/>
          <w:sz w:val="24"/>
          <w:szCs w:val="24"/>
          <w:lang w:val="en-CA"/>
        </w:rPr>
        <w:t xml:space="preserve">in mathematics </w:t>
      </w:r>
      <w:r w:rsidR="00C231AB" w:rsidRPr="006A45F3">
        <w:rPr>
          <w:rFonts w:ascii="Times New Roman" w:hAnsi="Times New Roman"/>
          <w:sz w:val="24"/>
          <w:szCs w:val="24"/>
          <w:lang w:val="en-CA"/>
        </w:rPr>
        <w:t>were</w:t>
      </w:r>
      <w:r w:rsidRPr="006A45F3">
        <w:rPr>
          <w:rFonts w:ascii="Times New Roman" w:hAnsi="Times New Roman"/>
          <w:sz w:val="24"/>
          <w:szCs w:val="24"/>
          <w:lang w:val="en-CA"/>
        </w:rPr>
        <w:t>individually</w:t>
      </w:r>
      <w:r w:rsidR="00C231AB" w:rsidRPr="006A45F3">
        <w:rPr>
          <w:rFonts w:ascii="Times New Roman" w:hAnsi="Times New Roman"/>
          <w:sz w:val="24"/>
          <w:szCs w:val="24"/>
          <w:lang w:val="en-CA"/>
        </w:rPr>
        <w:t xml:space="preserve"> administrated</w:t>
      </w:r>
      <w:r w:rsidRPr="006A45F3">
        <w:rPr>
          <w:rFonts w:ascii="Times New Roman" w:hAnsi="Times New Roman"/>
          <w:sz w:val="24"/>
          <w:szCs w:val="24"/>
          <w:lang w:val="en-CA"/>
        </w:rPr>
        <w:t>at school</w:t>
      </w:r>
      <w:r>
        <w:rPr>
          <w:rFonts w:ascii="Times New Roman" w:hAnsi="Times New Roman"/>
          <w:sz w:val="24"/>
          <w:szCs w:val="24"/>
          <w:lang w:val="en-CA"/>
        </w:rPr>
        <w:t>,</w:t>
      </w:r>
      <w:r w:rsidRPr="006A45F3">
        <w:rPr>
          <w:rFonts w:ascii="Times New Roman" w:hAnsi="Times New Roman"/>
          <w:sz w:val="24"/>
          <w:szCs w:val="24"/>
          <w:lang w:val="en-CA"/>
        </w:rPr>
        <w:t xml:space="preserve"> or at home</w:t>
      </w:r>
      <w:r w:rsidR="00C923F3" w:rsidRPr="006A45F3">
        <w:rPr>
          <w:rFonts w:ascii="Times New Roman" w:hAnsi="Times New Roman"/>
          <w:sz w:val="24"/>
          <w:szCs w:val="24"/>
          <w:lang w:val="en-CA"/>
        </w:rPr>
        <w:t xml:space="preserve">by a </w:t>
      </w:r>
      <w:r w:rsidR="00CD5D78" w:rsidRPr="006A45F3">
        <w:rPr>
          <w:rFonts w:ascii="Times New Roman" w:hAnsi="Times New Roman"/>
          <w:sz w:val="24"/>
          <w:szCs w:val="24"/>
          <w:lang w:val="en-CA"/>
        </w:rPr>
        <w:t xml:space="preserve">trained </w:t>
      </w:r>
      <w:r w:rsidR="00C923F3" w:rsidRPr="006A45F3">
        <w:rPr>
          <w:rFonts w:ascii="Times New Roman" w:hAnsi="Times New Roman"/>
          <w:sz w:val="24"/>
          <w:szCs w:val="24"/>
          <w:lang w:val="en-CA"/>
        </w:rPr>
        <w:t>research assistant</w:t>
      </w:r>
      <w:r w:rsidR="009A2832" w:rsidRPr="006A45F3">
        <w:rPr>
          <w:rFonts w:ascii="Times New Roman" w:hAnsi="Times New Roman"/>
          <w:sz w:val="24"/>
          <w:szCs w:val="24"/>
          <w:lang w:val="en-CA"/>
        </w:rPr>
        <w:t xml:space="preserve">. Motivation was assessed </w:t>
      </w:r>
      <w:r w:rsidR="00365B77" w:rsidRPr="006A45F3">
        <w:rPr>
          <w:rFonts w:ascii="Times New Roman" w:hAnsi="Times New Roman"/>
          <w:sz w:val="24"/>
          <w:szCs w:val="24"/>
          <w:lang w:val="en-CA"/>
        </w:rPr>
        <w:t xml:space="preserve">through a questionnaire filled out by children </w:t>
      </w:r>
      <w:r w:rsidR="009637EE" w:rsidRPr="006A45F3">
        <w:rPr>
          <w:rFonts w:ascii="Times New Roman" w:hAnsi="Times New Roman"/>
          <w:sz w:val="24"/>
          <w:szCs w:val="24"/>
          <w:lang w:val="en-CA"/>
        </w:rPr>
        <w:t xml:space="preserve">during a face-to-face interview. </w:t>
      </w:r>
    </w:p>
    <w:p w:rsidR="0013457B" w:rsidRPr="006A45F3" w:rsidRDefault="0013457B" w:rsidP="008F379F">
      <w:pPr>
        <w:spacing w:after="0" w:line="480" w:lineRule="auto"/>
        <w:rPr>
          <w:rFonts w:ascii="Times New Roman" w:hAnsi="Times New Roman"/>
          <w:b/>
          <w:sz w:val="24"/>
          <w:szCs w:val="24"/>
          <w:lang w:val="en-CA"/>
        </w:rPr>
      </w:pPr>
      <w:r w:rsidRPr="006A45F3">
        <w:rPr>
          <w:rFonts w:ascii="Times New Roman" w:hAnsi="Times New Roman"/>
          <w:b/>
          <w:sz w:val="24"/>
          <w:szCs w:val="24"/>
          <w:lang w:val="en-CA"/>
        </w:rPr>
        <w:t>Instruments</w:t>
      </w:r>
    </w:p>
    <w:p w:rsidR="00FC133A" w:rsidRPr="006A45F3" w:rsidRDefault="00FC133A" w:rsidP="008F379F">
      <w:pPr>
        <w:widowControl w:val="0"/>
        <w:autoSpaceDE w:val="0"/>
        <w:autoSpaceDN w:val="0"/>
        <w:adjustRightInd w:val="0"/>
        <w:spacing w:after="0" w:line="480" w:lineRule="auto"/>
        <w:ind w:firstLine="708"/>
        <w:rPr>
          <w:rFonts w:ascii="Times New Roman" w:hAnsi="Times New Roman"/>
          <w:sz w:val="24"/>
          <w:szCs w:val="24"/>
          <w:lang w:val="en-US" w:eastAsia="en-GB"/>
        </w:rPr>
      </w:pPr>
      <w:r w:rsidRPr="006A45F3">
        <w:rPr>
          <w:rFonts w:ascii="Times New Roman" w:hAnsi="Times New Roman"/>
          <w:b/>
          <w:sz w:val="24"/>
          <w:szCs w:val="24"/>
          <w:lang w:val="en-CA"/>
        </w:rPr>
        <w:t>Motivation in mathematics.</w:t>
      </w:r>
      <w:r w:rsidR="00741A12" w:rsidRPr="006A45F3">
        <w:rPr>
          <w:rFonts w:ascii="Times New Roman" w:hAnsi="Times New Roman"/>
          <w:sz w:val="24"/>
          <w:szCs w:val="24"/>
          <w:lang w:val="en-CA"/>
        </w:rPr>
        <w:t>Children</w:t>
      </w:r>
      <w:r w:rsidR="00741A12" w:rsidRPr="006A45F3">
        <w:rPr>
          <w:rFonts w:ascii="Times New Roman" w:hAnsi="Times New Roman"/>
          <w:bCs/>
          <w:sz w:val="24"/>
          <w:szCs w:val="24"/>
          <w:lang w:val="en-CA"/>
        </w:rPr>
        <w:t>s</w:t>
      </w:r>
      <w:r w:rsidRPr="006A45F3">
        <w:rPr>
          <w:rFonts w:ascii="Times New Roman" w:hAnsi="Times New Roman"/>
          <w:bCs/>
          <w:sz w:val="24"/>
          <w:szCs w:val="24"/>
          <w:lang w:val="en-CA"/>
        </w:rPr>
        <w:t xml:space="preserve">elf-reported </w:t>
      </w:r>
      <w:r w:rsidR="00741A12" w:rsidRPr="006A45F3">
        <w:rPr>
          <w:rFonts w:ascii="Times New Roman" w:hAnsi="Times New Roman"/>
          <w:bCs/>
          <w:sz w:val="24"/>
          <w:szCs w:val="24"/>
          <w:lang w:val="en-CA"/>
        </w:rPr>
        <w:t>their</w:t>
      </w:r>
      <w:r w:rsidRPr="006A45F3">
        <w:rPr>
          <w:rFonts w:ascii="Times New Roman" w:hAnsi="Times New Roman"/>
          <w:sz w:val="24"/>
          <w:szCs w:val="24"/>
          <w:lang w:val="en-CA"/>
        </w:rPr>
        <w:t xml:space="preserve"> intrinsic motivation in mathematics </w:t>
      </w:r>
      <w:r w:rsidR="009123DD" w:rsidRPr="006A45F3">
        <w:rPr>
          <w:rFonts w:ascii="Times New Roman" w:hAnsi="Times New Roman"/>
          <w:sz w:val="24"/>
          <w:szCs w:val="24"/>
          <w:lang w:val="en-CA"/>
        </w:rPr>
        <w:t>with</w:t>
      </w:r>
      <w:r w:rsidRPr="006A45F3">
        <w:rPr>
          <w:rFonts w:ascii="Times New Roman" w:hAnsi="Times New Roman"/>
          <w:sz w:val="24"/>
          <w:szCs w:val="24"/>
          <w:lang w:val="en-CA"/>
        </w:rPr>
        <w:t xml:space="preserve"> 3 items from </w:t>
      </w:r>
      <w:r w:rsidRPr="006A45F3">
        <w:rPr>
          <w:rFonts w:ascii="Times New Roman" w:hAnsi="Times New Roman"/>
          <w:sz w:val="24"/>
          <w:szCs w:val="24"/>
          <w:lang w:val="en-US"/>
        </w:rPr>
        <w:t>The Elementary School Motivation Scale</w:t>
      </w:r>
      <w:r w:rsidRPr="006A45F3">
        <w:rPr>
          <w:rFonts w:ascii="Times New Roman" w:hAnsi="Times New Roman"/>
          <w:sz w:val="24"/>
          <w:szCs w:val="24"/>
          <w:lang w:val="en-CA"/>
        </w:rPr>
        <w:t xml:space="preserve"> (Guay et al., 2010): “I like mathematics”; “Mathematics interest me a lot”; “I do mathematics even when I am not obliged to do so”. </w:t>
      </w:r>
      <w:r w:rsidR="00F04D61" w:rsidRPr="006A45F3">
        <w:rPr>
          <w:rFonts w:ascii="Times New Roman" w:hAnsi="Times New Roman"/>
          <w:sz w:val="24"/>
          <w:szCs w:val="24"/>
          <w:lang w:val="en-US" w:eastAsia="en-GB"/>
        </w:rPr>
        <w:t>Six independent experts had reviewed the items and approved the content and response format; a confirmatory factor analysis also revealed a</w:t>
      </w:r>
      <w:r w:rsidR="009123DD" w:rsidRPr="006A45F3">
        <w:rPr>
          <w:rFonts w:ascii="Times New Roman" w:hAnsi="Times New Roman"/>
          <w:sz w:val="24"/>
          <w:szCs w:val="24"/>
          <w:lang w:val="en-US" w:eastAsia="en-GB"/>
        </w:rPr>
        <w:t>n adequate</w:t>
      </w:r>
      <w:r w:rsidR="00F04D61" w:rsidRPr="006A45F3">
        <w:rPr>
          <w:rFonts w:ascii="Times New Roman" w:hAnsi="Times New Roman"/>
          <w:sz w:val="24"/>
          <w:szCs w:val="24"/>
          <w:lang w:val="en-US" w:eastAsia="en-GB"/>
        </w:rPr>
        <w:t xml:space="preserve"> factor structure (Guay et al., 2010). </w:t>
      </w:r>
      <w:r w:rsidR="00F04D61" w:rsidRPr="006A45F3">
        <w:rPr>
          <w:rFonts w:ascii="Times New Roman" w:hAnsi="Times New Roman"/>
          <w:sz w:val="24"/>
          <w:szCs w:val="24"/>
          <w:lang w:val="en-CA"/>
        </w:rPr>
        <w:t>Children</w:t>
      </w:r>
      <w:r w:rsidRPr="006A45F3">
        <w:rPr>
          <w:rFonts w:ascii="Times New Roman" w:hAnsi="Times New Roman"/>
          <w:sz w:val="24"/>
          <w:szCs w:val="24"/>
          <w:lang w:val="en-CA"/>
        </w:rPr>
        <w:t>answer</w:t>
      </w:r>
      <w:r w:rsidR="006F24FC">
        <w:rPr>
          <w:rFonts w:ascii="Times New Roman" w:hAnsi="Times New Roman"/>
          <w:sz w:val="24"/>
          <w:szCs w:val="24"/>
          <w:lang w:val="en-CA"/>
        </w:rPr>
        <w:t>ed</w:t>
      </w:r>
      <w:r w:rsidRPr="006A45F3">
        <w:rPr>
          <w:rFonts w:ascii="Times New Roman" w:hAnsi="Times New Roman"/>
          <w:sz w:val="24"/>
          <w:szCs w:val="24"/>
          <w:lang w:val="en-CA"/>
        </w:rPr>
        <w:t xml:space="preserve"> each item using a </w:t>
      </w:r>
      <w:r w:rsidR="00F95194" w:rsidRPr="006A45F3">
        <w:rPr>
          <w:rFonts w:ascii="Times New Roman" w:hAnsi="Times New Roman"/>
          <w:sz w:val="24"/>
          <w:szCs w:val="24"/>
          <w:lang w:val="en-CA"/>
        </w:rPr>
        <w:t>4</w:t>
      </w:r>
      <w:r w:rsidRPr="006A45F3">
        <w:rPr>
          <w:rFonts w:ascii="Times New Roman" w:hAnsi="Times New Roman"/>
          <w:sz w:val="24"/>
          <w:szCs w:val="24"/>
          <w:lang w:val="en-CA"/>
        </w:rPr>
        <w:t xml:space="preserve">-point Likert’s scale ranging from </w:t>
      </w:r>
      <w:r w:rsidR="00747846" w:rsidRPr="006A45F3">
        <w:rPr>
          <w:rFonts w:ascii="Times New Roman" w:hAnsi="Times New Roman"/>
          <w:sz w:val="24"/>
          <w:szCs w:val="24"/>
          <w:lang w:val="en-CA"/>
        </w:rPr>
        <w:t>1 (</w:t>
      </w:r>
      <w:r w:rsidRPr="006A45F3">
        <w:rPr>
          <w:rFonts w:ascii="Times New Roman" w:hAnsi="Times New Roman"/>
          <w:sz w:val="24"/>
          <w:szCs w:val="24"/>
          <w:lang w:val="en-CA"/>
        </w:rPr>
        <w:t>never enjoying</w:t>
      </w:r>
      <w:r w:rsidR="00747846" w:rsidRPr="006A45F3">
        <w:rPr>
          <w:rFonts w:ascii="Times New Roman" w:hAnsi="Times New Roman"/>
          <w:sz w:val="24"/>
          <w:szCs w:val="24"/>
          <w:lang w:val="en-CA"/>
        </w:rPr>
        <w:t xml:space="preserve">) </w:t>
      </w:r>
      <w:r w:rsidRPr="006A45F3">
        <w:rPr>
          <w:rFonts w:ascii="Times New Roman" w:hAnsi="Times New Roman"/>
          <w:sz w:val="24"/>
          <w:szCs w:val="24"/>
          <w:lang w:val="en-CA"/>
        </w:rPr>
        <w:t xml:space="preserve">– </w:t>
      </w:r>
      <w:r w:rsidR="00F95194" w:rsidRPr="006A45F3">
        <w:rPr>
          <w:rFonts w:ascii="Times New Roman" w:hAnsi="Times New Roman"/>
          <w:sz w:val="24"/>
          <w:szCs w:val="24"/>
          <w:lang w:val="en-CA"/>
        </w:rPr>
        <w:t>4</w:t>
      </w:r>
      <w:r w:rsidR="00747846" w:rsidRPr="006A45F3">
        <w:rPr>
          <w:rFonts w:ascii="Times New Roman" w:hAnsi="Times New Roman"/>
          <w:sz w:val="24"/>
          <w:szCs w:val="24"/>
          <w:lang w:val="en-CA"/>
        </w:rPr>
        <w:t xml:space="preserve"> (</w:t>
      </w:r>
      <w:r w:rsidRPr="006A45F3">
        <w:rPr>
          <w:rFonts w:ascii="Times New Roman" w:hAnsi="Times New Roman"/>
          <w:sz w:val="24"/>
          <w:szCs w:val="24"/>
          <w:lang w:val="en-CA"/>
        </w:rPr>
        <w:t>always enjoying</w:t>
      </w:r>
      <w:r w:rsidR="00747846" w:rsidRPr="006A45F3">
        <w:rPr>
          <w:rFonts w:ascii="Times New Roman" w:hAnsi="Times New Roman"/>
          <w:sz w:val="24"/>
          <w:szCs w:val="24"/>
          <w:lang w:val="en-CA"/>
        </w:rPr>
        <w:t>)</w:t>
      </w:r>
      <w:r w:rsidRPr="006A45F3">
        <w:rPr>
          <w:rFonts w:ascii="Times New Roman" w:hAnsi="Times New Roman"/>
          <w:sz w:val="24"/>
          <w:szCs w:val="24"/>
          <w:lang w:val="en-CA"/>
        </w:rPr>
        <w:t xml:space="preserve"> mathematics. The internal consistency of the </w:t>
      </w:r>
      <w:r w:rsidR="00741A12" w:rsidRPr="006A45F3">
        <w:rPr>
          <w:rFonts w:ascii="Times New Roman" w:hAnsi="Times New Roman"/>
          <w:sz w:val="24"/>
          <w:szCs w:val="24"/>
          <w:lang w:val="en-CA"/>
        </w:rPr>
        <w:t xml:space="preserve">scale </w:t>
      </w:r>
      <w:r w:rsidR="008927EC" w:rsidRPr="006A45F3">
        <w:rPr>
          <w:rFonts w:ascii="Times New Roman" w:hAnsi="Times New Roman"/>
          <w:sz w:val="24"/>
          <w:szCs w:val="24"/>
          <w:lang w:val="en-CA"/>
        </w:rPr>
        <w:t>ranged</w:t>
      </w:r>
      <w:r w:rsidRPr="006A45F3">
        <w:rPr>
          <w:rFonts w:ascii="Times New Roman" w:hAnsi="Times New Roman"/>
          <w:sz w:val="24"/>
          <w:szCs w:val="24"/>
          <w:lang w:val="en-US" w:eastAsia="en-GB"/>
        </w:rPr>
        <w:t xml:space="preserve"> from .75 to .81</w:t>
      </w:r>
      <w:r w:rsidR="00741A12" w:rsidRPr="006A45F3">
        <w:rPr>
          <w:rFonts w:ascii="Times New Roman" w:hAnsi="Times New Roman"/>
          <w:sz w:val="24"/>
          <w:szCs w:val="24"/>
          <w:lang w:val="en-CA"/>
        </w:rPr>
        <w:t xml:space="preserve">from </w:t>
      </w:r>
      <w:r w:rsidR="009123DD" w:rsidRPr="006A45F3">
        <w:rPr>
          <w:rFonts w:ascii="Times New Roman" w:hAnsi="Times New Roman"/>
          <w:sz w:val="24"/>
          <w:szCs w:val="24"/>
          <w:lang w:val="en-CA"/>
        </w:rPr>
        <w:t>grade 1</w:t>
      </w:r>
      <w:r w:rsidR="00741A12" w:rsidRPr="006A45F3">
        <w:rPr>
          <w:rFonts w:ascii="Times New Roman" w:hAnsi="Times New Roman"/>
          <w:sz w:val="24"/>
          <w:szCs w:val="24"/>
          <w:lang w:val="en-CA"/>
        </w:rPr>
        <w:t xml:space="preserve"> to grade </w:t>
      </w:r>
      <w:r w:rsidR="009123DD" w:rsidRPr="006A45F3">
        <w:rPr>
          <w:rFonts w:ascii="Times New Roman" w:hAnsi="Times New Roman"/>
          <w:sz w:val="24"/>
          <w:szCs w:val="24"/>
          <w:lang w:val="en-CA"/>
        </w:rPr>
        <w:t>3 (Guay et al., 2010)</w:t>
      </w:r>
      <w:r w:rsidRPr="006A45F3">
        <w:rPr>
          <w:rFonts w:ascii="Times New Roman" w:hAnsi="Times New Roman"/>
          <w:sz w:val="24"/>
          <w:szCs w:val="24"/>
          <w:lang w:val="en-US" w:eastAsia="en-GB"/>
        </w:rPr>
        <w:t>.</w:t>
      </w:r>
    </w:p>
    <w:p w:rsidR="00934187" w:rsidRPr="006A45F3" w:rsidRDefault="009D2380" w:rsidP="00AD19F4">
      <w:pPr>
        <w:widowControl w:val="0"/>
        <w:autoSpaceDE w:val="0"/>
        <w:autoSpaceDN w:val="0"/>
        <w:adjustRightInd w:val="0"/>
        <w:spacing w:after="0" w:line="480" w:lineRule="auto"/>
        <w:ind w:firstLine="708"/>
        <w:rPr>
          <w:rFonts w:ascii="Times New Roman" w:hAnsi="Times New Roman"/>
          <w:sz w:val="24"/>
          <w:szCs w:val="24"/>
          <w:lang w:val="en-CA"/>
        </w:rPr>
      </w:pPr>
      <w:r w:rsidRPr="006A45F3">
        <w:rPr>
          <w:rFonts w:ascii="Times New Roman" w:hAnsi="Times New Roman"/>
          <w:b/>
          <w:sz w:val="24"/>
          <w:szCs w:val="24"/>
          <w:lang w:val="en-CA"/>
        </w:rPr>
        <w:t>Achievement</w:t>
      </w:r>
      <w:r w:rsidR="000D0440" w:rsidRPr="006A45F3">
        <w:rPr>
          <w:rFonts w:ascii="Times New Roman" w:hAnsi="Times New Roman"/>
          <w:b/>
          <w:sz w:val="24"/>
          <w:szCs w:val="24"/>
          <w:lang w:val="en-CA"/>
        </w:rPr>
        <w:t xml:space="preserve"> in mathematics</w:t>
      </w:r>
      <w:r w:rsidR="0013457B" w:rsidRPr="006A45F3">
        <w:rPr>
          <w:rFonts w:ascii="Times New Roman" w:hAnsi="Times New Roman"/>
          <w:b/>
          <w:sz w:val="24"/>
          <w:szCs w:val="24"/>
          <w:lang w:val="en-CA"/>
        </w:rPr>
        <w:t>.</w:t>
      </w:r>
      <w:r w:rsidRPr="006A45F3">
        <w:rPr>
          <w:rFonts w:ascii="Times New Roman" w:hAnsi="Times New Roman"/>
          <w:sz w:val="24"/>
          <w:szCs w:val="24"/>
          <w:lang w:val="en-CA"/>
        </w:rPr>
        <w:t>Achievement</w:t>
      </w:r>
      <w:r w:rsidR="009208EC" w:rsidRPr="006A45F3">
        <w:rPr>
          <w:rFonts w:ascii="Times New Roman" w:hAnsi="Times New Roman"/>
          <w:sz w:val="24"/>
          <w:szCs w:val="24"/>
          <w:lang w:val="en-CA"/>
        </w:rPr>
        <w:t xml:space="preserve"> in mathematics w</w:t>
      </w:r>
      <w:r w:rsidR="006E7EDB" w:rsidRPr="006A45F3">
        <w:rPr>
          <w:rFonts w:ascii="Times New Roman" w:hAnsi="Times New Roman"/>
          <w:sz w:val="24"/>
          <w:szCs w:val="24"/>
          <w:lang w:val="en-CA"/>
        </w:rPr>
        <w:t>as</w:t>
      </w:r>
      <w:r w:rsidR="00F04D61" w:rsidRPr="006A45F3">
        <w:rPr>
          <w:rFonts w:ascii="Times New Roman" w:hAnsi="Times New Roman"/>
          <w:sz w:val="24"/>
          <w:szCs w:val="24"/>
          <w:lang w:val="en-CA"/>
        </w:rPr>
        <w:t xml:space="preserve">measured </w:t>
      </w:r>
      <w:r w:rsidR="007059DD" w:rsidRPr="006A45F3">
        <w:rPr>
          <w:rFonts w:ascii="Times New Roman" w:hAnsi="Times New Roman"/>
          <w:sz w:val="24"/>
          <w:szCs w:val="24"/>
          <w:lang w:val="en-CA"/>
        </w:rPr>
        <w:t xml:space="preserve">through </w:t>
      </w:r>
      <w:r w:rsidR="009208EC" w:rsidRPr="006A45F3">
        <w:rPr>
          <w:rFonts w:ascii="Times New Roman" w:hAnsi="Times New Roman"/>
          <w:sz w:val="24"/>
          <w:szCs w:val="24"/>
          <w:lang w:val="en-CA"/>
        </w:rPr>
        <w:t xml:space="preserve">a series of age-appropriate assessments </w:t>
      </w:r>
      <w:r w:rsidR="00820236" w:rsidRPr="006A45F3">
        <w:rPr>
          <w:rFonts w:ascii="Times New Roman" w:hAnsi="Times New Roman"/>
          <w:sz w:val="24"/>
          <w:szCs w:val="24"/>
          <w:lang w:val="en-CA"/>
        </w:rPr>
        <w:t xml:space="preserve">in </w:t>
      </w:r>
      <w:r w:rsidR="007B7E40" w:rsidRPr="006A45F3">
        <w:rPr>
          <w:rFonts w:ascii="Times New Roman" w:hAnsi="Times New Roman"/>
          <w:sz w:val="24"/>
          <w:szCs w:val="24"/>
          <w:lang w:val="en-CA"/>
        </w:rPr>
        <w:t>grades 1, 2, and 4</w:t>
      </w:r>
      <w:r w:rsidR="009208EC" w:rsidRPr="006A45F3">
        <w:rPr>
          <w:rFonts w:ascii="Times New Roman" w:hAnsi="Times New Roman"/>
          <w:sz w:val="24"/>
          <w:szCs w:val="24"/>
          <w:lang w:val="en-CA"/>
        </w:rPr>
        <w:t xml:space="preserve">. </w:t>
      </w:r>
      <w:r w:rsidR="00DA5851" w:rsidRPr="006A45F3">
        <w:rPr>
          <w:rFonts w:ascii="Times New Roman" w:hAnsi="Times New Roman"/>
          <w:sz w:val="24"/>
          <w:szCs w:val="24"/>
          <w:lang w:val="en-CA"/>
        </w:rPr>
        <w:t>Two standardized instruments were used</w:t>
      </w:r>
      <w:r w:rsidR="00F04D61" w:rsidRPr="006A45F3">
        <w:rPr>
          <w:rFonts w:ascii="Times New Roman" w:hAnsi="Times New Roman"/>
          <w:sz w:val="24"/>
          <w:szCs w:val="24"/>
          <w:lang w:val="en-CA"/>
        </w:rPr>
        <w:t xml:space="preserve">: </w:t>
      </w:r>
      <w:r w:rsidR="00DA5851" w:rsidRPr="006A45F3">
        <w:rPr>
          <w:rFonts w:ascii="Times New Roman" w:hAnsi="Times New Roman"/>
          <w:sz w:val="24"/>
          <w:szCs w:val="24"/>
          <w:lang w:val="en-CA"/>
        </w:rPr>
        <w:t>the Number Knowledge Test (</w:t>
      </w:r>
      <w:r w:rsidR="00F04D61" w:rsidRPr="006A45F3">
        <w:rPr>
          <w:rFonts w:ascii="Times New Roman" w:hAnsi="Times New Roman"/>
          <w:sz w:val="24"/>
          <w:szCs w:val="24"/>
          <w:lang w:val="en-CA"/>
        </w:rPr>
        <w:t xml:space="preserve">NKT; </w:t>
      </w:r>
      <w:r w:rsidR="00DA5851" w:rsidRPr="006A45F3">
        <w:rPr>
          <w:rFonts w:ascii="Times New Roman" w:hAnsi="Times New Roman"/>
          <w:sz w:val="24"/>
          <w:szCs w:val="24"/>
          <w:lang w:val="en-CA"/>
        </w:rPr>
        <w:t>Okamoto &amp; Case, 1996) in grade 1, and the Canadian Achievement Test (</w:t>
      </w:r>
      <w:r w:rsidR="00F04D61" w:rsidRPr="006A45F3">
        <w:rPr>
          <w:rFonts w:ascii="Times New Roman" w:hAnsi="Times New Roman"/>
          <w:sz w:val="24"/>
          <w:szCs w:val="24"/>
          <w:lang w:val="en-CA"/>
        </w:rPr>
        <w:t xml:space="preserve">CAT; </w:t>
      </w:r>
      <w:r w:rsidR="00DA5851" w:rsidRPr="006A45F3">
        <w:rPr>
          <w:rFonts w:ascii="Times New Roman" w:hAnsi="Times New Roman"/>
          <w:sz w:val="24"/>
          <w:szCs w:val="24"/>
          <w:lang w:val="en-CA"/>
        </w:rPr>
        <w:t>Canadian Test Center, 1992) in grade</w:t>
      </w:r>
      <w:r w:rsidR="003D537E" w:rsidRPr="006A45F3">
        <w:rPr>
          <w:rFonts w:ascii="Times New Roman" w:hAnsi="Times New Roman"/>
          <w:sz w:val="24"/>
          <w:szCs w:val="24"/>
          <w:lang w:val="en-CA"/>
        </w:rPr>
        <w:t>s</w:t>
      </w:r>
      <w:r w:rsidR="00DA5851" w:rsidRPr="006A45F3">
        <w:rPr>
          <w:rFonts w:ascii="Times New Roman" w:hAnsi="Times New Roman"/>
          <w:sz w:val="24"/>
          <w:szCs w:val="24"/>
          <w:lang w:val="en-CA"/>
        </w:rPr>
        <w:t xml:space="preserve"> 2 and 4.T</w:t>
      </w:r>
      <w:r w:rsidR="00E528E8" w:rsidRPr="006A45F3">
        <w:rPr>
          <w:rFonts w:ascii="Times New Roman" w:hAnsi="Times New Roman"/>
          <w:sz w:val="24"/>
          <w:szCs w:val="24"/>
          <w:lang w:val="en-CA"/>
        </w:rPr>
        <w:t xml:space="preserve">he </w:t>
      </w:r>
      <w:r w:rsidR="00F04D61" w:rsidRPr="006A45F3">
        <w:rPr>
          <w:rFonts w:ascii="Times New Roman" w:hAnsi="Times New Roman"/>
          <w:sz w:val="24"/>
          <w:szCs w:val="24"/>
          <w:lang w:val="en-CA"/>
        </w:rPr>
        <w:t xml:space="preserve">NKT </w:t>
      </w:r>
      <w:r w:rsidR="00DA5851" w:rsidRPr="006A45F3">
        <w:rPr>
          <w:rFonts w:ascii="Times New Roman" w:hAnsi="Times New Roman"/>
          <w:sz w:val="24"/>
          <w:szCs w:val="24"/>
          <w:lang w:val="en-CA"/>
        </w:rPr>
        <w:t xml:space="preserve">is </w:t>
      </w:r>
      <w:r w:rsidR="0013457B" w:rsidRPr="006A45F3">
        <w:rPr>
          <w:rFonts w:ascii="Times New Roman" w:hAnsi="Times New Roman"/>
          <w:sz w:val="24"/>
          <w:szCs w:val="24"/>
          <w:lang w:val="en-CA"/>
        </w:rPr>
        <w:t>a</w:t>
      </w:r>
      <w:r w:rsidR="006F24FC">
        <w:rPr>
          <w:rFonts w:ascii="Times New Roman" w:hAnsi="Times New Roman"/>
          <w:sz w:val="24"/>
          <w:szCs w:val="24"/>
          <w:lang w:val="en-CA"/>
        </w:rPr>
        <w:t xml:space="preserve">reliable </w:t>
      </w:r>
      <w:r w:rsidR="00E528E8" w:rsidRPr="006A45F3">
        <w:rPr>
          <w:rFonts w:ascii="Times New Roman" w:hAnsi="Times New Roman"/>
          <w:sz w:val="24"/>
          <w:szCs w:val="24"/>
          <w:lang w:val="en-CA"/>
        </w:rPr>
        <w:t xml:space="preserve">27-item </w:t>
      </w:r>
      <w:r w:rsidR="0013457B" w:rsidRPr="006A45F3">
        <w:rPr>
          <w:rFonts w:ascii="Times New Roman" w:hAnsi="Times New Roman"/>
          <w:sz w:val="24"/>
          <w:szCs w:val="24"/>
          <w:lang w:val="en-CA"/>
        </w:rPr>
        <w:t>test of basic arithmetic skills</w:t>
      </w:r>
      <w:r w:rsidR="00E528E8" w:rsidRPr="006A45F3">
        <w:rPr>
          <w:rFonts w:ascii="Times New Roman" w:hAnsi="Times New Roman"/>
          <w:sz w:val="24"/>
          <w:szCs w:val="24"/>
          <w:lang w:val="en-CA"/>
        </w:rPr>
        <w:t>,</w:t>
      </w:r>
      <w:r w:rsidR="0013457B" w:rsidRPr="006A45F3">
        <w:rPr>
          <w:rFonts w:ascii="Times New Roman" w:hAnsi="Times New Roman"/>
          <w:sz w:val="24"/>
          <w:szCs w:val="24"/>
          <w:lang w:val="en-CA"/>
        </w:rPr>
        <w:t xml:space="preserve"> such as magnitude comparisons and </w:t>
      </w:r>
      <w:r w:rsidR="0013457B" w:rsidRPr="006A45F3">
        <w:rPr>
          <w:rFonts w:ascii="Times New Roman" w:hAnsi="Times New Roman"/>
          <w:sz w:val="24"/>
          <w:szCs w:val="24"/>
          <w:lang w:val="en-CA"/>
        </w:rPr>
        <w:lastRenderedPageBreak/>
        <w:t>counting abilities(</w:t>
      </w:r>
      <w:r w:rsidR="001C31DC" w:rsidRPr="006A45F3">
        <w:rPr>
          <w:rFonts w:ascii="Times New Roman" w:hAnsi="Times New Roman"/>
          <w:sz w:val="24"/>
          <w:szCs w:val="24"/>
          <w:lang w:val="en-CA"/>
        </w:rPr>
        <w:t>Gersten, Clarke, &amp; Jordan, 2007; Gersten, Jordan, &amp;Flojo, 2005)</w:t>
      </w:r>
      <w:r w:rsidR="0013457B" w:rsidRPr="006A45F3">
        <w:rPr>
          <w:rFonts w:ascii="Times New Roman" w:hAnsi="Times New Roman"/>
          <w:sz w:val="24"/>
          <w:szCs w:val="24"/>
          <w:lang w:val="en-CA"/>
        </w:rPr>
        <w:t xml:space="preserve">. </w:t>
      </w:r>
      <w:r w:rsidR="00F04D61" w:rsidRPr="006A45F3">
        <w:rPr>
          <w:rFonts w:ascii="Times New Roman" w:hAnsi="Times New Roman"/>
          <w:sz w:val="24"/>
          <w:szCs w:val="24"/>
          <w:lang w:val="en-CA"/>
        </w:rPr>
        <w:t>Its</w:t>
      </w:r>
      <w:r w:rsidR="00934187" w:rsidRPr="006A45F3">
        <w:rPr>
          <w:rFonts w:ascii="Times New Roman" w:hAnsi="Times New Roman"/>
          <w:sz w:val="24"/>
          <w:szCs w:val="24"/>
          <w:lang w:val="en-US" w:eastAsia="en-GB"/>
        </w:rPr>
        <w:t xml:space="preserve"> internal consistency </w:t>
      </w:r>
      <w:r w:rsidR="00F04D61" w:rsidRPr="006A45F3">
        <w:rPr>
          <w:rFonts w:ascii="Times New Roman" w:hAnsi="Times New Roman"/>
          <w:sz w:val="24"/>
          <w:szCs w:val="24"/>
          <w:lang w:val="en-CA"/>
        </w:rPr>
        <w:t xml:space="preserve">was </w:t>
      </w:r>
      <w:r w:rsidR="00934187" w:rsidRPr="006A45F3">
        <w:rPr>
          <w:rFonts w:ascii="Times New Roman" w:hAnsi="Times New Roman"/>
          <w:sz w:val="24"/>
          <w:szCs w:val="24"/>
          <w:lang w:val="en-CA"/>
        </w:rPr>
        <w:t xml:space="preserve">α = .79. </w:t>
      </w:r>
      <w:r w:rsidR="00AC01FE" w:rsidRPr="006A45F3">
        <w:rPr>
          <w:rFonts w:ascii="Times New Roman" w:hAnsi="Times New Roman"/>
          <w:sz w:val="24"/>
          <w:szCs w:val="24"/>
          <w:lang w:val="en-CA"/>
        </w:rPr>
        <w:t>Th</w:t>
      </w:r>
      <w:r w:rsidR="00F04D61" w:rsidRPr="006A45F3">
        <w:rPr>
          <w:rFonts w:ascii="Times New Roman" w:hAnsi="Times New Roman"/>
          <w:sz w:val="24"/>
          <w:szCs w:val="24"/>
          <w:lang w:val="en-CA"/>
        </w:rPr>
        <w:t>e NKT</w:t>
      </w:r>
      <w:r w:rsidR="00AC01FE" w:rsidRPr="006A45F3">
        <w:rPr>
          <w:rFonts w:ascii="Times New Roman" w:hAnsi="Times New Roman"/>
          <w:sz w:val="24"/>
          <w:szCs w:val="24"/>
          <w:lang w:val="en-CA"/>
        </w:rPr>
        <w:t xml:space="preserve"> was also significantly associated with the Canadian Achievement Test in grades 2 (</w:t>
      </w:r>
      <w:r w:rsidR="00AC01FE" w:rsidRPr="006A45F3">
        <w:rPr>
          <w:rFonts w:ascii="Times New Roman" w:hAnsi="Times New Roman"/>
          <w:i/>
          <w:sz w:val="24"/>
          <w:szCs w:val="24"/>
          <w:lang w:val="en-CA"/>
        </w:rPr>
        <w:t>r</w:t>
      </w:r>
      <w:r w:rsidR="00AC01FE" w:rsidRPr="006A45F3">
        <w:rPr>
          <w:rFonts w:ascii="Times New Roman" w:hAnsi="Times New Roman"/>
          <w:sz w:val="24"/>
          <w:szCs w:val="24"/>
          <w:lang w:val="en-CA"/>
        </w:rPr>
        <w:t xml:space="preserve"> = .53) and 4 (</w:t>
      </w:r>
      <w:r w:rsidR="00AC01FE" w:rsidRPr="006A45F3">
        <w:rPr>
          <w:rFonts w:ascii="Times New Roman" w:hAnsi="Times New Roman"/>
          <w:i/>
          <w:sz w:val="24"/>
          <w:szCs w:val="24"/>
          <w:lang w:val="en-CA"/>
        </w:rPr>
        <w:t>r</w:t>
      </w:r>
      <w:r w:rsidR="00AC01FE" w:rsidRPr="006A45F3">
        <w:rPr>
          <w:rFonts w:ascii="Times New Roman" w:hAnsi="Times New Roman"/>
          <w:sz w:val="24"/>
          <w:szCs w:val="24"/>
          <w:lang w:val="en-CA"/>
        </w:rPr>
        <w:t xml:space="preserve"> = .47), thus supporting its validity. </w:t>
      </w:r>
    </w:p>
    <w:p w:rsidR="000F1C28" w:rsidRPr="006A45F3" w:rsidRDefault="00DA5851" w:rsidP="003F39EE">
      <w:pPr>
        <w:widowControl w:val="0"/>
        <w:autoSpaceDE w:val="0"/>
        <w:autoSpaceDN w:val="0"/>
        <w:adjustRightInd w:val="0"/>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The</w:t>
      </w:r>
      <w:r w:rsidR="00F04D61" w:rsidRPr="006A45F3">
        <w:rPr>
          <w:rFonts w:ascii="Times New Roman" w:hAnsi="Times New Roman"/>
          <w:sz w:val="24"/>
          <w:szCs w:val="24"/>
          <w:lang w:val="en-CA"/>
        </w:rPr>
        <w:t>CAT</w:t>
      </w:r>
      <w:r w:rsidR="005554AA" w:rsidRPr="006A45F3">
        <w:rPr>
          <w:rFonts w:ascii="Times New Roman" w:hAnsi="Times New Roman"/>
          <w:sz w:val="24"/>
          <w:szCs w:val="24"/>
          <w:lang w:val="en-CA"/>
        </w:rPr>
        <w:t xml:space="preserve"> measure</w:t>
      </w:r>
      <w:r w:rsidRPr="006A45F3">
        <w:rPr>
          <w:rFonts w:ascii="Times New Roman" w:hAnsi="Times New Roman"/>
          <w:sz w:val="24"/>
          <w:szCs w:val="24"/>
          <w:lang w:val="en-CA"/>
        </w:rPr>
        <w:t>s</w:t>
      </w:r>
      <w:r w:rsidR="0013457B" w:rsidRPr="006A45F3">
        <w:rPr>
          <w:rFonts w:ascii="Times New Roman" w:hAnsi="Times New Roman"/>
          <w:sz w:val="24"/>
          <w:szCs w:val="24"/>
          <w:lang w:val="en-CA"/>
        </w:rPr>
        <w:t>children’s capacity to perform</w:t>
      </w:r>
      <w:r w:rsidR="00BD673C" w:rsidRPr="006A45F3">
        <w:rPr>
          <w:rFonts w:ascii="Times New Roman" w:hAnsi="Times New Roman"/>
          <w:sz w:val="24"/>
          <w:szCs w:val="24"/>
          <w:lang w:val="en-CA"/>
        </w:rPr>
        <w:t xml:space="preserve"> arithmetic</w:t>
      </w:r>
      <w:r w:rsidR="0013457B" w:rsidRPr="006A45F3">
        <w:rPr>
          <w:rFonts w:ascii="Times New Roman" w:hAnsi="Times New Roman"/>
          <w:sz w:val="24"/>
          <w:szCs w:val="24"/>
          <w:lang w:val="en-CA"/>
        </w:rPr>
        <w:t xml:space="preserve"> operations</w:t>
      </w:r>
      <w:r w:rsidR="00BD673C" w:rsidRPr="006A45F3">
        <w:rPr>
          <w:rFonts w:ascii="Times New Roman" w:hAnsi="Times New Roman"/>
          <w:sz w:val="24"/>
          <w:szCs w:val="24"/>
          <w:lang w:val="en-CA"/>
        </w:rPr>
        <w:t>. A</w:t>
      </w:r>
      <w:r w:rsidR="0013457B" w:rsidRPr="006A45F3">
        <w:rPr>
          <w:rFonts w:ascii="Times New Roman" w:hAnsi="Times New Roman"/>
          <w:sz w:val="24"/>
          <w:szCs w:val="24"/>
          <w:lang w:val="en-CA"/>
        </w:rPr>
        <w:t xml:space="preserve">ddition, subtraction, </w:t>
      </w:r>
      <w:r w:rsidR="00BD673C" w:rsidRPr="006A45F3">
        <w:rPr>
          <w:rFonts w:ascii="Times New Roman" w:hAnsi="Times New Roman"/>
          <w:sz w:val="24"/>
          <w:szCs w:val="24"/>
          <w:lang w:val="en-CA"/>
        </w:rPr>
        <w:t xml:space="preserve">and </w:t>
      </w:r>
      <w:r w:rsidR="0013457B" w:rsidRPr="006A45F3">
        <w:rPr>
          <w:rFonts w:ascii="Times New Roman" w:hAnsi="Times New Roman"/>
          <w:sz w:val="24"/>
          <w:szCs w:val="24"/>
          <w:lang w:val="en-CA"/>
        </w:rPr>
        <w:t>multiplication</w:t>
      </w:r>
      <w:r w:rsidR="00BD673C" w:rsidRPr="006A45F3">
        <w:rPr>
          <w:rFonts w:ascii="Times New Roman" w:hAnsi="Times New Roman"/>
          <w:sz w:val="24"/>
          <w:szCs w:val="24"/>
          <w:lang w:val="en-CA"/>
        </w:rPr>
        <w:t xml:space="preserve"> were assessed</w:t>
      </w:r>
      <w:r w:rsidR="00AD19F4" w:rsidRPr="006A45F3">
        <w:rPr>
          <w:rFonts w:ascii="Times New Roman" w:hAnsi="Times New Roman"/>
          <w:sz w:val="24"/>
          <w:szCs w:val="24"/>
          <w:lang w:val="en-CA"/>
        </w:rPr>
        <w:t>in grade</w:t>
      </w:r>
      <w:r w:rsidR="00BD673C" w:rsidRPr="006A45F3">
        <w:rPr>
          <w:rFonts w:ascii="Times New Roman" w:hAnsi="Times New Roman"/>
          <w:sz w:val="24"/>
          <w:szCs w:val="24"/>
          <w:lang w:val="en-CA"/>
        </w:rPr>
        <w:t>s</w:t>
      </w:r>
      <w:r w:rsidR="00AD19F4" w:rsidRPr="006A45F3">
        <w:rPr>
          <w:rFonts w:ascii="Times New Roman" w:hAnsi="Times New Roman"/>
          <w:sz w:val="24"/>
          <w:szCs w:val="24"/>
          <w:lang w:val="en-CA"/>
        </w:rPr>
        <w:t xml:space="preserve"> 2</w:t>
      </w:r>
      <w:r w:rsidR="00BD673C" w:rsidRPr="006A45F3">
        <w:rPr>
          <w:rFonts w:ascii="Times New Roman" w:hAnsi="Times New Roman"/>
          <w:sz w:val="24"/>
          <w:szCs w:val="24"/>
          <w:lang w:val="en-CA"/>
        </w:rPr>
        <w:t xml:space="preserve"> and 4.D</w:t>
      </w:r>
      <w:r w:rsidR="0013457B" w:rsidRPr="006A45F3">
        <w:rPr>
          <w:rFonts w:ascii="Times New Roman" w:hAnsi="Times New Roman"/>
          <w:sz w:val="24"/>
          <w:szCs w:val="24"/>
          <w:lang w:val="en-CA"/>
        </w:rPr>
        <w:t>ivision</w:t>
      </w:r>
      <w:r w:rsidR="00BD673C" w:rsidRPr="006A45F3">
        <w:rPr>
          <w:rFonts w:ascii="Times New Roman" w:hAnsi="Times New Roman"/>
          <w:sz w:val="24"/>
          <w:szCs w:val="24"/>
          <w:lang w:val="en-CA"/>
        </w:rPr>
        <w:t xml:space="preserve"> operations were only assessed</w:t>
      </w:r>
      <w:r w:rsidR="00AD19F4" w:rsidRPr="006A45F3">
        <w:rPr>
          <w:rFonts w:ascii="Times New Roman" w:hAnsi="Times New Roman"/>
          <w:sz w:val="24"/>
          <w:szCs w:val="24"/>
          <w:lang w:val="en-CA"/>
        </w:rPr>
        <w:t xml:space="preserve"> in grade 4</w:t>
      </w:r>
      <w:r w:rsidR="0013457B" w:rsidRPr="006A45F3">
        <w:rPr>
          <w:rFonts w:ascii="Times New Roman" w:hAnsi="Times New Roman"/>
          <w:sz w:val="24"/>
          <w:szCs w:val="24"/>
          <w:lang w:val="en-CA"/>
        </w:rPr>
        <w:t>.</w:t>
      </w:r>
      <w:r w:rsidR="005554AA" w:rsidRPr="006A45F3">
        <w:rPr>
          <w:rFonts w:ascii="Times New Roman" w:hAnsi="Times New Roman"/>
          <w:sz w:val="24"/>
          <w:szCs w:val="24"/>
          <w:lang w:val="en-CA"/>
        </w:rPr>
        <w:t>Children had to choose the right answer out of four choices</w:t>
      </w:r>
      <w:r w:rsidR="00820236" w:rsidRPr="006A45F3">
        <w:rPr>
          <w:rFonts w:ascii="Times New Roman" w:hAnsi="Times New Roman"/>
          <w:sz w:val="24"/>
          <w:szCs w:val="24"/>
          <w:lang w:val="en-CA"/>
        </w:rPr>
        <w:t xml:space="preserve"> within a limited time</w:t>
      </w:r>
      <w:r w:rsidR="0013457B" w:rsidRPr="006A45F3">
        <w:rPr>
          <w:rFonts w:ascii="Times New Roman" w:hAnsi="Times New Roman"/>
          <w:sz w:val="24"/>
          <w:szCs w:val="24"/>
          <w:lang w:val="en-CA"/>
        </w:rPr>
        <w:t xml:space="preserve">. </w:t>
      </w:r>
      <w:r w:rsidR="004F7A3E">
        <w:rPr>
          <w:rFonts w:ascii="Times New Roman" w:hAnsi="Times New Roman"/>
          <w:sz w:val="24"/>
          <w:szCs w:val="24"/>
          <w:lang w:val="en-CA"/>
        </w:rPr>
        <w:t>I</w:t>
      </w:r>
      <w:r w:rsidR="009B6A13" w:rsidRPr="006A45F3">
        <w:rPr>
          <w:rFonts w:ascii="Times New Roman" w:hAnsi="Times New Roman"/>
          <w:sz w:val="24"/>
          <w:szCs w:val="24"/>
          <w:lang w:val="en-CA"/>
        </w:rPr>
        <w:t>nternal consistency</w:t>
      </w:r>
      <w:r w:rsidR="004F7A3E">
        <w:rPr>
          <w:rFonts w:ascii="Times New Roman" w:hAnsi="Times New Roman"/>
          <w:sz w:val="24"/>
          <w:szCs w:val="24"/>
          <w:lang w:val="en-CA"/>
        </w:rPr>
        <w:t xml:space="preserve"> of the CAT</w:t>
      </w:r>
      <w:r w:rsidR="006F24FC">
        <w:rPr>
          <w:rFonts w:ascii="Times New Roman" w:hAnsi="Times New Roman"/>
          <w:sz w:val="24"/>
          <w:szCs w:val="24"/>
          <w:lang w:val="en-CA"/>
        </w:rPr>
        <w:t xml:space="preserve">was </w:t>
      </w:r>
      <w:r w:rsidR="006F24FC" w:rsidRPr="006A45F3">
        <w:rPr>
          <w:rFonts w:ascii="Times New Roman" w:hAnsi="Times New Roman"/>
          <w:sz w:val="24"/>
          <w:szCs w:val="24"/>
          <w:lang w:val="en-CA"/>
        </w:rPr>
        <w:t>α = .76</w:t>
      </w:r>
      <w:r w:rsidR="006F24FC">
        <w:rPr>
          <w:rFonts w:ascii="Times New Roman" w:hAnsi="Times New Roman"/>
          <w:sz w:val="24"/>
          <w:szCs w:val="24"/>
          <w:lang w:val="en-CA"/>
        </w:rPr>
        <w:t>,</w:t>
      </w:r>
      <w:r w:rsidR="006F24FC" w:rsidRPr="006A45F3">
        <w:rPr>
          <w:rFonts w:ascii="Times New Roman" w:hAnsi="Times New Roman"/>
          <w:sz w:val="24"/>
          <w:szCs w:val="24"/>
          <w:lang w:val="en-CA"/>
        </w:rPr>
        <w:t xml:space="preserve"> and α = </w:t>
      </w:r>
      <w:r w:rsidR="006F24FC" w:rsidRPr="006A45F3">
        <w:rPr>
          <w:rFonts w:ascii="Times New Roman" w:hAnsi="Times New Roman"/>
          <w:sz w:val="24"/>
          <w:szCs w:val="24"/>
          <w:lang w:val="en-US" w:eastAsia="en-GB"/>
        </w:rPr>
        <w:t>.81</w:t>
      </w:r>
      <w:r w:rsidR="004F7A3E">
        <w:rPr>
          <w:rFonts w:ascii="Times New Roman" w:hAnsi="Times New Roman"/>
          <w:sz w:val="24"/>
          <w:szCs w:val="24"/>
          <w:lang w:val="en-US" w:eastAsia="en-GB"/>
        </w:rPr>
        <w:t xml:space="preserve">, </w:t>
      </w:r>
      <w:r w:rsidR="009B6A13" w:rsidRPr="006A45F3">
        <w:rPr>
          <w:rFonts w:ascii="Times New Roman" w:hAnsi="Times New Roman"/>
          <w:sz w:val="24"/>
          <w:szCs w:val="24"/>
          <w:lang w:val="en-CA"/>
        </w:rPr>
        <w:t xml:space="preserve">in grades 2 and 4 </w:t>
      </w:r>
      <w:r w:rsidR="004F7A3E">
        <w:rPr>
          <w:rFonts w:ascii="Times New Roman" w:hAnsi="Times New Roman"/>
          <w:sz w:val="24"/>
          <w:szCs w:val="24"/>
          <w:lang w:val="en-CA"/>
        </w:rPr>
        <w:t>r</w:t>
      </w:r>
      <w:r w:rsidR="009B6A13" w:rsidRPr="006A45F3">
        <w:rPr>
          <w:rFonts w:ascii="Times New Roman" w:hAnsi="Times New Roman"/>
          <w:sz w:val="24"/>
          <w:szCs w:val="24"/>
          <w:lang w:val="en-US" w:eastAsia="en-GB"/>
        </w:rPr>
        <w:t>espectively</w:t>
      </w:r>
      <w:r w:rsidR="005554AA" w:rsidRPr="006A45F3">
        <w:rPr>
          <w:rFonts w:ascii="Times New Roman" w:hAnsi="Times New Roman"/>
          <w:sz w:val="24"/>
          <w:szCs w:val="24"/>
          <w:lang w:val="en-US" w:eastAsia="en-GB"/>
        </w:rPr>
        <w:t xml:space="preserve">, and </w:t>
      </w:r>
      <w:r w:rsidR="004F7A3E">
        <w:rPr>
          <w:rFonts w:ascii="Times New Roman" w:hAnsi="Times New Roman"/>
          <w:sz w:val="24"/>
          <w:szCs w:val="24"/>
          <w:lang w:val="en-US" w:eastAsia="en-GB"/>
        </w:rPr>
        <w:t xml:space="preserve">CAT scores werefairly </w:t>
      </w:r>
      <w:r w:rsidR="005554AA" w:rsidRPr="006A45F3">
        <w:rPr>
          <w:rFonts w:ascii="Times New Roman" w:hAnsi="Times New Roman"/>
          <w:sz w:val="24"/>
          <w:szCs w:val="24"/>
          <w:lang w:val="en-US" w:eastAsia="en-GB"/>
        </w:rPr>
        <w:t>stab</w:t>
      </w:r>
      <w:r w:rsidR="004F7A3E">
        <w:rPr>
          <w:rFonts w:ascii="Times New Roman" w:hAnsi="Times New Roman"/>
          <w:sz w:val="24"/>
          <w:szCs w:val="24"/>
          <w:lang w:val="en-US" w:eastAsia="en-GB"/>
        </w:rPr>
        <w:t>le</w:t>
      </w:r>
      <w:r w:rsidR="005554AA" w:rsidRPr="006A45F3">
        <w:rPr>
          <w:rFonts w:ascii="Times New Roman" w:hAnsi="Times New Roman"/>
          <w:sz w:val="24"/>
          <w:szCs w:val="24"/>
          <w:lang w:val="en-US" w:eastAsia="en-GB"/>
        </w:rPr>
        <w:t xml:space="preserve"> (</w:t>
      </w:r>
      <w:r w:rsidR="005554AA" w:rsidRPr="006A45F3">
        <w:rPr>
          <w:rFonts w:ascii="Times New Roman" w:hAnsi="Times New Roman"/>
          <w:i/>
          <w:sz w:val="24"/>
          <w:szCs w:val="24"/>
          <w:lang w:val="en-US" w:eastAsia="en-GB"/>
        </w:rPr>
        <w:t>r</w:t>
      </w:r>
      <w:r w:rsidR="005554AA" w:rsidRPr="006A45F3">
        <w:rPr>
          <w:rFonts w:ascii="Times New Roman" w:hAnsi="Times New Roman"/>
          <w:sz w:val="24"/>
          <w:szCs w:val="24"/>
          <w:lang w:val="en-US" w:eastAsia="en-GB"/>
        </w:rPr>
        <w:t xml:space="preserve"> = </w:t>
      </w:r>
      <w:r w:rsidR="00D665ED" w:rsidRPr="006A45F3">
        <w:rPr>
          <w:rFonts w:ascii="Times New Roman" w:hAnsi="Times New Roman"/>
          <w:sz w:val="24"/>
          <w:szCs w:val="24"/>
          <w:lang w:val="en-CA"/>
        </w:rPr>
        <w:t>.50</w:t>
      </w:r>
      <w:r w:rsidR="005554AA" w:rsidRPr="006A45F3">
        <w:rPr>
          <w:rFonts w:ascii="Times New Roman" w:hAnsi="Times New Roman"/>
          <w:sz w:val="24"/>
          <w:szCs w:val="24"/>
          <w:lang w:val="en-CA"/>
        </w:rPr>
        <w:t>)between</w:t>
      </w:r>
      <w:r w:rsidR="003E6CED" w:rsidRPr="006A45F3">
        <w:rPr>
          <w:rFonts w:ascii="Times New Roman" w:hAnsi="Times New Roman"/>
          <w:sz w:val="24"/>
          <w:szCs w:val="24"/>
          <w:lang w:val="en-CA"/>
        </w:rPr>
        <w:t>grade</w:t>
      </w:r>
      <w:r w:rsidR="009B6A13" w:rsidRPr="006A45F3">
        <w:rPr>
          <w:rFonts w:ascii="Times New Roman" w:hAnsi="Times New Roman"/>
          <w:sz w:val="24"/>
          <w:szCs w:val="24"/>
          <w:lang w:val="en-CA"/>
        </w:rPr>
        <w:t xml:space="preserve"> 2 and </w:t>
      </w:r>
      <w:r w:rsidR="003E6CED" w:rsidRPr="006A45F3">
        <w:rPr>
          <w:rFonts w:ascii="Times New Roman" w:hAnsi="Times New Roman"/>
          <w:sz w:val="24"/>
          <w:szCs w:val="24"/>
          <w:lang w:val="en-CA"/>
        </w:rPr>
        <w:t xml:space="preserve">grade </w:t>
      </w:r>
      <w:r w:rsidR="009B6A13" w:rsidRPr="006A45F3">
        <w:rPr>
          <w:rFonts w:ascii="Times New Roman" w:hAnsi="Times New Roman"/>
          <w:sz w:val="24"/>
          <w:szCs w:val="24"/>
          <w:lang w:val="en-CA"/>
        </w:rPr>
        <w:t>4</w:t>
      </w:r>
      <w:r w:rsidR="00264859" w:rsidRPr="006A45F3">
        <w:rPr>
          <w:rFonts w:ascii="Times New Roman" w:hAnsi="Times New Roman"/>
          <w:sz w:val="24"/>
          <w:szCs w:val="24"/>
          <w:lang w:val="en-CA"/>
        </w:rPr>
        <w:t xml:space="preserve"> (see Table 2)</w:t>
      </w:r>
      <w:r w:rsidR="00646A53" w:rsidRPr="006A45F3">
        <w:rPr>
          <w:rFonts w:ascii="Times New Roman" w:hAnsi="Times New Roman"/>
          <w:sz w:val="24"/>
          <w:szCs w:val="24"/>
          <w:lang w:val="en-CA"/>
        </w:rPr>
        <w:t xml:space="preserve">. </w:t>
      </w:r>
    </w:p>
    <w:p w:rsidR="0092473D" w:rsidRPr="00F61C7D" w:rsidRDefault="005D0CE9" w:rsidP="005C3B05">
      <w:pPr>
        <w:widowControl w:val="0"/>
        <w:autoSpaceDE w:val="0"/>
        <w:autoSpaceDN w:val="0"/>
        <w:adjustRightInd w:val="0"/>
        <w:spacing w:after="0" w:line="480" w:lineRule="auto"/>
        <w:ind w:firstLine="708"/>
        <w:rPr>
          <w:rFonts w:ascii="Times New Roman" w:hAnsi="Times New Roman"/>
          <w:strike/>
          <w:sz w:val="24"/>
          <w:szCs w:val="24"/>
          <w:lang w:val="en-US" w:eastAsia="en-GB"/>
        </w:rPr>
      </w:pPr>
      <w:r w:rsidRPr="006A45F3">
        <w:rPr>
          <w:rFonts w:ascii="Times New Roman" w:hAnsi="Times New Roman"/>
          <w:b/>
          <w:sz w:val="24"/>
          <w:szCs w:val="24"/>
          <w:lang w:val="en-CA"/>
        </w:rPr>
        <w:t>General c</w:t>
      </w:r>
      <w:r w:rsidR="003966DB" w:rsidRPr="006A45F3">
        <w:rPr>
          <w:rFonts w:ascii="Times New Roman" w:hAnsi="Times New Roman"/>
          <w:b/>
          <w:sz w:val="24"/>
          <w:szCs w:val="24"/>
          <w:lang w:val="en-CA"/>
        </w:rPr>
        <w:t>ognitive abilities</w:t>
      </w:r>
      <w:r w:rsidR="00D43624" w:rsidRPr="006A45F3">
        <w:rPr>
          <w:rFonts w:ascii="Times New Roman" w:hAnsi="Times New Roman"/>
          <w:b/>
          <w:sz w:val="24"/>
          <w:szCs w:val="24"/>
          <w:lang w:val="en-CA"/>
        </w:rPr>
        <w:t>.</w:t>
      </w:r>
      <w:r w:rsidR="00D77BFE" w:rsidRPr="006A45F3">
        <w:rPr>
          <w:rFonts w:ascii="Times New Roman" w:hAnsi="Times New Roman"/>
          <w:sz w:val="24"/>
          <w:szCs w:val="24"/>
          <w:lang w:val="en-US" w:eastAsia="en-GB"/>
        </w:rPr>
        <w:t>Non-verbal</w:t>
      </w:r>
      <w:r w:rsidR="003966DB" w:rsidRPr="006A45F3">
        <w:rPr>
          <w:rFonts w:ascii="Times New Roman" w:hAnsi="Times New Roman"/>
          <w:sz w:val="24"/>
          <w:szCs w:val="24"/>
          <w:lang w:val="en-US" w:eastAsia="en-GB"/>
        </w:rPr>
        <w:t xml:space="preserve"> cognitive abilities were</w:t>
      </w:r>
      <w:r w:rsidR="00D43624" w:rsidRPr="006A45F3">
        <w:rPr>
          <w:rFonts w:ascii="Times New Roman" w:hAnsi="Times New Roman"/>
          <w:sz w:val="24"/>
          <w:szCs w:val="24"/>
          <w:lang w:val="en-US" w:eastAsia="en-GB"/>
        </w:rPr>
        <w:t xml:space="preserve"> assessed </w:t>
      </w:r>
      <w:r w:rsidR="00EE4E3A" w:rsidRPr="006A45F3">
        <w:rPr>
          <w:rFonts w:ascii="Times New Roman" w:hAnsi="Times New Roman"/>
          <w:sz w:val="24"/>
          <w:szCs w:val="24"/>
          <w:lang w:val="en-US" w:eastAsia="en-GB"/>
        </w:rPr>
        <w:t xml:space="preserve">during a laboratory visit when the participants were </w:t>
      </w:r>
      <w:r w:rsidR="00845F3B" w:rsidRPr="006A45F3">
        <w:rPr>
          <w:rFonts w:ascii="Times New Roman" w:hAnsi="Times New Roman"/>
          <w:sz w:val="24"/>
          <w:szCs w:val="24"/>
          <w:lang w:val="en-US" w:eastAsia="en-GB"/>
        </w:rPr>
        <w:t>6 years</w:t>
      </w:r>
      <w:r w:rsidR="00EE4E3A" w:rsidRPr="006A45F3">
        <w:rPr>
          <w:rFonts w:ascii="Times New Roman" w:hAnsi="Times New Roman"/>
          <w:sz w:val="24"/>
          <w:szCs w:val="24"/>
          <w:lang w:val="en-US" w:eastAsia="en-GB"/>
        </w:rPr>
        <w:t xml:space="preserve"> old </w:t>
      </w:r>
      <w:r w:rsidR="00D43624" w:rsidRPr="006A45F3">
        <w:rPr>
          <w:rFonts w:ascii="Times New Roman" w:hAnsi="Times New Roman"/>
          <w:sz w:val="24"/>
          <w:szCs w:val="24"/>
          <w:lang w:val="en-US" w:eastAsia="en-GB"/>
        </w:rPr>
        <w:t xml:space="preserve">using the Block Design subtest of theWechsler Preschool and Primary Scale of Intelligence–Revised (WPPSI-R; Wechsler, 1989). </w:t>
      </w:r>
      <w:r w:rsidR="003966DB" w:rsidRPr="006A45F3">
        <w:rPr>
          <w:rFonts w:ascii="Times New Roman" w:hAnsi="Times New Roman"/>
          <w:sz w:val="24"/>
          <w:szCs w:val="24"/>
          <w:lang w:val="en-US" w:eastAsia="en-GB"/>
        </w:rPr>
        <w:t xml:space="preserve">The Bock Design is highly correlated with the Full </w:t>
      </w:r>
      <w:r w:rsidR="00D77BFE" w:rsidRPr="006A45F3">
        <w:rPr>
          <w:rFonts w:ascii="Times New Roman" w:hAnsi="Times New Roman"/>
          <w:sz w:val="24"/>
          <w:szCs w:val="24"/>
          <w:lang w:val="en-US" w:eastAsia="en-GB"/>
        </w:rPr>
        <w:t xml:space="preserve">WPPSI-R </w:t>
      </w:r>
      <w:r w:rsidR="003966DB" w:rsidRPr="006A45F3">
        <w:rPr>
          <w:rFonts w:ascii="Times New Roman" w:hAnsi="Times New Roman"/>
          <w:sz w:val="24"/>
          <w:szCs w:val="24"/>
          <w:lang w:val="en-US" w:eastAsia="en-GB"/>
        </w:rPr>
        <w:t>sc</w:t>
      </w:r>
      <w:r w:rsidR="005523A5" w:rsidRPr="006A45F3">
        <w:rPr>
          <w:rFonts w:ascii="Times New Roman" w:hAnsi="Times New Roman"/>
          <w:sz w:val="24"/>
          <w:szCs w:val="24"/>
          <w:lang w:val="en-US" w:eastAsia="en-GB"/>
        </w:rPr>
        <w:t>ale</w:t>
      </w:r>
      <w:r w:rsidR="003966DB" w:rsidRPr="006A45F3">
        <w:rPr>
          <w:rFonts w:ascii="Times New Roman" w:hAnsi="Times New Roman"/>
          <w:sz w:val="24"/>
          <w:szCs w:val="24"/>
          <w:lang w:val="en-US" w:eastAsia="en-GB"/>
        </w:rPr>
        <w:t xml:space="preserve"> (</w:t>
      </w:r>
      <w:r w:rsidR="003966DB" w:rsidRPr="006A45F3">
        <w:rPr>
          <w:rFonts w:ascii="Times New Roman" w:hAnsi="Times New Roman"/>
          <w:i/>
          <w:sz w:val="24"/>
          <w:szCs w:val="24"/>
          <w:lang w:val="en-US" w:eastAsia="en-GB"/>
        </w:rPr>
        <w:t>r</w:t>
      </w:r>
      <w:r w:rsidR="003966DB" w:rsidRPr="006A45F3">
        <w:rPr>
          <w:rFonts w:ascii="Times New Roman" w:hAnsi="Times New Roman"/>
          <w:sz w:val="24"/>
          <w:szCs w:val="24"/>
          <w:lang w:val="en-US" w:eastAsia="en-GB"/>
        </w:rPr>
        <w:t xml:space="preserve"> = .62). </w:t>
      </w:r>
      <w:r w:rsidR="00D43624" w:rsidRPr="006A45F3">
        <w:rPr>
          <w:rFonts w:ascii="Times New Roman" w:hAnsi="Times New Roman"/>
          <w:sz w:val="24"/>
          <w:szCs w:val="24"/>
          <w:lang w:val="en-US" w:eastAsia="en-GB"/>
        </w:rPr>
        <w:t xml:space="preserve">Thescores were adjusted for age as instructed in the </w:t>
      </w:r>
      <w:r w:rsidR="00EE4E3A" w:rsidRPr="006A45F3">
        <w:rPr>
          <w:rFonts w:ascii="Times New Roman" w:hAnsi="Times New Roman"/>
          <w:sz w:val="24"/>
          <w:szCs w:val="24"/>
          <w:lang w:val="en-US" w:eastAsia="en-GB"/>
        </w:rPr>
        <w:t xml:space="preserve">test manual. </w:t>
      </w:r>
      <w:r w:rsidR="00D77BFE" w:rsidRPr="006A45F3">
        <w:rPr>
          <w:rFonts w:ascii="Times New Roman" w:hAnsi="Times New Roman"/>
          <w:sz w:val="24"/>
          <w:szCs w:val="24"/>
          <w:lang w:val="en-CA"/>
        </w:rPr>
        <w:t xml:space="preserve">As </w:t>
      </w:r>
      <w:r w:rsidR="005523A5" w:rsidRPr="006A45F3">
        <w:rPr>
          <w:rFonts w:ascii="Times New Roman" w:hAnsi="Times New Roman"/>
          <w:sz w:val="24"/>
          <w:szCs w:val="24"/>
          <w:lang w:val="en-CA"/>
        </w:rPr>
        <w:t>in</w:t>
      </w:r>
      <w:r w:rsidR="00D77BFE" w:rsidRPr="006A45F3">
        <w:rPr>
          <w:rFonts w:ascii="Times New Roman" w:hAnsi="Times New Roman"/>
          <w:sz w:val="24"/>
          <w:szCs w:val="24"/>
          <w:lang w:val="en-CA"/>
        </w:rPr>
        <w:t xml:space="preserve"> previous research</w:t>
      </w:r>
      <w:r w:rsidR="00EE4E3A" w:rsidRPr="006A45F3">
        <w:rPr>
          <w:rFonts w:ascii="Times New Roman" w:hAnsi="Times New Roman"/>
          <w:sz w:val="24"/>
          <w:szCs w:val="24"/>
          <w:lang w:val="en-CA"/>
        </w:rPr>
        <w:t>(</w:t>
      </w:r>
      <w:r w:rsidR="00EE4E3A" w:rsidRPr="006A45F3">
        <w:rPr>
          <w:rFonts w:ascii="Times New Roman" w:hAnsi="Times New Roman"/>
          <w:sz w:val="24"/>
          <w:szCs w:val="24"/>
          <w:lang w:val="en-US" w:eastAsia="en-GB"/>
        </w:rPr>
        <w:t>Kuncel, Hezlett, &amp; Ones, 2004</w:t>
      </w:r>
      <w:r w:rsidR="003966DB" w:rsidRPr="006A45F3">
        <w:rPr>
          <w:rFonts w:ascii="Times New Roman" w:hAnsi="Times New Roman"/>
          <w:sz w:val="24"/>
          <w:szCs w:val="24"/>
          <w:lang w:val="en-US" w:eastAsia="en-GB"/>
        </w:rPr>
        <w:t>; Spinath et al., 2006</w:t>
      </w:r>
      <w:r w:rsidR="00EE4E3A" w:rsidRPr="006A45F3">
        <w:rPr>
          <w:rFonts w:ascii="Times New Roman" w:hAnsi="Times New Roman"/>
          <w:sz w:val="24"/>
          <w:szCs w:val="24"/>
          <w:lang w:val="en-US" w:eastAsia="en-GB"/>
        </w:rPr>
        <w:t>)</w:t>
      </w:r>
      <w:r w:rsidR="001940F5" w:rsidRPr="006A45F3">
        <w:rPr>
          <w:rFonts w:ascii="Times New Roman" w:hAnsi="Times New Roman"/>
          <w:sz w:val="24"/>
          <w:szCs w:val="24"/>
          <w:lang w:val="en-CA"/>
        </w:rPr>
        <w:t xml:space="preserve">, </w:t>
      </w:r>
      <w:r w:rsidR="00D77BFE" w:rsidRPr="006A45F3">
        <w:rPr>
          <w:rFonts w:ascii="Times New Roman" w:hAnsi="Times New Roman"/>
          <w:sz w:val="24"/>
          <w:szCs w:val="24"/>
          <w:lang w:val="en-US" w:eastAsia="en-GB"/>
        </w:rPr>
        <w:t>non-verbal</w:t>
      </w:r>
      <w:r w:rsidR="00185859" w:rsidRPr="006A45F3">
        <w:rPr>
          <w:rFonts w:ascii="Times New Roman" w:hAnsi="Times New Roman"/>
          <w:sz w:val="24"/>
          <w:szCs w:val="24"/>
          <w:lang w:val="en-US" w:eastAsia="en-GB"/>
        </w:rPr>
        <w:t xml:space="preserve"> cognitive abilities were positively associated with achievement in mathematics (</w:t>
      </w:r>
      <w:r w:rsidR="00185859" w:rsidRPr="006A45F3">
        <w:rPr>
          <w:rFonts w:ascii="Times New Roman" w:hAnsi="Times New Roman"/>
          <w:i/>
          <w:sz w:val="24"/>
          <w:szCs w:val="24"/>
          <w:lang w:val="en-US" w:eastAsia="en-GB"/>
        </w:rPr>
        <w:t>r</w:t>
      </w:r>
      <w:r w:rsidR="00185859" w:rsidRPr="006A45F3">
        <w:rPr>
          <w:rFonts w:ascii="Times New Roman" w:hAnsi="Times New Roman"/>
          <w:sz w:val="24"/>
          <w:szCs w:val="24"/>
          <w:lang w:val="en-US" w:eastAsia="en-GB"/>
        </w:rPr>
        <w:t xml:space="preserve"> = .</w:t>
      </w:r>
      <w:r w:rsidR="00686C6C" w:rsidRPr="006A45F3">
        <w:rPr>
          <w:rFonts w:ascii="Times New Roman" w:hAnsi="Times New Roman"/>
          <w:sz w:val="24"/>
          <w:szCs w:val="24"/>
          <w:lang w:val="en-US" w:eastAsia="en-GB"/>
        </w:rPr>
        <w:t>35</w:t>
      </w:r>
      <w:r w:rsidR="00185859" w:rsidRPr="006A45F3">
        <w:rPr>
          <w:rFonts w:ascii="Times New Roman" w:hAnsi="Times New Roman"/>
          <w:sz w:val="24"/>
          <w:szCs w:val="24"/>
          <w:lang w:val="en-US" w:eastAsia="en-GB"/>
        </w:rPr>
        <w:t xml:space="preserve"> in grade 1, </w:t>
      </w:r>
      <w:r w:rsidR="00185859" w:rsidRPr="006A45F3">
        <w:rPr>
          <w:rFonts w:ascii="Times New Roman" w:hAnsi="Times New Roman"/>
          <w:i/>
          <w:sz w:val="24"/>
          <w:szCs w:val="24"/>
          <w:lang w:val="en-US" w:eastAsia="en-GB"/>
        </w:rPr>
        <w:t>r</w:t>
      </w:r>
      <w:r w:rsidR="00185859" w:rsidRPr="006A45F3">
        <w:rPr>
          <w:rFonts w:ascii="Times New Roman" w:hAnsi="Times New Roman"/>
          <w:sz w:val="24"/>
          <w:szCs w:val="24"/>
          <w:lang w:val="en-US" w:eastAsia="en-GB"/>
        </w:rPr>
        <w:t xml:space="preserve"> = .</w:t>
      </w:r>
      <w:r w:rsidR="00686C6C" w:rsidRPr="006A45F3">
        <w:rPr>
          <w:rFonts w:ascii="Times New Roman" w:hAnsi="Times New Roman"/>
          <w:sz w:val="24"/>
          <w:szCs w:val="24"/>
          <w:lang w:val="en-US" w:eastAsia="en-GB"/>
        </w:rPr>
        <w:t>36</w:t>
      </w:r>
      <w:r w:rsidR="00185859" w:rsidRPr="006A45F3">
        <w:rPr>
          <w:rFonts w:ascii="Times New Roman" w:hAnsi="Times New Roman"/>
          <w:sz w:val="24"/>
          <w:szCs w:val="24"/>
          <w:lang w:val="en-US" w:eastAsia="en-GB"/>
        </w:rPr>
        <w:t xml:space="preserve"> in grade 2</w:t>
      </w:r>
      <w:r w:rsidR="005523A5" w:rsidRPr="006A45F3">
        <w:rPr>
          <w:rFonts w:ascii="Times New Roman" w:hAnsi="Times New Roman"/>
          <w:sz w:val="24"/>
          <w:szCs w:val="24"/>
          <w:lang w:val="en-US" w:eastAsia="en-GB"/>
        </w:rPr>
        <w:t>,</w:t>
      </w:r>
      <w:r w:rsidR="00185859" w:rsidRPr="006A45F3">
        <w:rPr>
          <w:rFonts w:ascii="Times New Roman" w:hAnsi="Times New Roman"/>
          <w:sz w:val="24"/>
          <w:szCs w:val="24"/>
          <w:lang w:val="en-US" w:eastAsia="en-GB"/>
        </w:rPr>
        <w:t xml:space="preserve"> and </w:t>
      </w:r>
      <w:r w:rsidR="00185859" w:rsidRPr="006A45F3">
        <w:rPr>
          <w:rFonts w:ascii="Times New Roman" w:hAnsi="Times New Roman"/>
          <w:i/>
          <w:sz w:val="24"/>
          <w:szCs w:val="24"/>
          <w:lang w:val="en-US" w:eastAsia="en-GB"/>
        </w:rPr>
        <w:t>r</w:t>
      </w:r>
      <w:r w:rsidR="00185859" w:rsidRPr="006A45F3">
        <w:rPr>
          <w:rFonts w:ascii="Times New Roman" w:hAnsi="Times New Roman"/>
          <w:sz w:val="24"/>
          <w:szCs w:val="24"/>
          <w:lang w:val="en-US" w:eastAsia="en-GB"/>
        </w:rPr>
        <w:t xml:space="preserve"> = .27 in grade 4). </w:t>
      </w:r>
    </w:p>
    <w:p w:rsidR="000D3B09" w:rsidRPr="006A45F3" w:rsidRDefault="00C20AE8" w:rsidP="00EE4E3A">
      <w:pPr>
        <w:autoSpaceDE w:val="0"/>
        <w:autoSpaceDN w:val="0"/>
        <w:adjustRightInd w:val="0"/>
        <w:spacing w:after="0" w:line="480" w:lineRule="auto"/>
        <w:jc w:val="center"/>
        <w:rPr>
          <w:rFonts w:ascii="Times New Roman" w:hAnsi="Times New Roman"/>
          <w:sz w:val="24"/>
          <w:szCs w:val="24"/>
          <w:lang w:val="en-CA"/>
        </w:rPr>
      </w:pPr>
      <w:r w:rsidRPr="006A45F3">
        <w:rPr>
          <w:rFonts w:ascii="Times New Roman" w:hAnsi="Times New Roman"/>
          <w:b/>
          <w:sz w:val="24"/>
          <w:szCs w:val="24"/>
          <w:lang w:val="en-CA"/>
        </w:rPr>
        <w:t>Analyses</w:t>
      </w:r>
    </w:p>
    <w:p w:rsidR="00390CEF" w:rsidRPr="006A45F3" w:rsidRDefault="004F7A3E" w:rsidP="00D47A59">
      <w:pPr>
        <w:pStyle w:val="af"/>
        <w:spacing w:after="0" w:line="480" w:lineRule="auto"/>
        <w:ind w:firstLine="708"/>
        <w:rPr>
          <w:rFonts w:ascii="Times New Roman" w:hAnsi="Times New Roman"/>
          <w:sz w:val="24"/>
          <w:szCs w:val="24"/>
          <w:lang w:val="en-US"/>
        </w:rPr>
      </w:pPr>
      <w:r>
        <w:rPr>
          <w:rFonts w:ascii="Times New Roman" w:hAnsi="Times New Roman"/>
          <w:sz w:val="24"/>
          <w:szCs w:val="24"/>
          <w:lang w:val="en-CA"/>
        </w:rPr>
        <w:t>M</w:t>
      </w:r>
      <w:r w:rsidR="0024781D" w:rsidRPr="006A45F3">
        <w:rPr>
          <w:rFonts w:ascii="Times New Roman" w:hAnsi="Times New Roman"/>
          <w:sz w:val="24"/>
          <w:szCs w:val="24"/>
          <w:lang w:val="en-CA"/>
        </w:rPr>
        <w:t>issing data w</w:t>
      </w:r>
      <w:r>
        <w:rPr>
          <w:rFonts w:ascii="Times New Roman" w:hAnsi="Times New Roman"/>
          <w:sz w:val="24"/>
          <w:szCs w:val="24"/>
          <w:lang w:val="en-CA"/>
        </w:rPr>
        <w:t>ereexamined</w:t>
      </w:r>
      <w:r w:rsidR="0024781D" w:rsidRPr="006A45F3">
        <w:rPr>
          <w:rFonts w:ascii="Times New Roman" w:hAnsi="Times New Roman"/>
          <w:sz w:val="24"/>
          <w:szCs w:val="24"/>
          <w:lang w:val="en-CA"/>
        </w:rPr>
        <w:t xml:space="preserve">with the MVA module in SPSS 20.0 for Windows (SPSS Inc, Chicago, IL). According to Little’s MCAR test, </w:t>
      </w:r>
      <w:r w:rsidR="0024781D" w:rsidRPr="006A45F3">
        <w:rPr>
          <w:rFonts w:ascii="Times New Roman" w:hAnsi="Times New Roman"/>
          <w:sz w:val="24"/>
          <w:szCs w:val="24"/>
          <w:lang w:val="en-US" w:eastAsia="en-GB"/>
        </w:rPr>
        <w:t xml:space="preserve">participating children in grade 1 did not differ from those lost due to attrition with regard to motivation, but slightly differed on the level of achievement in mathematics </w:t>
      </w:r>
      <w:r w:rsidR="0024781D" w:rsidRPr="006A45F3">
        <w:rPr>
          <w:rFonts w:ascii="Times New Roman" w:hAnsi="Times New Roman"/>
          <w:sz w:val="24"/>
          <w:szCs w:val="24"/>
          <w:lang w:val="en-CA"/>
        </w:rPr>
        <w:t>(χ</w:t>
      </w:r>
      <w:r w:rsidR="0024781D" w:rsidRPr="006A45F3">
        <w:rPr>
          <w:rFonts w:ascii="Times New Roman" w:hAnsi="Times New Roman"/>
          <w:sz w:val="24"/>
          <w:szCs w:val="24"/>
          <w:vertAlign w:val="superscript"/>
          <w:lang w:val="en-CA"/>
        </w:rPr>
        <w:t>2</w:t>
      </w:r>
      <w:r w:rsidR="0024781D" w:rsidRPr="006A45F3">
        <w:rPr>
          <w:rFonts w:ascii="Times New Roman" w:hAnsi="Times New Roman"/>
          <w:sz w:val="24"/>
          <w:szCs w:val="24"/>
          <w:lang w:val="en-CA"/>
        </w:rPr>
        <w:t xml:space="preserve"> = 84.30, </w:t>
      </w:r>
      <w:r w:rsidR="0024781D" w:rsidRPr="006A45F3">
        <w:rPr>
          <w:rFonts w:ascii="Times New Roman" w:hAnsi="Times New Roman"/>
          <w:i/>
          <w:sz w:val="24"/>
          <w:szCs w:val="24"/>
          <w:lang w:val="en-CA"/>
        </w:rPr>
        <w:t>df</w:t>
      </w:r>
      <w:r w:rsidR="0024781D" w:rsidRPr="006A45F3">
        <w:rPr>
          <w:rFonts w:ascii="Times New Roman" w:hAnsi="Times New Roman"/>
          <w:sz w:val="24"/>
          <w:szCs w:val="24"/>
          <w:lang w:val="en-CA"/>
        </w:rPr>
        <w:t xml:space="preserve"> = 38, </w:t>
      </w:r>
      <w:r w:rsidR="0024781D" w:rsidRPr="006A45F3">
        <w:rPr>
          <w:rFonts w:ascii="Times New Roman" w:hAnsi="Times New Roman"/>
          <w:i/>
          <w:sz w:val="24"/>
          <w:szCs w:val="24"/>
          <w:lang w:val="en-CA"/>
        </w:rPr>
        <w:t xml:space="preserve">p </w:t>
      </w:r>
      <w:r w:rsidR="0024781D" w:rsidRPr="006A45F3">
        <w:rPr>
          <w:rFonts w:ascii="Times New Roman" w:hAnsi="Times New Roman"/>
          <w:sz w:val="24"/>
          <w:szCs w:val="24"/>
          <w:lang w:val="en-CA"/>
        </w:rPr>
        <w:t xml:space="preserve">= .00). A series of </w:t>
      </w:r>
      <w:r w:rsidR="0024781D" w:rsidRPr="006A45F3">
        <w:rPr>
          <w:rFonts w:ascii="Times New Roman" w:hAnsi="Times New Roman"/>
          <w:i/>
          <w:sz w:val="24"/>
          <w:szCs w:val="24"/>
          <w:lang w:val="en-CA"/>
        </w:rPr>
        <w:t>t</w:t>
      </w:r>
      <w:r w:rsidR="0024781D" w:rsidRPr="006A45F3">
        <w:rPr>
          <w:rFonts w:ascii="Times New Roman" w:hAnsi="Times New Roman"/>
          <w:sz w:val="24"/>
          <w:szCs w:val="24"/>
          <w:lang w:val="en-CA"/>
        </w:rPr>
        <w:t xml:space="preserve">-tests showed that children whose achievement scores were missing </w:t>
      </w:r>
      <w:r w:rsidR="0024781D" w:rsidRPr="006A45F3">
        <w:rPr>
          <w:rFonts w:ascii="Times New Roman" w:hAnsi="Times New Roman"/>
          <w:sz w:val="24"/>
          <w:szCs w:val="24"/>
          <w:lang w:val="en-US" w:eastAsia="en-GB"/>
        </w:rPr>
        <w:t>tended to have lower mathematic</w:t>
      </w:r>
      <w:r w:rsidR="00C32F2D" w:rsidRPr="006A45F3">
        <w:rPr>
          <w:rFonts w:ascii="Times New Roman" w:hAnsi="Times New Roman"/>
          <w:sz w:val="24"/>
          <w:szCs w:val="24"/>
          <w:lang w:val="en-US" w:eastAsia="en-GB"/>
        </w:rPr>
        <w:t>s</w:t>
      </w:r>
      <w:r w:rsidR="0024781D" w:rsidRPr="006A45F3">
        <w:rPr>
          <w:rFonts w:ascii="Times New Roman" w:hAnsi="Times New Roman"/>
          <w:sz w:val="24"/>
          <w:szCs w:val="24"/>
          <w:lang w:val="en-US" w:eastAsia="en-GB"/>
        </w:rPr>
        <w:t xml:space="preserve"> achievement </w:t>
      </w:r>
      <w:r w:rsidR="0024781D" w:rsidRPr="006A45F3">
        <w:rPr>
          <w:rFonts w:ascii="Times New Roman" w:hAnsi="Times New Roman"/>
          <w:sz w:val="24"/>
          <w:szCs w:val="24"/>
          <w:lang w:val="en-CA"/>
        </w:rPr>
        <w:t xml:space="preserve">and were from lower socioeconomic background at all ages. </w:t>
      </w:r>
      <w:r w:rsidR="00E67C0D" w:rsidRPr="006A45F3">
        <w:rPr>
          <w:rFonts w:ascii="Times New Roman" w:hAnsi="Times New Roman"/>
          <w:sz w:val="24"/>
          <w:szCs w:val="24"/>
          <w:lang w:val="en-CA"/>
        </w:rPr>
        <w:t>Missing data were treated through</w:t>
      </w:r>
      <w:r w:rsidR="0013457B" w:rsidRPr="006A45F3">
        <w:rPr>
          <w:rFonts w:ascii="Times New Roman" w:hAnsi="Times New Roman"/>
          <w:sz w:val="24"/>
          <w:szCs w:val="24"/>
          <w:lang w:val="en-CA"/>
        </w:rPr>
        <w:t>Full information maximum likelihood (FIML)</w:t>
      </w:r>
      <w:r>
        <w:rPr>
          <w:rFonts w:ascii="Times New Roman" w:hAnsi="Times New Roman"/>
          <w:sz w:val="24"/>
          <w:szCs w:val="24"/>
          <w:lang w:val="en-CA"/>
        </w:rPr>
        <w:t xml:space="preserve">. </w:t>
      </w:r>
      <w:r w:rsidR="00E9020F" w:rsidRPr="006A45F3">
        <w:rPr>
          <w:rFonts w:ascii="Times New Roman" w:hAnsi="Times New Roman"/>
          <w:sz w:val="24"/>
          <w:szCs w:val="24"/>
          <w:lang w:val="en-CA"/>
        </w:rPr>
        <w:t>FI</w:t>
      </w:r>
      <w:r w:rsidR="0013457B" w:rsidRPr="006A45F3">
        <w:rPr>
          <w:rFonts w:ascii="Times New Roman" w:hAnsi="Times New Roman"/>
          <w:sz w:val="24"/>
          <w:szCs w:val="24"/>
          <w:lang w:val="en-CA"/>
        </w:rPr>
        <w:t>M</w:t>
      </w:r>
      <w:r w:rsidR="00E9020F" w:rsidRPr="006A45F3">
        <w:rPr>
          <w:rFonts w:ascii="Times New Roman" w:hAnsi="Times New Roman"/>
          <w:sz w:val="24"/>
          <w:szCs w:val="24"/>
          <w:lang w:val="en-CA"/>
        </w:rPr>
        <w:t>L</w:t>
      </w:r>
      <w:r w:rsidR="0013457B" w:rsidRPr="006A45F3">
        <w:rPr>
          <w:rFonts w:ascii="Times New Roman" w:hAnsi="Times New Roman"/>
          <w:sz w:val="24"/>
          <w:szCs w:val="24"/>
          <w:lang w:val="en-CA"/>
        </w:rPr>
        <w:t xml:space="preserve"> treats missing data by fitting the model to all non</w:t>
      </w:r>
      <w:r w:rsidR="00AC6584" w:rsidRPr="006A45F3">
        <w:rPr>
          <w:rFonts w:ascii="Times New Roman" w:hAnsi="Times New Roman"/>
          <w:sz w:val="24"/>
          <w:szCs w:val="24"/>
          <w:lang w:val="en-CA"/>
        </w:rPr>
        <w:t>-</w:t>
      </w:r>
      <w:r w:rsidR="0013457B" w:rsidRPr="006A45F3">
        <w:rPr>
          <w:rFonts w:ascii="Times New Roman" w:hAnsi="Times New Roman"/>
          <w:sz w:val="24"/>
          <w:szCs w:val="24"/>
          <w:lang w:val="en-CA"/>
        </w:rPr>
        <w:t xml:space="preserve">missing data for each observation. </w:t>
      </w:r>
      <w:r w:rsidR="005C3B05">
        <w:rPr>
          <w:rFonts w:ascii="Times New Roman" w:hAnsi="Times New Roman"/>
          <w:sz w:val="24"/>
          <w:szCs w:val="24"/>
          <w:lang w:val="en-CA"/>
        </w:rPr>
        <w:t xml:space="preserve">It </w:t>
      </w:r>
      <w:r w:rsidR="005C3B05">
        <w:rPr>
          <w:rFonts w:ascii="Times New Roman" w:hAnsi="Times New Roman"/>
          <w:sz w:val="24"/>
          <w:szCs w:val="24"/>
          <w:lang w:val="en-US"/>
        </w:rPr>
        <w:t>yields</w:t>
      </w:r>
      <w:r w:rsidR="005C3B05" w:rsidRPr="006A45F3">
        <w:rPr>
          <w:rFonts w:ascii="Times New Roman" w:hAnsi="Times New Roman"/>
          <w:sz w:val="24"/>
          <w:szCs w:val="24"/>
          <w:lang w:val="en-US"/>
        </w:rPr>
        <w:t xml:space="preserve"> the least biased</w:t>
      </w:r>
      <w:r w:rsidR="005C3B05">
        <w:rPr>
          <w:rFonts w:ascii="Times New Roman" w:hAnsi="Times New Roman"/>
          <w:sz w:val="24"/>
          <w:szCs w:val="24"/>
          <w:lang w:val="en-US"/>
        </w:rPr>
        <w:t>,</w:t>
      </w:r>
      <w:r w:rsidR="005C3B05" w:rsidRPr="006A45F3">
        <w:rPr>
          <w:rFonts w:ascii="Times New Roman" w:hAnsi="Times New Roman"/>
          <w:sz w:val="24"/>
          <w:szCs w:val="24"/>
          <w:lang w:val="en-US"/>
        </w:rPr>
        <w:t xml:space="preserve"> and most reliable estimates </w:t>
      </w:r>
      <w:r w:rsidR="00177C41" w:rsidRPr="006A45F3">
        <w:rPr>
          <w:rFonts w:ascii="Times New Roman" w:hAnsi="Times New Roman"/>
          <w:sz w:val="24"/>
          <w:szCs w:val="24"/>
        </w:rPr>
        <w:fldChar w:fldCharType="begin"/>
      </w:r>
      <w:r w:rsidR="005C3B05" w:rsidRPr="006A45F3">
        <w:rPr>
          <w:rFonts w:ascii="Times New Roman" w:hAnsi="Times New Roman"/>
          <w:sz w:val="24"/>
          <w:szCs w:val="24"/>
          <w:lang w:val="en-US"/>
        </w:rPr>
        <w:instrText xml:space="preserve"> ADDIN EN.CITE &lt;EndNote&gt;&lt;Cite&gt;&lt;Author&gt;Jamshidian&lt;/Author&gt;&lt;Year&gt;1999&lt;/Year&gt;&lt;RecNum&gt;106&lt;/RecNum&gt;&lt;record&gt;&lt;rec-number&gt;106&lt;/rec-number&gt;&lt;ref-type name="Journal Article"&gt;17&lt;/ref-type&gt;&lt;contributors&gt;&lt;authors&gt;&lt;author&gt;Jamshidian, M.&lt;/author&gt;&lt;author&gt;Bentler, P. M.&lt;/author&gt;&lt;/authors&gt;&lt;/contributors&gt;&lt;auth-address&gt;Jamshidian, M&amp;#xD;Univ Cent Florida, Dept Stat, Orlando, FL 32816 USA&amp;#xD;Univ Cent Florida, Dept Stat, Orlando, FL 32816 USA&amp;#xA;Univ Calif Los Angeles, Dept Psychol, Los Angeles, CA 90095 USA&amp;#xA;Univ Calif Los Angeles, Dept Stat, Los Angeles, CA 90095 USA&lt;/auth-address&gt;&lt;titles&gt;&lt;title&gt;ML estimation of mean and covariance structures with missing data using complete data routines&lt;/title&gt;&lt;secondary-title&gt;Journal of Educational and Behavioral Statistics&lt;/secondary-title&gt;&lt;/titles&gt;&lt;pages&gt;21-41&lt;/pages&gt;&lt;volume&gt;24&lt;/volume&gt;&lt;number&gt;1&lt;/number&gt;&lt;keywords&gt;&lt;keyword&gt;factor analysis&lt;/keyword&gt;&lt;keyword&gt;incomplete data&lt;/keyword&gt;&lt;keyword&gt;listwise deletion&lt;/keyword&gt;&lt;keyword&gt;mean imputation&lt;/keyword&gt;&lt;keyword&gt;missing data mechanism&lt;/keyword&gt;&lt;keyword&gt;observed information&lt;/keyword&gt;&lt;keyword&gt;test of hypothesis&lt;/keyword&gt;&lt;keyword&gt;maximum-likelihood&lt;/keyword&gt;&lt;keyword&gt;em algorithm&lt;/keyword&gt;&lt;keyword&gt;models&lt;/keyword&gt;&lt;/keywords&gt;&lt;dates&gt;&lt;year&gt;1999&lt;/year&gt;&lt;pub-dates&gt;&lt;date&gt;Spr&lt;/date&gt;&lt;/pub-dates&gt;&lt;/dates&gt;&lt;isbn&gt;1076-9986&lt;/isbn&gt;&lt;accession-num&gt;ISI:000079266400002&lt;/accession-num&gt;&lt;urls&gt;&lt;related-urls&gt;&lt;url&gt;&amp;lt;Go to ISI&amp;gt;://000079266400002&lt;/url&gt;&lt;/related-urls&gt;&lt;/urls&gt;&lt;language&gt;English&lt;/language&gt;&lt;/record&gt;&lt;/Cite&gt;&lt;Cite&gt;&lt;Author&gt;Peugh&lt;/Author&gt;&lt;Year&gt;2004&lt;/Year&gt;&lt;RecNum&gt;104&lt;/RecNum&gt;&lt;record&gt;&lt;rec-number&gt;104&lt;/rec-number&gt;&lt;ref-type name="Journal Article"&gt;17&lt;/ref-type&gt;&lt;contributors&gt;&lt;authors&gt;&lt;author&gt;Peugh, J. L.&lt;/author&gt;&lt;author&gt;Enders, C. K.&lt;/author&gt;&lt;/authors&gt;&lt;/contributors&gt;&lt;auth-address&gt;Peugh, JL&amp;#xD;Univ Nebraska, Dept Educ Psychol, Quantitat &amp;amp; Qualitat Methods Educ Program, 114 Teachers Coll Hall, Lincoln, NE 68588 USA&amp;#xD;Univ Nebraska, Dept Educ Psychol, Quantitat &amp;amp; Qualitat Methods Educ Program, Lincoln, NE 68588 USA&amp;#xA;Univ Nebraska, Nebraska Evaluat &amp;amp; Res Ctr, Lincoln, NE 68588 USA&lt;/auth-address&gt;&lt;titles&gt;&lt;title&gt;Missing data in educational research: A review of reporting practices and suggestions for improvement&lt;/title&gt;&lt;secondary-title&gt;Review of Educational Research&lt;/secondary-title&gt;&lt;/titles&gt;&lt;pages&gt;525-556&lt;/pages&gt;&lt;volume&gt;74&lt;/volume&gt;&lt;number&gt;4&lt;/number&gt;&lt;keywords&gt;&lt;keyword&gt;em algorithm&lt;/keyword&gt;&lt;keyword&gt;maximum likelihood estimation&lt;/keyword&gt;&lt;keyword&gt;missing data&lt;/keyword&gt;&lt;keyword&gt;multiple imputation&lt;/keyword&gt;&lt;keyword&gt;norm&lt;/keyword&gt;&lt;keyword&gt;structural equation models&lt;/keyword&gt;&lt;keyword&gt;multiple imputation&lt;/keyword&gt;&lt;keyword&gt;maximum-likelihood&lt;/keyword&gt;&lt;keyword&gt;regression-models&lt;/keyword&gt;&lt;keyword&gt;algorithm&lt;/keyword&gt;&lt;keyword&gt;inference&lt;/keyword&gt;&lt;keyword&gt;variables&lt;/keyword&gt;&lt;keyword&gt;patterns&lt;/keyword&gt;&lt;keyword&gt;behavior&lt;/keyword&gt;&lt;keyword&gt;impact&lt;/keyword&gt;&lt;/keywords&gt;&lt;dates&gt;&lt;year&gt;2004&lt;/year&gt;&lt;pub-dates&gt;&lt;date&gt;Win&lt;/date&gt;&lt;/pub-dates&gt;&lt;/dates&gt;&lt;isbn&gt;0034-6543&lt;/isbn&gt;&lt;accession-num&gt;ISI:000226367900003&lt;/accession-num&gt;&lt;urls&gt;&lt;related-urls&gt;&lt;url&gt;&amp;lt;Go to ISI&amp;gt;://000226367900003&lt;/url&gt;&lt;/related-urls&gt;&lt;/urls&gt;&lt;language&gt;English&lt;/language&gt;&lt;/record&gt;&lt;/Cite&gt;&lt;/EndNote&gt;</w:instrText>
      </w:r>
      <w:r w:rsidR="00177C41" w:rsidRPr="006A45F3">
        <w:rPr>
          <w:rFonts w:ascii="Times New Roman" w:hAnsi="Times New Roman"/>
          <w:sz w:val="24"/>
          <w:szCs w:val="24"/>
        </w:rPr>
        <w:fldChar w:fldCharType="separate"/>
      </w:r>
      <w:r w:rsidR="005C3B05" w:rsidRPr="006A45F3">
        <w:rPr>
          <w:rFonts w:ascii="Times New Roman" w:hAnsi="Times New Roman"/>
          <w:sz w:val="24"/>
          <w:szCs w:val="24"/>
          <w:lang w:val="en-US"/>
        </w:rPr>
        <w:t xml:space="preserve">(Peugh &amp; Enders, 2004; </w:t>
      </w:r>
      <w:r w:rsidR="005C3B05" w:rsidRPr="006A45F3">
        <w:rPr>
          <w:rFonts w:ascii="Times New Roman" w:hAnsi="Times New Roman"/>
          <w:sz w:val="24"/>
          <w:szCs w:val="24"/>
          <w:lang w:val="en-CA"/>
        </w:rPr>
        <w:t>Graham, Olchowski, &amp; Gilreath, 2007</w:t>
      </w:r>
      <w:r w:rsidR="005C3B05" w:rsidRPr="006A45F3">
        <w:rPr>
          <w:rFonts w:ascii="Times New Roman" w:hAnsi="Times New Roman"/>
          <w:sz w:val="24"/>
          <w:szCs w:val="24"/>
          <w:lang w:val="en-US"/>
        </w:rPr>
        <w:t>)</w:t>
      </w:r>
      <w:r w:rsidR="00177C41" w:rsidRPr="006A45F3">
        <w:rPr>
          <w:rFonts w:ascii="Times New Roman" w:hAnsi="Times New Roman"/>
          <w:sz w:val="24"/>
          <w:szCs w:val="24"/>
        </w:rPr>
        <w:fldChar w:fldCharType="end"/>
      </w:r>
      <w:r w:rsidR="005C3B05" w:rsidRPr="006A45F3">
        <w:rPr>
          <w:rFonts w:ascii="Times New Roman" w:hAnsi="Times New Roman"/>
          <w:sz w:val="24"/>
          <w:szCs w:val="24"/>
          <w:lang w:val="en-US"/>
        </w:rPr>
        <w:t>.</w:t>
      </w:r>
      <w:r w:rsidR="00390CEF" w:rsidRPr="006A45F3">
        <w:rPr>
          <w:rFonts w:ascii="Times New Roman" w:hAnsi="Times New Roman"/>
          <w:sz w:val="24"/>
          <w:szCs w:val="24"/>
          <w:lang w:val="en-CA"/>
        </w:rPr>
        <w:t xml:space="preserve">All statistics reported in this article </w:t>
      </w:r>
      <w:r w:rsidR="00AC6584" w:rsidRPr="006A45F3">
        <w:rPr>
          <w:rFonts w:ascii="Times New Roman" w:hAnsi="Times New Roman"/>
          <w:sz w:val="24"/>
          <w:szCs w:val="24"/>
          <w:lang w:val="en-CA"/>
        </w:rPr>
        <w:t>were</w:t>
      </w:r>
      <w:r w:rsidR="00390CEF" w:rsidRPr="006A45F3">
        <w:rPr>
          <w:rFonts w:ascii="Times New Roman" w:hAnsi="Times New Roman"/>
          <w:sz w:val="24"/>
          <w:szCs w:val="24"/>
          <w:lang w:val="en-CA"/>
        </w:rPr>
        <w:t xml:space="preserve"> estimated using FIML. </w:t>
      </w:r>
    </w:p>
    <w:p w:rsidR="00191A19" w:rsidRPr="006A45F3" w:rsidRDefault="0013457B" w:rsidP="00263918">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We used cross-lag</w:t>
      </w:r>
      <w:r w:rsidR="00540185" w:rsidRPr="006A45F3">
        <w:rPr>
          <w:rFonts w:ascii="Times New Roman" w:hAnsi="Times New Roman"/>
          <w:sz w:val="24"/>
          <w:szCs w:val="24"/>
          <w:lang w:val="en-CA"/>
        </w:rPr>
        <w:t>ged</w:t>
      </w:r>
      <w:r w:rsidR="00513C3B" w:rsidRPr="006A45F3">
        <w:rPr>
          <w:rFonts w:ascii="Times New Roman" w:hAnsi="Times New Roman"/>
          <w:sz w:val="24"/>
          <w:szCs w:val="24"/>
          <w:lang w:val="en-CA"/>
        </w:rPr>
        <w:t xml:space="preserve"> structural equation</w:t>
      </w:r>
      <w:r w:rsidRPr="006A45F3">
        <w:rPr>
          <w:rFonts w:ascii="Times New Roman" w:hAnsi="Times New Roman"/>
          <w:sz w:val="24"/>
          <w:szCs w:val="24"/>
          <w:lang w:val="en-CA"/>
        </w:rPr>
        <w:t xml:space="preserve"> model</w:t>
      </w:r>
      <w:r w:rsidR="005317C0" w:rsidRPr="006A45F3">
        <w:rPr>
          <w:rFonts w:ascii="Times New Roman" w:hAnsi="Times New Roman"/>
          <w:sz w:val="24"/>
          <w:szCs w:val="24"/>
          <w:lang w:val="en-CA"/>
        </w:rPr>
        <w:t xml:space="preserve">ing </w:t>
      </w:r>
      <w:r w:rsidRPr="006A45F3">
        <w:rPr>
          <w:rFonts w:ascii="Times New Roman" w:hAnsi="Times New Roman"/>
          <w:sz w:val="24"/>
          <w:szCs w:val="24"/>
          <w:lang w:val="en-CA"/>
        </w:rPr>
        <w:t xml:space="preserve">to examine the direction of thepredictive </w:t>
      </w:r>
      <w:r w:rsidR="00AC6584" w:rsidRPr="006A45F3">
        <w:rPr>
          <w:rFonts w:ascii="Times New Roman" w:hAnsi="Times New Roman"/>
          <w:sz w:val="24"/>
          <w:szCs w:val="24"/>
          <w:lang w:val="en-CA"/>
        </w:rPr>
        <w:t>association</w:t>
      </w:r>
      <w:r w:rsidR="00F43ED6" w:rsidRPr="006A45F3">
        <w:rPr>
          <w:rFonts w:ascii="Times New Roman" w:hAnsi="Times New Roman"/>
          <w:sz w:val="24"/>
          <w:szCs w:val="24"/>
          <w:lang w:val="en-CA"/>
        </w:rPr>
        <w:t xml:space="preserve">s between intrinsic </w:t>
      </w:r>
      <w:r w:rsidRPr="006A45F3">
        <w:rPr>
          <w:rFonts w:ascii="Times New Roman" w:hAnsi="Times New Roman"/>
          <w:sz w:val="24"/>
          <w:szCs w:val="24"/>
          <w:lang w:val="en-CA"/>
        </w:rPr>
        <w:t xml:space="preserve">motivation </w:t>
      </w:r>
      <w:r w:rsidR="00AC6584" w:rsidRPr="006A45F3">
        <w:rPr>
          <w:rFonts w:ascii="Times New Roman" w:hAnsi="Times New Roman"/>
          <w:sz w:val="24"/>
          <w:szCs w:val="24"/>
          <w:lang w:val="en-CA"/>
        </w:rPr>
        <w:t xml:space="preserve">and </w:t>
      </w:r>
      <w:r w:rsidR="009D2380" w:rsidRPr="006A45F3">
        <w:rPr>
          <w:rFonts w:ascii="Times New Roman" w:hAnsi="Times New Roman"/>
          <w:sz w:val="24"/>
          <w:szCs w:val="24"/>
          <w:lang w:val="en-CA"/>
        </w:rPr>
        <w:t>achievement</w:t>
      </w:r>
      <w:r w:rsidR="00F43ED6" w:rsidRPr="006A45F3">
        <w:rPr>
          <w:rFonts w:ascii="Times New Roman" w:hAnsi="Times New Roman"/>
          <w:sz w:val="24"/>
          <w:szCs w:val="24"/>
          <w:lang w:val="en-CA"/>
        </w:rPr>
        <w:t xml:space="preserve">in mathematics </w:t>
      </w:r>
      <w:r w:rsidR="003C2850" w:rsidRPr="006A45F3">
        <w:rPr>
          <w:rFonts w:ascii="Times New Roman" w:hAnsi="Times New Roman"/>
          <w:sz w:val="24"/>
          <w:szCs w:val="24"/>
          <w:lang w:val="en-CA"/>
        </w:rPr>
        <w:t xml:space="preserve">across </w:t>
      </w:r>
      <w:r w:rsidR="0097656D" w:rsidRPr="006A45F3">
        <w:rPr>
          <w:rFonts w:ascii="Times New Roman" w:hAnsi="Times New Roman"/>
          <w:sz w:val="24"/>
          <w:szCs w:val="24"/>
          <w:lang w:val="en-CA"/>
        </w:rPr>
        <w:t>grades 1</w:t>
      </w:r>
      <w:r w:rsidRPr="006A45F3">
        <w:rPr>
          <w:rFonts w:ascii="Times New Roman" w:hAnsi="Times New Roman"/>
          <w:sz w:val="24"/>
          <w:szCs w:val="24"/>
          <w:lang w:val="en-CA"/>
        </w:rPr>
        <w:t xml:space="preserve">, 2, </w:t>
      </w:r>
      <w:r w:rsidR="009D2380" w:rsidRPr="006A45F3">
        <w:rPr>
          <w:rFonts w:ascii="Times New Roman" w:hAnsi="Times New Roman"/>
          <w:sz w:val="24"/>
          <w:szCs w:val="24"/>
          <w:lang w:val="en-CA"/>
        </w:rPr>
        <w:t xml:space="preserve">and </w:t>
      </w:r>
      <w:r w:rsidRPr="006A45F3">
        <w:rPr>
          <w:rFonts w:ascii="Times New Roman" w:hAnsi="Times New Roman"/>
          <w:sz w:val="24"/>
          <w:szCs w:val="24"/>
          <w:lang w:val="en-CA"/>
        </w:rPr>
        <w:t xml:space="preserve">4 (see Figure 1). </w:t>
      </w:r>
      <w:r w:rsidR="00922BDB" w:rsidRPr="006A45F3">
        <w:rPr>
          <w:rFonts w:ascii="Times New Roman" w:hAnsi="Times New Roman"/>
          <w:sz w:val="24"/>
          <w:szCs w:val="24"/>
          <w:lang w:val="en-CA"/>
        </w:rPr>
        <w:t xml:space="preserve">This model </w:t>
      </w:r>
      <w:r w:rsidR="00922BDB" w:rsidRPr="006A45F3">
        <w:rPr>
          <w:rFonts w:ascii="Times New Roman" w:hAnsi="Times New Roman"/>
          <w:sz w:val="24"/>
          <w:szCs w:val="24"/>
          <w:lang w:val="en-CA"/>
        </w:rPr>
        <w:lastRenderedPageBreak/>
        <w:t>assesse</w:t>
      </w:r>
      <w:r w:rsidR="002B4745" w:rsidRPr="006A45F3">
        <w:rPr>
          <w:rFonts w:ascii="Times New Roman" w:hAnsi="Times New Roman"/>
          <w:sz w:val="24"/>
          <w:szCs w:val="24"/>
          <w:lang w:val="en-CA"/>
        </w:rPr>
        <w:t>d</w:t>
      </w:r>
      <w:r w:rsidR="00922BDB" w:rsidRPr="006A45F3">
        <w:rPr>
          <w:rFonts w:ascii="Times New Roman" w:hAnsi="Times New Roman"/>
          <w:sz w:val="24"/>
          <w:szCs w:val="24"/>
          <w:lang w:val="en-CA"/>
        </w:rPr>
        <w:t xml:space="preserve"> the stability of motivation </w:t>
      </w:r>
      <w:r w:rsidR="00837494" w:rsidRPr="006A45F3">
        <w:rPr>
          <w:rFonts w:ascii="Times New Roman" w:hAnsi="Times New Roman"/>
          <w:sz w:val="24"/>
          <w:szCs w:val="24"/>
          <w:lang w:val="en-CA"/>
        </w:rPr>
        <w:t xml:space="preserve">and </w:t>
      </w:r>
      <w:r w:rsidR="00922BDB" w:rsidRPr="006A45F3">
        <w:rPr>
          <w:rFonts w:ascii="Times New Roman" w:hAnsi="Times New Roman"/>
          <w:sz w:val="24"/>
          <w:szCs w:val="24"/>
          <w:lang w:val="en-CA"/>
        </w:rPr>
        <w:t xml:space="preserve">achievementin mathematics, as well as changes in these constructs over time. </w:t>
      </w:r>
      <w:r w:rsidR="00DF689A" w:rsidRPr="006A45F3">
        <w:rPr>
          <w:rFonts w:ascii="Times New Roman" w:hAnsi="Times New Roman"/>
          <w:sz w:val="24"/>
          <w:szCs w:val="24"/>
          <w:lang w:val="en-CA"/>
        </w:rPr>
        <w:t>It</w:t>
      </w:r>
      <w:r w:rsidR="00922BDB" w:rsidRPr="006A45F3">
        <w:rPr>
          <w:rFonts w:ascii="Times New Roman" w:hAnsi="Times New Roman"/>
          <w:sz w:val="24"/>
          <w:szCs w:val="24"/>
          <w:lang w:val="en-CA"/>
        </w:rPr>
        <w:t xml:space="preserve"> also control</w:t>
      </w:r>
      <w:r w:rsidR="00E67C0D" w:rsidRPr="006A45F3">
        <w:rPr>
          <w:rFonts w:ascii="Times New Roman" w:hAnsi="Times New Roman"/>
          <w:sz w:val="24"/>
          <w:szCs w:val="24"/>
          <w:lang w:val="en-CA"/>
        </w:rPr>
        <w:t>s</w:t>
      </w:r>
      <w:r w:rsidR="00922BDB" w:rsidRPr="006A45F3">
        <w:rPr>
          <w:rFonts w:ascii="Times New Roman" w:hAnsi="Times New Roman"/>
          <w:sz w:val="24"/>
          <w:szCs w:val="24"/>
          <w:lang w:val="en-CA"/>
        </w:rPr>
        <w:t xml:space="preserve"> for initial levels of motivation </w:t>
      </w:r>
      <w:r w:rsidR="00837494" w:rsidRPr="006A45F3">
        <w:rPr>
          <w:rFonts w:ascii="Times New Roman" w:hAnsi="Times New Roman"/>
          <w:sz w:val="24"/>
          <w:szCs w:val="24"/>
          <w:lang w:val="en-CA"/>
        </w:rPr>
        <w:t xml:space="preserve">and </w:t>
      </w:r>
      <w:r w:rsidR="00DF689A" w:rsidRPr="006A45F3">
        <w:rPr>
          <w:rFonts w:ascii="Times New Roman" w:hAnsi="Times New Roman"/>
          <w:sz w:val="24"/>
          <w:szCs w:val="24"/>
          <w:lang w:val="en-CA"/>
        </w:rPr>
        <w:t>achievement</w:t>
      </w:r>
      <w:r w:rsidR="002B4745" w:rsidRPr="006A45F3">
        <w:rPr>
          <w:rFonts w:ascii="Times New Roman" w:hAnsi="Times New Roman"/>
          <w:sz w:val="24"/>
          <w:szCs w:val="24"/>
          <w:lang w:val="en-CA"/>
        </w:rPr>
        <w:t xml:space="preserve"> in the </w:t>
      </w:r>
      <w:r w:rsidR="005317C0" w:rsidRPr="006A45F3">
        <w:rPr>
          <w:rFonts w:ascii="Times New Roman" w:hAnsi="Times New Roman"/>
          <w:sz w:val="24"/>
          <w:szCs w:val="24"/>
          <w:lang w:val="en-CA"/>
        </w:rPr>
        <w:t>associations</w:t>
      </w:r>
      <w:r w:rsidR="00922BDB" w:rsidRPr="006A45F3">
        <w:rPr>
          <w:rFonts w:ascii="Times New Roman" w:hAnsi="Times New Roman"/>
          <w:sz w:val="24"/>
          <w:szCs w:val="24"/>
          <w:lang w:val="en-CA"/>
        </w:rPr>
        <w:t xml:space="preserve">. </w:t>
      </w:r>
      <w:r w:rsidR="001E40B9" w:rsidRPr="006A45F3">
        <w:rPr>
          <w:rFonts w:ascii="Times New Roman" w:hAnsi="Times New Roman"/>
          <w:sz w:val="24"/>
          <w:szCs w:val="24"/>
          <w:lang w:val="en-CA"/>
        </w:rPr>
        <w:t xml:space="preserve">Four longitudinal stability paths were estimated: two paths </w:t>
      </w:r>
      <w:r w:rsidR="00D6098B" w:rsidRPr="006A45F3">
        <w:rPr>
          <w:rFonts w:ascii="Times New Roman" w:hAnsi="Times New Roman"/>
          <w:sz w:val="24"/>
          <w:szCs w:val="24"/>
          <w:lang w:val="en-CA"/>
        </w:rPr>
        <w:t>linking</w:t>
      </w:r>
      <w:r w:rsidR="001E40B9" w:rsidRPr="006A45F3">
        <w:rPr>
          <w:rFonts w:ascii="Times New Roman" w:hAnsi="Times New Roman"/>
          <w:sz w:val="24"/>
          <w:szCs w:val="24"/>
          <w:lang w:val="en-CA"/>
        </w:rPr>
        <w:t xml:space="preserve"> mathematics achievement </w:t>
      </w:r>
      <w:r w:rsidR="00D6098B" w:rsidRPr="006A45F3">
        <w:rPr>
          <w:rFonts w:ascii="Times New Roman" w:hAnsi="Times New Roman"/>
          <w:sz w:val="24"/>
          <w:szCs w:val="24"/>
          <w:lang w:val="en-CA"/>
        </w:rPr>
        <w:t>across</w:t>
      </w:r>
      <w:r w:rsidR="001E40B9" w:rsidRPr="006A45F3">
        <w:rPr>
          <w:rFonts w:ascii="Times New Roman" w:hAnsi="Times New Roman"/>
          <w:sz w:val="24"/>
          <w:szCs w:val="24"/>
          <w:lang w:val="en-CA"/>
        </w:rPr>
        <w:t xml:space="preserve"> time (paths</w:t>
      </w:r>
      <w:r w:rsidR="001E40B9" w:rsidRPr="006A45F3">
        <w:rPr>
          <w:rFonts w:ascii="Times New Roman" w:hAnsi="Times New Roman"/>
          <w:i/>
          <w:sz w:val="24"/>
          <w:szCs w:val="24"/>
          <w:lang w:val="en-CA"/>
        </w:rPr>
        <w:t xml:space="preserve"> a and b</w:t>
      </w:r>
      <w:r w:rsidR="001E40B9" w:rsidRPr="006A45F3">
        <w:rPr>
          <w:rFonts w:ascii="Times New Roman" w:hAnsi="Times New Roman"/>
          <w:sz w:val="24"/>
          <w:szCs w:val="24"/>
          <w:lang w:val="en-CA"/>
        </w:rPr>
        <w:t>)</w:t>
      </w:r>
      <w:r w:rsidR="00D6098B" w:rsidRPr="006A45F3">
        <w:rPr>
          <w:rFonts w:ascii="Times New Roman" w:hAnsi="Times New Roman"/>
          <w:sz w:val="24"/>
          <w:szCs w:val="24"/>
          <w:lang w:val="en-CA"/>
        </w:rPr>
        <w:t>,</w:t>
      </w:r>
      <w:r w:rsidR="001E40B9" w:rsidRPr="006A45F3">
        <w:rPr>
          <w:rFonts w:ascii="Times New Roman" w:hAnsi="Times New Roman"/>
          <w:sz w:val="24"/>
          <w:szCs w:val="24"/>
          <w:lang w:val="en-CA"/>
        </w:rPr>
        <w:t xml:space="preserve"> and two paths </w:t>
      </w:r>
      <w:r w:rsidR="00D6098B" w:rsidRPr="006A45F3">
        <w:rPr>
          <w:rFonts w:ascii="Times New Roman" w:hAnsi="Times New Roman"/>
          <w:sz w:val="24"/>
          <w:szCs w:val="24"/>
          <w:lang w:val="en-CA"/>
        </w:rPr>
        <w:t>linking</w:t>
      </w:r>
      <w:r w:rsidR="001E40B9" w:rsidRPr="006A45F3">
        <w:rPr>
          <w:rFonts w:ascii="Times New Roman" w:hAnsi="Times New Roman"/>
          <w:sz w:val="24"/>
          <w:szCs w:val="24"/>
          <w:lang w:val="en-CA"/>
        </w:rPr>
        <w:t xml:space="preserve"> intrinsic motivation in mathematics </w:t>
      </w:r>
      <w:r w:rsidR="00D6098B" w:rsidRPr="006A45F3">
        <w:rPr>
          <w:rFonts w:ascii="Times New Roman" w:hAnsi="Times New Roman"/>
          <w:sz w:val="24"/>
          <w:szCs w:val="24"/>
          <w:lang w:val="en-CA"/>
        </w:rPr>
        <w:t>across</w:t>
      </w:r>
      <w:r w:rsidR="001E40B9" w:rsidRPr="006A45F3">
        <w:rPr>
          <w:rFonts w:ascii="Times New Roman" w:hAnsi="Times New Roman"/>
          <w:sz w:val="24"/>
          <w:szCs w:val="24"/>
          <w:lang w:val="en-CA"/>
        </w:rPr>
        <w:t xml:space="preserve"> time (paths</w:t>
      </w:r>
      <w:r w:rsidR="001E40B9" w:rsidRPr="006A45F3">
        <w:rPr>
          <w:rFonts w:ascii="Times New Roman" w:hAnsi="Times New Roman"/>
          <w:i/>
          <w:sz w:val="24"/>
          <w:szCs w:val="24"/>
          <w:lang w:val="en-CA"/>
        </w:rPr>
        <w:t xml:space="preserve"> c and d</w:t>
      </w:r>
      <w:r w:rsidR="001E40B9" w:rsidRPr="006A45F3">
        <w:rPr>
          <w:rFonts w:ascii="Times New Roman" w:hAnsi="Times New Roman"/>
          <w:sz w:val="24"/>
          <w:szCs w:val="24"/>
          <w:lang w:val="en-CA"/>
        </w:rPr>
        <w:t>). Four cross-lagged paths predict</w:t>
      </w:r>
      <w:r w:rsidR="00D6098B" w:rsidRPr="006A45F3">
        <w:rPr>
          <w:rFonts w:ascii="Times New Roman" w:hAnsi="Times New Roman"/>
          <w:sz w:val="24"/>
          <w:szCs w:val="24"/>
          <w:lang w:val="en-CA"/>
        </w:rPr>
        <w:t>ing</w:t>
      </w:r>
      <w:r w:rsidR="001E40B9" w:rsidRPr="006A45F3">
        <w:rPr>
          <w:rFonts w:ascii="Times New Roman" w:hAnsi="Times New Roman"/>
          <w:sz w:val="24"/>
          <w:szCs w:val="24"/>
          <w:lang w:val="en-CA"/>
        </w:rPr>
        <w:t xml:space="preserve"> change over time were also estimated: two paths captur</w:t>
      </w:r>
      <w:r w:rsidR="00D6098B" w:rsidRPr="006A45F3">
        <w:rPr>
          <w:rFonts w:ascii="Times New Roman" w:hAnsi="Times New Roman"/>
          <w:sz w:val="24"/>
          <w:szCs w:val="24"/>
          <w:lang w:val="en-CA"/>
        </w:rPr>
        <w:t>ed</w:t>
      </w:r>
      <w:r w:rsidR="001E40B9" w:rsidRPr="006A45F3">
        <w:rPr>
          <w:rFonts w:ascii="Times New Roman" w:hAnsi="Times New Roman"/>
          <w:sz w:val="24"/>
          <w:szCs w:val="24"/>
          <w:lang w:val="en-CA"/>
        </w:rPr>
        <w:t xml:space="preserve"> the </w:t>
      </w:r>
      <w:r w:rsidR="00D6098B" w:rsidRPr="006A45F3">
        <w:rPr>
          <w:rFonts w:ascii="Times New Roman" w:hAnsi="Times New Roman"/>
          <w:sz w:val="24"/>
          <w:szCs w:val="24"/>
          <w:lang w:val="en-CA"/>
        </w:rPr>
        <w:t>prediction</w:t>
      </w:r>
      <w:r w:rsidR="001E40B9" w:rsidRPr="006A45F3">
        <w:rPr>
          <w:rFonts w:ascii="Times New Roman" w:hAnsi="Times New Roman"/>
          <w:sz w:val="24"/>
          <w:szCs w:val="24"/>
          <w:lang w:val="en-CA"/>
        </w:rPr>
        <w:t xml:space="preserve"> from achievement to later intrinsic motivation (paths </w:t>
      </w:r>
      <w:r w:rsidR="001E40B9" w:rsidRPr="006A45F3">
        <w:rPr>
          <w:rFonts w:ascii="Times New Roman" w:hAnsi="Times New Roman"/>
          <w:i/>
          <w:sz w:val="24"/>
          <w:szCs w:val="24"/>
          <w:lang w:val="en-CA"/>
        </w:rPr>
        <w:t>a1 and b1</w:t>
      </w:r>
      <w:r w:rsidR="001E40B9" w:rsidRPr="006A45F3">
        <w:rPr>
          <w:rFonts w:ascii="Times New Roman" w:hAnsi="Times New Roman"/>
          <w:sz w:val="24"/>
          <w:szCs w:val="24"/>
          <w:lang w:val="en-CA"/>
        </w:rPr>
        <w:t>)</w:t>
      </w:r>
      <w:r w:rsidR="00D6098B" w:rsidRPr="006A45F3">
        <w:rPr>
          <w:rFonts w:ascii="Times New Roman" w:hAnsi="Times New Roman"/>
          <w:sz w:val="24"/>
          <w:szCs w:val="24"/>
          <w:lang w:val="en-CA"/>
        </w:rPr>
        <w:t>,</w:t>
      </w:r>
      <w:r w:rsidR="001E40B9" w:rsidRPr="006A45F3">
        <w:rPr>
          <w:rFonts w:ascii="Times New Roman" w:hAnsi="Times New Roman"/>
          <w:sz w:val="24"/>
          <w:szCs w:val="24"/>
          <w:lang w:val="en-CA"/>
        </w:rPr>
        <w:t xml:space="preserve"> and two paths </w:t>
      </w:r>
      <w:r w:rsidR="005523A5" w:rsidRPr="006A45F3">
        <w:rPr>
          <w:rFonts w:ascii="Times New Roman" w:hAnsi="Times New Roman"/>
          <w:sz w:val="24"/>
          <w:szCs w:val="24"/>
          <w:lang w:val="en-CA"/>
        </w:rPr>
        <w:t>reflected</w:t>
      </w:r>
      <w:r w:rsidR="001E40B9" w:rsidRPr="006A45F3">
        <w:rPr>
          <w:rFonts w:ascii="Times New Roman" w:hAnsi="Times New Roman"/>
          <w:sz w:val="24"/>
          <w:szCs w:val="24"/>
          <w:lang w:val="en-CA"/>
        </w:rPr>
        <w:t xml:space="preserve"> the </w:t>
      </w:r>
      <w:r w:rsidR="00D6098B" w:rsidRPr="006A45F3">
        <w:rPr>
          <w:rFonts w:ascii="Times New Roman" w:hAnsi="Times New Roman"/>
          <w:sz w:val="24"/>
          <w:szCs w:val="24"/>
          <w:lang w:val="en-CA"/>
        </w:rPr>
        <w:t>prediction</w:t>
      </w:r>
      <w:r w:rsidR="001E40B9" w:rsidRPr="006A45F3">
        <w:rPr>
          <w:rFonts w:ascii="Times New Roman" w:hAnsi="Times New Roman"/>
          <w:sz w:val="24"/>
          <w:szCs w:val="24"/>
          <w:lang w:val="en-CA"/>
        </w:rPr>
        <w:t xml:space="preserve"> from intrinsic motivation to later achievement (paths </w:t>
      </w:r>
      <w:r w:rsidR="001E40B9" w:rsidRPr="006A45F3">
        <w:rPr>
          <w:rFonts w:ascii="Times New Roman" w:hAnsi="Times New Roman"/>
          <w:i/>
          <w:sz w:val="24"/>
          <w:szCs w:val="24"/>
          <w:lang w:val="en-CA"/>
        </w:rPr>
        <w:t>a2 and b2</w:t>
      </w:r>
      <w:r w:rsidR="001E40B9" w:rsidRPr="006A45F3">
        <w:rPr>
          <w:rFonts w:ascii="Times New Roman" w:hAnsi="Times New Roman"/>
          <w:sz w:val="24"/>
          <w:szCs w:val="24"/>
          <w:lang w:val="en-CA"/>
        </w:rPr>
        <w:t xml:space="preserve">). </w:t>
      </w:r>
    </w:p>
    <w:p w:rsidR="001E40B9" w:rsidRPr="006A45F3" w:rsidRDefault="001E40B9" w:rsidP="005A7824">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To test our hypothesis, the cross-lagged paths were constrained to equality (</w:t>
      </w:r>
      <w:r w:rsidRPr="006A45F3">
        <w:rPr>
          <w:rFonts w:ascii="Times New Roman" w:hAnsi="Times New Roman"/>
          <w:i/>
          <w:sz w:val="24"/>
          <w:szCs w:val="24"/>
          <w:lang w:val="en-CA"/>
        </w:rPr>
        <w:t>a1</w:t>
      </w:r>
      <w:r w:rsidRPr="006A45F3">
        <w:rPr>
          <w:rFonts w:ascii="Times New Roman" w:hAnsi="Times New Roman"/>
          <w:sz w:val="24"/>
          <w:szCs w:val="24"/>
          <w:lang w:val="en-CA"/>
        </w:rPr>
        <w:t xml:space="preserve"> = </w:t>
      </w:r>
      <w:r w:rsidRPr="006A45F3">
        <w:rPr>
          <w:rFonts w:ascii="Times New Roman" w:hAnsi="Times New Roman"/>
          <w:i/>
          <w:sz w:val="24"/>
          <w:szCs w:val="24"/>
          <w:lang w:val="en-CA"/>
        </w:rPr>
        <w:t>a2</w:t>
      </w:r>
      <w:r w:rsidRPr="006A45F3">
        <w:rPr>
          <w:rFonts w:ascii="Times New Roman" w:hAnsi="Times New Roman"/>
          <w:sz w:val="24"/>
          <w:szCs w:val="24"/>
          <w:lang w:val="en-CA"/>
        </w:rPr>
        <w:t xml:space="preserve"> and </w:t>
      </w:r>
      <w:r w:rsidRPr="006A45F3">
        <w:rPr>
          <w:rFonts w:ascii="Times New Roman" w:hAnsi="Times New Roman"/>
          <w:i/>
          <w:sz w:val="24"/>
          <w:szCs w:val="24"/>
          <w:lang w:val="en-CA"/>
        </w:rPr>
        <w:t>b1</w:t>
      </w:r>
      <w:r w:rsidRPr="006A45F3">
        <w:rPr>
          <w:rFonts w:ascii="Times New Roman" w:hAnsi="Times New Roman"/>
          <w:sz w:val="24"/>
          <w:szCs w:val="24"/>
          <w:lang w:val="en-CA"/>
        </w:rPr>
        <w:t xml:space="preserve"> = </w:t>
      </w:r>
      <w:r w:rsidRPr="006A45F3">
        <w:rPr>
          <w:rFonts w:ascii="Times New Roman" w:hAnsi="Times New Roman"/>
          <w:i/>
          <w:sz w:val="24"/>
          <w:szCs w:val="24"/>
          <w:lang w:val="en-CA"/>
        </w:rPr>
        <w:t>b2</w:t>
      </w:r>
      <w:r w:rsidRPr="006A45F3">
        <w:rPr>
          <w:rFonts w:ascii="Times New Roman" w:hAnsi="Times New Roman"/>
          <w:sz w:val="24"/>
          <w:szCs w:val="24"/>
          <w:lang w:val="en-CA"/>
        </w:rPr>
        <w:t xml:space="preserve">). A non-deterioration of the model fit would suggest equal reciprocal </w:t>
      </w:r>
      <w:r w:rsidR="00D6098B" w:rsidRPr="006A45F3">
        <w:rPr>
          <w:rFonts w:ascii="Times New Roman" w:hAnsi="Times New Roman"/>
          <w:sz w:val="24"/>
          <w:szCs w:val="24"/>
          <w:lang w:val="en-CA"/>
        </w:rPr>
        <w:t>associations</w:t>
      </w:r>
      <w:r w:rsidRPr="006A45F3">
        <w:rPr>
          <w:rFonts w:ascii="Times New Roman" w:hAnsi="Times New Roman"/>
          <w:sz w:val="24"/>
          <w:szCs w:val="24"/>
          <w:lang w:val="en-CA"/>
        </w:rPr>
        <w:t xml:space="preserve"> between intrinsic motivation and achievement in mathematics</w:t>
      </w:r>
      <w:r w:rsidR="00D6098B" w:rsidRPr="006A45F3">
        <w:rPr>
          <w:rFonts w:ascii="Times New Roman" w:hAnsi="Times New Roman"/>
          <w:sz w:val="24"/>
          <w:szCs w:val="24"/>
          <w:lang w:val="en-CA"/>
        </w:rPr>
        <w:t xml:space="preserve">, whereas a </w:t>
      </w:r>
      <w:r w:rsidRPr="006A45F3">
        <w:rPr>
          <w:rFonts w:ascii="Times New Roman" w:hAnsi="Times New Roman"/>
          <w:sz w:val="24"/>
          <w:szCs w:val="24"/>
          <w:lang w:val="en-CA"/>
        </w:rPr>
        <w:t xml:space="preserve">deterioration of the model fit would suggest that one direction is more predictive that the other.  </w:t>
      </w:r>
    </w:p>
    <w:p w:rsidR="0013457B" w:rsidRPr="006A45F3" w:rsidRDefault="00C32F2D" w:rsidP="00584654">
      <w:pPr>
        <w:widowControl w:val="0"/>
        <w:autoSpaceDE w:val="0"/>
        <w:autoSpaceDN w:val="0"/>
        <w:adjustRightInd w:val="0"/>
        <w:spacing w:after="0" w:line="480" w:lineRule="auto"/>
        <w:ind w:firstLine="708"/>
        <w:rPr>
          <w:rFonts w:ascii="Times New Roman" w:hAnsi="Times New Roman"/>
          <w:sz w:val="24"/>
          <w:szCs w:val="24"/>
          <w:lang w:val="en-US" w:eastAsia="en-GB"/>
        </w:rPr>
      </w:pPr>
      <w:r w:rsidRPr="006A45F3">
        <w:rPr>
          <w:rFonts w:ascii="Times New Roman" w:hAnsi="Times New Roman"/>
          <w:sz w:val="24"/>
          <w:szCs w:val="24"/>
          <w:lang w:val="en-CA"/>
        </w:rPr>
        <w:t>We also tested the s</w:t>
      </w:r>
      <w:r w:rsidR="00FD6C17" w:rsidRPr="006A45F3">
        <w:rPr>
          <w:rFonts w:ascii="Times New Roman" w:hAnsi="Times New Roman"/>
          <w:sz w:val="24"/>
          <w:szCs w:val="24"/>
          <w:lang w:val="en-CA"/>
        </w:rPr>
        <w:t>ex</w:t>
      </w:r>
      <w:r w:rsidR="0067787E" w:rsidRPr="006A45F3">
        <w:rPr>
          <w:rFonts w:ascii="Times New Roman" w:hAnsi="Times New Roman"/>
          <w:sz w:val="24"/>
          <w:szCs w:val="24"/>
          <w:lang w:val="en-CA"/>
        </w:rPr>
        <w:t>-invaria</w:t>
      </w:r>
      <w:r w:rsidR="00D6098B" w:rsidRPr="006A45F3">
        <w:rPr>
          <w:rFonts w:ascii="Times New Roman" w:hAnsi="Times New Roman"/>
          <w:sz w:val="24"/>
          <w:szCs w:val="24"/>
          <w:lang w:val="en-CA"/>
        </w:rPr>
        <w:t>ncein the associations between</w:t>
      </w:r>
      <w:r w:rsidR="0022013C" w:rsidRPr="006A45F3">
        <w:rPr>
          <w:rFonts w:ascii="Times New Roman" w:hAnsi="Times New Roman"/>
          <w:sz w:val="24"/>
          <w:szCs w:val="24"/>
          <w:lang w:val="en-CA"/>
        </w:rPr>
        <w:t xml:space="preserve"> achievement and intrinsic motivation</w:t>
      </w:r>
      <w:r w:rsidRPr="006A45F3">
        <w:rPr>
          <w:rFonts w:ascii="Times New Roman" w:hAnsi="Times New Roman"/>
          <w:sz w:val="24"/>
          <w:szCs w:val="24"/>
          <w:lang w:val="en-CA"/>
        </w:rPr>
        <w:t>, as well as the measurement-invariance of intrinsic motivation across time</w:t>
      </w:r>
      <w:r w:rsidR="001E4311" w:rsidRPr="006A45F3">
        <w:rPr>
          <w:rFonts w:ascii="Times New Roman" w:hAnsi="Times New Roman"/>
          <w:sz w:val="24"/>
          <w:szCs w:val="24"/>
          <w:lang w:val="en-CA"/>
        </w:rPr>
        <w:t xml:space="preserve">. </w:t>
      </w:r>
      <w:r w:rsidR="00EC2F9F" w:rsidRPr="006A45F3">
        <w:rPr>
          <w:rFonts w:ascii="Times New Roman" w:hAnsi="Times New Roman"/>
          <w:sz w:val="24"/>
          <w:szCs w:val="24"/>
          <w:lang w:val="en-CA"/>
        </w:rPr>
        <w:t>The models were tested with Mplus 7.11 (</w:t>
      </w:r>
      <w:r w:rsidR="00EC2F9F" w:rsidRPr="00825786">
        <w:rPr>
          <w:rFonts w:ascii="Times New Roman" w:eastAsia="Times New Roman" w:hAnsi="Times New Roman"/>
          <w:bCs/>
          <w:sz w:val="24"/>
          <w:szCs w:val="24"/>
          <w:shd w:val="clear" w:color="auto" w:fill="FFFFFF"/>
          <w:lang w:val="en-CA"/>
        </w:rPr>
        <w:t>Muthén</w:t>
      </w:r>
      <w:r w:rsidR="00EC2F9F" w:rsidRPr="00825786">
        <w:rPr>
          <w:rFonts w:ascii="Times New Roman" w:eastAsia="Times New Roman" w:hAnsi="Times New Roman"/>
          <w:sz w:val="24"/>
          <w:szCs w:val="24"/>
          <w:shd w:val="clear" w:color="auto" w:fill="FFFFFF"/>
          <w:lang w:val="en-CA"/>
        </w:rPr>
        <w:t> &amp; </w:t>
      </w:r>
      <w:r w:rsidR="00EC2F9F" w:rsidRPr="00825786">
        <w:rPr>
          <w:rFonts w:ascii="Times New Roman" w:eastAsia="Times New Roman" w:hAnsi="Times New Roman"/>
          <w:bCs/>
          <w:sz w:val="24"/>
          <w:szCs w:val="24"/>
          <w:shd w:val="clear" w:color="auto" w:fill="FFFFFF"/>
          <w:lang w:val="en-CA"/>
        </w:rPr>
        <w:t>Muthén</w:t>
      </w:r>
      <w:r w:rsidR="00EC2F9F" w:rsidRPr="00825786">
        <w:rPr>
          <w:rFonts w:ascii="Times New Roman" w:eastAsia="Times New Roman" w:hAnsi="Times New Roman"/>
          <w:sz w:val="24"/>
          <w:szCs w:val="24"/>
          <w:shd w:val="clear" w:color="auto" w:fill="FFFFFF"/>
          <w:lang w:val="en-CA"/>
        </w:rPr>
        <w:t>, 1998–2012</w:t>
      </w:r>
      <w:r w:rsidR="00EC2F9F" w:rsidRPr="006A45F3">
        <w:rPr>
          <w:rFonts w:ascii="Times New Roman" w:hAnsi="Times New Roman"/>
          <w:sz w:val="24"/>
          <w:szCs w:val="24"/>
          <w:lang w:val="en-CA"/>
        </w:rPr>
        <w:t xml:space="preserve">). </w:t>
      </w:r>
      <w:r w:rsidR="002B4745" w:rsidRPr="006A45F3">
        <w:rPr>
          <w:rFonts w:ascii="Times New Roman" w:hAnsi="Times New Roman"/>
          <w:sz w:val="24"/>
          <w:szCs w:val="24"/>
          <w:lang w:val="en-CA"/>
        </w:rPr>
        <w:t>In a</w:t>
      </w:r>
      <w:r w:rsidR="004F4CD4" w:rsidRPr="006A45F3">
        <w:rPr>
          <w:rFonts w:ascii="Times New Roman" w:hAnsi="Times New Roman"/>
          <w:sz w:val="24"/>
          <w:szCs w:val="24"/>
          <w:lang w:val="en-CA"/>
        </w:rPr>
        <w:t xml:space="preserve">ll </w:t>
      </w:r>
      <w:r w:rsidR="002B4745" w:rsidRPr="006A45F3">
        <w:rPr>
          <w:rFonts w:ascii="Times New Roman" w:hAnsi="Times New Roman"/>
          <w:sz w:val="24"/>
          <w:szCs w:val="24"/>
          <w:lang w:val="en-CA"/>
        </w:rPr>
        <w:t>models, we</w:t>
      </w:r>
      <w:r w:rsidR="004F4CD4" w:rsidRPr="006A45F3">
        <w:rPr>
          <w:rFonts w:ascii="Times New Roman" w:hAnsi="Times New Roman"/>
          <w:sz w:val="24"/>
          <w:szCs w:val="24"/>
          <w:lang w:val="en-CA"/>
        </w:rPr>
        <w:t xml:space="preserve"> controlled for </w:t>
      </w:r>
      <w:r w:rsidR="002B4745" w:rsidRPr="006A45F3">
        <w:rPr>
          <w:rFonts w:ascii="Times New Roman" w:hAnsi="Times New Roman"/>
          <w:sz w:val="24"/>
          <w:szCs w:val="24"/>
          <w:lang w:val="en-CA"/>
        </w:rPr>
        <w:t>non-verbal</w:t>
      </w:r>
      <w:r w:rsidR="004F4CD4" w:rsidRPr="006A45F3">
        <w:rPr>
          <w:rFonts w:ascii="Times New Roman" w:hAnsi="Times New Roman"/>
          <w:sz w:val="24"/>
          <w:szCs w:val="24"/>
          <w:lang w:val="en-CA"/>
        </w:rPr>
        <w:t xml:space="preserve"> cognitive abilities</w:t>
      </w:r>
      <w:r w:rsidR="002B4745" w:rsidRPr="006A45F3">
        <w:rPr>
          <w:rFonts w:ascii="Times New Roman" w:hAnsi="Times New Roman"/>
          <w:sz w:val="24"/>
          <w:szCs w:val="24"/>
          <w:lang w:val="en-CA"/>
        </w:rPr>
        <w:t>in</w:t>
      </w:r>
      <w:r w:rsidR="00522751" w:rsidRPr="006A45F3">
        <w:rPr>
          <w:rFonts w:ascii="Times New Roman" w:hAnsi="Times New Roman"/>
          <w:sz w:val="24"/>
          <w:szCs w:val="24"/>
          <w:lang w:val="en-CA"/>
        </w:rPr>
        <w:t xml:space="preserve">time-specific scores of </w:t>
      </w:r>
      <w:r w:rsidR="004F4CD4" w:rsidRPr="006A45F3">
        <w:rPr>
          <w:rFonts w:ascii="Times New Roman" w:hAnsi="Times New Roman"/>
          <w:sz w:val="24"/>
          <w:szCs w:val="24"/>
          <w:lang w:val="en-CA"/>
        </w:rPr>
        <w:t>achievement inmathematics</w:t>
      </w:r>
      <w:r w:rsidRPr="006A45F3">
        <w:rPr>
          <w:rFonts w:ascii="Times New Roman" w:hAnsi="Times New Roman"/>
          <w:sz w:val="24"/>
          <w:szCs w:val="24"/>
          <w:lang w:val="en-US" w:eastAsia="en-GB"/>
        </w:rPr>
        <w:t xml:space="preserve">, and </w:t>
      </w:r>
      <w:r w:rsidR="00CC3F3A" w:rsidRPr="006A45F3">
        <w:rPr>
          <w:rFonts w:ascii="Times New Roman" w:hAnsi="Times New Roman"/>
          <w:sz w:val="24"/>
          <w:szCs w:val="24"/>
          <w:lang w:val="en-US" w:eastAsia="en-GB"/>
        </w:rPr>
        <w:t>incl</w:t>
      </w:r>
      <w:r w:rsidR="002E6673" w:rsidRPr="006A45F3">
        <w:rPr>
          <w:rFonts w:ascii="Times New Roman" w:hAnsi="Times New Roman"/>
          <w:sz w:val="24"/>
          <w:szCs w:val="24"/>
          <w:lang w:val="en-US" w:eastAsia="en-GB"/>
        </w:rPr>
        <w:t>uded the correlated uniqueness</w:t>
      </w:r>
      <w:r w:rsidR="009401B0" w:rsidRPr="006A45F3">
        <w:rPr>
          <w:rFonts w:ascii="Times New Roman" w:hAnsi="Times New Roman"/>
          <w:sz w:val="24"/>
          <w:szCs w:val="24"/>
          <w:lang w:val="en-US" w:eastAsia="en-GB"/>
        </w:rPr>
        <w:t>estimates specific to</w:t>
      </w:r>
      <w:r w:rsidR="00C862E3" w:rsidRPr="006A45F3">
        <w:rPr>
          <w:rFonts w:ascii="Times New Roman" w:hAnsi="Times New Roman"/>
          <w:sz w:val="24"/>
          <w:szCs w:val="24"/>
          <w:lang w:val="en-US" w:eastAsia="en-GB"/>
        </w:rPr>
        <w:t xml:space="preserve">matching items of intrinsic motivation in </w:t>
      </w:r>
      <w:r w:rsidR="00CC3F3A" w:rsidRPr="006A45F3">
        <w:rPr>
          <w:rFonts w:ascii="Times New Roman" w:hAnsi="Times New Roman"/>
          <w:sz w:val="24"/>
          <w:szCs w:val="24"/>
          <w:lang w:val="en-US" w:eastAsia="en-GB"/>
        </w:rPr>
        <w:t>grades 1, 2, and 4 (Marsh et al., 2005).</w:t>
      </w:r>
    </w:p>
    <w:p w:rsidR="0013457B" w:rsidRPr="006A45F3" w:rsidRDefault="0013457B" w:rsidP="00FD72D7">
      <w:pPr>
        <w:autoSpaceDE w:val="0"/>
        <w:autoSpaceDN w:val="0"/>
        <w:adjustRightInd w:val="0"/>
        <w:spacing w:after="0" w:line="480" w:lineRule="auto"/>
        <w:jc w:val="center"/>
        <w:rPr>
          <w:rFonts w:ascii="Times New Roman" w:hAnsi="Times New Roman"/>
          <w:sz w:val="24"/>
          <w:szCs w:val="24"/>
          <w:lang w:val="en-CA"/>
        </w:rPr>
      </w:pPr>
      <w:r w:rsidRPr="006A45F3">
        <w:rPr>
          <w:rFonts w:ascii="Times New Roman" w:hAnsi="Times New Roman"/>
          <w:b/>
          <w:sz w:val="24"/>
          <w:szCs w:val="24"/>
          <w:lang w:val="en-CA"/>
        </w:rPr>
        <w:t>Results</w:t>
      </w:r>
    </w:p>
    <w:p w:rsidR="005703A9" w:rsidRPr="006A45F3" w:rsidRDefault="0013457B" w:rsidP="00054CB4">
      <w:pPr>
        <w:spacing w:after="0" w:line="480" w:lineRule="auto"/>
        <w:ind w:firstLine="708"/>
        <w:rPr>
          <w:rFonts w:ascii="Times New Roman" w:hAnsi="Times New Roman"/>
          <w:b/>
          <w:sz w:val="24"/>
          <w:szCs w:val="24"/>
          <w:lang w:val="en-CA"/>
        </w:rPr>
      </w:pPr>
      <w:r w:rsidRPr="006A45F3">
        <w:rPr>
          <w:rFonts w:ascii="Times New Roman" w:hAnsi="Times New Roman"/>
          <w:sz w:val="24"/>
          <w:szCs w:val="24"/>
          <w:lang w:val="en-CA"/>
        </w:rPr>
        <w:t xml:space="preserve">Descriptive statistics are presented in Table 1. </w:t>
      </w:r>
      <w:r w:rsidR="00BE7D26" w:rsidRPr="006A45F3">
        <w:rPr>
          <w:rFonts w:ascii="Times New Roman" w:hAnsi="Times New Roman"/>
          <w:sz w:val="24"/>
          <w:szCs w:val="24"/>
          <w:lang w:val="en-CA"/>
        </w:rPr>
        <w:t>The meanstatistics o</w:t>
      </w:r>
      <w:r w:rsidR="009401B0" w:rsidRPr="006A45F3">
        <w:rPr>
          <w:rFonts w:ascii="Times New Roman" w:hAnsi="Times New Roman"/>
          <w:sz w:val="24"/>
          <w:szCs w:val="24"/>
          <w:lang w:val="en-CA"/>
        </w:rPr>
        <w:t>f</w:t>
      </w:r>
      <w:r w:rsidR="00BE7D26" w:rsidRPr="006A45F3">
        <w:rPr>
          <w:rFonts w:ascii="Times New Roman" w:hAnsi="Times New Roman"/>
          <w:sz w:val="24"/>
          <w:szCs w:val="24"/>
          <w:lang w:val="en-CA"/>
        </w:rPr>
        <w:t xml:space="preserve"> the intrinsic motivation sc</w:t>
      </w:r>
      <w:r w:rsidR="009401B0" w:rsidRPr="006A45F3">
        <w:rPr>
          <w:rFonts w:ascii="Times New Roman" w:hAnsi="Times New Roman"/>
          <w:sz w:val="24"/>
          <w:szCs w:val="24"/>
          <w:lang w:val="en-CA"/>
        </w:rPr>
        <w:t>ores</w:t>
      </w:r>
      <w:r w:rsidR="00EB090E" w:rsidRPr="006A45F3">
        <w:rPr>
          <w:rFonts w:ascii="Times New Roman" w:hAnsi="Times New Roman"/>
          <w:sz w:val="24"/>
          <w:szCs w:val="24"/>
          <w:lang w:val="en-CA"/>
        </w:rPr>
        <w:t xml:space="preserve">suggest an overall decrease in the level of </w:t>
      </w:r>
      <w:r w:rsidR="00522751" w:rsidRPr="006A45F3">
        <w:rPr>
          <w:rFonts w:ascii="Times New Roman" w:hAnsi="Times New Roman"/>
          <w:sz w:val="24"/>
          <w:szCs w:val="24"/>
          <w:lang w:val="en-CA"/>
        </w:rPr>
        <w:t xml:space="preserve">intrinsic </w:t>
      </w:r>
      <w:r w:rsidR="00EB090E" w:rsidRPr="006A45F3">
        <w:rPr>
          <w:rFonts w:ascii="Times New Roman" w:hAnsi="Times New Roman"/>
          <w:sz w:val="24"/>
          <w:szCs w:val="24"/>
          <w:lang w:val="en-CA"/>
        </w:rPr>
        <w:t>motivation in mathematics</w:t>
      </w:r>
      <w:r w:rsidR="00652FD3" w:rsidRPr="006A45F3">
        <w:rPr>
          <w:rFonts w:ascii="Times New Roman" w:hAnsi="Times New Roman"/>
          <w:sz w:val="24"/>
          <w:szCs w:val="24"/>
          <w:lang w:val="en-CA"/>
        </w:rPr>
        <w:t xml:space="preserve"> for both boys and girls.</w:t>
      </w:r>
    </w:p>
    <w:p w:rsidR="007A1322" w:rsidRPr="006A45F3" w:rsidRDefault="004A19D8" w:rsidP="00054CB4">
      <w:pPr>
        <w:spacing w:after="0" w:line="480" w:lineRule="auto"/>
        <w:rPr>
          <w:rFonts w:ascii="Times New Roman" w:hAnsi="Times New Roman"/>
          <w:b/>
          <w:sz w:val="24"/>
          <w:szCs w:val="24"/>
          <w:lang w:val="en-CA"/>
        </w:rPr>
      </w:pPr>
      <w:r w:rsidRPr="006A45F3">
        <w:rPr>
          <w:rFonts w:ascii="Times New Roman" w:hAnsi="Times New Roman"/>
          <w:b/>
          <w:sz w:val="24"/>
          <w:szCs w:val="24"/>
          <w:lang w:val="en-CA"/>
        </w:rPr>
        <w:t xml:space="preserve">Trends in </w:t>
      </w:r>
      <w:r w:rsidR="00852A9F" w:rsidRPr="006A45F3">
        <w:rPr>
          <w:rFonts w:ascii="Times New Roman" w:hAnsi="Times New Roman"/>
          <w:b/>
          <w:sz w:val="24"/>
          <w:szCs w:val="24"/>
          <w:lang w:val="en-CA"/>
        </w:rPr>
        <w:t>motivation</w:t>
      </w:r>
    </w:p>
    <w:p w:rsidR="00BE7D26" w:rsidRPr="006A45F3" w:rsidRDefault="00BE7D26" w:rsidP="009F1B20">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 xml:space="preserve">To test </w:t>
      </w:r>
      <w:r w:rsidR="003739C7" w:rsidRPr="006A45F3">
        <w:rPr>
          <w:rFonts w:ascii="Times New Roman" w:hAnsi="Times New Roman"/>
          <w:sz w:val="24"/>
          <w:szCs w:val="24"/>
          <w:lang w:val="en-CA"/>
        </w:rPr>
        <w:t>whether</w:t>
      </w:r>
      <w:r w:rsidR="00AD556F" w:rsidRPr="006A45F3">
        <w:rPr>
          <w:rFonts w:ascii="Times New Roman" w:hAnsi="Times New Roman"/>
          <w:sz w:val="24"/>
          <w:szCs w:val="24"/>
          <w:lang w:val="en-CA"/>
        </w:rPr>
        <w:t xml:space="preserve">intrinsic </w:t>
      </w:r>
      <w:r w:rsidRPr="006A45F3">
        <w:rPr>
          <w:rFonts w:ascii="Times New Roman" w:hAnsi="Times New Roman"/>
          <w:sz w:val="24"/>
          <w:szCs w:val="24"/>
          <w:lang w:val="en-CA"/>
        </w:rPr>
        <w:t>motivation significantly decreas</w:t>
      </w:r>
      <w:r w:rsidR="00EB090E" w:rsidRPr="006A45F3">
        <w:rPr>
          <w:rFonts w:ascii="Times New Roman" w:hAnsi="Times New Roman"/>
          <w:sz w:val="24"/>
          <w:szCs w:val="24"/>
          <w:lang w:val="en-CA"/>
        </w:rPr>
        <w:t>ed</w:t>
      </w:r>
      <w:r w:rsidRPr="006A45F3">
        <w:rPr>
          <w:rFonts w:ascii="Times New Roman" w:hAnsi="Times New Roman"/>
          <w:sz w:val="24"/>
          <w:szCs w:val="24"/>
          <w:lang w:val="en-CA"/>
        </w:rPr>
        <w:t xml:space="preserve"> across age</w:t>
      </w:r>
      <w:r w:rsidR="00B85D04" w:rsidRPr="006A45F3">
        <w:rPr>
          <w:rFonts w:ascii="Times New Roman" w:hAnsi="Times New Roman"/>
          <w:sz w:val="24"/>
          <w:szCs w:val="24"/>
          <w:lang w:val="en-CA"/>
        </w:rPr>
        <w:t xml:space="preserve"> and sex</w:t>
      </w:r>
      <w:r w:rsidRPr="006A45F3">
        <w:rPr>
          <w:rFonts w:ascii="Times New Roman" w:hAnsi="Times New Roman"/>
          <w:sz w:val="24"/>
          <w:szCs w:val="24"/>
          <w:lang w:val="en-CA"/>
        </w:rPr>
        <w:t xml:space="preserve">, a </w:t>
      </w:r>
      <w:r w:rsidR="00D67164" w:rsidRPr="006A45F3">
        <w:rPr>
          <w:rFonts w:ascii="Times New Roman" w:hAnsi="Times New Roman"/>
          <w:sz w:val="24"/>
          <w:szCs w:val="24"/>
          <w:lang w:val="en-CA"/>
        </w:rPr>
        <w:t>3</w:t>
      </w:r>
      <w:r w:rsidRPr="006A45F3">
        <w:rPr>
          <w:rFonts w:ascii="Times New Roman" w:hAnsi="Times New Roman"/>
          <w:sz w:val="24"/>
          <w:szCs w:val="24"/>
          <w:lang w:val="en-CA"/>
        </w:rPr>
        <w:t xml:space="preserve"> (time) X 2 (</w:t>
      </w:r>
      <w:r w:rsidR="00213375" w:rsidRPr="006A45F3">
        <w:rPr>
          <w:rFonts w:ascii="Times New Roman" w:hAnsi="Times New Roman"/>
          <w:sz w:val="24"/>
          <w:szCs w:val="24"/>
          <w:lang w:val="en-CA"/>
        </w:rPr>
        <w:t>sex</w:t>
      </w:r>
      <w:r w:rsidRPr="006A45F3">
        <w:rPr>
          <w:rFonts w:ascii="Times New Roman" w:hAnsi="Times New Roman"/>
          <w:sz w:val="24"/>
          <w:szCs w:val="24"/>
          <w:lang w:val="en-CA"/>
        </w:rPr>
        <w:t xml:space="preserve">) repeated-measures ANOVA was performed. </w:t>
      </w:r>
      <w:r w:rsidR="00522751" w:rsidRPr="006A45F3">
        <w:rPr>
          <w:rFonts w:ascii="Times New Roman" w:hAnsi="Times New Roman"/>
          <w:sz w:val="24"/>
          <w:szCs w:val="24"/>
          <w:lang w:val="en-CA"/>
        </w:rPr>
        <w:t xml:space="preserve">The </w:t>
      </w:r>
      <w:r w:rsidR="005E44D0" w:rsidRPr="006A45F3">
        <w:rPr>
          <w:rFonts w:ascii="Times New Roman" w:hAnsi="Times New Roman"/>
          <w:sz w:val="24"/>
          <w:szCs w:val="24"/>
          <w:lang w:val="en-CA"/>
        </w:rPr>
        <w:t>sex</w:t>
      </w:r>
      <w:r w:rsidRPr="006A45F3">
        <w:rPr>
          <w:rFonts w:ascii="Times New Roman" w:hAnsi="Times New Roman"/>
          <w:sz w:val="24"/>
          <w:szCs w:val="24"/>
          <w:lang w:val="en-CA"/>
        </w:rPr>
        <w:t xml:space="preserve"> by time interaction wa</w:t>
      </w:r>
      <w:r w:rsidR="0057758D" w:rsidRPr="006A45F3">
        <w:rPr>
          <w:rFonts w:ascii="Times New Roman" w:hAnsi="Times New Roman"/>
          <w:sz w:val="24"/>
          <w:szCs w:val="24"/>
          <w:lang w:val="en-CA"/>
        </w:rPr>
        <w:t xml:space="preserve">s statistically significant, </w:t>
      </w:r>
      <w:r w:rsidR="0057758D" w:rsidRPr="006A45F3">
        <w:rPr>
          <w:rFonts w:ascii="Times New Roman" w:hAnsi="Times New Roman"/>
          <w:i/>
          <w:sz w:val="24"/>
          <w:szCs w:val="24"/>
          <w:lang w:val="en-CA"/>
        </w:rPr>
        <w:t>F</w:t>
      </w:r>
      <w:r w:rsidR="0057758D" w:rsidRPr="006A45F3">
        <w:rPr>
          <w:rFonts w:ascii="Times New Roman" w:hAnsi="Times New Roman"/>
          <w:sz w:val="24"/>
          <w:szCs w:val="24"/>
          <w:lang w:val="en-CA"/>
        </w:rPr>
        <w:t>(</w:t>
      </w:r>
      <w:r w:rsidR="0037780D" w:rsidRPr="006A45F3">
        <w:rPr>
          <w:rFonts w:ascii="Times New Roman" w:hAnsi="Times New Roman"/>
          <w:sz w:val="24"/>
          <w:szCs w:val="24"/>
          <w:lang w:val="en-CA"/>
        </w:rPr>
        <w:t>1.98</w:t>
      </w:r>
      <w:r w:rsidRPr="006A45F3">
        <w:rPr>
          <w:rFonts w:ascii="Times New Roman" w:hAnsi="Times New Roman"/>
          <w:sz w:val="24"/>
          <w:szCs w:val="24"/>
          <w:lang w:val="en-CA"/>
        </w:rPr>
        <w:t xml:space="preserve">, </w:t>
      </w:r>
      <w:r w:rsidR="0037780D" w:rsidRPr="006A45F3">
        <w:rPr>
          <w:rFonts w:ascii="Times New Roman" w:hAnsi="Times New Roman"/>
          <w:sz w:val="24"/>
          <w:szCs w:val="24"/>
          <w:lang w:val="en-CA"/>
        </w:rPr>
        <w:t>2385.46</w:t>
      </w:r>
      <w:r w:rsidR="008D535C" w:rsidRPr="006A45F3">
        <w:rPr>
          <w:rFonts w:ascii="Times New Roman" w:hAnsi="Times New Roman"/>
          <w:sz w:val="24"/>
          <w:szCs w:val="24"/>
          <w:lang w:val="en-CA"/>
        </w:rPr>
        <w:t>) = 5.</w:t>
      </w:r>
      <w:r w:rsidR="0037780D" w:rsidRPr="006A45F3">
        <w:rPr>
          <w:rFonts w:ascii="Times New Roman" w:hAnsi="Times New Roman"/>
          <w:sz w:val="24"/>
          <w:szCs w:val="24"/>
          <w:lang w:val="en-CA"/>
        </w:rPr>
        <w:t>66</w:t>
      </w:r>
      <w:r w:rsidRPr="006A45F3">
        <w:rPr>
          <w:rFonts w:ascii="Times New Roman" w:hAnsi="Times New Roman"/>
          <w:sz w:val="24"/>
          <w:szCs w:val="24"/>
          <w:lang w:val="en-CA"/>
        </w:rPr>
        <w:t xml:space="preserve">, </w:t>
      </w:r>
      <w:r w:rsidRPr="006A45F3">
        <w:rPr>
          <w:rFonts w:ascii="Times New Roman" w:hAnsi="Times New Roman"/>
          <w:i/>
          <w:sz w:val="24"/>
          <w:szCs w:val="24"/>
          <w:lang w:val="en-CA"/>
        </w:rPr>
        <w:t xml:space="preserve">p </w:t>
      </w:r>
      <w:r w:rsidRPr="006A45F3">
        <w:rPr>
          <w:rFonts w:ascii="Times New Roman" w:hAnsi="Times New Roman"/>
          <w:sz w:val="24"/>
          <w:szCs w:val="24"/>
          <w:lang w:val="en-CA"/>
        </w:rPr>
        <w:t>&lt; .01, η</w:t>
      </w:r>
      <w:r w:rsidRPr="006A45F3">
        <w:rPr>
          <w:rFonts w:ascii="Times New Roman" w:hAnsi="Times New Roman"/>
          <w:sz w:val="24"/>
          <w:szCs w:val="24"/>
          <w:vertAlign w:val="superscript"/>
          <w:lang w:val="en-CA"/>
        </w:rPr>
        <w:t xml:space="preserve">2 </w:t>
      </w:r>
      <w:r w:rsidRPr="006A45F3">
        <w:rPr>
          <w:rFonts w:ascii="Times New Roman" w:hAnsi="Times New Roman"/>
          <w:sz w:val="24"/>
          <w:szCs w:val="24"/>
          <w:lang w:val="en-CA"/>
        </w:rPr>
        <w:t xml:space="preserve">= .005. Boys showed </w:t>
      </w:r>
      <w:r w:rsidR="00AB5B3A" w:rsidRPr="006A45F3">
        <w:rPr>
          <w:rFonts w:ascii="Times New Roman" w:hAnsi="Times New Roman"/>
          <w:sz w:val="24"/>
          <w:szCs w:val="24"/>
          <w:lang w:val="en-CA"/>
        </w:rPr>
        <w:t xml:space="preserve">a </w:t>
      </w:r>
      <w:r w:rsidRPr="006A45F3">
        <w:rPr>
          <w:rFonts w:ascii="Times New Roman" w:hAnsi="Times New Roman"/>
          <w:sz w:val="24"/>
          <w:szCs w:val="24"/>
          <w:lang w:val="en-CA"/>
        </w:rPr>
        <w:t xml:space="preserve">significant higher level of intrinsic motivation than girls at </w:t>
      </w:r>
      <w:r w:rsidR="00C2181A" w:rsidRPr="006A45F3">
        <w:rPr>
          <w:rFonts w:ascii="Times New Roman" w:hAnsi="Times New Roman"/>
          <w:sz w:val="24"/>
          <w:szCs w:val="24"/>
          <w:lang w:val="en-CA"/>
        </w:rPr>
        <w:t xml:space="preserve">all </w:t>
      </w:r>
      <w:r w:rsidRPr="006A45F3">
        <w:rPr>
          <w:rFonts w:ascii="Times New Roman" w:hAnsi="Times New Roman"/>
          <w:sz w:val="24"/>
          <w:szCs w:val="24"/>
          <w:lang w:val="en-CA"/>
        </w:rPr>
        <w:t>age</w:t>
      </w:r>
      <w:r w:rsidR="00C2181A" w:rsidRPr="006A45F3">
        <w:rPr>
          <w:rFonts w:ascii="Times New Roman" w:hAnsi="Times New Roman"/>
          <w:sz w:val="24"/>
          <w:szCs w:val="24"/>
          <w:lang w:val="en-CA"/>
        </w:rPr>
        <w:t>s</w:t>
      </w:r>
      <w:r w:rsidRPr="006A45F3">
        <w:rPr>
          <w:rFonts w:ascii="Times New Roman" w:hAnsi="Times New Roman"/>
          <w:sz w:val="24"/>
          <w:szCs w:val="24"/>
          <w:lang w:val="en-CA"/>
        </w:rPr>
        <w:t xml:space="preserve"> (</w:t>
      </w:r>
      <w:r w:rsidRPr="006A45F3">
        <w:rPr>
          <w:rFonts w:ascii="Times New Roman" w:hAnsi="Times New Roman"/>
          <w:i/>
          <w:sz w:val="24"/>
          <w:szCs w:val="24"/>
          <w:lang w:val="en-CA"/>
        </w:rPr>
        <w:t>p</w:t>
      </w:r>
      <w:r w:rsidR="00583D69" w:rsidRPr="006A45F3">
        <w:rPr>
          <w:rFonts w:ascii="Times New Roman" w:hAnsi="Times New Roman"/>
          <w:sz w:val="24"/>
          <w:szCs w:val="24"/>
          <w:lang w:val="en-CA"/>
        </w:rPr>
        <w:t>s</w:t>
      </w:r>
      <w:r w:rsidRPr="006A45F3">
        <w:rPr>
          <w:rFonts w:ascii="Times New Roman" w:hAnsi="Times New Roman"/>
          <w:sz w:val="24"/>
          <w:szCs w:val="24"/>
          <w:lang w:val="en-CA"/>
        </w:rPr>
        <w:t>&lt; .01). Girls</w:t>
      </w:r>
      <w:r w:rsidR="006C630F" w:rsidRPr="006A45F3">
        <w:rPr>
          <w:rFonts w:ascii="Times New Roman" w:hAnsi="Times New Roman"/>
          <w:sz w:val="24"/>
          <w:szCs w:val="24"/>
          <w:lang w:val="en-CA"/>
        </w:rPr>
        <w:t xml:space="preserve">’ </w:t>
      </w:r>
      <w:r w:rsidRPr="006A45F3">
        <w:rPr>
          <w:rFonts w:ascii="Times New Roman" w:hAnsi="Times New Roman"/>
          <w:sz w:val="24"/>
          <w:szCs w:val="24"/>
          <w:lang w:val="en-CA"/>
        </w:rPr>
        <w:t xml:space="preserve">motivation </w:t>
      </w:r>
      <w:r w:rsidR="006C630F" w:rsidRPr="006A45F3">
        <w:rPr>
          <w:rFonts w:ascii="Times New Roman" w:hAnsi="Times New Roman"/>
          <w:sz w:val="24"/>
          <w:szCs w:val="24"/>
          <w:lang w:val="en-CA"/>
        </w:rPr>
        <w:t xml:space="preserve">significantly decreased </w:t>
      </w:r>
      <w:r w:rsidRPr="006A45F3">
        <w:rPr>
          <w:rFonts w:ascii="Times New Roman" w:hAnsi="Times New Roman"/>
          <w:sz w:val="24"/>
          <w:szCs w:val="24"/>
          <w:lang w:val="en-CA"/>
        </w:rPr>
        <w:t xml:space="preserve">from </w:t>
      </w:r>
      <w:r w:rsidR="00583BF8" w:rsidRPr="006A45F3">
        <w:rPr>
          <w:rFonts w:ascii="Times New Roman" w:hAnsi="Times New Roman"/>
          <w:sz w:val="24"/>
          <w:szCs w:val="24"/>
          <w:lang w:val="en-CA"/>
        </w:rPr>
        <w:t>grade 1 to grade 2</w:t>
      </w:r>
      <w:r w:rsidR="003C4466" w:rsidRPr="006A45F3">
        <w:rPr>
          <w:rFonts w:ascii="Times New Roman" w:hAnsi="Times New Roman"/>
          <w:sz w:val="24"/>
          <w:szCs w:val="24"/>
          <w:lang w:val="en-CA"/>
        </w:rPr>
        <w:t>,</w:t>
      </w:r>
      <w:r w:rsidRPr="006A45F3">
        <w:rPr>
          <w:rFonts w:ascii="Times New Roman" w:hAnsi="Times New Roman"/>
          <w:sz w:val="24"/>
          <w:szCs w:val="24"/>
          <w:lang w:val="en-CA"/>
        </w:rPr>
        <w:t xml:space="preserve">but not from </w:t>
      </w:r>
      <w:r w:rsidR="00583BF8" w:rsidRPr="006A45F3">
        <w:rPr>
          <w:rFonts w:ascii="Times New Roman" w:hAnsi="Times New Roman"/>
          <w:sz w:val="24"/>
          <w:szCs w:val="24"/>
          <w:lang w:val="en-CA"/>
        </w:rPr>
        <w:t>grade 2 to 4</w:t>
      </w:r>
      <w:r w:rsidRPr="006A45F3">
        <w:rPr>
          <w:rFonts w:ascii="Times New Roman" w:hAnsi="Times New Roman"/>
          <w:sz w:val="24"/>
          <w:szCs w:val="24"/>
          <w:lang w:val="en-CA"/>
        </w:rPr>
        <w:t xml:space="preserve"> (</w:t>
      </w:r>
      <w:r w:rsidRPr="006A45F3">
        <w:rPr>
          <w:rFonts w:ascii="Times New Roman" w:hAnsi="Times New Roman"/>
          <w:i/>
          <w:sz w:val="24"/>
          <w:szCs w:val="24"/>
          <w:lang w:val="en-CA"/>
        </w:rPr>
        <w:t>p</w:t>
      </w:r>
      <w:r w:rsidRPr="006A45F3">
        <w:rPr>
          <w:rFonts w:ascii="Times New Roman" w:hAnsi="Times New Roman"/>
          <w:sz w:val="24"/>
          <w:szCs w:val="24"/>
          <w:lang w:val="en-CA"/>
        </w:rPr>
        <w:t xml:space="preserve">&gt;.05). </w:t>
      </w:r>
      <w:r w:rsidR="00F07328" w:rsidRPr="006A45F3">
        <w:rPr>
          <w:rFonts w:ascii="Times New Roman" w:hAnsi="Times New Roman"/>
          <w:sz w:val="24"/>
          <w:szCs w:val="24"/>
          <w:lang w:val="en-CA"/>
        </w:rPr>
        <w:t>A 3 (time) X 2 (sex) repeated-measures ANOVA also test</w:t>
      </w:r>
      <w:r w:rsidR="009401B0" w:rsidRPr="006A45F3">
        <w:rPr>
          <w:rFonts w:ascii="Times New Roman" w:hAnsi="Times New Roman"/>
          <w:sz w:val="24"/>
          <w:szCs w:val="24"/>
          <w:lang w:val="en-CA"/>
        </w:rPr>
        <w:t>ed</w:t>
      </w:r>
      <w:r w:rsidR="00F07328" w:rsidRPr="006A45F3">
        <w:rPr>
          <w:rFonts w:ascii="Times New Roman" w:hAnsi="Times New Roman"/>
          <w:sz w:val="24"/>
          <w:szCs w:val="24"/>
          <w:lang w:val="en-CA"/>
        </w:rPr>
        <w:t xml:space="preserve"> for sex difference in </w:t>
      </w:r>
      <w:r w:rsidR="003C4466" w:rsidRPr="006A45F3">
        <w:rPr>
          <w:rFonts w:ascii="Times New Roman" w:hAnsi="Times New Roman"/>
          <w:sz w:val="24"/>
          <w:szCs w:val="24"/>
          <w:lang w:val="en-CA"/>
        </w:rPr>
        <w:t>mathematic</w:t>
      </w:r>
      <w:r w:rsidR="00B275F3">
        <w:rPr>
          <w:rFonts w:ascii="Times New Roman" w:hAnsi="Times New Roman"/>
          <w:sz w:val="24"/>
          <w:szCs w:val="24"/>
          <w:lang w:val="en-CA"/>
        </w:rPr>
        <w:t>s</w:t>
      </w:r>
      <w:r w:rsidR="003C4466" w:rsidRPr="006A45F3">
        <w:rPr>
          <w:rFonts w:ascii="Times New Roman" w:hAnsi="Times New Roman"/>
          <w:sz w:val="24"/>
          <w:szCs w:val="24"/>
          <w:lang w:val="en-CA"/>
        </w:rPr>
        <w:t xml:space="preserve"> achievement</w:t>
      </w:r>
      <w:r w:rsidR="00F07328" w:rsidRPr="006A45F3">
        <w:rPr>
          <w:rFonts w:ascii="Times New Roman" w:hAnsi="Times New Roman"/>
          <w:sz w:val="24"/>
          <w:szCs w:val="24"/>
          <w:lang w:val="en-CA"/>
        </w:rPr>
        <w:t xml:space="preserve">. The </w:t>
      </w:r>
      <w:r w:rsidR="00CF52D5" w:rsidRPr="006A45F3">
        <w:rPr>
          <w:rFonts w:ascii="Times New Roman" w:hAnsi="Times New Roman"/>
          <w:sz w:val="24"/>
          <w:szCs w:val="24"/>
          <w:lang w:val="en-CA"/>
        </w:rPr>
        <w:t>sex</w:t>
      </w:r>
      <w:r w:rsidR="00F07328" w:rsidRPr="006A45F3">
        <w:rPr>
          <w:rFonts w:ascii="Times New Roman" w:hAnsi="Times New Roman"/>
          <w:sz w:val="24"/>
          <w:szCs w:val="24"/>
          <w:lang w:val="en-CA"/>
        </w:rPr>
        <w:t xml:space="preserve"> by time interaction was statistically significant, </w:t>
      </w:r>
      <w:r w:rsidR="00F07328" w:rsidRPr="006A45F3">
        <w:rPr>
          <w:rFonts w:ascii="Times New Roman" w:hAnsi="Times New Roman"/>
          <w:i/>
          <w:sz w:val="24"/>
          <w:szCs w:val="24"/>
          <w:lang w:val="en-CA"/>
        </w:rPr>
        <w:t>F</w:t>
      </w:r>
      <w:r w:rsidR="00F07328" w:rsidRPr="006A45F3">
        <w:rPr>
          <w:rFonts w:ascii="Times New Roman" w:hAnsi="Times New Roman"/>
          <w:sz w:val="24"/>
          <w:szCs w:val="24"/>
          <w:lang w:val="en-CA"/>
        </w:rPr>
        <w:t xml:space="preserve">(1.97, 2329.13) = 4.23, </w:t>
      </w:r>
      <w:r w:rsidR="00F07328" w:rsidRPr="006A45F3">
        <w:rPr>
          <w:rFonts w:ascii="Times New Roman" w:hAnsi="Times New Roman"/>
          <w:i/>
          <w:sz w:val="24"/>
          <w:szCs w:val="24"/>
          <w:lang w:val="en-CA"/>
        </w:rPr>
        <w:t xml:space="preserve">p </w:t>
      </w:r>
      <w:r w:rsidR="00F07328" w:rsidRPr="006A45F3">
        <w:rPr>
          <w:rFonts w:ascii="Times New Roman" w:hAnsi="Times New Roman"/>
          <w:sz w:val="24"/>
          <w:szCs w:val="24"/>
          <w:lang w:val="en-CA"/>
        </w:rPr>
        <w:t xml:space="preserve">&lt; .05, </w:t>
      </w:r>
      <w:r w:rsidR="00A3534C" w:rsidRPr="006A45F3">
        <w:rPr>
          <w:rFonts w:ascii="Times New Roman" w:hAnsi="Times New Roman"/>
          <w:sz w:val="24"/>
          <w:szCs w:val="24"/>
          <w:lang w:val="en-CA"/>
        </w:rPr>
        <w:t>η</w:t>
      </w:r>
      <w:r w:rsidR="00A3534C" w:rsidRPr="006A45F3">
        <w:rPr>
          <w:rFonts w:ascii="Times New Roman" w:hAnsi="Times New Roman"/>
          <w:sz w:val="24"/>
          <w:szCs w:val="24"/>
          <w:vertAlign w:val="superscript"/>
          <w:lang w:val="en-CA"/>
        </w:rPr>
        <w:t>2</w:t>
      </w:r>
      <w:r w:rsidR="00F07328" w:rsidRPr="006A45F3">
        <w:rPr>
          <w:rFonts w:ascii="Times New Roman" w:hAnsi="Times New Roman"/>
          <w:sz w:val="24"/>
          <w:szCs w:val="24"/>
          <w:lang w:val="en-CA"/>
        </w:rPr>
        <w:t>= .004.</w:t>
      </w:r>
      <w:r w:rsidR="00583D69" w:rsidRPr="006A45F3">
        <w:rPr>
          <w:rFonts w:ascii="Times New Roman" w:hAnsi="Times New Roman"/>
          <w:sz w:val="24"/>
          <w:szCs w:val="24"/>
          <w:lang w:val="en-CA"/>
        </w:rPr>
        <w:t xml:space="preserve"> Boys </w:t>
      </w:r>
      <w:r w:rsidR="009401B0" w:rsidRPr="006A45F3">
        <w:rPr>
          <w:rFonts w:ascii="Times New Roman" w:hAnsi="Times New Roman"/>
          <w:sz w:val="24"/>
          <w:szCs w:val="24"/>
          <w:lang w:val="en-CA"/>
        </w:rPr>
        <w:t xml:space="preserve">performed </w:t>
      </w:r>
      <w:r w:rsidR="00583D69" w:rsidRPr="006A45F3">
        <w:rPr>
          <w:rFonts w:ascii="Times New Roman" w:hAnsi="Times New Roman"/>
          <w:sz w:val="24"/>
          <w:szCs w:val="24"/>
          <w:lang w:val="en-CA"/>
        </w:rPr>
        <w:t xml:space="preserve">significantly </w:t>
      </w:r>
      <w:r w:rsidR="00583D69" w:rsidRPr="006A45F3">
        <w:rPr>
          <w:rFonts w:ascii="Times New Roman" w:hAnsi="Times New Roman"/>
          <w:sz w:val="24"/>
          <w:szCs w:val="24"/>
          <w:lang w:val="en-CA"/>
        </w:rPr>
        <w:lastRenderedPageBreak/>
        <w:t>better than</w:t>
      </w:r>
      <w:r w:rsidR="00F07328" w:rsidRPr="006A45F3">
        <w:rPr>
          <w:rFonts w:ascii="Times New Roman" w:hAnsi="Times New Roman"/>
          <w:sz w:val="24"/>
          <w:szCs w:val="24"/>
          <w:lang w:val="en-CA"/>
        </w:rPr>
        <w:t xml:space="preserve"> girls </w:t>
      </w:r>
      <w:r w:rsidR="00583D69" w:rsidRPr="006A45F3">
        <w:rPr>
          <w:rFonts w:ascii="Times New Roman" w:hAnsi="Times New Roman"/>
          <w:sz w:val="24"/>
          <w:szCs w:val="24"/>
          <w:lang w:val="en-CA"/>
        </w:rPr>
        <w:t>in grades 1 and 2 (</w:t>
      </w:r>
      <w:r w:rsidR="00583D69" w:rsidRPr="006A45F3">
        <w:rPr>
          <w:rFonts w:ascii="Times New Roman" w:hAnsi="Times New Roman"/>
          <w:i/>
          <w:sz w:val="24"/>
          <w:szCs w:val="24"/>
          <w:lang w:val="en-CA"/>
        </w:rPr>
        <w:t>p</w:t>
      </w:r>
      <w:r w:rsidR="00583D69" w:rsidRPr="006A45F3">
        <w:rPr>
          <w:rFonts w:ascii="Times New Roman" w:hAnsi="Times New Roman"/>
          <w:sz w:val="24"/>
          <w:szCs w:val="24"/>
          <w:lang w:val="en-CA"/>
        </w:rPr>
        <w:t>s&lt; .05)</w:t>
      </w:r>
      <w:r w:rsidR="00DF4F6F" w:rsidRPr="006A45F3">
        <w:rPr>
          <w:rFonts w:ascii="Times New Roman" w:hAnsi="Times New Roman"/>
          <w:sz w:val="24"/>
          <w:szCs w:val="24"/>
          <w:lang w:val="en-CA"/>
        </w:rPr>
        <w:t>,</w:t>
      </w:r>
      <w:r w:rsidR="00583D69" w:rsidRPr="006A45F3">
        <w:rPr>
          <w:rFonts w:ascii="Times New Roman" w:hAnsi="Times New Roman"/>
          <w:sz w:val="24"/>
          <w:szCs w:val="24"/>
          <w:lang w:val="en-CA"/>
        </w:rPr>
        <w:t xml:space="preserve"> but not in grade 4 (</w:t>
      </w:r>
      <w:r w:rsidR="00583D69" w:rsidRPr="006A45F3">
        <w:rPr>
          <w:rFonts w:ascii="Times New Roman" w:hAnsi="Times New Roman"/>
          <w:i/>
          <w:sz w:val="24"/>
          <w:szCs w:val="24"/>
          <w:lang w:val="en-CA"/>
        </w:rPr>
        <w:t>p</w:t>
      </w:r>
      <w:r w:rsidR="00583D69" w:rsidRPr="006A45F3">
        <w:rPr>
          <w:rFonts w:ascii="Times New Roman" w:hAnsi="Times New Roman"/>
          <w:sz w:val="24"/>
          <w:szCs w:val="24"/>
          <w:lang w:val="en-CA"/>
        </w:rPr>
        <w:t xml:space="preserve">&gt; .05). </w:t>
      </w:r>
      <w:r w:rsidR="009F1B20" w:rsidRPr="006A45F3">
        <w:rPr>
          <w:rFonts w:ascii="Times New Roman" w:hAnsi="Times New Roman"/>
          <w:sz w:val="24"/>
          <w:szCs w:val="24"/>
          <w:lang w:val="en-CA"/>
        </w:rPr>
        <w:t xml:space="preserve">However, for both intrinsic motivation and achievement, the effect sizes indicate that these sex differences account for a small percentage of the variance. </w:t>
      </w:r>
    </w:p>
    <w:p w:rsidR="00CC4493" w:rsidRPr="006A45F3" w:rsidRDefault="00CC4493" w:rsidP="00CC4493">
      <w:pPr>
        <w:spacing w:after="0" w:line="480" w:lineRule="auto"/>
        <w:rPr>
          <w:rFonts w:ascii="Times New Roman" w:hAnsi="Times New Roman"/>
          <w:b/>
          <w:sz w:val="24"/>
          <w:szCs w:val="24"/>
          <w:lang w:val="en-CA"/>
        </w:rPr>
      </w:pPr>
      <w:r w:rsidRPr="006A45F3">
        <w:rPr>
          <w:rFonts w:ascii="Times New Roman" w:hAnsi="Times New Roman"/>
          <w:b/>
          <w:sz w:val="24"/>
          <w:szCs w:val="24"/>
          <w:lang w:val="en-CA"/>
        </w:rPr>
        <w:t>Associations</w:t>
      </w:r>
      <w:r w:rsidR="008A5F5D" w:rsidRPr="006A45F3">
        <w:rPr>
          <w:rFonts w:ascii="Times New Roman" w:hAnsi="Times New Roman"/>
          <w:b/>
          <w:sz w:val="24"/>
          <w:szCs w:val="24"/>
          <w:lang w:val="en-CA"/>
        </w:rPr>
        <w:t xml:space="preserve"> between </w:t>
      </w:r>
      <w:r w:rsidR="0098454A" w:rsidRPr="006A45F3">
        <w:rPr>
          <w:rFonts w:ascii="Times New Roman" w:hAnsi="Times New Roman"/>
          <w:b/>
          <w:sz w:val="24"/>
          <w:szCs w:val="24"/>
          <w:lang w:val="en-CA"/>
        </w:rPr>
        <w:t>motivation</w:t>
      </w:r>
      <w:r w:rsidR="003C4466" w:rsidRPr="006A45F3">
        <w:rPr>
          <w:rFonts w:ascii="Times New Roman" w:hAnsi="Times New Roman"/>
          <w:b/>
          <w:sz w:val="24"/>
          <w:szCs w:val="24"/>
          <w:lang w:val="en-CA"/>
        </w:rPr>
        <w:t xml:space="preserve"> and</w:t>
      </w:r>
      <w:r w:rsidR="0098454A" w:rsidRPr="006A45F3">
        <w:rPr>
          <w:rFonts w:ascii="Times New Roman" w:hAnsi="Times New Roman"/>
          <w:b/>
          <w:sz w:val="24"/>
          <w:szCs w:val="24"/>
          <w:lang w:val="en-CA"/>
        </w:rPr>
        <w:t xml:space="preserve"> achievement </w:t>
      </w:r>
      <w:r w:rsidR="008A5F5D" w:rsidRPr="006A45F3">
        <w:rPr>
          <w:rFonts w:ascii="Times New Roman" w:hAnsi="Times New Roman"/>
          <w:b/>
          <w:sz w:val="24"/>
          <w:szCs w:val="24"/>
          <w:lang w:val="en-CA"/>
        </w:rPr>
        <w:t xml:space="preserve">in </w:t>
      </w:r>
      <w:r w:rsidR="00E46477" w:rsidRPr="006A45F3">
        <w:rPr>
          <w:rFonts w:ascii="Times New Roman" w:hAnsi="Times New Roman"/>
          <w:b/>
          <w:sz w:val="24"/>
          <w:szCs w:val="24"/>
          <w:lang w:val="en-CA"/>
        </w:rPr>
        <w:t>m</w:t>
      </w:r>
      <w:r w:rsidR="008A5F5D" w:rsidRPr="006A45F3">
        <w:rPr>
          <w:rFonts w:ascii="Times New Roman" w:hAnsi="Times New Roman"/>
          <w:b/>
          <w:sz w:val="24"/>
          <w:szCs w:val="24"/>
          <w:lang w:val="en-CA"/>
        </w:rPr>
        <w:t>athematics</w:t>
      </w:r>
    </w:p>
    <w:p w:rsidR="0013457B" w:rsidRPr="006A45F3" w:rsidRDefault="000065D8" w:rsidP="009A6120">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 xml:space="preserve">The correlation matrix is presented in Table 2. </w:t>
      </w:r>
      <w:r w:rsidR="00866F84" w:rsidRPr="006A45F3">
        <w:rPr>
          <w:rFonts w:ascii="Times New Roman" w:hAnsi="Times New Roman"/>
          <w:sz w:val="24"/>
          <w:szCs w:val="24"/>
          <w:lang w:val="en-CA"/>
        </w:rPr>
        <w:t>Cross-sectional correlations indicated that i</w:t>
      </w:r>
      <w:r w:rsidRPr="006A45F3">
        <w:rPr>
          <w:rFonts w:ascii="Times New Roman" w:hAnsi="Times New Roman"/>
          <w:sz w:val="24"/>
          <w:szCs w:val="24"/>
          <w:lang w:val="en-CA"/>
        </w:rPr>
        <w:t xml:space="preserve">ntrinsic motivation </w:t>
      </w:r>
      <w:r w:rsidR="00D978AA" w:rsidRPr="006A45F3">
        <w:rPr>
          <w:rFonts w:ascii="Times New Roman" w:hAnsi="Times New Roman"/>
          <w:sz w:val="24"/>
          <w:szCs w:val="24"/>
          <w:lang w:val="en-CA"/>
        </w:rPr>
        <w:t>for</w:t>
      </w:r>
      <w:r w:rsidR="0047329E" w:rsidRPr="006A45F3">
        <w:rPr>
          <w:rFonts w:ascii="Times New Roman" w:hAnsi="Times New Roman"/>
          <w:sz w:val="24"/>
          <w:szCs w:val="24"/>
          <w:lang w:val="en-CA"/>
        </w:rPr>
        <w:t xml:space="preserve"> mathematics was </w:t>
      </w:r>
      <w:r w:rsidR="00866F84" w:rsidRPr="006A45F3">
        <w:rPr>
          <w:rFonts w:ascii="Times New Roman" w:hAnsi="Times New Roman"/>
          <w:sz w:val="24"/>
          <w:szCs w:val="24"/>
          <w:lang w:val="en-CA"/>
        </w:rPr>
        <w:t xml:space="preserve">increasingly </w:t>
      </w:r>
      <w:r w:rsidRPr="006A45F3">
        <w:rPr>
          <w:rFonts w:ascii="Times New Roman" w:hAnsi="Times New Roman"/>
          <w:sz w:val="24"/>
          <w:szCs w:val="24"/>
          <w:lang w:val="en-CA"/>
        </w:rPr>
        <w:t xml:space="preserve">positively correlated </w:t>
      </w:r>
      <w:r w:rsidR="00431150" w:rsidRPr="006A45F3">
        <w:rPr>
          <w:rFonts w:ascii="Times New Roman" w:hAnsi="Times New Roman"/>
          <w:sz w:val="24"/>
          <w:szCs w:val="24"/>
          <w:lang w:val="en-CA"/>
        </w:rPr>
        <w:t xml:space="preserve">to </w:t>
      </w:r>
      <w:r w:rsidRPr="006A45F3">
        <w:rPr>
          <w:rFonts w:ascii="Times New Roman" w:hAnsi="Times New Roman"/>
          <w:sz w:val="24"/>
          <w:szCs w:val="24"/>
          <w:lang w:val="en-CA"/>
        </w:rPr>
        <w:t xml:space="preserve">achievement </w:t>
      </w:r>
      <w:r w:rsidR="00213375" w:rsidRPr="006A45F3">
        <w:rPr>
          <w:rFonts w:ascii="Times New Roman" w:hAnsi="Times New Roman"/>
          <w:sz w:val="24"/>
          <w:szCs w:val="24"/>
          <w:lang w:val="en-CA"/>
        </w:rPr>
        <w:t>in mathematics</w:t>
      </w:r>
      <w:r w:rsidRPr="006A45F3">
        <w:rPr>
          <w:rFonts w:ascii="Times New Roman" w:hAnsi="Times New Roman"/>
          <w:sz w:val="24"/>
          <w:szCs w:val="24"/>
          <w:lang w:val="en-CA"/>
        </w:rPr>
        <w:t xml:space="preserve"> (</w:t>
      </w:r>
      <w:r w:rsidR="007750E0" w:rsidRPr="006A45F3">
        <w:rPr>
          <w:rFonts w:ascii="Times New Roman" w:hAnsi="Times New Roman"/>
          <w:i/>
          <w:sz w:val="24"/>
          <w:szCs w:val="24"/>
          <w:lang w:val="en-CA"/>
        </w:rPr>
        <w:t>r</w:t>
      </w:r>
      <w:r w:rsidR="007750E0" w:rsidRPr="006A45F3">
        <w:rPr>
          <w:rFonts w:ascii="Times New Roman" w:hAnsi="Times New Roman"/>
          <w:sz w:val="24"/>
          <w:szCs w:val="24"/>
          <w:lang w:val="en-CA"/>
        </w:rPr>
        <w:t xml:space="preserve"> = </w:t>
      </w:r>
      <w:r w:rsidRPr="006A45F3">
        <w:rPr>
          <w:rFonts w:ascii="Times New Roman" w:hAnsi="Times New Roman"/>
          <w:sz w:val="24"/>
          <w:szCs w:val="24"/>
          <w:lang w:val="en-CA"/>
        </w:rPr>
        <w:t>.</w:t>
      </w:r>
      <w:r w:rsidR="009049A5" w:rsidRPr="006A45F3">
        <w:rPr>
          <w:rFonts w:ascii="Times New Roman" w:hAnsi="Times New Roman"/>
          <w:sz w:val="24"/>
          <w:szCs w:val="24"/>
          <w:lang w:val="en-CA"/>
        </w:rPr>
        <w:t>13</w:t>
      </w:r>
      <w:r w:rsidR="007750E0" w:rsidRPr="006A45F3">
        <w:rPr>
          <w:rFonts w:ascii="Times New Roman" w:hAnsi="Times New Roman"/>
          <w:sz w:val="24"/>
          <w:szCs w:val="24"/>
          <w:lang w:val="en-CA"/>
        </w:rPr>
        <w:t xml:space="preserve"> in grade1</w:t>
      </w:r>
      <w:r w:rsidRPr="006A45F3">
        <w:rPr>
          <w:rFonts w:ascii="Times New Roman" w:hAnsi="Times New Roman"/>
          <w:sz w:val="24"/>
          <w:szCs w:val="24"/>
          <w:lang w:val="en-CA"/>
        </w:rPr>
        <w:t xml:space="preserve"> to </w:t>
      </w:r>
      <w:r w:rsidR="007750E0" w:rsidRPr="006A45F3">
        <w:rPr>
          <w:rFonts w:ascii="Times New Roman" w:hAnsi="Times New Roman"/>
          <w:i/>
          <w:sz w:val="24"/>
          <w:szCs w:val="24"/>
          <w:lang w:val="en-CA"/>
        </w:rPr>
        <w:t>r</w:t>
      </w:r>
      <w:r w:rsidR="007750E0" w:rsidRPr="006A45F3">
        <w:rPr>
          <w:rFonts w:ascii="Times New Roman" w:hAnsi="Times New Roman"/>
          <w:sz w:val="24"/>
          <w:szCs w:val="24"/>
          <w:lang w:val="en-CA"/>
        </w:rPr>
        <w:t xml:space="preserve"> = </w:t>
      </w:r>
      <w:r w:rsidR="009049A5" w:rsidRPr="006A45F3">
        <w:rPr>
          <w:rFonts w:ascii="Times New Roman" w:hAnsi="Times New Roman"/>
          <w:sz w:val="24"/>
          <w:szCs w:val="24"/>
          <w:lang w:val="en-CA"/>
        </w:rPr>
        <w:t>.22</w:t>
      </w:r>
      <w:r w:rsidR="007750E0" w:rsidRPr="006A45F3">
        <w:rPr>
          <w:rFonts w:ascii="Times New Roman" w:hAnsi="Times New Roman"/>
          <w:sz w:val="24"/>
          <w:szCs w:val="24"/>
          <w:lang w:val="en-CA"/>
        </w:rPr>
        <w:t xml:space="preserve"> in grade 4</w:t>
      </w:r>
      <w:r w:rsidRPr="006A45F3">
        <w:rPr>
          <w:rFonts w:ascii="Times New Roman" w:hAnsi="Times New Roman"/>
          <w:sz w:val="24"/>
          <w:szCs w:val="24"/>
          <w:lang w:val="en-CA"/>
        </w:rPr>
        <w:t xml:space="preserve">).  </w:t>
      </w:r>
    </w:p>
    <w:p w:rsidR="0013457B" w:rsidRPr="006A45F3" w:rsidRDefault="003837F3" w:rsidP="00BD077D">
      <w:pPr>
        <w:spacing w:after="0" w:line="480" w:lineRule="auto"/>
        <w:rPr>
          <w:rFonts w:ascii="Times New Roman" w:hAnsi="Times New Roman"/>
          <w:b/>
          <w:sz w:val="24"/>
          <w:szCs w:val="24"/>
          <w:lang w:val="en-CA"/>
        </w:rPr>
      </w:pPr>
      <w:r w:rsidRPr="006A45F3">
        <w:rPr>
          <w:rFonts w:ascii="Times New Roman" w:hAnsi="Times New Roman"/>
          <w:b/>
          <w:sz w:val="24"/>
          <w:szCs w:val="24"/>
          <w:lang w:val="en-CA"/>
        </w:rPr>
        <w:t>Testing the d</w:t>
      </w:r>
      <w:r w:rsidR="0013457B" w:rsidRPr="006A45F3">
        <w:rPr>
          <w:rFonts w:ascii="Times New Roman" w:hAnsi="Times New Roman"/>
          <w:b/>
          <w:sz w:val="24"/>
          <w:szCs w:val="24"/>
          <w:lang w:val="en-CA"/>
        </w:rPr>
        <w:t>irection of the associations</w:t>
      </w:r>
    </w:p>
    <w:p w:rsidR="00DC420E" w:rsidRPr="006A45F3" w:rsidRDefault="00DC420E" w:rsidP="006E7962">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 xml:space="preserve">The </w:t>
      </w:r>
      <w:r w:rsidR="00AF33F1" w:rsidRPr="006A45F3">
        <w:rPr>
          <w:rFonts w:ascii="Times New Roman" w:hAnsi="Times New Roman"/>
          <w:sz w:val="24"/>
          <w:szCs w:val="24"/>
          <w:lang w:val="en-CA"/>
        </w:rPr>
        <w:t>fit statistics of the cross-lagged model</w:t>
      </w:r>
      <w:r w:rsidR="008E78BA" w:rsidRPr="006A45F3">
        <w:rPr>
          <w:rFonts w:ascii="Times New Roman" w:hAnsi="Times New Roman"/>
          <w:sz w:val="24"/>
          <w:szCs w:val="24"/>
          <w:lang w:val="en-CA"/>
        </w:rPr>
        <w:t>s</w:t>
      </w:r>
      <w:r w:rsidR="006F75D7" w:rsidRPr="006A45F3">
        <w:rPr>
          <w:rFonts w:ascii="Times New Roman" w:hAnsi="Times New Roman"/>
          <w:sz w:val="24"/>
          <w:szCs w:val="24"/>
          <w:lang w:val="en-CA"/>
        </w:rPr>
        <w:t>are</w:t>
      </w:r>
      <w:r w:rsidR="00AF33F1" w:rsidRPr="006A45F3">
        <w:rPr>
          <w:rFonts w:ascii="Times New Roman" w:hAnsi="Times New Roman"/>
          <w:sz w:val="24"/>
          <w:szCs w:val="24"/>
          <w:lang w:val="en-CA"/>
        </w:rPr>
        <w:t xml:space="preserve"> presented in Table </w:t>
      </w:r>
      <w:r w:rsidR="006E7962" w:rsidRPr="006A45F3">
        <w:rPr>
          <w:rFonts w:ascii="Times New Roman" w:hAnsi="Times New Roman"/>
          <w:sz w:val="24"/>
          <w:szCs w:val="24"/>
          <w:lang w:val="en-CA"/>
        </w:rPr>
        <w:t>3</w:t>
      </w:r>
      <w:r w:rsidR="00CB15B3" w:rsidRPr="006A45F3">
        <w:rPr>
          <w:rFonts w:ascii="Times New Roman" w:hAnsi="Times New Roman"/>
          <w:sz w:val="24"/>
          <w:szCs w:val="24"/>
          <w:lang w:val="en-CA"/>
        </w:rPr>
        <w:t>.</w:t>
      </w:r>
      <w:r w:rsidR="009401B0" w:rsidRPr="006A45F3">
        <w:rPr>
          <w:rFonts w:ascii="Times New Roman" w:hAnsi="Times New Roman"/>
          <w:sz w:val="24"/>
          <w:szCs w:val="24"/>
          <w:lang w:val="en-CA"/>
        </w:rPr>
        <w:t>T</w:t>
      </w:r>
      <w:r w:rsidR="00241D4C" w:rsidRPr="006A45F3">
        <w:rPr>
          <w:rFonts w:ascii="Times New Roman" w:hAnsi="Times New Roman"/>
          <w:sz w:val="24"/>
          <w:szCs w:val="24"/>
          <w:lang w:val="en-CA"/>
        </w:rPr>
        <w:t>he chi-square goodness-of-fit</w:t>
      </w:r>
      <w:r w:rsidR="009401B0" w:rsidRPr="006A45F3">
        <w:rPr>
          <w:rFonts w:ascii="Times New Roman" w:hAnsi="Times New Roman"/>
          <w:sz w:val="24"/>
          <w:szCs w:val="24"/>
          <w:lang w:val="en-CA"/>
        </w:rPr>
        <w:t xml:space="preserve"> statistics </w:t>
      </w:r>
      <w:r w:rsidR="00C02C13" w:rsidRPr="006A45F3">
        <w:rPr>
          <w:rFonts w:ascii="Times New Roman" w:hAnsi="Times New Roman"/>
          <w:sz w:val="24"/>
          <w:szCs w:val="24"/>
          <w:lang w:val="en-CA"/>
        </w:rPr>
        <w:t xml:space="preserve">showed </w:t>
      </w:r>
      <w:r w:rsidR="004B1DC0" w:rsidRPr="006A45F3">
        <w:rPr>
          <w:rFonts w:ascii="Times New Roman" w:hAnsi="Times New Roman"/>
          <w:sz w:val="24"/>
          <w:szCs w:val="24"/>
          <w:lang w:val="en-CA"/>
        </w:rPr>
        <w:t xml:space="preserve">significant </w:t>
      </w:r>
      <w:r w:rsidR="00C02C13" w:rsidRPr="006A45F3">
        <w:rPr>
          <w:rFonts w:ascii="Times New Roman" w:hAnsi="Times New Roman"/>
          <w:sz w:val="24"/>
          <w:szCs w:val="24"/>
          <w:lang w:val="en-CA"/>
        </w:rPr>
        <w:t xml:space="preserve">deterioration of the fit when </w:t>
      </w:r>
      <w:r w:rsidR="00A050F5" w:rsidRPr="006A45F3">
        <w:rPr>
          <w:rFonts w:ascii="Times New Roman" w:hAnsi="Times New Roman"/>
          <w:sz w:val="24"/>
          <w:szCs w:val="24"/>
          <w:lang w:val="en-CA"/>
        </w:rPr>
        <w:t>t</w:t>
      </w:r>
      <w:r w:rsidRPr="006A45F3">
        <w:rPr>
          <w:rFonts w:ascii="Times New Roman" w:hAnsi="Times New Roman"/>
          <w:sz w:val="24"/>
          <w:szCs w:val="24"/>
          <w:lang w:val="en-CA"/>
        </w:rPr>
        <w:t xml:space="preserve">he </w:t>
      </w:r>
      <w:r w:rsidR="007B57B2" w:rsidRPr="006A45F3">
        <w:rPr>
          <w:rFonts w:ascii="Times New Roman" w:hAnsi="Times New Roman"/>
          <w:sz w:val="24"/>
          <w:szCs w:val="24"/>
          <w:lang w:val="en-CA"/>
        </w:rPr>
        <w:t xml:space="preserve">cross-lagged paths </w:t>
      </w:r>
      <w:r w:rsidR="00C02C13" w:rsidRPr="006A45F3">
        <w:rPr>
          <w:rFonts w:ascii="Times New Roman" w:hAnsi="Times New Roman"/>
          <w:sz w:val="24"/>
          <w:szCs w:val="24"/>
          <w:lang w:val="en-CA"/>
        </w:rPr>
        <w:t>were</w:t>
      </w:r>
      <w:r w:rsidR="007B57B2" w:rsidRPr="006A45F3">
        <w:rPr>
          <w:rFonts w:ascii="Times New Roman" w:hAnsi="Times New Roman"/>
          <w:sz w:val="24"/>
          <w:szCs w:val="24"/>
          <w:lang w:val="en-CA"/>
        </w:rPr>
        <w:t>equated</w:t>
      </w:r>
      <w:r w:rsidR="0083282C" w:rsidRPr="006A45F3">
        <w:rPr>
          <w:rFonts w:ascii="Times New Roman" w:hAnsi="Times New Roman"/>
          <w:sz w:val="24"/>
          <w:szCs w:val="24"/>
          <w:lang w:val="en-CA"/>
        </w:rPr>
        <w:t>, ∆χ</w:t>
      </w:r>
      <w:r w:rsidR="0083282C" w:rsidRPr="006A45F3">
        <w:rPr>
          <w:rFonts w:ascii="Times New Roman" w:hAnsi="Times New Roman"/>
          <w:sz w:val="24"/>
          <w:szCs w:val="24"/>
          <w:vertAlign w:val="superscript"/>
          <w:lang w:val="en-CA"/>
        </w:rPr>
        <w:t xml:space="preserve">2 </w:t>
      </w:r>
      <w:r w:rsidR="0083282C" w:rsidRPr="006A45F3">
        <w:rPr>
          <w:rFonts w:ascii="Times New Roman" w:hAnsi="Times New Roman"/>
          <w:sz w:val="24"/>
          <w:szCs w:val="24"/>
          <w:lang w:val="en-CA"/>
        </w:rPr>
        <w:t xml:space="preserve">(2) = </w:t>
      </w:r>
      <w:r w:rsidR="007B4317" w:rsidRPr="006A45F3">
        <w:rPr>
          <w:rFonts w:ascii="Times New Roman" w:hAnsi="Times New Roman"/>
          <w:sz w:val="24"/>
          <w:szCs w:val="24"/>
          <w:lang w:val="en-CA"/>
        </w:rPr>
        <w:t>10.17</w:t>
      </w:r>
      <w:r w:rsidR="0083282C" w:rsidRPr="006A45F3">
        <w:rPr>
          <w:rFonts w:ascii="Times New Roman" w:hAnsi="Times New Roman"/>
          <w:sz w:val="24"/>
          <w:szCs w:val="24"/>
          <w:lang w:val="en-CA"/>
        </w:rPr>
        <w:t xml:space="preserve">, </w:t>
      </w:r>
      <w:r w:rsidR="0083282C" w:rsidRPr="006A45F3">
        <w:rPr>
          <w:rFonts w:ascii="Times New Roman" w:hAnsi="Times New Roman"/>
          <w:i/>
          <w:sz w:val="24"/>
          <w:szCs w:val="24"/>
          <w:lang w:val="en-CA"/>
        </w:rPr>
        <w:t>p</w:t>
      </w:r>
      <w:r w:rsidR="0083282C" w:rsidRPr="006A45F3">
        <w:rPr>
          <w:rFonts w:ascii="Times New Roman" w:hAnsi="Times New Roman"/>
          <w:sz w:val="24"/>
          <w:szCs w:val="24"/>
          <w:lang w:val="en-CA"/>
        </w:rPr>
        <w:t xml:space="preserve"> = .</w:t>
      </w:r>
      <w:r w:rsidR="00A30552" w:rsidRPr="006A45F3">
        <w:rPr>
          <w:rFonts w:ascii="Times New Roman" w:hAnsi="Times New Roman"/>
          <w:sz w:val="24"/>
          <w:szCs w:val="24"/>
          <w:lang w:val="en-CA"/>
        </w:rPr>
        <w:t>0</w:t>
      </w:r>
      <w:r w:rsidR="007B4317" w:rsidRPr="006A45F3">
        <w:rPr>
          <w:rFonts w:ascii="Times New Roman" w:hAnsi="Times New Roman"/>
          <w:sz w:val="24"/>
          <w:szCs w:val="24"/>
          <w:lang w:val="en-CA"/>
        </w:rPr>
        <w:t>0</w:t>
      </w:r>
      <w:r w:rsidR="00C02C13" w:rsidRPr="006A45F3">
        <w:rPr>
          <w:rFonts w:ascii="Times New Roman" w:hAnsi="Times New Roman"/>
          <w:sz w:val="24"/>
          <w:szCs w:val="24"/>
          <w:lang w:val="en-CA"/>
        </w:rPr>
        <w:t xml:space="preserve">, suggesting </w:t>
      </w:r>
      <w:r w:rsidR="009401B0" w:rsidRPr="006A45F3">
        <w:rPr>
          <w:rFonts w:ascii="Times New Roman" w:hAnsi="Times New Roman"/>
          <w:sz w:val="24"/>
          <w:szCs w:val="24"/>
          <w:lang w:val="en-CA"/>
        </w:rPr>
        <w:t>that the</w:t>
      </w:r>
      <w:r w:rsidR="007E6896" w:rsidRPr="006A45F3">
        <w:rPr>
          <w:rFonts w:ascii="Times New Roman" w:hAnsi="Times New Roman"/>
          <w:sz w:val="24"/>
          <w:szCs w:val="24"/>
          <w:lang w:val="en-CA"/>
        </w:rPr>
        <w:t>associations</w:t>
      </w:r>
      <w:r w:rsidR="00C02C13" w:rsidRPr="006A45F3">
        <w:rPr>
          <w:rFonts w:ascii="Times New Roman" w:hAnsi="Times New Roman"/>
          <w:sz w:val="24"/>
          <w:szCs w:val="24"/>
          <w:lang w:val="en-CA"/>
        </w:rPr>
        <w:t xml:space="preserve"> between </w:t>
      </w:r>
      <w:r w:rsidR="00D6791B" w:rsidRPr="006A45F3">
        <w:rPr>
          <w:rFonts w:ascii="Times New Roman" w:hAnsi="Times New Roman"/>
          <w:sz w:val="24"/>
          <w:szCs w:val="24"/>
          <w:lang w:val="en-CA"/>
        </w:rPr>
        <w:t>achievement</w:t>
      </w:r>
      <w:r w:rsidR="00C02C13" w:rsidRPr="006A45F3">
        <w:rPr>
          <w:rFonts w:ascii="Times New Roman" w:hAnsi="Times New Roman"/>
          <w:sz w:val="24"/>
          <w:szCs w:val="24"/>
          <w:lang w:val="en-CA"/>
        </w:rPr>
        <w:t>and intrinsic motivation</w:t>
      </w:r>
      <w:r w:rsidR="00680605" w:rsidRPr="006A45F3">
        <w:rPr>
          <w:rFonts w:ascii="Times New Roman" w:hAnsi="Times New Roman"/>
          <w:sz w:val="24"/>
          <w:szCs w:val="24"/>
          <w:lang w:val="en-CA"/>
        </w:rPr>
        <w:t xml:space="preserve">in mathematics were not </w:t>
      </w:r>
      <w:r w:rsidR="00680605" w:rsidRPr="00100813">
        <w:rPr>
          <w:rFonts w:ascii="Times New Roman" w:hAnsi="Times New Roman"/>
          <w:sz w:val="24"/>
          <w:szCs w:val="24"/>
          <w:lang w:val="en-CA"/>
        </w:rPr>
        <w:t>reciprocal</w:t>
      </w:r>
      <w:r w:rsidR="00100813" w:rsidRPr="00100813">
        <w:rPr>
          <w:rStyle w:val="af9"/>
          <w:rFonts w:ascii="Times New Roman" w:hAnsi="Times New Roman"/>
          <w:sz w:val="24"/>
          <w:szCs w:val="24"/>
          <w:vertAlign w:val="baseline"/>
          <w:lang w:val="en-CA"/>
        </w:rPr>
        <w:t>.</w:t>
      </w:r>
      <w:r w:rsidR="0083282C" w:rsidRPr="006A45F3">
        <w:rPr>
          <w:rFonts w:ascii="Times New Roman" w:hAnsi="Times New Roman"/>
          <w:sz w:val="24"/>
          <w:szCs w:val="24"/>
          <w:lang w:val="en-CA"/>
        </w:rPr>
        <w:t xml:space="preserve">Accordingly, the </w:t>
      </w:r>
      <w:r w:rsidR="00C02C13" w:rsidRPr="006A45F3">
        <w:rPr>
          <w:rFonts w:ascii="Times New Roman" w:hAnsi="Times New Roman"/>
          <w:sz w:val="24"/>
          <w:szCs w:val="24"/>
          <w:lang w:val="en-CA"/>
        </w:rPr>
        <w:t>non-</w:t>
      </w:r>
      <w:r w:rsidR="00684A69" w:rsidRPr="006A45F3">
        <w:rPr>
          <w:rFonts w:ascii="Times New Roman" w:hAnsi="Times New Roman"/>
          <w:sz w:val="24"/>
          <w:szCs w:val="24"/>
          <w:lang w:val="en-CA"/>
        </w:rPr>
        <w:t>constrain</w:t>
      </w:r>
      <w:r w:rsidR="008E78BA" w:rsidRPr="006A45F3">
        <w:rPr>
          <w:rFonts w:ascii="Times New Roman" w:hAnsi="Times New Roman"/>
          <w:sz w:val="24"/>
          <w:szCs w:val="24"/>
          <w:lang w:val="en-CA"/>
        </w:rPr>
        <w:t>ed</w:t>
      </w:r>
      <w:r w:rsidR="0083282C" w:rsidRPr="006A45F3">
        <w:rPr>
          <w:rFonts w:ascii="Times New Roman" w:hAnsi="Times New Roman"/>
          <w:sz w:val="24"/>
          <w:szCs w:val="24"/>
          <w:lang w:val="en-CA"/>
        </w:rPr>
        <w:t xml:space="preserve"> model </w:t>
      </w:r>
      <w:r w:rsidR="00FC255F" w:rsidRPr="006A45F3">
        <w:rPr>
          <w:rFonts w:ascii="Times New Roman" w:hAnsi="Times New Roman"/>
          <w:sz w:val="24"/>
          <w:szCs w:val="24"/>
          <w:lang w:val="en-CA"/>
        </w:rPr>
        <w:t>was retained as the</w:t>
      </w:r>
      <w:r w:rsidR="00680605" w:rsidRPr="006A45F3">
        <w:rPr>
          <w:rFonts w:ascii="Times New Roman" w:hAnsi="Times New Roman"/>
          <w:sz w:val="24"/>
          <w:szCs w:val="24"/>
          <w:lang w:val="en-CA"/>
        </w:rPr>
        <w:t xml:space="preserve"> best fitting and final model</w:t>
      </w:r>
      <w:r w:rsidRPr="006A45F3">
        <w:rPr>
          <w:rFonts w:ascii="Times New Roman" w:hAnsi="Times New Roman"/>
          <w:sz w:val="24"/>
          <w:szCs w:val="24"/>
          <w:lang w:val="en-CA"/>
        </w:rPr>
        <w:t>. Th</w:t>
      </w:r>
      <w:r w:rsidR="00680605" w:rsidRPr="006A45F3">
        <w:rPr>
          <w:rFonts w:ascii="Times New Roman" w:hAnsi="Times New Roman"/>
          <w:sz w:val="24"/>
          <w:szCs w:val="24"/>
          <w:lang w:val="en-CA"/>
        </w:rPr>
        <w:t xml:space="preserve">is </w:t>
      </w:r>
      <w:r w:rsidR="00C02C13" w:rsidRPr="006A45F3">
        <w:rPr>
          <w:rFonts w:ascii="Times New Roman" w:hAnsi="Times New Roman"/>
          <w:sz w:val="24"/>
          <w:szCs w:val="24"/>
          <w:lang w:val="en-CA"/>
        </w:rPr>
        <w:t>final</w:t>
      </w:r>
      <w:r w:rsidR="007D12D6" w:rsidRPr="006A45F3">
        <w:rPr>
          <w:rFonts w:ascii="Times New Roman" w:hAnsi="Times New Roman"/>
          <w:sz w:val="24"/>
          <w:szCs w:val="24"/>
          <w:lang w:val="en-CA"/>
        </w:rPr>
        <w:t xml:space="preserve">standardized </w:t>
      </w:r>
      <w:r w:rsidR="0083282C" w:rsidRPr="006A45F3">
        <w:rPr>
          <w:rFonts w:ascii="Times New Roman" w:hAnsi="Times New Roman"/>
          <w:sz w:val="24"/>
          <w:szCs w:val="24"/>
          <w:lang w:val="en-CA"/>
        </w:rPr>
        <w:t xml:space="preserve">model </w:t>
      </w:r>
      <w:r w:rsidR="00680605" w:rsidRPr="006A45F3">
        <w:rPr>
          <w:rFonts w:ascii="Times New Roman" w:hAnsi="Times New Roman"/>
          <w:sz w:val="24"/>
          <w:szCs w:val="24"/>
          <w:lang w:val="en-CA"/>
        </w:rPr>
        <w:t xml:space="preserve">is </w:t>
      </w:r>
      <w:r w:rsidRPr="006A45F3">
        <w:rPr>
          <w:rFonts w:ascii="Times New Roman" w:hAnsi="Times New Roman"/>
          <w:sz w:val="24"/>
          <w:szCs w:val="24"/>
          <w:lang w:val="en-CA"/>
        </w:rPr>
        <w:t xml:space="preserve">presented in Figure </w:t>
      </w:r>
      <w:r w:rsidR="006E7962" w:rsidRPr="006A45F3">
        <w:rPr>
          <w:rFonts w:ascii="Times New Roman" w:hAnsi="Times New Roman"/>
          <w:sz w:val="24"/>
          <w:szCs w:val="24"/>
          <w:lang w:val="en-CA"/>
        </w:rPr>
        <w:t>2</w:t>
      </w:r>
      <w:r w:rsidR="00100813">
        <w:rPr>
          <w:rStyle w:val="af9"/>
          <w:rFonts w:ascii="Times New Roman" w:hAnsi="Times New Roman"/>
          <w:sz w:val="24"/>
          <w:szCs w:val="24"/>
          <w:lang w:val="en-CA"/>
        </w:rPr>
        <w:footnoteReference w:id="2"/>
      </w:r>
      <w:r w:rsidR="00100813">
        <w:rPr>
          <w:rFonts w:ascii="Times New Roman" w:hAnsi="Times New Roman"/>
          <w:sz w:val="24"/>
          <w:szCs w:val="24"/>
          <w:lang w:val="en-CA"/>
        </w:rPr>
        <w:t>.</w:t>
      </w:r>
    </w:p>
    <w:p w:rsidR="002E6673" w:rsidRPr="006A45F3" w:rsidRDefault="007B15F3" w:rsidP="00DE3F16">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Th</w:t>
      </w:r>
      <w:r w:rsidR="00680605" w:rsidRPr="006A45F3">
        <w:rPr>
          <w:rFonts w:ascii="Times New Roman" w:hAnsi="Times New Roman"/>
          <w:sz w:val="24"/>
          <w:szCs w:val="24"/>
          <w:lang w:val="en-CA"/>
        </w:rPr>
        <w:t>e</w:t>
      </w:r>
      <w:r w:rsidRPr="006A45F3">
        <w:rPr>
          <w:rFonts w:ascii="Times New Roman" w:hAnsi="Times New Roman"/>
          <w:sz w:val="24"/>
          <w:szCs w:val="24"/>
          <w:lang w:val="en-CA"/>
        </w:rPr>
        <w:t xml:space="preserve"> non-constrained model showed small</w:t>
      </w:r>
      <w:r w:rsidR="00680605" w:rsidRPr="006A45F3">
        <w:rPr>
          <w:rFonts w:ascii="Times New Roman" w:hAnsi="Times New Roman"/>
          <w:sz w:val="24"/>
          <w:szCs w:val="24"/>
          <w:lang w:val="en-CA"/>
        </w:rPr>
        <w:t>,</w:t>
      </w:r>
      <w:r w:rsidRPr="006A45F3">
        <w:rPr>
          <w:rFonts w:ascii="Times New Roman" w:hAnsi="Times New Roman"/>
          <w:sz w:val="24"/>
          <w:szCs w:val="24"/>
          <w:lang w:val="en-CA"/>
        </w:rPr>
        <w:t xml:space="preserve"> but significant cross-lagged paths </w:t>
      </w:r>
      <w:r w:rsidR="007A3436" w:rsidRPr="006A45F3">
        <w:rPr>
          <w:rFonts w:ascii="Times New Roman" w:hAnsi="Times New Roman"/>
          <w:sz w:val="24"/>
          <w:szCs w:val="24"/>
          <w:lang w:val="en-CA"/>
        </w:rPr>
        <w:t>connecting prior achievement to subsequent intrinsic motivation</w:t>
      </w:r>
      <w:r w:rsidR="004B1DC0" w:rsidRPr="006A45F3">
        <w:rPr>
          <w:rFonts w:ascii="Times New Roman" w:hAnsi="Times New Roman"/>
          <w:sz w:val="24"/>
          <w:szCs w:val="24"/>
          <w:lang w:val="en-CA"/>
        </w:rPr>
        <w:t xml:space="preserve">. </w:t>
      </w:r>
      <w:r w:rsidR="00680605" w:rsidRPr="006A45F3">
        <w:rPr>
          <w:rFonts w:ascii="Times New Roman" w:hAnsi="Times New Roman"/>
          <w:sz w:val="24"/>
          <w:szCs w:val="24"/>
          <w:lang w:val="en-CA"/>
        </w:rPr>
        <w:t>T</w:t>
      </w:r>
      <w:r w:rsidRPr="006A45F3">
        <w:rPr>
          <w:rFonts w:ascii="Times New Roman" w:hAnsi="Times New Roman"/>
          <w:sz w:val="24"/>
          <w:szCs w:val="24"/>
          <w:lang w:val="en-CA"/>
        </w:rPr>
        <w:t xml:space="preserve">he cross-lagged paths from motivation to achievement were not statistically significant. </w:t>
      </w:r>
      <w:r w:rsidR="004A57F8" w:rsidRPr="006A45F3">
        <w:rPr>
          <w:rFonts w:ascii="Times New Roman" w:hAnsi="Times New Roman"/>
          <w:sz w:val="24"/>
          <w:szCs w:val="24"/>
          <w:lang w:val="en-CA"/>
        </w:rPr>
        <w:t xml:space="preserve">The </w:t>
      </w:r>
      <w:r w:rsidR="00680605" w:rsidRPr="006A45F3">
        <w:rPr>
          <w:rFonts w:ascii="Times New Roman" w:hAnsi="Times New Roman"/>
          <w:sz w:val="24"/>
          <w:szCs w:val="24"/>
          <w:lang w:val="en-CA"/>
        </w:rPr>
        <w:t xml:space="preserve">stability </w:t>
      </w:r>
      <w:r w:rsidR="004A57F8" w:rsidRPr="006A45F3">
        <w:rPr>
          <w:rFonts w:ascii="Times New Roman" w:hAnsi="Times New Roman"/>
          <w:sz w:val="24"/>
          <w:szCs w:val="24"/>
          <w:lang w:val="en-CA"/>
        </w:rPr>
        <w:t>paths for achievement were .7</w:t>
      </w:r>
      <w:r w:rsidR="00731C59" w:rsidRPr="006A45F3">
        <w:rPr>
          <w:rFonts w:ascii="Times New Roman" w:hAnsi="Times New Roman"/>
          <w:sz w:val="24"/>
          <w:szCs w:val="24"/>
          <w:lang w:val="en-CA"/>
        </w:rPr>
        <w:t>6</w:t>
      </w:r>
      <w:r w:rsidR="004A57F8" w:rsidRPr="006A45F3">
        <w:rPr>
          <w:rFonts w:ascii="Times New Roman" w:hAnsi="Times New Roman"/>
          <w:sz w:val="24"/>
          <w:szCs w:val="24"/>
          <w:lang w:val="en-CA"/>
        </w:rPr>
        <w:t xml:space="preserve"> from grade 1 to grade 2, and .7</w:t>
      </w:r>
      <w:r w:rsidR="00731C59" w:rsidRPr="006A45F3">
        <w:rPr>
          <w:rFonts w:ascii="Times New Roman" w:hAnsi="Times New Roman"/>
          <w:sz w:val="24"/>
          <w:szCs w:val="24"/>
          <w:lang w:val="en-CA"/>
        </w:rPr>
        <w:t>4</w:t>
      </w:r>
      <w:r w:rsidR="004A57F8" w:rsidRPr="006A45F3">
        <w:rPr>
          <w:rFonts w:ascii="Times New Roman" w:hAnsi="Times New Roman"/>
          <w:sz w:val="24"/>
          <w:szCs w:val="24"/>
          <w:lang w:val="en-CA"/>
        </w:rPr>
        <w:t xml:space="preserve"> from grade 2 to 4. The stability paths for intrinsic motivation in mathematics w</w:t>
      </w:r>
      <w:r w:rsidR="00680605" w:rsidRPr="006A45F3">
        <w:rPr>
          <w:rFonts w:ascii="Times New Roman" w:hAnsi="Times New Roman"/>
          <w:sz w:val="24"/>
          <w:szCs w:val="24"/>
          <w:lang w:val="en-CA"/>
        </w:rPr>
        <w:t>ere</w:t>
      </w:r>
      <w:r w:rsidR="004A57F8" w:rsidRPr="006A45F3">
        <w:rPr>
          <w:rFonts w:ascii="Times New Roman" w:hAnsi="Times New Roman"/>
          <w:sz w:val="24"/>
          <w:szCs w:val="24"/>
          <w:lang w:val="en-CA"/>
        </w:rPr>
        <w:t xml:space="preserve"> somewhat lower, but slightly increased over time</w:t>
      </w:r>
      <w:r w:rsidR="003852CC" w:rsidRPr="006A45F3">
        <w:rPr>
          <w:rFonts w:ascii="Times New Roman" w:hAnsi="Times New Roman"/>
          <w:sz w:val="24"/>
          <w:szCs w:val="24"/>
          <w:lang w:val="en-CA"/>
        </w:rPr>
        <w:t xml:space="preserve"> from .3</w:t>
      </w:r>
      <w:r w:rsidR="00AE7738" w:rsidRPr="006A45F3">
        <w:rPr>
          <w:rFonts w:ascii="Times New Roman" w:hAnsi="Times New Roman"/>
          <w:sz w:val="24"/>
          <w:szCs w:val="24"/>
          <w:lang w:val="en-CA"/>
        </w:rPr>
        <w:t>1</w:t>
      </w:r>
      <w:r w:rsidR="003852CC" w:rsidRPr="006A45F3">
        <w:rPr>
          <w:rFonts w:ascii="Times New Roman" w:hAnsi="Times New Roman"/>
          <w:sz w:val="24"/>
          <w:szCs w:val="24"/>
          <w:lang w:val="en-CA"/>
        </w:rPr>
        <w:t xml:space="preserve"> to .42</w:t>
      </w:r>
      <w:r w:rsidR="00680605" w:rsidRPr="006A45F3">
        <w:rPr>
          <w:rFonts w:ascii="Times New Roman" w:hAnsi="Times New Roman"/>
          <w:sz w:val="24"/>
          <w:szCs w:val="24"/>
          <w:lang w:val="en-CA"/>
        </w:rPr>
        <w:t>,</w:t>
      </w:r>
      <w:r w:rsidR="004A57F8" w:rsidRPr="006A45F3">
        <w:rPr>
          <w:rFonts w:ascii="Times New Roman" w:hAnsi="Times New Roman"/>
          <w:sz w:val="24"/>
          <w:szCs w:val="24"/>
          <w:lang w:val="en-CA"/>
        </w:rPr>
        <w:t xml:space="preserve"> although the increase did not reach significance when the longitudinal stability paths were constrained to equality</w:t>
      </w:r>
      <w:r w:rsidR="003852CC" w:rsidRPr="006A45F3">
        <w:rPr>
          <w:rFonts w:ascii="Times New Roman" w:hAnsi="Times New Roman"/>
          <w:sz w:val="24"/>
          <w:szCs w:val="24"/>
          <w:lang w:val="en-CA"/>
        </w:rPr>
        <w:t xml:space="preserve"> (c = d, see Figure 1)</w:t>
      </w:r>
      <w:r w:rsidR="004A57F8" w:rsidRPr="006A45F3">
        <w:rPr>
          <w:rFonts w:ascii="Times New Roman" w:hAnsi="Times New Roman"/>
          <w:sz w:val="24"/>
          <w:szCs w:val="24"/>
          <w:lang w:val="en-CA"/>
        </w:rPr>
        <w:t>, as shown by a non-significant deterioration of the fit, ∆χ</w:t>
      </w:r>
      <w:r w:rsidR="004A57F8" w:rsidRPr="006A45F3">
        <w:rPr>
          <w:rFonts w:ascii="Times New Roman" w:hAnsi="Times New Roman"/>
          <w:sz w:val="24"/>
          <w:szCs w:val="24"/>
          <w:vertAlign w:val="superscript"/>
          <w:lang w:val="en-CA"/>
        </w:rPr>
        <w:t xml:space="preserve">2 </w:t>
      </w:r>
      <w:r w:rsidR="004A57F8" w:rsidRPr="006A45F3">
        <w:rPr>
          <w:rFonts w:ascii="Times New Roman" w:hAnsi="Times New Roman"/>
          <w:sz w:val="24"/>
          <w:szCs w:val="24"/>
          <w:lang w:val="en-CA"/>
        </w:rPr>
        <w:t>(1) = .</w:t>
      </w:r>
      <w:r w:rsidR="007B4317" w:rsidRPr="006A45F3">
        <w:rPr>
          <w:rFonts w:ascii="Times New Roman" w:hAnsi="Times New Roman"/>
          <w:sz w:val="24"/>
          <w:szCs w:val="24"/>
          <w:lang w:val="en-CA"/>
        </w:rPr>
        <w:t>55</w:t>
      </w:r>
      <w:r w:rsidR="004A57F8" w:rsidRPr="006A45F3">
        <w:rPr>
          <w:rFonts w:ascii="Times New Roman" w:hAnsi="Times New Roman"/>
          <w:sz w:val="24"/>
          <w:szCs w:val="24"/>
          <w:lang w:val="en-CA"/>
        </w:rPr>
        <w:t xml:space="preserve">, </w:t>
      </w:r>
      <w:r w:rsidR="004A57F8" w:rsidRPr="006A45F3">
        <w:rPr>
          <w:rFonts w:ascii="Times New Roman" w:hAnsi="Times New Roman"/>
          <w:i/>
          <w:sz w:val="24"/>
          <w:szCs w:val="24"/>
          <w:lang w:val="en-CA"/>
        </w:rPr>
        <w:t>p</w:t>
      </w:r>
      <w:r w:rsidR="004A57F8" w:rsidRPr="006A45F3">
        <w:rPr>
          <w:rFonts w:ascii="Times New Roman" w:hAnsi="Times New Roman"/>
          <w:sz w:val="24"/>
          <w:szCs w:val="24"/>
          <w:lang w:val="en-CA"/>
        </w:rPr>
        <w:t xml:space="preserve"> = .</w:t>
      </w:r>
      <w:r w:rsidR="007B4317" w:rsidRPr="006A45F3">
        <w:rPr>
          <w:rFonts w:ascii="Times New Roman" w:hAnsi="Times New Roman"/>
          <w:sz w:val="24"/>
          <w:szCs w:val="24"/>
          <w:lang w:val="en-CA"/>
        </w:rPr>
        <w:t>46</w:t>
      </w:r>
      <w:r w:rsidR="004A57F8" w:rsidRPr="006A45F3">
        <w:rPr>
          <w:rFonts w:ascii="Times New Roman" w:hAnsi="Times New Roman"/>
          <w:sz w:val="24"/>
          <w:szCs w:val="24"/>
          <w:lang w:val="en-CA"/>
        </w:rPr>
        <w:t xml:space="preserve"> (results available from the authors). </w:t>
      </w:r>
    </w:p>
    <w:p w:rsidR="007A3436" w:rsidRPr="006A45F3" w:rsidRDefault="007A3436" w:rsidP="007A3436">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 xml:space="preserve">The measure of intrinsic motivation was invariant over time, with non-significant difference in the model fit when factor loadings for </w:t>
      </w:r>
      <w:r w:rsidRPr="006A45F3">
        <w:rPr>
          <w:rFonts w:ascii="Times New Roman" w:hAnsi="Times New Roman"/>
          <w:sz w:val="24"/>
          <w:szCs w:val="24"/>
          <w:lang w:val="en-US" w:eastAsia="en-GB"/>
        </w:rPr>
        <w:t>matching items of intrinsic motivation were constrained to equality</w:t>
      </w:r>
      <w:r w:rsidRPr="006A45F3">
        <w:rPr>
          <w:rFonts w:ascii="Times New Roman" w:hAnsi="Times New Roman"/>
          <w:sz w:val="24"/>
          <w:szCs w:val="24"/>
          <w:lang w:val="en-CA"/>
        </w:rPr>
        <w:t>, ∆χ</w:t>
      </w:r>
      <w:r w:rsidRPr="006A45F3">
        <w:rPr>
          <w:rFonts w:ascii="Times New Roman" w:hAnsi="Times New Roman"/>
          <w:sz w:val="24"/>
          <w:szCs w:val="24"/>
          <w:vertAlign w:val="superscript"/>
          <w:lang w:val="en-CA"/>
        </w:rPr>
        <w:t xml:space="preserve">2 </w:t>
      </w:r>
      <w:r w:rsidRPr="006A45F3">
        <w:rPr>
          <w:rFonts w:ascii="Times New Roman" w:hAnsi="Times New Roman"/>
          <w:sz w:val="24"/>
          <w:szCs w:val="24"/>
          <w:lang w:val="en-CA"/>
        </w:rPr>
        <w:t xml:space="preserve">(4) = 3.92, </w:t>
      </w:r>
      <w:r w:rsidRPr="006A45F3">
        <w:rPr>
          <w:rFonts w:ascii="Times New Roman" w:hAnsi="Times New Roman"/>
          <w:i/>
          <w:sz w:val="24"/>
          <w:szCs w:val="24"/>
          <w:lang w:val="en-CA"/>
        </w:rPr>
        <w:t>p</w:t>
      </w:r>
      <w:r w:rsidRPr="006A45F3">
        <w:rPr>
          <w:rFonts w:ascii="Times New Roman" w:hAnsi="Times New Roman"/>
          <w:sz w:val="24"/>
          <w:szCs w:val="24"/>
          <w:lang w:val="en-CA"/>
        </w:rPr>
        <w:t xml:space="preserve"> = .42 (results available from the authors). </w:t>
      </w:r>
    </w:p>
    <w:p w:rsidR="00E25629" w:rsidRPr="006A45F3" w:rsidRDefault="00216160" w:rsidP="000A7C79">
      <w:pPr>
        <w:spacing w:after="0" w:line="480" w:lineRule="auto"/>
        <w:rPr>
          <w:rFonts w:ascii="Times New Roman" w:hAnsi="Times New Roman"/>
          <w:b/>
          <w:sz w:val="24"/>
          <w:szCs w:val="24"/>
          <w:lang w:val="en-CA"/>
        </w:rPr>
      </w:pPr>
      <w:r w:rsidRPr="006A45F3">
        <w:rPr>
          <w:rFonts w:ascii="Times New Roman" w:hAnsi="Times New Roman"/>
          <w:b/>
          <w:sz w:val="24"/>
          <w:szCs w:val="24"/>
          <w:lang w:val="en-CA"/>
        </w:rPr>
        <w:t>Sex</w:t>
      </w:r>
      <w:r w:rsidR="00E25629" w:rsidRPr="006A45F3">
        <w:rPr>
          <w:rFonts w:ascii="Times New Roman" w:hAnsi="Times New Roman"/>
          <w:b/>
          <w:sz w:val="24"/>
          <w:szCs w:val="24"/>
          <w:lang w:val="en-CA"/>
        </w:rPr>
        <w:t xml:space="preserve"> differences</w:t>
      </w:r>
    </w:p>
    <w:p w:rsidR="006E1350" w:rsidRPr="006A45F3" w:rsidRDefault="007E1405" w:rsidP="00F02894">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lastRenderedPageBreak/>
        <w:t>To test for possible sex differences in these patterns of longitudinal associations</w:t>
      </w:r>
      <w:r w:rsidR="00833494" w:rsidRPr="006A45F3">
        <w:rPr>
          <w:rFonts w:ascii="Times New Roman" w:hAnsi="Times New Roman"/>
          <w:sz w:val="24"/>
          <w:szCs w:val="24"/>
          <w:lang w:val="en-CA"/>
        </w:rPr>
        <w:t xml:space="preserve">, we conducted </w:t>
      </w:r>
      <w:r w:rsidR="00F02894" w:rsidRPr="006A45F3">
        <w:rPr>
          <w:rFonts w:ascii="Times New Roman" w:hAnsi="Times New Roman"/>
          <w:sz w:val="24"/>
          <w:szCs w:val="24"/>
          <w:lang w:val="en-CA"/>
        </w:rPr>
        <w:t xml:space="preserve">a </w:t>
      </w:r>
      <w:r w:rsidR="00D80490" w:rsidRPr="006A45F3">
        <w:rPr>
          <w:rFonts w:ascii="Times New Roman" w:hAnsi="Times New Roman"/>
          <w:sz w:val="24"/>
          <w:szCs w:val="24"/>
          <w:lang w:val="en-CA"/>
        </w:rPr>
        <w:t xml:space="preserve">sex-invariant model. </w:t>
      </w:r>
      <w:r w:rsidR="002B1B85" w:rsidRPr="006A45F3">
        <w:rPr>
          <w:rFonts w:ascii="Times New Roman" w:hAnsi="Times New Roman"/>
          <w:sz w:val="24"/>
          <w:szCs w:val="24"/>
          <w:lang w:val="en-CA"/>
        </w:rPr>
        <w:t>T</w:t>
      </w:r>
      <w:r w:rsidR="000949E2" w:rsidRPr="006A45F3">
        <w:rPr>
          <w:rFonts w:ascii="Times New Roman" w:hAnsi="Times New Roman"/>
          <w:sz w:val="24"/>
          <w:szCs w:val="24"/>
          <w:lang w:val="en-CA"/>
        </w:rPr>
        <w:t>he factor loadings</w:t>
      </w:r>
      <w:r w:rsidR="00100189" w:rsidRPr="006A45F3">
        <w:rPr>
          <w:rFonts w:ascii="Times New Roman" w:hAnsi="Times New Roman"/>
          <w:sz w:val="24"/>
          <w:szCs w:val="24"/>
          <w:lang w:val="en-CA"/>
        </w:rPr>
        <w:t xml:space="preserve">, </w:t>
      </w:r>
      <w:r w:rsidR="000949E2" w:rsidRPr="006A45F3">
        <w:rPr>
          <w:rFonts w:ascii="Times New Roman" w:hAnsi="Times New Roman"/>
          <w:sz w:val="24"/>
          <w:szCs w:val="24"/>
          <w:lang w:val="en-CA"/>
        </w:rPr>
        <w:t xml:space="preserve">the stability </w:t>
      </w:r>
      <w:r w:rsidR="008170E8" w:rsidRPr="006A45F3">
        <w:rPr>
          <w:rFonts w:ascii="Times New Roman" w:hAnsi="Times New Roman"/>
          <w:sz w:val="24"/>
          <w:szCs w:val="24"/>
          <w:lang w:val="en-CA"/>
        </w:rPr>
        <w:t>links</w:t>
      </w:r>
      <w:r w:rsidR="00BD6E72" w:rsidRPr="006A45F3">
        <w:rPr>
          <w:rFonts w:ascii="Times New Roman" w:hAnsi="Times New Roman"/>
          <w:sz w:val="24"/>
          <w:szCs w:val="24"/>
          <w:lang w:val="en-CA"/>
        </w:rPr>
        <w:t xml:space="preserve">, </w:t>
      </w:r>
      <w:r w:rsidR="000949E2" w:rsidRPr="006A45F3">
        <w:rPr>
          <w:rFonts w:ascii="Times New Roman" w:hAnsi="Times New Roman"/>
          <w:sz w:val="24"/>
          <w:szCs w:val="24"/>
          <w:lang w:val="en-CA"/>
        </w:rPr>
        <w:t>the cross-links</w:t>
      </w:r>
      <w:r w:rsidR="00BD6E72" w:rsidRPr="006A45F3">
        <w:rPr>
          <w:rFonts w:ascii="Times New Roman" w:hAnsi="Times New Roman"/>
          <w:sz w:val="24"/>
          <w:szCs w:val="24"/>
          <w:lang w:val="en-CA"/>
        </w:rPr>
        <w:t xml:space="preserve"> and the </w:t>
      </w:r>
      <w:r w:rsidR="00CC3F3A" w:rsidRPr="006A45F3">
        <w:rPr>
          <w:rFonts w:ascii="Times New Roman" w:hAnsi="Times New Roman"/>
          <w:sz w:val="24"/>
          <w:szCs w:val="24"/>
          <w:lang w:val="en-CA"/>
        </w:rPr>
        <w:t>covariance</w:t>
      </w:r>
      <w:r w:rsidR="002B1B85" w:rsidRPr="006A45F3">
        <w:rPr>
          <w:rFonts w:ascii="Times New Roman" w:hAnsi="Times New Roman"/>
          <w:sz w:val="24"/>
          <w:szCs w:val="24"/>
          <w:lang w:val="en-CA"/>
        </w:rPr>
        <w:t xml:space="preserve">were constrained to equality </w:t>
      </w:r>
      <w:r w:rsidR="008170E8" w:rsidRPr="006A45F3">
        <w:rPr>
          <w:rFonts w:ascii="Times New Roman" w:hAnsi="Times New Roman"/>
          <w:sz w:val="24"/>
          <w:szCs w:val="24"/>
          <w:lang w:val="en-CA"/>
        </w:rPr>
        <w:t xml:space="preserve">across sex. Compared to the </w:t>
      </w:r>
      <w:r w:rsidR="00D80490" w:rsidRPr="006A45F3">
        <w:rPr>
          <w:rFonts w:ascii="Times New Roman" w:hAnsi="Times New Roman"/>
          <w:sz w:val="24"/>
          <w:szCs w:val="24"/>
          <w:lang w:val="en-CA"/>
        </w:rPr>
        <w:t>non-constrain</w:t>
      </w:r>
      <w:r w:rsidR="002B1B85" w:rsidRPr="006A45F3">
        <w:rPr>
          <w:rFonts w:ascii="Times New Roman" w:hAnsi="Times New Roman"/>
          <w:sz w:val="24"/>
          <w:szCs w:val="24"/>
          <w:lang w:val="en-CA"/>
        </w:rPr>
        <w:t>ed</w:t>
      </w:r>
      <w:r w:rsidR="00D80490" w:rsidRPr="006A45F3">
        <w:rPr>
          <w:rFonts w:ascii="Times New Roman" w:hAnsi="Times New Roman"/>
          <w:sz w:val="24"/>
          <w:szCs w:val="24"/>
          <w:lang w:val="en-CA"/>
        </w:rPr>
        <w:t xml:space="preserve"> model</w:t>
      </w:r>
      <w:r w:rsidR="00936C4E" w:rsidRPr="006A45F3">
        <w:rPr>
          <w:rFonts w:ascii="Times New Roman" w:hAnsi="Times New Roman"/>
          <w:sz w:val="24"/>
          <w:szCs w:val="24"/>
          <w:lang w:val="en-CA"/>
        </w:rPr>
        <w:t xml:space="preserve">, </w:t>
      </w:r>
      <w:r w:rsidR="008170E8" w:rsidRPr="006A45F3">
        <w:rPr>
          <w:rFonts w:ascii="Times New Roman" w:hAnsi="Times New Roman"/>
          <w:sz w:val="24"/>
          <w:szCs w:val="24"/>
          <w:lang w:val="en-CA"/>
        </w:rPr>
        <w:t xml:space="preserve">the fit of the </w:t>
      </w:r>
      <w:r w:rsidR="00833494" w:rsidRPr="006A45F3">
        <w:rPr>
          <w:rFonts w:ascii="Times New Roman" w:hAnsi="Times New Roman"/>
          <w:sz w:val="24"/>
          <w:szCs w:val="24"/>
          <w:lang w:val="en-CA"/>
        </w:rPr>
        <w:t>sex</w:t>
      </w:r>
      <w:r w:rsidR="005C1978" w:rsidRPr="006A45F3">
        <w:rPr>
          <w:rFonts w:ascii="Times New Roman" w:hAnsi="Times New Roman"/>
          <w:sz w:val="24"/>
          <w:szCs w:val="24"/>
          <w:lang w:val="en-CA"/>
        </w:rPr>
        <w:t>-invariant modelwas</w:t>
      </w:r>
      <w:r w:rsidR="003C3D5F" w:rsidRPr="006A45F3">
        <w:rPr>
          <w:rFonts w:ascii="Times New Roman" w:hAnsi="Times New Roman"/>
          <w:sz w:val="24"/>
          <w:szCs w:val="24"/>
          <w:lang w:val="en-CA"/>
        </w:rPr>
        <w:t xml:space="preserve">not </w:t>
      </w:r>
      <w:r w:rsidR="002D770E" w:rsidRPr="006A45F3">
        <w:rPr>
          <w:rFonts w:ascii="Times New Roman" w:hAnsi="Times New Roman"/>
          <w:sz w:val="24"/>
          <w:szCs w:val="24"/>
          <w:lang w:val="en-CA"/>
        </w:rPr>
        <w:t xml:space="preserve">deteriorated, </w:t>
      </w:r>
      <w:r w:rsidR="00D80490" w:rsidRPr="006A45F3">
        <w:rPr>
          <w:rFonts w:ascii="Times New Roman" w:hAnsi="Times New Roman"/>
          <w:sz w:val="24"/>
          <w:szCs w:val="24"/>
          <w:lang w:val="en-CA"/>
        </w:rPr>
        <w:t>∆χ</w:t>
      </w:r>
      <w:r w:rsidR="00D80490" w:rsidRPr="006A45F3">
        <w:rPr>
          <w:rFonts w:ascii="Times New Roman" w:hAnsi="Times New Roman"/>
          <w:sz w:val="24"/>
          <w:szCs w:val="24"/>
          <w:vertAlign w:val="superscript"/>
          <w:lang w:val="en-CA"/>
        </w:rPr>
        <w:t xml:space="preserve">2 </w:t>
      </w:r>
      <w:r w:rsidR="000949E2" w:rsidRPr="006A45F3">
        <w:rPr>
          <w:rFonts w:ascii="Times New Roman" w:hAnsi="Times New Roman"/>
          <w:sz w:val="24"/>
          <w:szCs w:val="24"/>
          <w:lang w:val="en-CA"/>
        </w:rPr>
        <w:t>(</w:t>
      </w:r>
      <w:r w:rsidR="00BD6E72" w:rsidRPr="006A45F3">
        <w:rPr>
          <w:rFonts w:ascii="Times New Roman" w:hAnsi="Times New Roman"/>
          <w:sz w:val="24"/>
          <w:szCs w:val="24"/>
          <w:lang w:val="en-CA"/>
        </w:rPr>
        <w:t>26</w:t>
      </w:r>
      <w:r w:rsidR="00D80490" w:rsidRPr="006A45F3">
        <w:rPr>
          <w:rFonts w:ascii="Times New Roman" w:hAnsi="Times New Roman"/>
          <w:sz w:val="24"/>
          <w:szCs w:val="24"/>
          <w:lang w:val="en-CA"/>
        </w:rPr>
        <w:t xml:space="preserve">) = </w:t>
      </w:r>
      <w:r w:rsidR="00BD6E72" w:rsidRPr="006A45F3">
        <w:rPr>
          <w:rFonts w:ascii="Times New Roman" w:hAnsi="Times New Roman"/>
          <w:sz w:val="24"/>
          <w:szCs w:val="24"/>
          <w:lang w:val="en-CA"/>
        </w:rPr>
        <w:t>36</w:t>
      </w:r>
      <w:r w:rsidR="000949E2" w:rsidRPr="006A45F3">
        <w:rPr>
          <w:rFonts w:ascii="Times New Roman" w:hAnsi="Times New Roman"/>
          <w:sz w:val="24"/>
          <w:szCs w:val="24"/>
          <w:lang w:val="en-CA"/>
        </w:rPr>
        <w:t>.</w:t>
      </w:r>
      <w:r w:rsidR="00BD6E72" w:rsidRPr="006A45F3">
        <w:rPr>
          <w:rFonts w:ascii="Times New Roman" w:hAnsi="Times New Roman"/>
          <w:sz w:val="24"/>
          <w:szCs w:val="24"/>
          <w:lang w:val="en-CA"/>
        </w:rPr>
        <w:t>26</w:t>
      </w:r>
      <w:r w:rsidR="00D80490" w:rsidRPr="006A45F3">
        <w:rPr>
          <w:rFonts w:ascii="Times New Roman" w:hAnsi="Times New Roman"/>
          <w:sz w:val="24"/>
          <w:szCs w:val="24"/>
          <w:lang w:val="en-CA"/>
        </w:rPr>
        <w:t xml:space="preserve">, </w:t>
      </w:r>
      <w:r w:rsidR="00D80490" w:rsidRPr="006A45F3">
        <w:rPr>
          <w:rFonts w:ascii="Times New Roman" w:hAnsi="Times New Roman"/>
          <w:i/>
          <w:sz w:val="24"/>
          <w:szCs w:val="24"/>
          <w:lang w:val="en-CA"/>
        </w:rPr>
        <w:t>p</w:t>
      </w:r>
      <w:r w:rsidR="00A86D2C" w:rsidRPr="006A45F3">
        <w:rPr>
          <w:rFonts w:ascii="Times New Roman" w:hAnsi="Times New Roman"/>
          <w:sz w:val="24"/>
          <w:szCs w:val="24"/>
          <w:lang w:val="en-CA"/>
        </w:rPr>
        <w:t xml:space="preserve"> = .</w:t>
      </w:r>
      <w:r w:rsidR="00BD6E72" w:rsidRPr="006A45F3">
        <w:rPr>
          <w:rFonts w:ascii="Times New Roman" w:hAnsi="Times New Roman"/>
          <w:sz w:val="24"/>
          <w:szCs w:val="24"/>
          <w:lang w:val="en-CA"/>
        </w:rPr>
        <w:t>08</w:t>
      </w:r>
      <w:r w:rsidR="00C95A9F" w:rsidRPr="006A45F3">
        <w:rPr>
          <w:rFonts w:ascii="Times New Roman" w:hAnsi="Times New Roman"/>
          <w:sz w:val="24"/>
          <w:szCs w:val="24"/>
          <w:lang w:val="en-CA"/>
        </w:rPr>
        <w:t>, CFI = .97</w:t>
      </w:r>
      <w:r w:rsidR="00D80490" w:rsidRPr="006A45F3">
        <w:rPr>
          <w:rFonts w:ascii="Times New Roman" w:hAnsi="Times New Roman"/>
          <w:sz w:val="24"/>
          <w:szCs w:val="24"/>
          <w:lang w:val="en-CA"/>
        </w:rPr>
        <w:t xml:space="preserve">, TLI = </w:t>
      </w:r>
      <w:r w:rsidR="00C95A9F" w:rsidRPr="006A45F3">
        <w:rPr>
          <w:rFonts w:ascii="Times New Roman" w:hAnsi="Times New Roman"/>
          <w:sz w:val="24"/>
          <w:szCs w:val="24"/>
          <w:lang w:val="en-CA"/>
        </w:rPr>
        <w:t>.96, RMSEA = .03</w:t>
      </w:r>
      <w:r w:rsidR="00BD6E72" w:rsidRPr="006A45F3">
        <w:rPr>
          <w:rFonts w:ascii="Times New Roman" w:hAnsi="Times New Roman"/>
          <w:sz w:val="24"/>
          <w:szCs w:val="24"/>
          <w:lang w:val="en-CA"/>
        </w:rPr>
        <w:t>4</w:t>
      </w:r>
      <w:r w:rsidR="00C95A9F" w:rsidRPr="006A45F3">
        <w:rPr>
          <w:rFonts w:ascii="Times New Roman" w:hAnsi="Times New Roman"/>
          <w:sz w:val="24"/>
          <w:szCs w:val="24"/>
          <w:lang w:val="en-CA"/>
        </w:rPr>
        <w:t xml:space="preserve"> [.0</w:t>
      </w:r>
      <w:r w:rsidR="00BD6E72" w:rsidRPr="006A45F3">
        <w:rPr>
          <w:rFonts w:ascii="Times New Roman" w:hAnsi="Times New Roman"/>
          <w:sz w:val="24"/>
          <w:szCs w:val="24"/>
          <w:lang w:val="en-CA"/>
        </w:rPr>
        <w:t>30</w:t>
      </w:r>
      <w:r w:rsidR="00C95A9F" w:rsidRPr="006A45F3">
        <w:rPr>
          <w:rFonts w:ascii="Times New Roman" w:hAnsi="Times New Roman"/>
          <w:sz w:val="24"/>
          <w:szCs w:val="24"/>
          <w:lang w:val="en-CA"/>
        </w:rPr>
        <w:t>, .03</w:t>
      </w:r>
      <w:r w:rsidR="00BD6E72" w:rsidRPr="006A45F3">
        <w:rPr>
          <w:rFonts w:ascii="Times New Roman" w:hAnsi="Times New Roman"/>
          <w:sz w:val="24"/>
          <w:szCs w:val="24"/>
          <w:lang w:val="en-CA"/>
        </w:rPr>
        <w:t>8</w:t>
      </w:r>
      <w:r w:rsidR="00D80490" w:rsidRPr="006A45F3">
        <w:rPr>
          <w:rFonts w:ascii="Times New Roman" w:hAnsi="Times New Roman"/>
          <w:sz w:val="24"/>
          <w:szCs w:val="24"/>
          <w:lang w:val="en-CA"/>
        </w:rPr>
        <w:t xml:space="preserve">]. </w:t>
      </w:r>
      <w:r w:rsidR="00F26F90">
        <w:rPr>
          <w:rFonts w:ascii="Times New Roman" w:hAnsi="Times New Roman"/>
          <w:sz w:val="24"/>
          <w:szCs w:val="24"/>
          <w:lang w:val="en-CA"/>
        </w:rPr>
        <w:t>Thus</w:t>
      </w:r>
      <w:r w:rsidR="00E25629" w:rsidRPr="006A45F3">
        <w:rPr>
          <w:rFonts w:ascii="Times New Roman" w:hAnsi="Times New Roman"/>
          <w:sz w:val="24"/>
          <w:szCs w:val="24"/>
          <w:lang w:val="en-CA"/>
        </w:rPr>
        <w:t>,</w:t>
      </w:r>
      <w:r w:rsidR="00F26F90">
        <w:rPr>
          <w:rFonts w:ascii="Times New Roman" w:hAnsi="Times New Roman"/>
          <w:sz w:val="24"/>
          <w:szCs w:val="24"/>
          <w:lang w:val="en-CA"/>
        </w:rPr>
        <w:t>the</w:t>
      </w:r>
      <w:r w:rsidR="00E25629" w:rsidRPr="006A45F3">
        <w:rPr>
          <w:rFonts w:ascii="Times New Roman" w:hAnsi="Times New Roman"/>
          <w:sz w:val="24"/>
          <w:szCs w:val="24"/>
          <w:lang w:val="en-CA"/>
        </w:rPr>
        <w:t xml:space="preserve"> association</w:t>
      </w:r>
      <w:r w:rsidR="00F26F90">
        <w:rPr>
          <w:rFonts w:ascii="Times New Roman" w:hAnsi="Times New Roman"/>
          <w:sz w:val="24"/>
          <w:szCs w:val="24"/>
          <w:lang w:val="en-CA"/>
        </w:rPr>
        <w:t>s</w:t>
      </w:r>
      <w:r w:rsidR="00E25629" w:rsidRPr="006A45F3">
        <w:rPr>
          <w:rFonts w:ascii="Times New Roman" w:hAnsi="Times New Roman"/>
          <w:sz w:val="24"/>
          <w:szCs w:val="24"/>
          <w:lang w:val="en-CA"/>
        </w:rPr>
        <w:t xml:space="preserve"> between </w:t>
      </w:r>
      <w:r w:rsidR="00E94734" w:rsidRPr="006A45F3">
        <w:rPr>
          <w:rFonts w:ascii="Times New Roman" w:hAnsi="Times New Roman"/>
          <w:sz w:val="24"/>
          <w:szCs w:val="24"/>
          <w:lang w:val="en-CA"/>
        </w:rPr>
        <w:t xml:space="preserve">intrinsic motivation and </w:t>
      </w:r>
      <w:r w:rsidR="009C6C59" w:rsidRPr="006A45F3">
        <w:rPr>
          <w:rFonts w:ascii="Times New Roman" w:hAnsi="Times New Roman"/>
          <w:sz w:val="24"/>
          <w:szCs w:val="24"/>
          <w:lang w:val="en-CA"/>
        </w:rPr>
        <w:t xml:space="preserve">mathematics </w:t>
      </w:r>
      <w:r w:rsidR="00E25629" w:rsidRPr="006A45F3">
        <w:rPr>
          <w:rFonts w:ascii="Times New Roman" w:hAnsi="Times New Roman"/>
          <w:sz w:val="24"/>
          <w:szCs w:val="24"/>
          <w:lang w:val="en-CA"/>
        </w:rPr>
        <w:t xml:space="preserve">achievementdid not vary across </w:t>
      </w:r>
      <w:r w:rsidR="00BC3A34" w:rsidRPr="006A45F3">
        <w:rPr>
          <w:rFonts w:ascii="Times New Roman" w:hAnsi="Times New Roman"/>
          <w:sz w:val="24"/>
          <w:szCs w:val="24"/>
          <w:lang w:val="en-CA"/>
        </w:rPr>
        <w:t>sex</w:t>
      </w:r>
      <w:r w:rsidR="00554B94" w:rsidRPr="006A45F3">
        <w:rPr>
          <w:rFonts w:ascii="Times New Roman" w:hAnsi="Times New Roman"/>
          <w:sz w:val="24"/>
          <w:szCs w:val="24"/>
          <w:lang w:val="en-CA"/>
        </w:rPr>
        <w:t>.</w:t>
      </w:r>
    </w:p>
    <w:p w:rsidR="0013457B" w:rsidRPr="006A45F3" w:rsidRDefault="0013457B" w:rsidP="00FD72D7">
      <w:pPr>
        <w:spacing w:after="0" w:line="480" w:lineRule="auto"/>
        <w:jc w:val="center"/>
        <w:rPr>
          <w:rFonts w:ascii="Times New Roman" w:hAnsi="Times New Roman"/>
          <w:b/>
          <w:sz w:val="24"/>
          <w:szCs w:val="24"/>
          <w:lang w:val="en-CA"/>
        </w:rPr>
      </w:pPr>
      <w:r w:rsidRPr="006A45F3">
        <w:rPr>
          <w:rFonts w:ascii="Times New Roman" w:hAnsi="Times New Roman"/>
          <w:b/>
          <w:sz w:val="24"/>
          <w:szCs w:val="24"/>
          <w:lang w:val="en-CA"/>
        </w:rPr>
        <w:t>Discussion</w:t>
      </w:r>
    </w:p>
    <w:p w:rsidR="00721652" w:rsidRDefault="0013457B" w:rsidP="000A17AD">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 xml:space="preserve">The </w:t>
      </w:r>
      <w:r w:rsidR="00AC7332" w:rsidRPr="006A45F3">
        <w:rPr>
          <w:rFonts w:ascii="Times New Roman" w:hAnsi="Times New Roman"/>
          <w:sz w:val="24"/>
          <w:szCs w:val="24"/>
          <w:lang w:val="en-CA"/>
        </w:rPr>
        <w:t xml:space="preserve">present </w:t>
      </w:r>
      <w:r w:rsidRPr="006A45F3">
        <w:rPr>
          <w:rFonts w:ascii="Times New Roman" w:hAnsi="Times New Roman"/>
          <w:sz w:val="24"/>
          <w:szCs w:val="24"/>
          <w:lang w:val="en-CA"/>
        </w:rPr>
        <w:t>study examine</w:t>
      </w:r>
      <w:r w:rsidR="00F26F90">
        <w:rPr>
          <w:rFonts w:ascii="Times New Roman" w:hAnsi="Times New Roman"/>
          <w:sz w:val="24"/>
          <w:szCs w:val="24"/>
          <w:lang w:val="en-CA"/>
        </w:rPr>
        <w:t>d</w:t>
      </w:r>
      <w:r w:rsidR="00150D65" w:rsidRPr="006A45F3">
        <w:rPr>
          <w:rFonts w:ascii="Times New Roman" w:hAnsi="Times New Roman"/>
          <w:sz w:val="24"/>
          <w:szCs w:val="24"/>
          <w:lang w:val="en-CA"/>
        </w:rPr>
        <w:t xml:space="preserve">the </w:t>
      </w:r>
      <w:r w:rsidR="0024233A" w:rsidRPr="006A45F3">
        <w:rPr>
          <w:rFonts w:ascii="Times New Roman" w:hAnsi="Times New Roman"/>
          <w:sz w:val="24"/>
          <w:szCs w:val="24"/>
          <w:lang w:val="en-CA"/>
        </w:rPr>
        <w:t xml:space="preserve">developmental </w:t>
      </w:r>
      <w:r w:rsidR="00150D65" w:rsidRPr="006A45F3">
        <w:rPr>
          <w:rFonts w:ascii="Times New Roman" w:hAnsi="Times New Roman"/>
          <w:sz w:val="24"/>
          <w:szCs w:val="24"/>
          <w:lang w:val="en-CA"/>
        </w:rPr>
        <w:t xml:space="preserve">association </w:t>
      </w:r>
      <w:r w:rsidR="00EF380A" w:rsidRPr="006A45F3">
        <w:rPr>
          <w:rFonts w:ascii="Times New Roman" w:hAnsi="Times New Roman"/>
          <w:sz w:val="24"/>
          <w:szCs w:val="24"/>
          <w:lang w:val="en-CA"/>
        </w:rPr>
        <w:t xml:space="preserve">between intrinsic motivation </w:t>
      </w:r>
      <w:r w:rsidR="003257D7" w:rsidRPr="006A45F3">
        <w:rPr>
          <w:rFonts w:ascii="Times New Roman" w:hAnsi="Times New Roman"/>
          <w:sz w:val="24"/>
          <w:szCs w:val="24"/>
          <w:lang w:val="en-CA"/>
        </w:rPr>
        <w:t>and</w:t>
      </w:r>
      <w:r w:rsidR="00AC7332" w:rsidRPr="006A45F3">
        <w:rPr>
          <w:rFonts w:ascii="Times New Roman" w:hAnsi="Times New Roman"/>
          <w:sz w:val="24"/>
          <w:szCs w:val="24"/>
          <w:lang w:val="en-CA"/>
        </w:rPr>
        <w:t xml:space="preserve"> achievement in mathematics </w:t>
      </w:r>
      <w:r w:rsidR="00150D65" w:rsidRPr="006A45F3">
        <w:rPr>
          <w:rFonts w:ascii="Times New Roman" w:hAnsi="Times New Roman"/>
          <w:sz w:val="24"/>
          <w:szCs w:val="24"/>
          <w:lang w:val="en-CA"/>
        </w:rPr>
        <w:t xml:space="preserve">during </w:t>
      </w:r>
      <w:r w:rsidR="00AA1DF9" w:rsidRPr="006A45F3">
        <w:rPr>
          <w:rFonts w:ascii="Times New Roman" w:hAnsi="Times New Roman"/>
          <w:sz w:val="24"/>
          <w:szCs w:val="24"/>
          <w:lang w:val="en-CA"/>
        </w:rPr>
        <w:t>elementary</w:t>
      </w:r>
      <w:r w:rsidR="003257D7" w:rsidRPr="006A45F3">
        <w:rPr>
          <w:rFonts w:ascii="Times New Roman" w:hAnsi="Times New Roman"/>
          <w:sz w:val="24"/>
          <w:szCs w:val="24"/>
          <w:lang w:val="en-CA"/>
        </w:rPr>
        <w:t xml:space="preserve"> school</w:t>
      </w:r>
      <w:r w:rsidR="009A79A2" w:rsidRPr="006A45F3">
        <w:rPr>
          <w:rFonts w:ascii="Times New Roman" w:hAnsi="Times New Roman"/>
          <w:sz w:val="24"/>
          <w:szCs w:val="24"/>
          <w:lang w:val="en-CA"/>
        </w:rPr>
        <w:t xml:space="preserve">. </w:t>
      </w:r>
      <w:r w:rsidR="003257D7" w:rsidRPr="006A45F3">
        <w:rPr>
          <w:rFonts w:ascii="Times New Roman" w:hAnsi="Times New Roman"/>
          <w:sz w:val="24"/>
          <w:szCs w:val="24"/>
          <w:lang w:val="en-CA"/>
        </w:rPr>
        <w:t xml:space="preserve">Specifically, a longitudinal cross-lagged design </w:t>
      </w:r>
      <w:r w:rsidR="00C472A4" w:rsidRPr="006A45F3">
        <w:rPr>
          <w:rFonts w:ascii="Times New Roman" w:hAnsi="Times New Roman"/>
          <w:sz w:val="24"/>
          <w:szCs w:val="24"/>
          <w:lang w:val="en-CA"/>
        </w:rPr>
        <w:t xml:space="preserve">with </w:t>
      </w:r>
      <w:r w:rsidR="00CF02E5" w:rsidRPr="006A45F3">
        <w:rPr>
          <w:rFonts w:ascii="Times New Roman" w:hAnsi="Times New Roman"/>
          <w:sz w:val="24"/>
          <w:szCs w:val="24"/>
          <w:lang w:val="en-CA"/>
        </w:rPr>
        <w:t>three</w:t>
      </w:r>
      <w:r w:rsidR="00182D4D" w:rsidRPr="006A45F3">
        <w:rPr>
          <w:rFonts w:ascii="Times New Roman" w:hAnsi="Times New Roman"/>
          <w:sz w:val="24"/>
          <w:szCs w:val="24"/>
          <w:lang w:val="en-CA"/>
        </w:rPr>
        <w:t>data</w:t>
      </w:r>
      <w:r w:rsidR="003257D7" w:rsidRPr="006A45F3">
        <w:rPr>
          <w:rFonts w:ascii="Times New Roman" w:hAnsi="Times New Roman"/>
          <w:sz w:val="24"/>
          <w:szCs w:val="24"/>
          <w:lang w:val="en-CA"/>
        </w:rPr>
        <w:t xml:space="preserve"> points extending </w:t>
      </w:r>
      <w:r w:rsidR="00FF300B">
        <w:rPr>
          <w:rFonts w:ascii="Times New Roman" w:hAnsi="Times New Roman"/>
          <w:sz w:val="24"/>
          <w:szCs w:val="24"/>
          <w:lang w:val="en-CA"/>
        </w:rPr>
        <w:t xml:space="preserve">from </w:t>
      </w:r>
      <w:r w:rsidR="004D69A1" w:rsidRPr="006A45F3">
        <w:rPr>
          <w:rFonts w:ascii="Times New Roman" w:hAnsi="Times New Roman"/>
          <w:sz w:val="24"/>
          <w:szCs w:val="24"/>
          <w:lang w:val="en-CA"/>
        </w:rPr>
        <w:t>grade 1</w:t>
      </w:r>
      <w:r w:rsidR="003257D7" w:rsidRPr="006A45F3">
        <w:rPr>
          <w:rFonts w:ascii="Times New Roman" w:hAnsi="Times New Roman"/>
          <w:sz w:val="24"/>
          <w:szCs w:val="24"/>
          <w:lang w:val="en-CA"/>
        </w:rPr>
        <w:t xml:space="preserve"> to </w:t>
      </w:r>
      <w:r w:rsidR="00C41F97" w:rsidRPr="006A45F3">
        <w:rPr>
          <w:rFonts w:ascii="Times New Roman" w:hAnsi="Times New Roman"/>
          <w:sz w:val="24"/>
          <w:szCs w:val="24"/>
          <w:lang w:val="en-CA"/>
        </w:rPr>
        <w:t>grade 4</w:t>
      </w:r>
      <w:r w:rsidR="00F26F90">
        <w:rPr>
          <w:rFonts w:ascii="Times New Roman" w:hAnsi="Times New Roman"/>
          <w:sz w:val="24"/>
          <w:szCs w:val="24"/>
          <w:lang w:val="en-CA"/>
        </w:rPr>
        <w:t xml:space="preserve">was used </w:t>
      </w:r>
      <w:r w:rsidR="003257D7" w:rsidRPr="006A45F3">
        <w:rPr>
          <w:rFonts w:ascii="Times New Roman" w:hAnsi="Times New Roman"/>
          <w:sz w:val="24"/>
          <w:szCs w:val="24"/>
          <w:lang w:val="en-CA"/>
        </w:rPr>
        <w:t>to disentangle</w:t>
      </w:r>
      <w:r w:rsidR="00AB642F">
        <w:rPr>
          <w:rFonts w:ascii="Times New Roman" w:hAnsi="Times New Roman"/>
          <w:sz w:val="24"/>
          <w:szCs w:val="24"/>
          <w:lang w:val="en-CA"/>
        </w:rPr>
        <w:t>,</w:t>
      </w:r>
      <w:r w:rsidR="00C06670">
        <w:rPr>
          <w:rFonts w:ascii="Times New Roman" w:hAnsi="Times New Roman"/>
          <w:sz w:val="24"/>
          <w:szCs w:val="24"/>
          <w:lang w:val="en-CA"/>
        </w:rPr>
        <w:t xml:space="preserve"> and specifically test for</w:t>
      </w:r>
      <w:r w:rsidR="003257D7" w:rsidRPr="006A45F3">
        <w:rPr>
          <w:rFonts w:ascii="Times New Roman" w:hAnsi="Times New Roman"/>
          <w:sz w:val="24"/>
          <w:szCs w:val="24"/>
          <w:lang w:val="en-CA"/>
        </w:rPr>
        <w:t xml:space="preserve"> the directions of these associations</w:t>
      </w:r>
      <w:r w:rsidR="00E91F02" w:rsidRPr="006A45F3">
        <w:rPr>
          <w:rFonts w:ascii="Times New Roman" w:hAnsi="Times New Roman"/>
          <w:sz w:val="24"/>
          <w:szCs w:val="24"/>
          <w:lang w:val="en-CA"/>
        </w:rPr>
        <w:t>.</w:t>
      </w:r>
      <w:r w:rsidR="00C53B81" w:rsidRPr="006A45F3">
        <w:rPr>
          <w:rFonts w:ascii="Times New Roman" w:hAnsi="Times New Roman"/>
          <w:sz w:val="24"/>
          <w:szCs w:val="24"/>
          <w:lang w:val="en-CA"/>
        </w:rPr>
        <w:t>Controlling for early non-verbal cognitive abilities, achievement in mathematics w</w:t>
      </w:r>
      <w:r w:rsidR="009C6C25" w:rsidRPr="006A45F3">
        <w:rPr>
          <w:rFonts w:ascii="Times New Roman" w:hAnsi="Times New Roman"/>
          <w:sz w:val="24"/>
          <w:szCs w:val="24"/>
          <w:lang w:val="en-CA"/>
        </w:rPr>
        <w:t>as</w:t>
      </w:r>
      <w:r w:rsidR="00C53B81" w:rsidRPr="006A45F3">
        <w:rPr>
          <w:rFonts w:ascii="Times New Roman" w:hAnsi="Times New Roman"/>
          <w:sz w:val="24"/>
          <w:szCs w:val="24"/>
          <w:lang w:val="en-CA"/>
        </w:rPr>
        <w:t xml:space="preserve"> found to systematically predict later intrinsic motivation in mathematics </w:t>
      </w:r>
      <w:r w:rsidR="00FF300B">
        <w:rPr>
          <w:rFonts w:ascii="Times New Roman" w:hAnsi="Times New Roman"/>
          <w:sz w:val="24"/>
          <w:szCs w:val="24"/>
          <w:lang w:val="en-CA"/>
        </w:rPr>
        <w:t xml:space="preserve">over </w:t>
      </w:r>
      <w:r w:rsidR="0072683A">
        <w:rPr>
          <w:rFonts w:ascii="Times New Roman" w:hAnsi="Times New Roman"/>
          <w:sz w:val="24"/>
          <w:szCs w:val="24"/>
          <w:lang w:val="en-CA"/>
        </w:rPr>
        <w:t>time</w:t>
      </w:r>
      <w:r w:rsidR="00C53B81" w:rsidRPr="006A45F3">
        <w:rPr>
          <w:rFonts w:ascii="Times New Roman" w:hAnsi="Times New Roman"/>
          <w:sz w:val="24"/>
          <w:szCs w:val="24"/>
          <w:lang w:val="en-CA"/>
        </w:rPr>
        <w:t>. However, there was no evidence for the reverse</w:t>
      </w:r>
      <w:r w:rsidR="00F26F90">
        <w:rPr>
          <w:rFonts w:ascii="Times New Roman" w:hAnsi="Times New Roman"/>
          <w:sz w:val="24"/>
          <w:szCs w:val="24"/>
          <w:lang w:val="en-CA"/>
        </w:rPr>
        <w:t xml:space="preserve">: </w:t>
      </w:r>
      <w:r w:rsidR="00C53B81" w:rsidRPr="006A45F3">
        <w:rPr>
          <w:rFonts w:ascii="Times New Roman" w:hAnsi="Times New Roman"/>
          <w:sz w:val="24"/>
          <w:szCs w:val="24"/>
          <w:lang w:val="en-CA"/>
        </w:rPr>
        <w:t xml:space="preserve">intrinsic motivation </w:t>
      </w:r>
      <w:r w:rsidR="00EF767A" w:rsidRPr="006A45F3">
        <w:rPr>
          <w:rFonts w:ascii="Times New Roman" w:hAnsi="Times New Roman"/>
          <w:sz w:val="24"/>
          <w:szCs w:val="24"/>
          <w:lang w:val="en-CA"/>
        </w:rPr>
        <w:t xml:space="preserve">for </w:t>
      </w:r>
      <w:r w:rsidR="00C53B81" w:rsidRPr="006A45F3">
        <w:rPr>
          <w:rFonts w:ascii="Times New Roman" w:hAnsi="Times New Roman"/>
          <w:sz w:val="24"/>
          <w:szCs w:val="24"/>
          <w:lang w:val="en-CA"/>
        </w:rPr>
        <w:t xml:space="preserve">mathematicsdid not predict later (or changes in) achievement </w:t>
      </w:r>
      <w:r w:rsidR="00C53B81" w:rsidRPr="001F6A30">
        <w:rPr>
          <w:rFonts w:ascii="Times New Roman" w:hAnsi="Times New Roman"/>
          <w:sz w:val="24"/>
          <w:szCs w:val="24"/>
          <w:lang w:val="en-CA"/>
        </w:rPr>
        <w:t xml:space="preserve">in mathematics. This pattern was similar </w:t>
      </w:r>
      <w:r w:rsidR="009C6C25" w:rsidRPr="001F6A30">
        <w:rPr>
          <w:rFonts w:ascii="Times New Roman" w:hAnsi="Times New Roman"/>
          <w:sz w:val="24"/>
          <w:szCs w:val="24"/>
          <w:lang w:val="en-CA"/>
        </w:rPr>
        <w:t>for both</w:t>
      </w:r>
      <w:r w:rsidR="00C472A4" w:rsidRPr="001F6A30">
        <w:rPr>
          <w:rFonts w:ascii="Times New Roman" w:hAnsi="Times New Roman"/>
          <w:sz w:val="24"/>
          <w:szCs w:val="24"/>
          <w:lang w:val="en-CA"/>
        </w:rPr>
        <w:t>sex</w:t>
      </w:r>
      <w:r w:rsidR="007D12D6" w:rsidRPr="001F6A30">
        <w:rPr>
          <w:rFonts w:ascii="Times New Roman" w:hAnsi="Times New Roman"/>
          <w:sz w:val="24"/>
          <w:szCs w:val="24"/>
          <w:lang w:val="en-CA"/>
        </w:rPr>
        <w:t>es</w:t>
      </w:r>
      <w:r w:rsidR="00DD3F19">
        <w:rPr>
          <w:rFonts w:ascii="Times New Roman" w:hAnsi="Times New Roman"/>
          <w:sz w:val="24"/>
          <w:szCs w:val="24"/>
          <w:lang w:val="en-CA"/>
        </w:rPr>
        <w:t>, despite small mean sex differences</w:t>
      </w:r>
      <w:r w:rsidR="009B2A77">
        <w:rPr>
          <w:rFonts w:ascii="Times New Roman" w:hAnsi="Times New Roman"/>
          <w:sz w:val="24"/>
          <w:szCs w:val="24"/>
          <w:lang w:val="en-CA"/>
        </w:rPr>
        <w:t>.O</w:t>
      </w:r>
      <w:r w:rsidR="00DD3F19">
        <w:rPr>
          <w:rFonts w:ascii="Times New Roman" w:hAnsi="Times New Roman"/>
          <w:sz w:val="24"/>
          <w:szCs w:val="24"/>
          <w:lang w:val="en-CA"/>
        </w:rPr>
        <w:t xml:space="preserve">n average, </w:t>
      </w:r>
      <w:r w:rsidR="00721652" w:rsidRPr="001F6A30">
        <w:rPr>
          <w:rFonts w:ascii="Times New Roman" w:hAnsi="Times New Roman"/>
          <w:sz w:val="24"/>
          <w:szCs w:val="24"/>
          <w:lang w:val="en-CA"/>
        </w:rPr>
        <w:t>boys perform</w:t>
      </w:r>
      <w:r w:rsidR="00DD3F19">
        <w:rPr>
          <w:rFonts w:ascii="Times New Roman" w:hAnsi="Times New Roman"/>
          <w:sz w:val="24"/>
          <w:szCs w:val="24"/>
          <w:lang w:val="en-CA"/>
        </w:rPr>
        <w:t>ed</w:t>
      </w:r>
      <w:r w:rsidR="00721652" w:rsidRPr="001F6A30">
        <w:rPr>
          <w:rFonts w:ascii="Times New Roman" w:hAnsi="Times New Roman"/>
          <w:sz w:val="24"/>
          <w:szCs w:val="24"/>
          <w:lang w:val="en-CA"/>
        </w:rPr>
        <w:t xml:space="preserve"> better in mathematics in the early grades</w:t>
      </w:r>
      <w:r w:rsidR="00DD3F19">
        <w:rPr>
          <w:rFonts w:ascii="Times New Roman" w:hAnsi="Times New Roman"/>
          <w:sz w:val="24"/>
          <w:szCs w:val="24"/>
          <w:lang w:val="en-CA"/>
        </w:rPr>
        <w:t>,</w:t>
      </w:r>
      <w:r w:rsidR="00721652" w:rsidRPr="001F6A30">
        <w:rPr>
          <w:rFonts w:ascii="Times New Roman" w:hAnsi="Times New Roman"/>
          <w:sz w:val="24"/>
          <w:szCs w:val="24"/>
          <w:lang w:val="en-CA"/>
        </w:rPr>
        <w:t xml:space="preserve"> and </w:t>
      </w:r>
      <w:r w:rsidR="00DD3F19">
        <w:rPr>
          <w:rFonts w:ascii="Times New Roman" w:hAnsi="Times New Roman"/>
          <w:sz w:val="24"/>
          <w:szCs w:val="24"/>
          <w:lang w:val="en-CA"/>
        </w:rPr>
        <w:t>were</w:t>
      </w:r>
      <w:r w:rsidR="00721652" w:rsidRPr="001F6A30">
        <w:rPr>
          <w:rFonts w:ascii="Times New Roman" w:hAnsi="Times New Roman"/>
          <w:sz w:val="24"/>
          <w:szCs w:val="24"/>
          <w:lang w:val="en-CA"/>
        </w:rPr>
        <w:t xml:space="preserve"> more motivated than girls, whereas girls’ intrinsic motivation </w:t>
      </w:r>
      <w:r w:rsidR="00721652" w:rsidRPr="006115E9">
        <w:rPr>
          <w:rFonts w:ascii="Times New Roman" w:hAnsi="Times New Roman"/>
          <w:sz w:val="24"/>
          <w:szCs w:val="24"/>
          <w:lang w:val="en-CA"/>
        </w:rPr>
        <w:t xml:space="preserve">significantly declined </w:t>
      </w:r>
      <w:r w:rsidR="00DD3F19">
        <w:rPr>
          <w:rFonts w:ascii="Times New Roman" w:hAnsi="Times New Roman"/>
          <w:sz w:val="24"/>
          <w:szCs w:val="24"/>
          <w:lang w:val="en-CA"/>
        </w:rPr>
        <w:t>over time</w:t>
      </w:r>
      <w:r w:rsidR="00721652" w:rsidRPr="006115E9">
        <w:rPr>
          <w:rFonts w:ascii="Times New Roman" w:hAnsi="Times New Roman"/>
          <w:sz w:val="24"/>
          <w:szCs w:val="24"/>
          <w:lang w:val="en-CA"/>
        </w:rPr>
        <w:t xml:space="preserve">. </w:t>
      </w:r>
    </w:p>
    <w:p w:rsidR="00ED43AD" w:rsidRPr="0093087C" w:rsidRDefault="00721652" w:rsidP="006A1EE1">
      <w:pPr>
        <w:spacing w:after="0" w:line="480" w:lineRule="auto"/>
        <w:rPr>
          <w:rFonts w:ascii="Times New Roman" w:hAnsi="Times New Roman"/>
          <w:sz w:val="24"/>
          <w:szCs w:val="24"/>
          <w:lang w:val="en-US" w:eastAsia="en-GB"/>
        </w:rPr>
      </w:pPr>
      <w:r>
        <w:rPr>
          <w:rFonts w:ascii="Times New Roman" w:hAnsi="Times New Roman"/>
          <w:sz w:val="24"/>
          <w:szCs w:val="24"/>
          <w:lang w:val="en-CA"/>
        </w:rPr>
        <w:tab/>
      </w:r>
      <w:r w:rsidR="00C53B81" w:rsidRPr="006115E9">
        <w:rPr>
          <w:rFonts w:ascii="Times New Roman" w:hAnsi="Times New Roman"/>
          <w:sz w:val="24"/>
          <w:szCs w:val="24"/>
          <w:lang w:val="en-CA"/>
        </w:rPr>
        <w:t>The finding of such a systematic directional prediction from achievement to intrinsic motivation run</w:t>
      </w:r>
      <w:r w:rsidR="0046100D" w:rsidRPr="006115E9">
        <w:rPr>
          <w:rFonts w:ascii="Times New Roman" w:hAnsi="Times New Roman"/>
          <w:sz w:val="24"/>
          <w:szCs w:val="24"/>
          <w:lang w:val="en-CA"/>
        </w:rPr>
        <w:t>s</w:t>
      </w:r>
      <w:r w:rsidR="00AE5736" w:rsidRPr="006115E9">
        <w:rPr>
          <w:rFonts w:ascii="Times New Roman" w:hAnsi="Times New Roman"/>
          <w:sz w:val="24"/>
          <w:szCs w:val="24"/>
          <w:lang w:val="en-CA"/>
        </w:rPr>
        <w:t xml:space="preserve">in </w:t>
      </w:r>
      <w:r w:rsidR="00C53B81" w:rsidRPr="006115E9">
        <w:rPr>
          <w:rFonts w:ascii="Times New Roman" w:hAnsi="Times New Roman"/>
          <w:sz w:val="24"/>
          <w:szCs w:val="24"/>
          <w:lang w:val="en-CA"/>
        </w:rPr>
        <w:t>contra</w:t>
      </w:r>
      <w:r w:rsidR="00AE5736" w:rsidRPr="006115E9">
        <w:rPr>
          <w:rFonts w:ascii="Times New Roman" w:hAnsi="Times New Roman"/>
          <w:sz w:val="24"/>
          <w:szCs w:val="24"/>
          <w:lang w:val="en-CA"/>
        </w:rPr>
        <w:t>st</w:t>
      </w:r>
      <w:r w:rsidR="002E6673" w:rsidRPr="006115E9">
        <w:rPr>
          <w:rFonts w:ascii="Times New Roman" w:hAnsi="Times New Roman"/>
          <w:sz w:val="24"/>
          <w:szCs w:val="24"/>
          <w:lang w:val="en-CA"/>
        </w:rPr>
        <w:t>to</w:t>
      </w:r>
      <w:r w:rsidR="00C53B81" w:rsidRPr="006115E9">
        <w:rPr>
          <w:rFonts w:ascii="Times New Roman" w:hAnsi="Times New Roman"/>
          <w:sz w:val="24"/>
          <w:szCs w:val="24"/>
          <w:lang w:val="en-CA"/>
        </w:rPr>
        <w:t xml:space="preserve"> studies that found </w:t>
      </w:r>
      <w:r w:rsidR="008D4361">
        <w:rPr>
          <w:rFonts w:ascii="Times New Roman" w:hAnsi="Times New Roman"/>
          <w:sz w:val="24"/>
          <w:szCs w:val="24"/>
          <w:lang w:val="en-CA"/>
        </w:rPr>
        <w:t>a</w:t>
      </w:r>
      <w:r w:rsidR="00C53B81" w:rsidRPr="006115E9">
        <w:rPr>
          <w:rFonts w:ascii="Times New Roman" w:hAnsi="Times New Roman"/>
          <w:sz w:val="24"/>
          <w:szCs w:val="24"/>
          <w:lang w:val="en-CA"/>
        </w:rPr>
        <w:t xml:space="preserve"> reverse(</w:t>
      </w:r>
      <w:hyperlink r:id="rId9" w:history="1">
        <w:r w:rsidR="00C53B81" w:rsidRPr="006115E9">
          <w:rPr>
            <w:rStyle w:val="ad"/>
            <w:rFonts w:ascii="Times New Roman" w:eastAsia="Times New Roman" w:hAnsi="Times New Roman"/>
            <w:color w:val="333333"/>
            <w:sz w:val="24"/>
            <w:szCs w:val="24"/>
            <w:u w:val="none"/>
            <w:bdr w:val="none" w:sz="0" w:space="0" w:color="auto" w:frame="1"/>
            <w:lang w:val="en-US"/>
          </w:rPr>
          <w:t>Areepattamannil</w:t>
        </w:r>
      </w:hyperlink>
      <w:r w:rsidR="00C53B81" w:rsidRPr="006115E9">
        <w:rPr>
          <w:rFonts w:ascii="Times New Roman" w:eastAsia="Times New Roman" w:hAnsi="Times New Roman"/>
          <w:sz w:val="24"/>
          <w:szCs w:val="24"/>
          <w:lang w:val="en-US"/>
        </w:rPr>
        <w:t xml:space="preserve">, et al., 2011; </w:t>
      </w:r>
      <w:r w:rsidR="003F7056" w:rsidRPr="006115E9">
        <w:rPr>
          <w:rFonts w:ascii="Times New Roman" w:hAnsi="Times New Roman"/>
          <w:sz w:val="24"/>
          <w:szCs w:val="24"/>
          <w:lang w:val="en-CA"/>
        </w:rPr>
        <w:t>Gottfried</w:t>
      </w:r>
      <w:r w:rsidR="00C53B81" w:rsidRPr="006115E9">
        <w:rPr>
          <w:rFonts w:ascii="Times New Roman" w:hAnsi="Times New Roman"/>
          <w:sz w:val="24"/>
          <w:szCs w:val="24"/>
          <w:lang w:val="en-CA"/>
        </w:rPr>
        <w:t xml:space="preserve">, 1985; </w:t>
      </w:r>
      <w:r w:rsidR="00DF2C60" w:rsidRPr="006115E9">
        <w:rPr>
          <w:rFonts w:ascii="Times New Roman" w:hAnsi="Times New Roman"/>
          <w:sz w:val="24"/>
          <w:szCs w:val="24"/>
          <w:lang w:val="en-CA"/>
        </w:rPr>
        <w:t xml:space="preserve">Murayama et al., 2013; </w:t>
      </w:r>
      <w:r w:rsidR="00C53B81" w:rsidRPr="006115E9">
        <w:rPr>
          <w:rFonts w:ascii="Times New Roman" w:hAnsi="Times New Roman"/>
          <w:sz w:val="24"/>
          <w:szCs w:val="24"/>
          <w:lang w:val="en-CA"/>
        </w:rPr>
        <w:t xml:space="preserve">Spinath et al., 2006) or </w:t>
      </w:r>
      <w:r w:rsidR="007D12D6" w:rsidRPr="006115E9">
        <w:rPr>
          <w:rFonts w:ascii="Times New Roman" w:hAnsi="Times New Roman"/>
          <w:sz w:val="24"/>
          <w:szCs w:val="24"/>
          <w:lang w:val="en-CA"/>
        </w:rPr>
        <w:t>reciprocal</w:t>
      </w:r>
      <w:r w:rsidR="008D4361">
        <w:rPr>
          <w:rFonts w:ascii="Times New Roman" w:hAnsi="Times New Roman"/>
          <w:sz w:val="24"/>
          <w:szCs w:val="24"/>
          <w:lang w:val="en-CA"/>
        </w:rPr>
        <w:t xml:space="preserve">pattern </w:t>
      </w:r>
      <w:r w:rsidR="00C53B81" w:rsidRPr="006115E9">
        <w:rPr>
          <w:rFonts w:ascii="Times New Roman" w:hAnsi="Times New Roman"/>
          <w:sz w:val="24"/>
          <w:szCs w:val="24"/>
          <w:lang w:val="en-CA"/>
        </w:rPr>
        <w:t xml:space="preserve">(Aunola et al., 2006; </w:t>
      </w:r>
      <w:r w:rsidR="00C53B81" w:rsidRPr="006115E9">
        <w:rPr>
          <w:rFonts w:ascii="Times New Roman" w:eastAsia="Times New Roman" w:hAnsi="Times New Roman"/>
          <w:sz w:val="24"/>
          <w:szCs w:val="24"/>
          <w:lang w:val="en-US"/>
        </w:rPr>
        <w:t xml:space="preserve">Corpus et al., 2009; </w:t>
      </w:r>
      <w:r w:rsidR="00C53B81" w:rsidRPr="006115E9">
        <w:rPr>
          <w:rFonts w:ascii="Times New Roman" w:hAnsi="Times New Roman"/>
          <w:sz w:val="24"/>
          <w:szCs w:val="24"/>
          <w:lang w:val="en-CA"/>
        </w:rPr>
        <w:t xml:space="preserve">Luo et al., 2011; Viljaranta et al., 2009). </w:t>
      </w:r>
      <w:r w:rsidR="00AE5736" w:rsidRPr="006115E9">
        <w:rPr>
          <w:rFonts w:ascii="Times New Roman" w:hAnsi="Times New Roman"/>
          <w:sz w:val="24"/>
          <w:szCs w:val="24"/>
          <w:lang w:val="en-CA"/>
        </w:rPr>
        <w:t>A</w:t>
      </w:r>
      <w:r w:rsidR="007F2836" w:rsidRPr="006115E9">
        <w:rPr>
          <w:rFonts w:ascii="Times New Roman" w:hAnsi="Times New Roman"/>
          <w:sz w:val="24"/>
          <w:szCs w:val="24"/>
          <w:lang w:val="en-CA"/>
        </w:rPr>
        <w:t>s argued previ</w:t>
      </w:r>
      <w:r w:rsidR="000B641D" w:rsidRPr="006115E9">
        <w:rPr>
          <w:rFonts w:ascii="Times New Roman" w:hAnsi="Times New Roman"/>
          <w:sz w:val="24"/>
          <w:szCs w:val="24"/>
          <w:lang w:val="en-CA"/>
        </w:rPr>
        <w:t>ou</w:t>
      </w:r>
      <w:r w:rsidR="007F2836" w:rsidRPr="006115E9">
        <w:rPr>
          <w:rFonts w:ascii="Times New Roman" w:hAnsi="Times New Roman"/>
          <w:sz w:val="24"/>
          <w:szCs w:val="24"/>
          <w:lang w:val="en-CA"/>
        </w:rPr>
        <w:t>s</w:t>
      </w:r>
      <w:r w:rsidR="000B641D" w:rsidRPr="006115E9">
        <w:rPr>
          <w:rFonts w:ascii="Times New Roman" w:hAnsi="Times New Roman"/>
          <w:sz w:val="24"/>
          <w:szCs w:val="24"/>
          <w:lang w:val="en-CA"/>
        </w:rPr>
        <w:t>l</w:t>
      </w:r>
      <w:r w:rsidR="007F2836" w:rsidRPr="006115E9">
        <w:rPr>
          <w:rFonts w:ascii="Times New Roman" w:hAnsi="Times New Roman"/>
          <w:sz w:val="24"/>
          <w:szCs w:val="24"/>
          <w:lang w:val="en-CA"/>
        </w:rPr>
        <w:t xml:space="preserve">y, a </w:t>
      </w:r>
      <w:r w:rsidR="00E215ED" w:rsidRPr="006115E9">
        <w:rPr>
          <w:rFonts w:ascii="Times New Roman" w:hAnsi="Times New Roman"/>
          <w:sz w:val="24"/>
          <w:szCs w:val="24"/>
          <w:lang w:val="en-CA"/>
        </w:rPr>
        <w:t xml:space="preserve">prominent explanation for this discrepancy is that most </w:t>
      </w:r>
      <w:r w:rsidR="002E6673" w:rsidRPr="006115E9">
        <w:rPr>
          <w:rFonts w:ascii="Times New Roman" w:hAnsi="Times New Roman"/>
          <w:sz w:val="24"/>
          <w:szCs w:val="24"/>
          <w:lang w:val="en-CA"/>
        </w:rPr>
        <w:t xml:space="preserve">previous </w:t>
      </w:r>
      <w:r w:rsidR="00E215ED" w:rsidRPr="006115E9">
        <w:rPr>
          <w:rFonts w:ascii="Times New Roman" w:hAnsi="Times New Roman"/>
          <w:sz w:val="24"/>
          <w:szCs w:val="24"/>
          <w:lang w:val="en-CA"/>
        </w:rPr>
        <w:t xml:space="preserve">studies did not use a cross-lagged design </w:t>
      </w:r>
      <w:r w:rsidR="00761D3F" w:rsidRPr="006115E9">
        <w:rPr>
          <w:rFonts w:ascii="Times New Roman" w:hAnsi="Times New Roman"/>
          <w:sz w:val="24"/>
          <w:szCs w:val="24"/>
          <w:lang w:val="en-CA"/>
        </w:rPr>
        <w:t>and thus</w:t>
      </w:r>
      <w:r w:rsidR="00C06670" w:rsidRPr="006115E9">
        <w:rPr>
          <w:rFonts w:ascii="Times New Roman" w:hAnsi="Times New Roman"/>
          <w:sz w:val="24"/>
          <w:szCs w:val="24"/>
          <w:lang w:val="en-CA"/>
        </w:rPr>
        <w:t>,</w:t>
      </w:r>
      <w:r w:rsidR="00761D3F" w:rsidRPr="006115E9">
        <w:rPr>
          <w:rFonts w:ascii="Times New Roman" w:hAnsi="Times New Roman"/>
          <w:sz w:val="24"/>
          <w:szCs w:val="24"/>
          <w:lang w:val="en-CA"/>
        </w:rPr>
        <w:t xml:space="preserve"> did not specifically test for reciprocal associations</w:t>
      </w:r>
      <w:r w:rsidR="00C06670" w:rsidRPr="006115E9">
        <w:rPr>
          <w:rFonts w:ascii="Times New Roman" w:hAnsi="Times New Roman"/>
          <w:sz w:val="24"/>
          <w:szCs w:val="24"/>
          <w:lang w:val="en-CA"/>
        </w:rPr>
        <w:t xml:space="preserve">. </w:t>
      </w:r>
      <w:r w:rsidR="00DE43F6" w:rsidRPr="006115E9">
        <w:rPr>
          <w:rFonts w:ascii="Times New Roman" w:hAnsi="Times New Roman"/>
          <w:sz w:val="24"/>
          <w:szCs w:val="24"/>
          <w:lang w:val="en-CA"/>
        </w:rPr>
        <w:t>Of t</w:t>
      </w:r>
      <w:r w:rsidR="00B209F5" w:rsidRPr="006115E9">
        <w:rPr>
          <w:rFonts w:ascii="Times New Roman" w:hAnsi="Times New Roman"/>
          <w:sz w:val="24"/>
          <w:szCs w:val="24"/>
          <w:lang w:val="en-CA"/>
        </w:rPr>
        <w:t>hose who</w:t>
      </w:r>
      <w:r w:rsidR="000B641D" w:rsidRPr="006115E9">
        <w:rPr>
          <w:rFonts w:ascii="Times New Roman" w:hAnsi="Times New Roman"/>
          <w:sz w:val="24"/>
          <w:szCs w:val="24"/>
          <w:lang w:val="en-CA"/>
        </w:rPr>
        <w:t xml:space="preserve"> did</w:t>
      </w:r>
      <w:r w:rsidR="00DE43F6" w:rsidRPr="006115E9">
        <w:rPr>
          <w:rFonts w:ascii="Times New Roman" w:hAnsi="Times New Roman"/>
          <w:sz w:val="24"/>
          <w:szCs w:val="24"/>
          <w:lang w:val="en-CA"/>
        </w:rPr>
        <w:t>, one</w:t>
      </w:r>
      <w:r w:rsidR="00B209F5" w:rsidRPr="006115E9">
        <w:rPr>
          <w:rFonts w:ascii="Times New Roman" w:hAnsi="Times New Roman"/>
          <w:sz w:val="24"/>
          <w:szCs w:val="24"/>
          <w:lang w:val="en-CA"/>
        </w:rPr>
        <w:t xml:space="preserve">failed to find a specific association for intrinsic motivation (Marsh et al., </w:t>
      </w:r>
      <w:r w:rsidR="00EE08C3" w:rsidRPr="006115E9">
        <w:rPr>
          <w:rFonts w:ascii="Times New Roman" w:hAnsi="Times New Roman"/>
          <w:sz w:val="24"/>
          <w:szCs w:val="24"/>
          <w:lang w:val="en-CA"/>
        </w:rPr>
        <w:t>2005</w:t>
      </w:r>
      <w:r w:rsidR="00B209F5" w:rsidRPr="006115E9">
        <w:rPr>
          <w:rFonts w:ascii="Times New Roman" w:hAnsi="Times New Roman"/>
          <w:sz w:val="24"/>
          <w:szCs w:val="24"/>
          <w:lang w:val="en-CA"/>
        </w:rPr>
        <w:t>)</w:t>
      </w:r>
      <w:r w:rsidR="00C06670" w:rsidRPr="006115E9">
        <w:rPr>
          <w:rFonts w:ascii="Times New Roman" w:hAnsi="Times New Roman"/>
          <w:sz w:val="24"/>
          <w:szCs w:val="24"/>
          <w:lang w:val="en-CA"/>
        </w:rPr>
        <w:t xml:space="preserve">, </w:t>
      </w:r>
      <w:r w:rsidR="00DE43F6" w:rsidRPr="006115E9">
        <w:rPr>
          <w:rFonts w:ascii="Times New Roman" w:hAnsi="Times New Roman"/>
          <w:sz w:val="24"/>
          <w:szCs w:val="24"/>
          <w:lang w:val="en-CA"/>
        </w:rPr>
        <w:t xml:space="preserve">and another </w:t>
      </w:r>
      <w:r w:rsidR="00C06670" w:rsidRPr="006115E9">
        <w:rPr>
          <w:rFonts w:ascii="Times New Roman" w:hAnsi="Times New Roman"/>
          <w:sz w:val="24"/>
          <w:szCs w:val="24"/>
          <w:lang w:val="en-CA"/>
        </w:rPr>
        <w:t xml:space="preserve">founda </w:t>
      </w:r>
      <w:r w:rsidR="00B209F5" w:rsidRPr="006115E9">
        <w:rPr>
          <w:rFonts w:ascii="Times New Roman" w:hAnsi="Times New Roman"/>
          <w:sz w:val="24"/>
          <w:szCs w:val="24"/>
          <w:lang w:val="en-CA"/>
        </w:rPr>
        <w:t>bidirectional association</w:t>
      </w:r>
      <w:r w:rsidR="00C06670" w:rsidRPr="006115E9">
        <w:rPr>
          <w:rFonts w:ascii="Times New Roman" w:hAnsi="Times New Roman"/>
          <w:sz w:val="24"/>
          <w:szCs w:val="24"/>
          <w:lang w:val="en-CA"/>
        </w:rPr>
        <w:t>,</w:t>
      </w:r>
      <w:r w:rsidR="00B209F5" w:rsidRPr="006115E9">
        <w:rPr>
          <w:rFonts w:ascii="Times New Roman" w:hAnsi="Times New Roman"/>
          <w:sz w:val="24"/>
          <w:szCs w:val="24"/>
          <w:lang w:val="en-CA"/>
        </w:rPr>
        <w:t xml:space="preserve"> but for a score combining </w:t>
      </w:r>
      <w:r w:rsidR="00B209F5" w:rsidRPr="006115E9">
        <w:rPr>
          <w:rFonts w:ascii="Times New Roman" w:hAnsi="Times New Roman"/>
          <w:sz w:val="24"/>
          <w:szCs w:val="24"/>
          <w:lang w:val="en-US" w:eastAsia="en-GB"/>
        </w:rPr>
        <w:t xml:space="preserve">intrinsic motivation and </w:t>
      </w:r>
      <w:r w:rsidR="0093087C">
        <w:rPr>
          <w:rFonts w:ascii="Times New Roman" w:hAnsi="Times New Roman"/>
          <w:sz w:val="24"/>
          <w:szCs w:val="24"/>
          <w:lang w:val="en-US" w:eastAsia="en-GB"/>
        </w:rPr>
        <w:t xml:space="preserve">academic </w:t>
      </w:r>
      <w:r w:rsidR="00B209F5" w:rsidRPr="006115E9">
        <w:rPr>
          <w:rFonts w:ascii="Times New Roman" w:hAnsi="Times New Roman"/>
          <w:sz w:val="24"/>
          <w:szCs w:val="24"/>
          <w:lang w:val="en-US" w:eastAsia="en-GB"/>
        </w:rPr>
        <w:t>self-concept</w:t>
      </w:r>
      <w:r w:rsidR="0093087C">
        <w:rPr>
          <w:rFonts w:ascii="Times New Roman" w:hAnsi="Times New Roman"/>
          <w:sz w:val="24"/>
          <w:szCs w:val="24"/>
          <w:lang w:val="en-US" w:eastAsia="en-GB"/>
        </w:rPr>
        <w:t xml:space="preserve"> in mathematics</w:t>
      </w:r>
      <w:r w:rsidR="00141F00">
        <w:rPr>
          <w:rFonts w:ascii="Times New Roman" w:hAnsi="Times New Roman"/>
          <w:sz w:val="24"/>
          <w:szCs w:val="24"/>
          <w:lang w:val="en-GB"/>
        </w:rPr>
        <w:t>(</w:t>
      </w:r>
      <w:r w:rsidR="00DE43F6" w:rsidRPr="006115E9">
        <w:rPr>
          <w:rFonts w:ascii="Times New Roman" w:hAnsi="Times New Roman"/>
          <w:sz w:val="24"/>
          <w:szCs w:val="24"/>
          <w:lang w:val="en-US" w:eastAsia="en-GB"/>
        </w:rPr>
        <w:t xml:space="preserve">Luo et al., 2011). </w:t>
      </w:r>
      <w:r w:rsidR="00A01CE7" w:rsidRPr="006115E9">
        <w:rPr>
          <w:rFonts w:ascii="Times New Roman" w:hAnsi="Times New Roman"/>
          <w:sz w:val="24"/>
          <w:szCs w:val="24"/>
          <w:lang w:val="en-CA"/>
        </w:rPr>
        <w:t>Only in Viljaranta et al.</w:t>
      </w:r>
      <w:r w:rsidR="00AB7B6C">
        <w:rPr>
          <w:rFonts w:ascii="Times New Roman" w:hAnsi="Times New Roman"/>
          <w:sz w:val="24"/>
          <w:szCs w:val="24"/>
          <w:lang w:val="en-CA"/>
        </w:rPr>
        <w:t xml:space="preserve"> (</w:t>
      </w:r>
      <w:r w:rsidR="00A01CE7" w:rsidRPr="006115E9">
        <w:rPr>
          <w:rFonts w:ascii="Times New Roman" w:hAnsi="Times New Roman"/>
          <w:sz w:val="24"/>
          <w:szCs w:val="24"/>
          <w:lang w:val="en-CA"/>
        </w:rPr>
        <w:t>2009</w:t>
      </w:r>
      <w:r w:rsidR="00AB7B6C">
        <w:rPr>
          <w:rFonts w:ascii="Times New Roman" w:hAnsi="Times New Roman"/>
          <w:sz w:val="24"/>
          <w:szCs w:val="24"/>
          <w:lang w:val="en-CA"/>
        </w:rPr>
        <w:t>)</w:t>
      </w:r>
      <w:r w:rsidR="00A01CE7" w:rsidRPr="006115E9">
        <w:rPr>
          <w:rFonts w:ascii="Times New Roman" w:hAnsi="Times New Roman"/>
          <w:sz w:val="24"/>
          <w:szCs w:val="24"/>
          <w:lang w:val="en-CA"/>
        </w:rPr>
        <w:t xml:space="preserve"> was </w:t>
      </w:r>
      <w:r w:rsidR="00C06670" w:rsidRPr="006115E9">
        <w:rPr>
          <w:rFonts w:ascii="Times New Roman" w:hAnsi="Times New Roman"/>
          <w:sz w:val="24"/>
          <w:szCs w:val="24"/>
          <w:lang w:val="en-US" w:eastAsia="en-GB"/>
        </w:rPr>
        <w:t xml:space="preserve">a </w:t>
      </w:r>
      <w:r w:rsidR="00A01CE7" w:rsidRPr="006115E9">
        <w:rPr>
          <w:rFonts w:ascii="Times New Roman" w:hAnsi="Times New Roman"/>
          <w:sz w:val="24"/>
          <w:szCs w:val="24"/>
          <w:lang w:val="en-US" w:eastAsia="en-GB"/>
        </w:rPr>
        <w:t xml:space="preserve">clear </w:t>
      </w:r>
      <w:r w:rsidR="00C06670" w:rsidRPr="006115E9">
        <w:rPr>
          <w:rFonts w:ascii="Times New Roman" w:hAnsi="Times New Roman"/>
          <w:sz w:val="24"/>
          <w:szCs w:val="24"/>
          <w:lang w:val="en-CA"/>
        </w:rPr>
        <w:t>bidirectional association</w:t>
      </w:r>
      <w:r w:rsidR="00AE5736" w:rsidRPr="006115E9">
        <w:rPr>
          <w:rFonts w:ascii="Times New Roman" w:hAnsi="Times New Roman"/>
          <w:sz w:val="24"/>
          <w:szCs w:val="24"/>
          <w:lang w:val="en-CA"/>
        </w:rPr>
        <w:t>revealed</w:t>
      </w:r>
      <w:r w:rsidR="00C06670" w:rsidRPr="006115E9">
        <w:rPr>
          <w:rFonts w:ascii="Times New Roman" w:hAnsi="Times New Roman"/>
          <w:sz w:val="24"/>
          <w:szCs w:val="24"/>
          <w:lang w:val="en-CA"/>
        </w:rPr>
        <w:t xml:space="preserve">, but only over a short period in the first </w:t>
      </w:r>
      <w:r w:rsidR="00AB7B6C">
        <w:rPr>
          <w:rFonts w:ascii="Times New Roman" w:hAnsi="Times New Roman"/>
          <w:sz w:val="24"/>
          <w:szCs w:val="24"/>
          <w:lang w:val="en-CA"/>
        </w:rPr>
        <w:t xml:space="preserve">school </w:t>
      </w:r>
      <w:r w:rsidR="00C06670" w:rsidRPr="006115E9">
        <w:rPr>
          <w:rFonts w:ascii="Times New Roman" w:hAnsi="Times New Roman"/>
          <w:sz w:val="24"/>
          <w:szCs w:val="24"/>
          <w:lang w:val="en-CA"/>
        </w:rPr>
        <w:t>year.</w:t>
      </w:r>
      <w:r w:rsidR="00873A3A" w:rsidRPr="006115E9">
        <w:rPr>
          <w:rFonts w:ascii="Times New Roman" w:hAnsi="Times New Roman"/>
          <w:sz w:val="24"/>
          <w:szCs w:val="24"/>
          <w:lang w:val="en-CA"/>
        </w:rPr>
        <w:t xml:space="preserve">It is </w:t>
      </w:r>
      <w:r w:rsidR="006556CC" w:rsidRPr="006115E9">
        <w:rPr>
          <w:rFonts w:ascii="Times New Roman" w:hAnsi="Times New Roman"/>
          <w:sz w:val="24"/>
          <w:szCs w:val="24"/>
          <w:lang w:val="en-CA"/>
        </w:rPr>
        <w:t xml:space="preserve">thus </w:t>
      </w:r>
      <w:r w:rsidR="00873A3A" w:rsidRPr="006115E9">
        <w:rPr>
          <w:rFonts w:ascii="Times New Roman" w:hAnsi="Times New Roman"/>
          <w:sz w:val="24"/>
          <w:szCs w:val="24"/>
          <w:lang w:val="en-CA"/>
        </w:rPr>
        <w:t>possible that a</w:t>
      </w:r>
      <w:r w:rsidR="006556CC" w:rsidRPr="006115E9">
        <w:rPr>
          <w:rFonts w:ascii="Times New Roman" w:hAnsi="Times New Roman"/>
          <w:sz w:val="24"/>
          <w:szCs w:val="24"/>
          <w:lang w:val="en-CA"/>
        </w:rPr>
        <w:t xml:space="preserve">n early </w:t>
      </w:r>
      <w:r w:rsidR="00873A3A" w:rsidRPr="006115E9">
        <w:rPr>
          <w:rFonts w:ascii="Times New Roman" w:hAnsi="Times New Roman"/>
          <w:sz w:val="24"/>
          <w:szCs w:val="24"/>
          <w:lang w:val="en-CA"/>
        </w:rPr>
        <w:t>bidirectional association exist</w:t>
      </w:r>
      <w:r w:rsidR="00F06C81" w:rsidRPr="006115E9">
        <w:rPr>
          <w:rFonts w:ascii="Times New Roman" w:hAnsi="Times New Roman"/>
          <w:sz w:val="24"/>
          <w:szCs w:val="24"/>
          <w:lang w:val="en-CA"/>
        </w:rPr>
        <w:t>s</w:t>
      </w:r>
      <w:r w:rsidR="008D4361">
        <w:rPr>
          <w:rFonts w:ascii="Times New Roman" w:hAnsi="Times New Roman"/>
          <w:sz w:val="24"/>
          <w:szCs w:val="24"/>
          <w:lang w:val="en-CA"/>
        </w:rPr>
        <w:t>, but only</w:t>
      </w:r>
      <w:r w:rsidR="009155FD" w:rsidRPr="006115E9">
        <w:rPr>
          <w:rFonts w:ascii="Times New Roman" w:hAnsi="Times New Roman"/>
          <w:sz w:val="24"/>
          <w:szCs w:val="24"/>
          <w:lang w:val="en-CA"/>
        </w:rPr>
        <w:t xml:space="preserve">over a short period of time. </w:t>
      </w:r>
    </w:p>
    <w:p w:rsidR="000C0C35" w:rsidRPr="0031150C" w:rsidRDefault="00FF300B" w:rsidP="00F97DEB">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lastRenderedPageBreak/>
        <w:t xml:space="preserve">The present results challenge the view that intrinsic motivation </w:t>
      </w:r>
      <w:r>
        <w:rPr>
          <w:rFonts w:ascii="Times New Roman" w:hAnsi="Times New Roman"/>
          <w:sz w:val="24"/>
          <w:szCs w:val="24"/>
          <w:lang w:val="en-CA"/>
        </w:rPr>
        <w:t xml:space="preserve">naturally </w:t>
      </w:r>
      <w:r w:rsidRPr="006A45F3">
        <w:rPr>
          <w:rFonts w:ascii="Times New Roman" w:hAnsi="Times New Roman"/>
          <w:sz w:val="24"/>
          <w:szCs w:val="24"/>
          <w:lang w:val="en-CA"/>
        </w:rPr>
        <w:t xml:space="preserve">leads to higher achievement in mathematics, and thus raise questions regarding the theoretical assumptions underlying </w:t>
      </w:r>
      <w:r w:rsidR="00913EB5">
        <w:rPr>
          <w:rFonts w:ascii="Times New Roman" w:hAnsi="Times New Roman"/>
          <w:sz w:val="24"/>
          <w:szCs w:val="24"/>
          <w:lang w:val="en-CA"/>
        </w:rPr>
        <w:t>this predictive association</w:t>
      </w:r>
      <w:r w:rsidRPr="006A45F3">
        <w:rPr>
          <w:rFonts w:ascii="Times New Roman" w:hAnsi="Times New Roman"/>
          <w:sz w:val="24"/>
          <w:szCs w:val="24"/>
          <w:lang w:val="en-CA"/>
        </w:rPr>
        <w:t xml:space="preserve">. </w:t>
      </w:r>
      <w:r w:rsidRPr="006A45F3">
        <w:rPr>
          <w:rFonts w:ascii="Times New Roman" w:hAnsi="Times New Roman"/>
          <w:sz w:val="24"/>
          <w:szCs w:val="24"/>
          <w:lang w:val="en-US" w:eastAsia="en-GB"/>
        </w:rPr>
        <w:t xml:space="preserve">Contrary to SDT tenets, </w:t>
      </w:r>
      <w:r w:rsidR="004979E7">
        <w:rPr>
          <w:rFonts w:ascii="Times New Roman" w:hAnsi="Times New Roman"/>
          <w:sz w:val="24"/>
          <w:szCs w:val="24"/>
          <w:lang w:val="en-CA"/>
        </w:rPr>
        <w:t>intrinsic</w:t>
      </w:r>
      <w:r w:rsidR="00913EB5">
        <w:rPr>
          <w:rFonts w:ascii="Times New Roman" w:hAnsi="Times New Roman"/>
          <w:sz w:val="24"/>
          <w:szCs w:val="24"/>
          <w:lang w:val="en-CA"/>
        </w:rPr>
        <w:t xml:space="preserve">motivation </w:t>
      </w:r>
      <w:r w:rsidRPr="006A45F3">
        <w:rPr>
          <w:rFonts w:ascii="Times New Roman" w:hAnsi="Times New Roman"/>
          <w:sz w:val="24"/>
          <w:szCs w:val="24"/>
          <w:lang w:val="en-CA"/>
        </w:rPr>
        <w:t xml:space="preserve">did not translate into higher achievement in mathematics. </w:t>
      </w:r>
      <w:r>
        <w:rPr>
          <w:rFonts w:ascii="Times New Roman" w:hAnsi="Times New Roman"/>
          <w:sz w:val="24"/>
          <w:szCs w:val="24"/>
          <w:lang w:val="en-CA"/>
        </w:rPr>
        <w:t xml:space="preserve">According to SDT, </w:t>
      </w:r>
      <w:r w:rsidR="00913EB5">
        <w:rPr>
          <w:rFonts w:ascii="Times New Roman" w:hAnsi="Times New Roman"/>
          <w:sz w:val="24"/>
          <w:szCs w:val="24"/>
          <w:lang w:val="en-CA"/>
        </w:rPr>
        <w:t>this directed link</w:t>
      </w:r>
      <w:r>
        <w:rPr>
          <w:rFonts w:ascii="Times New Roman" w:hAnsi="Times New Roman"/>
          <w:sz w:val="24"/>
          <w:szCs w:val="24"/>
          <w:lang w:val="en-CA"/>
        </w:rPr>
        <w:t xml:space="preserve"> is expected </w:t>
      </w:r>
      <w:r w:rsidR="008D4361">
        <w:rPr>
          <w:rFonts w:ascii="Times New Roman" w:hAnsi="Times New Roman"/>
          <w:sz w:val="24"/>
          <w:szCs w:val="24"/>
          <w:lang w:val="en-CA"/>
        </w:rPr>
        <w:t>when</w:t>
      </w:r>
      <w:r>
        <w:rPr>
          <w:rFonts w:ascii="Times New Roman" w:hAnsi="Times New Roman"/>
          <w:sz w:val="24"/>
          <w:szCs w:val="24"/>
          <w:lang w:val="en-CA"/>
        </w:rPr>
        <w:t xml:space="preserve"> the need</w:t>
      </w:r>
      <w:r w:rsidR="00F97DEB">
        <w:rPr>
          <w:rFonts w:ascii="Times New Roman" w:hAnsi="Times New Roman"/>
          <w:sz w:val="24"/>
          <w:szCs w:val="24"/>
          <w:lang w:val="en-CA"/>
        </w:rPr>
        <w:t>s</w:t>
      </w:r>
      <w:r>
        <w:rPr>
          <w:rFonts w:ascii="Times New Roman" w:hAnsi="Times New Roman"/>
          <w:sz w:val="24"/>
          <w:szCs w:val="24"/>
          <w:lang w:val="en-CA"/>
        </w:rPr>
        <w:t xml:space="preserve"> for autonomy and competence</w:t>
      </w:r>
      <w:r w:rsidR="007C7CBC">
        <w:rPr>
          <w:rFonts w:ascii="Times New Roman" w:hAnsi="Times New Roman"/>
          <w:sz w:val="24"/>
          <w:szCs w:val="24"/>
          <w:lang w:val="en-CA"/>
        </w:rPr>
        <w:t xml:space="preserve"> are fulfilled</w:t>
      </w:r>
      <w:r>
        <w:rPr>
          <w:rFonts w:ascii="Times New Roman" w:hAnsi="Times New Roman"/>
          <w:sz w:val="24"/>
          <w:szCs w:val="24"/>
          <w:lang w:val="en-CA"/>
        </w:rPr>
        <w:t xml:space="preserve">. </w:t>
      </w:r>
      <w:r w:rsidR="00066200">
        <w:rPr>
          <w:rFonts w:ascii="Times New Roman" w:hAnsi="Times New Roman"/>
          <w:sz w:val="24"/>
          <w:szCs w:val="24"/>
          <w:lang w:val="en-CA"/>
        </w:rPr>
        <w:t>It</w:t>
      </w:r>
      <w:r w:rsidR="00A01CE7">
        <w:rPr>
          <w:rFonts w:ascii="Times New Roman" w:hAnsi="Times New Roman"/>
          <w:sz w:val="24"/>
          <w:szCs w:val="24"/>
          <w:lang w:val="en-US" w:eastAsia="en-GB"/>
        </w:rPr>
        <w:t>may be that the</w:t>
      </w:r>
      <w:r w:rsidR="00C47E79">
        <w:rPr>
          <w:rFonts w:ascii="Times New Roman" w:hAnsi="Times New Roman"/>
          <w:sz w:val="24"/>
          <w:szCs w:val="24"/>
          <w:lang w:val="en-US" w:eastAsia="en-GB"/>
        </w:rPr>
        <w:t xml:space="preserve"> typical </w:t>
      </w:r>
      <w:r w:rsidR="00A01CE7">
        <w:rPr>
          <w:rFonts w:ascii="Times New Roman" w:hAnsi="Times New Roman"/>
          <w:sz w:val="24"/>
          <w:szCs w:val="24"/>
          <w:lang w:val="en-US" w:eastAsia="en-GB"/>
        </w:rPr>
        <w:t xml:space="preserve">learning </w:t>
      </w:r>
      <w:r w:rsidR="00690244">
        <w:rPr>
          <w:rFonts w:ascii="Times New Roman" w:hAnsi="Times New Roman"/>
          <w:sz w:val="24"/>
          <w:szCs w:val="24"/>
          <w:lang w:val="en-US" w:eastAsia="en-GB"/>
        </w:rPr>
        <w:t>process</w:t>
      </w:r>
      <w:r w:rsidR="00A01CE7">
        <w:rPr>
          <w:rFonts w:ascii="Times New Roman" w:hAnsi="Times New Roman"/>
          <w:sz w:val="24"/>
          <w:szCs w:val="24"/>
          <w:lang w:val="en-US" w:eastAsia="en-GB"/>
        </w:rPr>
        <w:t>in math</w:t>
      </w:r>
      <w:r w:rsidR="00896E46">
        <w:rPr>
          <w:rFonts w:ascii="Times New Roman" w:hAnsi="Times New Roman"/>
          <w:sz w:val="24"/>
          <w:szCs w:val="24"/>
          <w:lang w:val="en-US" w:eastAsia="en-GB"/>
        </w:rPr>
        <w:t>ematic</w:t>
      </w:r>
      <w:r w:rsidR="0039664D">
        <w:rPr>
          <w:rFonts w:ascii="Times New Roman" w:hAnsi="Times New Roman"/>
          <w:sz w:val="24"/>
          <w:szCs w:val="24"/>
          <w:lang w:val="en-US" w:eastAsia="en-GB"/>
        </w:rPr>
        <w:t>s</w:t>
      </w:r>
      <w:r w:rsidR="00C47E79">
        <w:rPr>
          <w:rFonts w:ascii="Times New Roman" w:hAnsi="Times New Roman"/>
          <w:sz w:val="24"/>
          <w:szCs w:val="24"/>
          <w:lang w:val="en-US" w:eastAsia="en-GB"/>
        </w:rPr>
        <w:t xml:space="preserve">in the early years of school </w:t>
      </w:r>
      <w:r w:rsidR="00066200">
        <w:rPr>
          <w:rFonts w:ascii="Times New Roman" w:hAnsi="Times New Roman"/>
          <w:sz w:val="24"/>
          <w:szCs w:val="24"/>
          <w:lang w:val="en-US" w:eastAsia="en-GB"/>
        </w:rPr>
        <w:t>is mostly driven by school contingencies, such as mandatory schedule, homework and learning exercises</w:t>
      </w:r>
      <w:r w:rsidR="007F1065">
        <w:rPr>
          <w:rFonts w:ascii="Times New Roman" w:hAnsi="Times New Roman"/>
          <w:sz w:val="24"/>
          <w:szCs w:val="24"/>
          <w:lang w:val="en-US" w:eastAsia="en-GB"/>
        </w:rPr>
        <w:t>; these conditions may</w:t>
      </w:r>
      <w:r w:rsidR="00066200">
        <w:rPr>
          <w:rFonts w:ascii="Times New Roman" w:hAnsi="Times New Roman"/>
          <w:sz w:val="24"/>
          <w:szCs w:val="24"/>
          <w:lang w:val="en-US" w:eastAsia="en-GB"/>
        </w:rPr>
        <w:t xml:space="preserve"> create a</w:t>
      </w:r>
      <w:r w:rsidR="007F1065">
        <w:rPr>
          <w:rFonts w:ascii="Times New Roman" w:hAnsi="Times New Roman"/>
          <w:sz w:val="24"/>
          <w:szCs w:val="24"/>
          <w:lang w:val="en-US" w:eastAsia="en-GB"/>
        </w:rPr>
        <w:t>n un</w:t>
      </w:r>
      <w:r w:rsidR="00066200">
        <w:rPr>
          <w:rFonts w:ascii="Times New Roman" w:hAnsi="Times New Roman"/>
          <w:sz w:val="24"/>
          <w:szCs w:val="24"/>
          <w:lang w:val="en-US" w:eastAsia="en-GB"/>
        </w:rPr>
        <w:t xml:space="preserve">favorable context for self-determined activity, and </w:t>
      </w:r>
      <w:r w:rsidR="007F1065">
        <w:rPr>
          <w:rFonts w:ascii="Times New Roman" w:hAnsi="Times New Roman"/>
          <w:sz w:val="24"/>
          <w:szCs w:val="24"/>
          <w:lang w:val="en-US" w:eastAsia="en-GB"/>
        </w:rPr>
        <w:t xml:space="preserve">thus for </w:t>
      </w:r>
      <w:r w:rsidR="007F1065" w:rsidRPr="0031150C">
        <w:rPr>
          <w:rFonts w:ascii="Times New Roman" w:hAnsi="Times New Roman"/>
          <w:sz w:val="24"/>
          <w:szCs w:val="24"/>
          <w:lang w:val="en-CA"/>
        </w:rPr>
        <w:t xml:space="preserve">intrinsic motivation </w:t>
      </w:r>
      <w:r w:rsidR="007F1065">
        <w:rPr>
          <w:rFonts w:ascii="Times New Roman" w:hAnsi="Times New Roman"/>
          <w:sz w:val="24"/>
          <w:szCs w:val="24"/>
          <w:lang w:val="en-CA"/>
        </w:rPr>
        <w:t xml:space="preserve">to </w:t>
      </w:r>
      <w:r w:rsidR="007F1065" w:rsidRPr="0031150C">
        <w:rPr>
          <w:rFonts w:ascii="Times New Roman" w:hAnsi="Times New Roman"/>
          <w:sz w:val="24"/>
          <w:szCs w:val="24"/>
          <w:lang w:val="en-CA"/>
        </w:rPr>
        <w:t>bring about consequent l</w:t>
      </w:r>
      <w:r w:rsidR="007F1065">
        <w:rPr>
          <w:rFonts w:ascii="Times New Roman" w:hAnsi="Times New Roman"/>
          <w:sz w:val="24"/>
          <w:szCs w:val="24"/>
          <w:lang w:val="en-CA"/>
        </w:rPr>
        <w:t>earning behaviour in mathematic</w:t>
      </w:r>
      <w:r w:rsidR="007F1065">
        <w:rPr>
          <w:rFonts w:ascii="Times New Roman" w:hAnsi="Times New Roman"/>
          <w:sz w:val="24"/>
          <w:szCs w:val="24"/>
          <w:lang w:val="en-US" w:eastAsia="en-GB"/>
        </w:rPr>
        <w:t xml:space="preserve">. </w:t>
      </w:r>
      <w:r w:rsidR="0031150C">
        <w:rPr>
          <w:rFonts w:ascii="Times New Roman" w:hAnsi="Times New Roman"/>
          <w:sz w:val="24"/>
          <w:szCs w:val="24"/>
          <w:lang w:val="en-CA"/>
        </w:rPr>
        <w:t xml:space="preserve">The possible interplay of </w:t>
      </w:r>
      <w:r w:rsidR="00AD1992">
        <w:rPr>
          <w:rFonts w:ascii="Times New Roman" w:hAnsi="Times New Roman"/>
          <w:sz w:val="24"/>
          <w:szCs w:val="24"/>
          <w:lang w:val="en-CA"/>
        </w:rPr>
        <w:t xml:space="preserve">these </w:t>
      </w:r>
      <w:r w:rsidR="0031150C">
        <w:rPr>
          <w:rFonts w:ascii="Times New Roman" w:hAnsi="Times New Roman"/>
          <w:sz w:val="24"/>
          <w:szCs w:val="24"/>
          <w:lang w:val="en-CA"/>
        </w:rPr>
        <w:t>contextual factors should be investigated further in future research.</w:t>
      </w:r>
    </w:p>
    <w:p w:rsidR="009F53B8" w:rsidRDefault="000C0C35" w:rsidP="00F97DEB">
      <w:pPr>
        <w:spacing w:after="0" w:line="480" w:lineRule="auto"/>
        <w:ind w:firstLine="708"/>
        <w:rPr>
          <w:rFonts w:ascii="Times New Roman" w:hAnsi="Times New Roman"/>
          <w:sz w:val="24"/>
          <w:szCs w:val="24"/>
          <w:lang w:val="en-CA"/>
        </w:rPr>
      </w:pPr>
      <w:r w:rsidRPr="00F97DEB">
        <w:rPr>
          <w:rFonts w:ascii="Times New Roman" w:hAnsi="Times New Roman"/>
          <w:sz w:val="24"/>
          <w:szCs w:val="24"/>
          <w:lang w:val="en-US" w:eastAsia="en-GB"/>
        </w:rPr>
        <w:t xml:space="preserve">The finding that higher </w:t>
      </w:r>
      <w:r w:rsidRPr="00F97DEB">
        <w:rPr>
          <w:rFonts w:ascii="Times New Roman" w:hAnsi="Times New Roman"/>
          <w:sz w:val="24"/>
          <w:szCs w:val="24"/>
          <w:lang w:val="en-CA"/>
        </w:rPr>
        <w:t xml:space="preserve">achievement in mathematics led to higher intrinsic motivation </w:t>
      </w:r>
      <w:r w:rsidRPr="00D44412">
        <w:rPr>
          <w:rFonts w:ascii="Times New Roman" w:hAnsi="Times New Roman"/>
          <w:sz w:val="24"/>
          <w:szCs w:val="24"/>
          <w:lang w:val="en-CA"/>
        </w:rPr>
        <w:t>in mathematics</w:t>
      </w:r>
      <w:r w:rsidR="00F97DEB" w:rsidRPr="00D44412">
        <w:rPr>
          <w:rFonts w:ascii="Times New Roman" w:hAnsi="Times New Roman"/>
          <w:sz w:val="24"/>
          <w:szCs w:val="24"/>
          <w:lang w:val="en-CA"/>
        </w:rPr>
        <w:t>,</w:t>
      </w:r>
      <w:r w:rsidR="005B3E15" w:rsidRPr="00D44412">
        <w:rPr>
          <w:rFonts w:ascii="Times New Roman" w:hAnsi="Times New Roman"/>
          <w:sz w:val="24"/>
          <w:szCs w:val="24"/>
          <w:lang w:val="en-CA"/>
        </w:rPr>
        <w:t>while</w:t>
      </w:r>
      <w:r w:rsidR="00F97DEB" w:rsidRPr="00D44412">
        <w:rPr>
          <w:rFonts w:ascii="Times New Roman" w:hAnsi="Times New Roman"/>
          <w:sz w:val="24"/>
          <w:szCs w:val="24"/>
          <w:lang w:val="en-CA"/>
        </w:rPr>
        <w:t xml:space="preserve"> consistent with SDT, </w:t>
      </w:r>
      <w:r w:rsidR="007F1065" w:rsidRPr="00D44412">
        <w:rPr>
          <w:rFonts w:ascii="Times New Roman" w:hAnsi="Times New Roman"/>
          <w:sz w:val="24"/>
          <w:szCs w:val="24"/>
          <w:lang w:val="en-CA"/>
        </w:rPr>
        <w:t>may</w:t>
      </w:r>
      <w:r w:rsidRPr="00D44412">
        <w:rPr>
          <w:rFonts w:ascii="Times New Roman" w:hAnsi="Times New Roman"/>
          <w:sz w:val="24"/>
          <w:szCs w:val="24"/>
          <w:lang w:val="en-CA"/>
        </w:rPr>
        <w:t xml:space="preserve"> be interpreted in various ways. </w:t>
      </w:r>
      <w:r w:rsidRPr="00D44412">
        <w:rPr>
          <w:rFonts w:ascii="Times New Roman" w:hAnsi="Times New Roman"/>
          <w:sz w:val="24"/>
          <w:szCs w:val="24"/>
          <w:lang w:val="en-US" w:eastAsia="en-GB"/>
        </w:rPr>
        <w:t>The simplest explanation for this predictive</w:t>
      </w:r>
      <w:r w:rsidRPr="00F97DEB">
        <w:rPr>
          <w:rFonts w:ascii="Times New Roman" w:hAnsi="Times New Roman"/>
          <w:sz w:val="24"/>
          <w:szCs w:val="24"/>
          <w:lang w:val="en-US" w:eastAsia="en-GB"/>
        </w:rPr>
        <w:t xml:space="preserve"> association is that achievem</w:t>
      </w:r>
      <w:r w:rsidR="00316F04">
        <w:rPr>
          <w:rFonts w:ascii="Times New Roman" w:hAnsi="Times New Roman"/>
          <w:sz w:val="24"/>
          <w:szCs w:val="24"/>
          <w:lang w:val="en-US" w:eastAsia="en-GB"/>
        </w:rPr>
        <w:t xml:space="preserve">ent in mathematics is </w:t>
      </w:r>
      <w:r w:rsidR="00AD2D0A">
        <w:rPr>
          <w:rFonts w:ascii="Times New Roman" w:hAnsi="Times New Roman"/>
          <w:sz w:val="24"/>
          <w:szCs w:val="24"/>
          <w:lang w:val="en-US" w:eastAsia="en-GB"/>
        </w:rPr>
        <w:t>self-</w:t>
      </w:r>
      <w:r w:rsidR="00316F04">
        <w:rPr>
          <w:rFonts w:ascii="Times New Roman" w:hAnsi="Times New Roman"/>
          <w:sz w:val="24"/>
          <w:szCs w:val="24"/>
          <w:lang w:val="en-US" w:eastAsia="en-GB"/>
        </w:rPr>
        <w:t>reinforcing</w:t>
      </w:r>
      <w:r w:rsidRPr="00F97DEB">
        <w:rPr>
          <w:rFonts w:ascii="Times New Roman" w:hAnsi="Times New Roman"/>
          <w:sz w:val="24"/>
          <w:szCs w:val="24"/>
          <w:lang w:val="en-US" w:eastAsia="en-GB"/>
        </w:rPr>
        <w:t>, and thus brings about an increase in intrinsic motivation.</w:t>
      </w:r>
      <w:r w:rsidR="005B3E15">
        <w:rPr>
          <w:rFonts w:ascii="Times New Roman" w:hAnsi="Times New Roman"/>
          <w:sz w:val="24"/>
          <w:szCs w:val="24"/>
          <w:lang w:val="en-US" w:eastAsia="en-GB"/>
        </w:rPr>
        <w:t>A</w:t>
      </w:r>
      <w:r w:rsidR="00AD1992">
        <w:rPr>
          <w:rFonts w:ascii="Times New Roman" w:hAnsi="Times New Roman"/>
          <w:sz w:val="24"/>
          <w:szCs w:val="24"/>
          <w:lang w:val="en-US" w:eastAsia="en-GB"/>
        </w:rPr>
        <w:t xml:space="preserve"> more stringent </w:t>
      </w:r>
      <w:r w:rsidR="005B3E15">
        <w:rPr>
          <w:rFonts w:ascii="Times New Roman" w:hAnsi="Times New Roman"/>
          <w:sz w:val="24"/>
          <w:szCs w:val="24"/>
          <w:lang w:val="en-US" w:eastAsia="en-GB"/>
        </w:rPr>
        <w:t xml:space="preserve">test of </w:t>
      </w:r>
      <w:r w:rsidR="00D10F8A">
        <w:rPr>
          <w:rFonts w:ascii="Times New Roman" w:hAnsi="Times New Roman"/>
          <w:sz w:val="24"/>
          <w:szCs w:val="24"/>
          <w:lang w:val="en-CA"/>
        </w:rPr>
        <w:t>SDT</w:t>
      </w:r>
      <w:r w:rsidR="005B3E15">
        <w:rPr>
          <w:rFonts w:ascii="Times New Roman" w:hAnsi="Times New Roman"/>
          <w:sz w:val="24"/>
          <w:szCs w:val="24"/>
          <w:lang w:val="en-CA"/>
        </w:rPr>
        <w:t xml:space="preserve"> would </w:t>
      </w:r>
      <w:r w:rsidR="000260EB" w:rsidRPr="00FF1B96">
        <w:rPr>
          <w:rFonts w:ascii="Times New Roman" w:hAnsi="Times New Roman"/>
          <w:sz w:val="24"/>
          <w:szCs w:val="24"/>
          <w:lang w:val="en-CA"/>
        </w:rPr>
        <w:t xml:space="preserve">involve </w:t>
      </w:r>
      <w:r w:rsidR="00AD1992">
        <w:rPr>
          <w:rFonts w:ascii="Times New Roman" w:hAnsi="Times New Roman"/>
          <w:sz w:val="24"/>
          <w:szCs w:val="24"/>
          <w:lang w:val="en-CA"/>
        </w:rPr>
        <w:t>testing the</w:t>
      </w:r>
      <w:r w:rsidR="00F25745" w:rsidRPr="00FF1B96">
        <w:rPr>
          <w:rFonts w:ascii="Times New Roman" w:hAnsi="Times New Roman"/>
          <w:sz w:val="24"/>
          <w:szCs w:val="24"/>
          <w:lang w:val="en-CA"/>
        </w:rPr>
        <w:t xml:space="preserve">mediating </w:t>
      </w:r>
      <w:r w:rsidR="00AD1992">
        <w:rPr>
          <w:rFonts w:ascii="Times New Roman" w:hAnsi="Times New Roman"/>
          <w:sz w:val="24"/>
          <w:szCs w:val="24"/>
          <w:lang w:val="en-CA"/>
        </w:rPr>
        <w:t>role of</w:t>
      </w:r>
      <w:r w:rsidR="00316F04">
        <w:rPr>
          <w:rFonts w:ascii="Times New Roman" w:hAnsi="Times New Roman"/>
          <w:sz w:val="24"/>
          <w:szCs w:val="24"/>
          <w:lang w:val="en-CA"/>
        </w:rPr>
        <w:t>self-concept</w:t>
      </w:r>
      <w:r w:rsidR="004C40EA" w:rsidRPr="00FF1B96">
        <w:rPr>
          <w:rFonts w:ascii="Times New Roman" w:hAnsi="Times New Roman"/>
          <w:sz w:val="24"/>
          <w:szCs w:val="24"/>
          <w:lang w:val="en-CA"/>
        </w:rPr>
        <w:t>in mathematics</w:t>
      </w:r>
      <w:r w:rsidR="00AD1992">
        <w:rPr>
          <w:rFonts w:ascii="Times New Roman" w:hAnsi="Times New Roman"/>
          <w:sz w:val="24"/>
          <w:szCs w:val="24"/>
          <w:lang w:val="en-CA"/>
        </w:rPr>
        <w:t xml:space="preserve"> in this predictive association</w:t>
      </w:r>
      <w:r w:rsidR="00F25745">
        <w:rPr>
          <w:rFonts w:ascii="Times New Roman" w:hAnsi="Times New Roman"/>
          <w:sz w:val="24"/>
          <w:szCs w:val="24"/>
          <w:lang w:val="en-CA"/>
        </w:rPr>
        <w:t xml:space="preserve">. </w:t>
      </w:r>
      <w:r w:rsidR="00B12DE0">
        <w:rPr>
          <w:rFonts w:ascii="Times New Roman" w:hAnsi="Times New Roman"/>
          <w:sz w:val="24"/>
          <w:szCs w:val="24"/>
          <w:lang w:val="en-CA"/>
        </w:rPr>
        <w:t>Indeed, SDT posits that a</w:t>
      </w:r>
      <w:r w:rsidR="00F25745">
        <w:rPr>
          <w:rFonts w:ascii="Times New Roman" w:hAnsi="Times New Roman"/>
          <w:sz w:val="24"/>
          <w:szCs w:val="24"/>
          <w:lang w:val="en-CA"/>
        </w:rPr>
        <w:t>cademic self-concept</w:t>
      </w:r>
      <w:r w:rsidR="00CA513B" w:rsidRPr="00FF1B96">
        <w:rPr>
          <w:rFonts w:ascii="Times New Roman" w:hAnsi="Times New Roman"/>
          <w:sz w:val="24"/>
          <w:szCs w:val="24"/>
          <w:lang w:val="en-CA"/>
        </w:rPr>
        <w:t>develops with integrated feedback from past and actual school evaluations.</w:t>
      </w:r>
      <w:r w:rsidR="00B12DE0">
        <w:rPr>
          <w:rFonts w:ascii="Times New Roman" w:hAnsi="Times New Roman"/>
          <w:sz w:val="24"/>
          <w:szCs w:val="24"/>
          <w:lang w:val="en-CA"/>
        </w:rPr>
        <w:t xml:space="preserve">Accordingly, it has been </w:t>
      </w:r>
      <w:r w:rsidR="00CA513B">
        <w:rPr>
          <w:rFonts w:ascii="Times New Roman" w:hAnsi="Times New Roman"/>
          <w:sz w:val="24"/>
          <w:szCs w:val="24"/>
          <w:lang w:val="en-CA"/>
        </w:rPr>
        <w:t>associated to</w:t>
      </w:r>
      <w:r w:rsidR="0039664D">
        <w:rPr>
          <w:rFonts w:ascii="Times New Roman" w:hAnsi="Times New Roman"/>
          <w:sz w:val="24"/>
          <w:szCs w:val="24"/>
          <w:lang w:val="en-CA"/>
        </w:rPr>
        <w:t xml:space="preserve"> achievement and engagement in activities</w:t>
      </w:r>
      <w:r w:rsidR="00630988">
        <w:rPr>
          <w:rFonts w:ascii="Times New Roman" w:hAnsi="Times New Roman"/>
          <w:sz w:val="24"/>
          <w:szCs w:val="24"/>
          <w:lang w:val="en-CA"/>
        </w:rPr>
        <w:t xml:space="preserve">, </w:t>
      </w:r>
      <w:r w:rsidR="00B12DE0">
        <w:rPr>
          <w:rFonts w:ascii="Times New Roman" w:hAnsi="Times New Roman"/>
          <w:sz w:val="24"/>
          <w:szCs w:val="24"/>
          <w:lang w:val="en-CA"/>
        </w:rPr>
        <w:t>as well as</w:t>
      </w:r>
      <w:r w:rsidR="00630988">
        <w:rPr>
          <w:rFonts w:ascii="Times New Roman" w:hAnsi="Times New Roman"/>
          <w:sz w:val="24"/>
          <w:szCs w:val="24"/>
          <w:lang w:val="en-CA"/>
        </w:rPr>
        <w:t xml:space="preserve"> to intrinsic motivation in math</w:t>
      </w:r>
      <w:r w:rsidR="0069384C">
        <w:rPr>
          <w:rFonts w:ascii="Times New Roman" w:hAnsi="Times New Roman"/>
          <w:sz w:val="24"/>
          <w:szCs w:val="24"/>
          <w:lang w:val="en-CA"/>
        </w:rPr>
        <w:t>ematics</w:t>
      </w:r>
      <w:r w:rsidR="0039664D">
        <w:rPr>
          <w:rFonts w:ascii="Times New Roman" w:hAnsi="Times New Roman"/>
          <w:sz w:val="24"/>
          <w:szCs w:val="24"/>
          <w:lang w:val="en-CA"/>
        </w:rPr>
        <w:t xml:space="preserve"> (Marsh</w:t>
      </w:r>
      <w:r w:rsidR="0069384C">
        <w:rPr>
          <w:rFonts w:ascii="Times New Roman" w:hAnsi="Times New Roman"/>
          <w:sz w:val="24"/>
          <w:szCs w:val="24"/>
          <w:lang w:val="en-CA"/>
        </w:rPr>
        <w:t xml:space="preserve"> et al.,</w:t>
      </w:r>
      <w:r w:rsidR="0039664D">
        <w:rPr>
          <w:rFonts w:ascii="Times New Roman" w:hAnsi="Times New Roman"/>
          <w:sz w:val="24"/>
          <w:szCs w:val="24"/>
          <w:lang w:val="en-CA"/>
        </w:rPr>
        <w:t xml:space="preserve"> 2005</w:t>
      </w:r>
      <w:r w:rsidR="00630988">
        <w:rPr>
          <w:rFonts w:ascii="Times New Roman" w:hAnsi="Times New Roman"/>
          <w:sz w:val="24"/>
          <w:szCs w:val="24"/>
          <w:lang w:val="en-CA"/>
        </w:rPr>
        <w:t>).</w:t>
      </w:r>
    </w:p>
    <w:p w:rsidR="00E353DC" w:rsidRPr="007E4D2E" w:rsidRDefault="006903CE" w:rsidP="007E4D2E">
      <w:pPr>
        <w:widowControl w:val="0"/>
        <w:autoSpaceDE w:val="0"/>
        <w:autoSpaceDN w:val="0"/>
        <w:adjustRightInd w:val="0"/>
        <w:spacing w:after="0" w:line="480" w:lineRule="auto"/>
        <w:ind w:firstLine="708"/>
        <w:rPr>
          <w:rFonts w:ascii="Helvetica" w:hAnsi="Helvetica" w:cs="Helvetica"/>
          <w:sz w:val="24"/>
          <w:szCs w:val="24"/>
          <w:lang w:val="en-US" w:eastAsia="en-GB"/>
        </w:rPr>
      </w:pPr>
      <w:r w:rsidRPr="006A45F3">
        <w:rPr>
          <w:rFonts w:ascii="Times New Roman" w:hAnsi="Times New Roman"/>
          <w:sz w:val="24"/>
          <w:szCs w:val="24"/>
          <w:lang w:val="en-US" w:eastAsia="en-GB"/>
        </w:rPr>
        <w:t>However</w:t>
      </w:r>
      <w:r w:rsidR="00D17069">
        <w:rPr>
          <w:rFonts w:ascii="Times New Roman" w:hAnsi="Times New Roman"/>
          <w:sz w:val="24"/>
          <w:szCs w:val="24"/>
          <w:lang w:val="en-US" w:eastAsia="en-GB"/>
        </w:rPr>
        <w:t xml:space="preserve"> that may be</w:t>
      </w:r>
      <w:r w:rsidRPr="006A45F3">
        <w:rPr>
          <w:rFonts w:ascii="Times New Roman" w:hAnsi="Times New Roman"/>
          <w:sz w:val="24"/>
          <w:szCs w:val="24"/>
          <w:lang w:val="en-US" w:eastAsia="en-GB"/>
        </w:rPr>
        <w:t>, t</w:t>
      </w:r>
      <w:r w:rsidR="00E353DC" w:rsidRPr="006A45F3">
        <w:rPr>
          <w:rFonts w:ascii="Times New Roman" w:hAnsi="Times New Roman"/>
          <w:sz w:val="24"/>
          <w:szCs w:val="24"/>
          <w:lang w:val="en-US" w:eastAsia="en-GB"/>
        </w:rPr>
        <w:t xml:space="preserve">o </w:t>
      </w:r>
      <w:r w:rsidRPr="006A45F3">
        <w:rPr>
          <w:rFonts w:ascii="Times New Roman" w:hAnsi="Times New Roman"/>
          <w:sz w:val="24"/>
          <w:szCs w:val="24"/>
          <w:lang w:val="en-US" w:eastAsia="en-GB"/>
        </w:rPr>
        <w:t>put</w:t>
      </w:r>
      <w:r w:rsidR="00027CC7" w:rsidRPr="006A45F3">
        <w:rPr>
          <w:rFonts w:ascii="Times New Roman" w:hAnsi="Times New Roman"/>
          <w:sz w:val="24"/>
          <w:szCs w:val="24"/>
          <w:lang w:val="en-US" w:eastAsia="en-GB"/>
        </w:rPr>
        <w:t>the</w:t>
      </w:r>
      <w:r w:rsidRPr="006A45F3">
        <w:rPr>
          <w:rFonts w:ascii="Times New Roman" w:hAnsi="Times New Roman"/>
          <w:sz w:val="24"/>
          <w:szCs w:val="24"/>
          <w:lang w:val="en-US" w:eastAsia="en-GB"/>
        </w:rPr>
        <w:t>se</w:t>
      </w:r>
      <w:r w:rsidR="00027CC7" w:rsidRPr="006A45F3">
        <w:rPr>
          <w:rFonts w:ascii="Times New Roman" w:hAnsi="Times New Roman"/>
          <w:sz w:val="24"/>
          <w:szCs w:val="24"/>
          <w:lang w:val="en-US" w:eastAsia="en-GB"/>
        </w:rPr>
        <w:t xml:space="preserve"> findings</w:t>
      </w:r>
      <w:r w:rsidRPr="006A45F3">
        <w:rPr>
          <w:rFonts w:ascii="Times New Roman" w:hAnsi="Times New Roman"/>
          <w:sz w:val="24"/>
          <w:szCs w:val="24"/>
          <w:lang w:val="en-US" w:eastAsia="en-GB"/>
        </w:rPr>
        <w:t xml:space="preserve"> in perspective</w:t>
      </w:r>
      <w:r w:rsidR="00E353DC" w:rsidRPr="006A45F3">
        <w:rPr>
          <w:rFonts w:ascii="Times New Roman" w:hAnsi="Times New Roman"/>
          <w:sz w:val="24"/>
          <w:szCs w:val="24"/>
          <w:lang w:val="en-US" w:eastAsia="en-GB"/>
        </w:rPr>
        <w:t>, one has to consider the differential stability observed for intrinsic motivation versus achievement in mathematics over the primary school years. Indeed, a</w:t>
      </w:r>
      <w:r w:rsidR="00EC585B">
        <w:rPr>
          <w:rFonts w:ascii="Times New Roman" w:hAnsi="Times New Roman"/>
          <w:sz w:val="24"/>
          <w:szCs w:val="24"/>
          <w:lang w:val="en-US" w:eastAsia="en-GB"/>
        </w:rPr>
        <w:t>nenduring</w:t>
      </w:r>
      <w:r w:rsidR="00E353DC" w:rsidRPr="006A45F3">
        <w:rPr>
          <w:rFonts w:ascii="Times New Roman" w:hAnsi="Times New Roman"/>
          <w:sz w:val="24"/>
          <w:szCs w:val="24"/>
          <w:lang w:val="en-US" w:eastAsia="en-GB"/>
        </w:rPr>
        <w:t xml:space="preserve">feature of the present results is that individual differences </w:t>
      </w:r>
      <w:r w:rsidR="00756F1E" w:rsidRPr="006A45F3">
        <w:rPr>
          <w:rFonts w:ascii="Times New Roman" w:hAnsi="Times New Roman"/>
          <w:sz w:val="24"/>
          <w:szCs w:val="24"/>
          <w:lang w:val="en-US" w:eastAsia="en-GB"/>
        </w:rPr>
        <w:t>in</w:t>
      </w:r>
      <w:r w:rsidR="00E353DC" w:rsidRPr="006A45F3">
        <w:rPr>
          <w:rFonts w:ascii="Times New Roman" w:hAnsi="Times New Roman"/>
          <w:sz w:val="24"/>
          <w:szCs w:val="24"/>
          <w:lang w:val="en-US" w:eastAsia="en-GB"/>
        </w:rPr>
        <w:t xml:space="preserve"> mathematics </w:t>
      </w:r>
      <w:r w:rsidR="00756F1E" w:rsidRPr="006A45F3">
        <w:rPr>
          <w:rFonts w:ascii="Times New Roman" w:hAnsi="Times New Roman"/>
          <w:sz w:val="24"/>
          <w:szCs w:val="24"/>
          <w:lang w:val="en-US" w:eastAsia="en-GB"/>
        </w:rPr>
        <w:t xml:space="preserve">achievement </w:t>
      </w:r>
      <w:r w:rsidR="00E353DC" w:rsidRPr="006A45F3">
        <w:rPr>
          <w:rFonts w:ascii="Times New Roman" w:hAnsi="Times New Roman"/>
          <w:sz w:val="24"/>
          <w:szCs w:val="24"/>
          <w:lang w:val="en-US" w:eastAsia="en-GB"/>
        </w:rPr>
        <w:t>were highly stabledespite variation in the measures. In contrast, individual differences in intrinsic motivation toward mathematics were initially moderate, but became increasingly stable during elementary school. Clearly, intrinsic motivation in mathematics behaved as a developmental construct; it was more likely to change at school entry, but became progressively more crystallized</w:t>
      </w:r>
      <w:r w:rsidR="007E4D2E">
        <w:rPr>
          <w:rFonts w:ascii="Times New Roman" w:hAnsi="Times New Roman"/>
          <w:sz w:val="24"/>
          <w:szCs w:val="24"/>
          <w:lang w:val="en-US" w:eastAsia="en-GB"/>
        </w:rPr>
        <w:t xml:space="preserve"> later in children development</w:t>
      </w:r>
      <w:r w:rsidR="00316F04">
        <w:rPr>
          <w:rFonts w:ascii="Times New Roman" w:hAnsi="Times New Roman"/>
          <w:sz w:val="24"/>
          <w:szCs w:val="24"/>
          <w:lang w:val="en-US" w:eastAsia="en-GB"/>
        </w:rPr>
        <w:t>, partly due to previous achievement in mathematics</w:t>
      </w:r>
      <w:r w:rsidR="007E4D2E" w:rsidRPr="00111E2E">
        <w:rPr>
          <w:rFonts w:ascii="Times New Roman" w:hAnsi="Times New Roman"/>
          <w:sz w:val="24"/>
          <w:szCs w:val="24"/>
          <w:lang w:val="en-US" w:eastAsia="en-GB"/>
        </w:rPr>
        <w:t>.</w:t>
      </w:r>
    </w:p>
    <w:p w:rsidR="00A81C7E" w:rsidRPr="006A45F3" w:rsidRDefault="00A81C7E" w:rsidP="00910E31">
      <w:pPr>
        <w:spacing w:after="0" w:line="480" w:lineRule="auto"/>
        <w:rPr>
          <w:rFonts w:ascii="Times New Roman" w:hAnsi="Times New Roman"/>
          <w:b/>
          <w:sz w:val="24"/>
          <w:szCs w:val="24"/>
          <w:lang w:val="en-CA"/>
        </w:rPr>
      </w:pPr>
      <w:r w:rsidRPr="006A45F3">
        <w:rPr>
          <w:rFonts w:ascii="Times New Roman" w:hAnsi="Times New Roman"/>
          <w:b/>
          <w:sz w:val="24"/>
          <w:szCs w:val="24"/>
          <w:lang w:val="en-CA"/>
        </w:rPr>
        <w:t>Implication for educational practices</w:t>
      </w:r>
    </w:p>
    <w:p w:rsidR="0029417A" w:rsidRPr="006A45F3" w:rsidRDefault="00EE7868" w:rsidP="00BD3F6D">
      <w:pPr>
        <w:spacing w:after="0" w:line="480" w:lineRule="auto"/>
        <w:ind w:firstLine="708"/>
        <w:rPr>
          <w:rFonts w:ascii="Times New Roman" w:hAnsi="Times New Roman"/>
          <w:sz w:val="24"/>
          <w:szCs w:val="24"/>
          <w:lang w:val="en-CA"/>
        </w:rPr>
      </w:pPr>
      <w:r>
        <w:rPr>
          <w:rFonts w:ascii="Times New Roman" w:hAnsi="Times New Roman"/>
          <w:sz w:val="24"/>
          <w:szCs w:val="24"/>
          <w:lang w:val="en-CA"/>
        </w:rPr>
        <w:t>Interventions</w:t>
      </w:r>
      <w:r w:rsidR="00214DEA" w:rsidRPr="00214588">
        <w:rPr>
          <w:rFonts w:ascii="Times New Roman" w:hAnsi="Times New Roman"/>
          <w:sz w:val="24"/>
          <w:szCs w:val="24"/>
          <w:lang w:val="en-CA"/>
        </w:rPr>
        <w:t xml:space="preserve"> in education </w:t>
      </w:r>
      <w:r>
        <w:rPr>
          <w:rFonts w:ascii="Times New Roman" w:hAnsi="Times New Roman"/>
          <w:sz w:val="24"/>
          <w:szCs w:val="24"/>
          <w:lang w:val="en-CA"/>
        </w:rPr>
        <w:t>try to increase</w:t>
      </w:r>
      <w:r w:rsidRPr="00214588">
        <w:rPr>
          <w:rFonts w:ascii="Times New Roman" w:hAnsi="Times New Roman"/>
          <w:sz w:val="24"/>
          <w:szCs w:val="24"/>
          <w:lang w:val="en-CA"/>
        </w:rPr>
        <w:t xml:space="preserve"> intrinsic motivation, and </w:t>
      </w:r>
      <w:r w:rsidR="009375DD">
        <w:rPr>
          <w:rFonts w:ascii="Times New Roman" w:hAnsi="Times New Roman"/>
          <w:sz w:val="24"/>
          <w:szCs w:val="24"/>
          <w:lang w:val="en-CA"/>
        </w:rPr>
        <w:t>hopefully</w:t>
      </w:r>
      <w:r w:rsidRPr="00214588">
        <w:rPr>
          <w:rFonts w:ascii="Times New Roman" w:hAnsi="Times New Roman"/>
          <w:sz w:val="24"/>
          <w:szCs w:val="24"/>
          <w:lang w:val="en-CA"/>
        </w:rPr>
        <w:t xml:space="preserve"> achievement</w:t>
      </w:r>
      <w:r>
        <w:rPr>
          <w:rFonts w:ascii="Times New Roman" w:hAnsi="Times New Roman"/>
          <w:sz w:val="24"/>
          <w:szCs w:val="24"/>
          <w:lang w:val="en-CA"/>
        </w:rPr>
        <w:t xml:space="preserve"> through</w:t>
      </w:r>
      <w:r w:rsidR="00214DEA" w:rsidRPr="00214588">
        <w:rPr>
          <w:rFonts w:ascii="Times New Roman" w:hAnsi="Times New Roman"/>
          <w:sz w:val="24"/>
          <w:szCs w:val="24"/>
          <w:lang w:val="en-CA"/>
        </w:rPr>
        <w:t>promot</w:t>
      </w:r>
      <w:r>
        <w:rPr>
          <w:rFonts w:ascii="Times New Roman" w:hAnsi="Times New Roman"/>
          <w:sz w:val="24"/>
          <w:szCs w:val="24"/>
          <w:lang w:val="en-CA"/>
        </w:rPr>
        <w:t>ing</w:t>
      </w:r>
      <w:r w:rsidR="00A003A4" w:rsidRPr="00214588">
        <w:rPr>
          <w:rFonts w:ascii="Times New Roman" w:hAnsi="Times New Roman"/>
          <w:sz w:val="24"/>
          <w:szCs w:val="24"/>
          <w:lang w:val="en-CA"/>
        </w:rPr>
        <w:t xml:space="preserve"> students autonomy </w:t>
      </w:r>
      <w:r>
        <w:rPr>
          <w:rFonts w:ascii="Times New Roman" w:hAnsi="Times New Roman"/>
          <w:sz w:val="24"/>
          <w:szCs w:val="24"/>
          <w:lang w:val="en-CA"/>
        </w:rPr>
        <w:t xml:space="preserve">in </w:t>
      </w:r>
      <w:r w:rsidR="00214DEA" w:rsidRPr="00214588">
        <w:rPr>
          <w:rFonts w:ascii="Times New Roman" w:hAnsi="Times New Roman"/>
          <w:sz w:val="24"/>
          <w:szCs w:val="24"/>
          <w:lang w:val="en-CA"/>
        </w:rPr>
        <w:t xml:space="preserve">instructional setting </w:t>
      </w:r>
      <w:r w:rsidR="009375DD">
        <w:rPr>
          <w:rFonts w:ascii="Times New Roman" w:hAnsi="Times New Roman"/>
          <w:sz w:val="24"/>
          <w:szCs w:val="24"/>
          <w:lang w:val="en-CA"/>
        </w:rPr>
        <w:t xml:space="preserve">(e.g., </w:t>
      </w:r>
      <w:r w:rsidR="00214DEA" w:rsidRPr="00214588">
        <w:rPr>
          <w:rFonts w:ascii="Times New Roman" w:hAnsi="Times New Roman"/>
          <w:sz w:val="24"/>
          <w:szCs w:val="24"/>
          <w:lang w:val="en-CA"/>
        </w:rPr>
        <w:t xml:space="preserve">opportunity to </w:t>
      </w:r>
      <w:r w:rsidR="00214588">
        <w:rPr>
          <w:rFonts w:ascii="Times New Roman" w:hAnsi="Times New Roman"/>
          <w:sz w:val="24"/>
          <w:szCs w:val="24"/>
          <w:lang w:val="en-CA"/>
        </w:rPr>
        <w:t>select</w:t>
      </w:r>
      <w:r w:rsidR="00214DEA" w:rsidRPr="00214588">
        <w:rPr>
          <w:rFonts w:ascii="Times New Roman" w:hAnsi="Times New Roman"/>
          <w:sz w:val="24"/>
          <w:szCs w:val="24"/>
          <w:lang w:val="en-CA"/>
        </w:rPr>
        <w:t xml:space="preserve"> work partners and assignment tasks</w:t>
      </w:r>
      <w:r w:rsidR="009375DD">
        <w:rPr>
          <w:rFonts w:ascii="Times New Roman" w:hAnsi="Times New Roman"/>
          <w:sz w:val="24"/>
          <w:szCs w:val="24"/>
          <w:lang w:val="en-CA"/>
        </w:rPr>
        <w:t xml:space="preserve">; </w:t>
      </w:r>
      <w:r w:rsidR="00214DEA" w:rsidRPr="00214588">
        <w:rPr>
          <w:rFonts w:ascii="Times New Roman" w:hAnsi="Times New Roman"/>
          <w:sz w:val="24"/>
          <w:szCs w:val="24"/>
          <w:lang w:val="en-CA"/>
        </w:rPr>
        <w:t xml:space="preserve">Koller et </w:t>
      </w:r>
      <w:r w:rsidR="00214DEA" w:rsidRPr="00214588">
        <w:rPr>
          <w:rFonts w:ascii="Times New Roman" w:hAnsi="Times New Roman"/>
          <w:sz w:val="24"/>
          <w:szCs w:val="24"/>
          <w:lang w:val="en-CA"/>
        </w:rPr>
        <w:lastRenderedPageBreak/>
        <w:t xml:space="preserve">al., 2001). </w:t>
      </w:r>
      <w:r w:rsidR="009375DD">
        <w:rPr>
          <w:rFonts w:ascii="Times New Roman" w:hAnsi="Times New Roman"/>
          <w:sz w:val="24"/>
          <w:szCs w:val="24"/>
          <w:lang w:val="en-CA"/>
        </w:rPr>
        <w:t>T</w:t>
      </w:r>
      <w:r w:rsidR="00C53B81" w:rsidRPr="00214588">
        <w:rPr>
          <w:rFonts w:ascii="Times New Roman" w:hAnsi="Times New Roman"/>
          <w:sz w:val="24"/>
          <w:szCs w:val="24"/>
          <w:lang w:val="en-CA"/>
        </w:rPr>
        <w:t xml:space="preserve">he present findings </w:t>
      </w:r>
      <w:r w:rsidR="008712DE" w:rsidRPr="00214588">
        <w:rPr>
          <w:rFonts w:ascii="Times New Roman" w:hAnsi="Times New Roman"/>
          <w:sz w:val="24"/>
          <w:szCs w:val="24"/>
          <w:lang w:val="en-CA"/>
        </w:rPr>
        <w:t xml:space="preserve">could </w:t>
      </w:r>
      <w:r w:rsidR="009375DD">
        <w:rPr>
          <w:rFonts w:ascii="Times New Roman" w:hAnsi="Times New Roman"/>
          <w:sz w:val="24"/>
          <w:szCs w:val="24"/>
          <w:lang w:val="en-CA"/>
        </w:rPr>
        <w:t xml:space="preserve">mean </w:t>
      </w:r>
      <w:r w:rsidR="00C53B81" w:rsidRPr="00214588">
        <w:rPr>
          <w:rFonts w:ascii="Times New Roman" w:hAnsi="Times New Roman"/>
          <w:sz w:val="24"/>
          <w:szCs w:val="24"/>
          <w:lang w:val="en-CA"/>
        </w:rPr>
        <w:t xml:space="preserve">that </w:t>
      </w:r>
      <w:r w:rsidR="009375DD">
        <w:rPr>
          <w:rFonts w:ascii="Times New Roman" w:hAnsi="Times New Roman"/>
          <w:sz w:val="24"/>
          <w:szCs w:val="24"/>
          <w:lang w:val="en-CA"/>
        </w:rPr>
        <w:t xml:space="preserve">these </w:t>
      </w:r>
      <w:r w:rsidR="00C53B81" w:rsidRPr="00214588">
        <w:rPr>
          <w:rFonts w:ascii="Times New Roman" w:hAnsi="Times New Roman"/>
          <w:sz w:val="24"/>
          <w:szCs w:val="24"/>
          <w:lang w:val="en-CA"/>
        </w:rPr>
        <w:t xml:space="preserve">practices </w:t>
      </w:r>
      <w:r w:rsidR="008E5CA5" w:rsidRPr="00214588">
        <w:rPr>
          <w:rFonts w:ascii="Times New Roman" w:hAnsi="Times New Roman"/>
          <w:sz w:val="24"/>
          <w:szCs w:val="24"/>
          <w:lang w:val="en-CA"/>
        </w:rPr>
        <w:t xml:space="preserve">may not be </w:t>
      </w:r>
      <w:r w:rsidR="00B53938" w:rsidRPr="00214588">
        <w:rPr>
          <w:rFonts w:ascii="Times New Roman" w:hAnsi="Times New Roman"/>
          <w:sz w:val="24"/>
          <w:szCs w:val="24"/>
          <w:lang w:val="en-CA"/>
        </w:rPr>
        <w:t xml:space="preserve">the best </w:t>
      </w:r>
      <w:r w:rsidR="00671C04" w:rsidRPr="00214588">
        <w:rPr>
          <w:rFonts w:ascii="Times New Roman" w:hAnsi="Times New Roman"/>
          <w:sz w:val="24"/>
          <w:szCs w:val="24"/>
          <w:lang w:val="en-CA"/>
        </w:rPr>
        <w:t xml:space="preserve">approachin </w:t>
      </w:r>
      <w:r w:rsidR="008E5CA5" w:rsidRPr="00214588">
        <w:rPr>
          <w:rFonts w:ascii="Times New Roman" w:hAnsi="Times New Roman"/>
          <w:sz w:val="24"/>
          <w:szCs w:val="24"/>
          <w:lang w:val="en-CA"/>
        </w:rPr>
        <w:t>the early school years (Cordova &amp;Lepper, 1996; Wigfield&amp;Wentzel, 2007).</w:t>
      </w:r>
      <w:r w:rsidR="001B79F1">
        <w:rPr>
          <w:rFonts w:ascii="Times New Roman" w:hAnsi="Times New Roman"/>
          <w:sz w:val="24"/>
          <w:szCs w:val="24"/>
          <w:lang w:val="en-CA"/>
        </w:rPr>
        <w:t xml:space="preserve"> However, we should refrain from concluding to hastily. The present s</w:t>
      </w:r>
      <w:r w:rsidR="00E96D68">
        <w:rPr>
          <w:rFonts w:ascii="Times New Roman" w:hAnsi="Times New Roman"/>
          <w:sz w:val="24"/>
          <w:szCs w:val="24"/>
          <w:lang w:val="en-CA"/>
        </w:rPr>
        <w:t>t</w:t>
      </w:r>
      <w:r w:rsidR="001B79F1">
        <w:rPr>
          <w:rFonts w:ascii="Times New Roman" w:hAnsi="Times New Roman"/>
          <w:sz w:val="24"/>
          <w:szCs w:val="24"/>
          <w:lang w:val="en-CA"/>
        </w:rPr>
        <w:t xml:space="preserve">udy </w:t>
      </w:r>
      <w:r w:rsidR="00E96D68">
        <w:rPr>
          <w:rFonts w:ascii="Times New Roman" w:hAnsi="Times New Roman"/>
          <w:sz w:val="24"/>
          <w:szCs w:val="24"/>
          <w:lang w:val="en-CA"/>
        </w:rPr>
        <w:t xml:space="preserve">shows that intrinsic </w:t>
      </w:r>
      <w:r w:rsidR="00E96D68" w:rsidRPr="004B5154">
        <w:rPr>
          <w:rFonts w:ascii="Times New Roman" w:hAnsi="Times New Roman"/>
          <w:sz w:val="24"/>
          <w:szCs w:val="24"/>
          <w:lang w:val="en-CA"/>
        </w:rPr>
        <w:t>motivation does not lead to higher</w:t>
      </w:r>
      <w:r w:rsidR="00E96D68">
        <w:rPr>
          <w:rFonts w:ascii="Times New Roman" w:hAnsi="Times New Roman"/>
          <w:sz w:val="24"/>
          <w:szCs w:val="24"/>
          <w:lang w:val="en-CA"/>
        </w:rPr>
        <w:t xml:space="preserve"> achievement in math</w:t>
      </w:r>
      <w:r w:rsidR="00D01083">
        <w:rPr>
          <w:rFonts w:ascii="Times New Roman" w:hAnsi="Times New Roman"/>
          <w:sz w:val="24"/>
          <w:szCs w:val="24"/>
          <w:lang w:val="en-CA"/>
        </w:rPr>
        <w:t>ematics</w:t>
      </w:r>
      <w:r w:rsidR="00BE6B35">
        <w:rPr>
          <w:rFonts w:ascii="Times New Roman" w:hAnsi="Times New Roman"/>
          <w:sz w:val="24"/>
          <w:szCs w:val="24"/>
          <w:lang w:val="en-CA"/>
        </w:rPr>
        <w:t xml:space="preserve">, </w:t>
      </w:r>
      <w:r w:rsidR="004B5154">
        <w:rPr>
          <w:rFonts w:ascii="Times New Roman" w:hAnsi="Times New Roman"/>
          <w:sz w:val="24"/>
          <w:szCs w:val="24"/>
          <w:lang w:val="en-CA"/>
        </w:rPr>
        <w:t>but</w:t>
      </w:r>
      <w:r w:rsidR="00E96D68">
        <w:rPr>
          <w:rFonts w:ascii="Times New Roman" w:hAnsi="Times New Roman"/>
          <w:sz w:val="24"/>
          <w:szCs w:val="24"/>
          <w:lang w:val="en-CA"/>
        </w:rPr>
        <w:t xml:space="preserve">does not speak </w:t>
      </w:r>
      <w:r w:rsidR="00AE5736">
        <w:rPr>
          <w:rFonts w:ascii="Times New Roman" w:hAnsi="Times New Roman"/>
          <w:sz w:val="24"/>
          <w:szCs w:val="24"/>
          <w:lang w:val="en-CA"/>
        </w:rPr>
        <w:t xml:space="preserve">specifically </w:t>
      </w:r>
      <w:r w:rsidR="00E96D68">
        <w:rPr>
          <w:rFonts w:ascii="Times New Roman" w:hAnsi="Times New Roman"/>
          <w:sz w:val="24"/>
          <w:szCs w:val="24"/>
          <w:lang w:val="en-CA"/>
        </w:rPr>
        <w:t xml:space="preserve">to the impact of intervention on </w:t>
      </w:r>
      <w:r w:rsidR="00A8470C">
        <w:rPr>
          <w:rFonts w:ascii="Times New Roman" w:hAnsi="Times New Roman"/>
          <w:sz w:val="24"/>
          <w:szCs w:val="24"/>
          <w:lang w:val="en-CA"/>
        </w:rPr>
        <w:t xml:space="preserve">intrinsic </w:t>
      </w:r>
      <w:r w:rsidR="00E96D68">
        <w:rPr>
          <w:rFonts w:ascii="Times New Roman" w:hAnsi="Times New Roman"/>
          <w:sz w:val="24"/>
          <w:szCs w:val="24"/>
          <w:lang w:val="en-CA"/>
        </w:rPr>
        <w:t xml:space="preserve">motivation and achievement. </w:t>
      </w:r>
      <w:r w:rsidR="00760F09">
        <w:rPr>
          <w:rFonts w:ascii="Times New Roman" w:hAnsi="Times New Roman"/>
          <w:sz w:val="24"/>
          <w:szCs w:val="24"/>
          <w:lang w:val="en-CA"/>
        </w:rPr>
        <w:t>I</w:t>
      </w:r>
      <w:r w:rsidR="00AD6060" w:rsidRPr="005A49F4">
        <w:rPr>
          <w:rFonts w:ascii="Times New Roman" w:hAnsi="Times New Roman"/>
          <w:sz w:val="24"/>
          <w:szCs w:val="24"/>
          <w:lang w:val="en-CA"/>
        </w:rPr>
        <w:t>t may</w:t>
      </w:r>
      <w:r w:rsidR="00AD6060" w:rsidRPr="00520F1B">
        <w:rPr>
          <w:rFonts w:ascii="Times New Roman" w:hAnsi="Times New Roman"/>
          <w:sz w:val="24"/>
          <w:szCs w:val="24"/>
          <w:lang w:val="en-CA"/>
        </w:rPr>
        <w:t xml:space="preserve"> still be possible to improve intrinsic motivation through intervention, but at the population level,</w:t>
      </w:r>
      <w:r w:rsidR="00760F09">
        <w:rPr>
          <w:rFonts w:ascii="Times New Roman" w:hAnsi="Times New Roman"/>
          <w:sz w:val="24"/>
          <w:szCs w:val="24"/>
          <w:lang w:val="en-CA"/>
        </w:rPr>
        <w:t>intrinsic motivation</w:t>
      </w:r>
      <w:r w:rsidR="00BE6B35">
        <w:rPr>
          <w:rFonts w:ascii="Times New Roman" w:hAnsi="Times New Roman"/>
          <w:sz w:val="24"/>
          <w:szCs w:val="24"/>
          <w:lang w:val="en-CA"/>
        </w:rPr>
        <w:t>does</w:t>
      </w:r>
      <w:r w:rsidR="00AD6060" w:rsidRPr="00520F1B">
        <w:rPr>
          <w:rFonts w:ascii="Times New Roman" w:hAnsi="Times New Roman"/>
          <w:sz w:val="24"/>
          <w:szCs w:val="24"/>
          <w:lang w:val="en-CA"/>
        </w:rPr>
        <w:t xml:space="preserve">not “naturally” </w:t>
      </w:r>
      <w:r w:rsidR="002E6673" w:rsidRPr="00520F1B">
        <w:rPr>
          <w:rFonts w:ascii="Times New Roman" w:hAnsi="Times New Roman"/>
          <w:sz w:val="24"/>
          <w:szCs w:val="24"/>
          <w:lang w:val="en-CA"/>
        </w:rPr>
        <w:t xml:space="preserve">increase achievement </w:t>
      </w:r>
      <w:r w:rsidR="00AD6060" w:rsidRPr="00520F1B">
        <w:rPr>
          <w:rFonts w:ascii="Times New Roman" w:hAnsi="Times New Roman"/>
          <w:sz w:val="24"/>
          <w:szCs w:val="24"/>
          <w:lang w:val="en-CA"/>
        </w:rPr>
        <w:t xml:space="preserve">in mathematics. </w:t>
      </w:r>
      <w:r w:rsidR="008E5CA5" w:rsidRPr="00520F1B">
        <w:rPr>
          <w:rFonts w:ascii="Times New Roman" w:hAnsi="Times New Roman"/>
          <w:sz w:val="24"/>
          <w:szCs w:val="24"/>
          <w:lang w:val="en-CA"/>
        </w:rPr>
        <w:t>It could also be that within the population, the relation between intrinsic motivation and performance in mathematics</w:t>
      </w:r>
      <w:r w:rsidR="008E5CA5" w:rsidRPr="006A45F3">
        <w:rPr>
          <w:rFonts w:ascii="Times New Roman" w:hAnsi="Times New Roman"/>
          <w:sz w:val="24"/>
          <w:szCs w:val="24"/>
          <w:lang w:val="en-CA"/>
        </w:rPr>
        <w:t xml:space="preserve"> differs as a function of ability level (Cleary &amp; Chen, 2009</w:t>
      </w:r>
      <w:r w:rsidR="00592BF5">
        <w:rPr>
          <w:rFonts w:ascii="Times New Roman" w:hAnsi="Times New Roman"/>
          <w:sz w:val="24"/>
          <w:szCs w:val="24"/>
          <w:lang w:val="en-CA"/>
        </w:rPr>
        <w:t xml:space="preserve">; </w:t>
      </w:r>
      <w:hyperlink r:id="rId10" w:history="1">
        <w:r w:rsidR="004245A3" w:rsidRPr="0005654A">
          <w:rPr>
            <w:rStyle w:val="ad"/>
            <w:rFonts w:ascii="Times New Roman" w:eastAsia="Arial Unicode MS" w:hAnsi="Times New Roman"/>
            <w:color w:val="auto"/>
            <w:sz w:val="24"/>
            <w:szCs w:val="24"/>
            <w:u w:val="none"/>
            <w:bdr w:val="none" w:sz="0" w:space="0" w:color="auto" w:frame="1"/>
            <w:lang w:val="en-CA"/>
          </w:rPr>
          <w:t>Jõgi</w:t>
        </w:r>
      </w:hyperlink>
      <w:r w:rsidR="004245A3" w:rsidRPr="0005654A">
        <w:rPr>
          <w:rFonts w:ascii="Times New Roman" w:eastAsia="Arial Unicode MS" w:hAnsi="Times New Roman"/>
          <w:sz w:val="24"/>
          <w:szCs w:val="24"/>
          <w:lang w:val="en-CA"/>
        </w:rPr>
        <w:t>, Kikas,</w:t>
      </w:r>
      <w:hyperlink r:id="rId11" w:history="1">
        <w:r w:rsidR="004245A3" w:rsidRPr="0005654A">
          <w:rPr>
            <w:rStyle w:val="ad"/>
            <w:rFonts w:ascii="Times New Roman" w:eastAsia="Arial Unicode MS" w:hAnsi="Times New Roman"/>
            <w:color w:val="auto"/>
            <w:sz w:val="24"/>
            <w:szCs w:val="24"/>
            <w:u w:val="none"/>
            <w:bdr w:val="none" w:sz="0" w:space="0" w:color="auto" w:frame="1"/>
            <w:lang w:val="en-CA"/>
          </w:rPr>
          <w:t>Lerkkanen</w:t>
        </w:r>
      </w:hyperlink>
      <w:r w:rsidR="004245A3" w:rsidRPr="0005654A">
        <w:rPr>
          <w:rFonts w:ascii="Times New Roman" w:eastAsia="Arial Unicode MS" w:hAnsi="Times New Roman"/>
          <w:sz w:val="24"/>
          <w:szCs w:val="24"/>
          <w:lang w:val="en-CA"/>
        </w:rPr>
        <w:t>, &amp;</w:t>
      </w:r>
      <w:hyperlink r:id="rId12" w:history="1">
        <w:r w:rsidR="004245A3" w:rsidRPr="0005654A">
          <w:rPr>
            <w:rStyle w:val="ad"/>
            <w:rFonts w:ascii="Times New Roman" w:eastAsia="Arial Unicode MS" w:hAnsi="Times New Roman"/>
            <w:color w:val="auto"/>
            <w:sz w:val="24"/>
            <w:szCs w:val="24"/>
            <w:u w:val="none"/>
            <w:bdr w:val="none" w:sz="0" w:space="0" w:color="auto" w:frame="1"/>
            <w:lang w:val="en-CA"/>
          </w:rPr>
          <w:t>Mägi</w:t>
        </w:r>
      </w:hyperlink>
      <w:r w:rsidR="004245A3">
        <w:rPr>
          <w:rFonts w:ascii="Times New Roman" w:eastAsia="Arial Unicode MS" w:hAnsi="Times New Roman"/>
          <w:sz w:val="24"/>
          <w:szCs w:val="24"/>
          <w:lang w:val="en-CA"/>
        </w:rPr>
        <w:t>, 2015)</w:t>
      </w:r>
      <w:r w:rsidR="00E57553" w:rsidRPr="006A45F3">
        <w:rPr>
          <w:rFonts w:ascii="Times New Roman" w:hAnsi="Times New Roman"/>
          <w:sz w:val="24"/>
          <w:szCs w:val="24"/>
          <w:lang w:val="en-CA"/>
        </w:rPr>
        <w:t xml:space="preserve"> or </w:t>
      </w:r>
      <w:r w:rsidR="0029417A" w:rsidRPr="006A45F3">
        <w:rPr>
          <w:rFonts w:ascii="Times New Roman" w:hAnsi="Times New Roman"/>
          <w:sz w:val="24"/>
          <w:szCs w:val="24"/>
          <w:lang w:val="en-CA"/>
        </w:rPr>
        <w:t>the nature of the mathematic</w:t>
      </w:r>
      <w:r w:rsidR="00A003A4" w:rsidRPr="006A45F3">
        <w:rPr>
          <w:rFonts w:ascii="Times New Roman" w:hAnsi="Times New Roman"/>
          <w:sz w:val="24"/>
          <w:szCs w:val="24"/>
          <w:lang w:val="en-CA"/>
        </w:rPr>
        <w:t>s</w:t>
      </w:r>
      <w:r w:rsidR="0029417A" w:rsidRPr="006A45F3">
        <w:rPr>
          <w:rFonts w:ascii="Times New Roman" w:hAnsi="Times New Roman"/>
          <w:sz w:val="24"/>
          <w:szCs w:val="24"/>
          <w:lang w:val="en-CA"/>
        </w:rPr>
        <w:t xml:space="preserve"> skills</w:t>
      </w:r>
      <w:r w:rsidR="00E57553" w:rsidRPr="006A45F3">
        <w:rPr>
          <w:rFonts w:ascii="Times New Roman" w:hAnsi="Times New Roman"/>
          <w:sz w:val="24"/>
          <w:szCs w:val="24"/>
          <w:lang w:val="en-CA"/>
        </w:rPr>
        <w:t xml:space="preserve"> (</w:t>
      </w:r>
      <w:r w:rsidR="00BE6B35" w:rsidRPr="00A4252D">
        <w:rPr>
          <w:rFonts w:ascii="Times New Roman" w:hAnsi="Times New Roman"/>
          <w:sz w:val="24"/>
          <w:szCs w:val="24"/>
          <w:lang w:val="en-US" w:eastAsia="en-GB"/>
        </w:rPr>
        <w:t>Cerasoli, Nicklin, &amp; Ford, 2014</w:t>
      </w:r>
      <w:r w:rsidR="00E57553" w:rsidRPr="006A45F3">
        <w:rPr>
          <w:rFonts w:ascii="Times New Roman" w:hAnsi="Times New Roman"/>
          <w:sz w:val="24"/>
          <w:szCs w:val="24"/>
          <w:lang w:val="en-US" w:eastAsia="en-GB"/>
        </w:rPr>
        <w:t>)</w:t>
      </w:r>
      <w:r w:rsidR="00BE6B35">
        <w:rPr>
          <w:rFonts w:ascii="Times New Roman" w:hAnsi="Times New Roman"/>
          <w:sz w:val="24"/>
          <w:szCs w:val="24"/>
          <w:lang w:val="en-US" w:eastAsia="en-GB"/>
        </w:rPr>
        <w:t xml:space="preserve">. For instance, </w:t>
      </w:r>
      <w:r w:rsidR="00BE6B35" w:rsidRPr="00A4252D">
        <w:rPr>
          <w:rFonts w:ascii="Times New Roman" w:hAnsi="Times New Roman"/>
          <w:sz w:val="24"/>
          <w:szCs w:val="24"/>
          <w:lang w:val="en-US" w:eastAsia="en-GB"/>
        </w:rPr>
        <w:t xml:space="preserve">intrinsic motivation </w:t>
      </w:r>
      <w:r w:rsidR="007F0024">
        <w:rPr>
          <w:rFonts w:ascii="Times New Roman" w:hAnsi="Times New Roman"/>
          <w:sz w:val="24"/>
          <w:szCs w:val="24"/>
          <w:lang w:val="en-US" w:eastAsia="en-GB"/>
        </w:rPr>
        <w:t>more likely</w:t>
      </w:r>
      <w:r w:rsidR="00BE6B35">
        <w:rPr>
          <w:rFonts w:ascii="Times New Roman" w:hAnsi="Times New Roman"/>
          <w:sz w:val="24"/>
          <w:szCs w:val="24"/>
          <w:lang w:val="en-US" w:eastAsia="en-GB"/>
        </w:rPr>
        <w:t xml:space="preserve"> predict</w:t>
      </w:r>
      <w:r w:rsidR="007F0024">
        <w:rPr>
          <w:rFonts w:ascii="Times New Roman" w:hAnsi="Times New Roman"/>
          <w:sz w:val="24"/>
          <w:szCs w:val="24"/>
          <w:lang w:val="en-US" w:eastAsia="en-GB"/>
        </w:rPr>
        <w:t>s</w:t>
      </w:r>
      <w:r w:rsidR="00BE6B35" w:rsidRPr="00A4252D">
        <w:rPr>
          <w:rFonts w:ascii="Times New Roman" w:hAnsi="Times New Roman"/>
          <w:sz w:val="24"/>
          <w:szCs w:val="24"/>
          <w:lang w:val="en-US" w:eastAsia="en-GB"/>
        </w:rPr>
        <w:t xml:space="preserve"> the quality (i.e. complex task that seeks more skills, and comma</w:t>
      </w:r>
      <w:r w:rsidR="00BE6B35">
        <w:rPr>
          <w:rFonts w:ascii="Times New Roman" w:hAnsi="Times New Roman"/>
          <w:sz w:val="24"/>
          <w:szCs w:val="24"/>
          <w:lang w:val="en-US" w:eastAsia="en-GB"/>
        </w:rPr>
        <w:t xml:space="preserve">nds personal investment) </w:t>
      </w:r>
      <w:r w:rsidR="00BE6B35" w:rsidRPr="00A4252D">
        <w:rPr>
          <w:rFonts w:ascii="Times New Roman" w:hAnsi="Times New Roman"/>
          <w:sz w:val="24"/>
          <w:szCs w:val="24"/>
          <w:lang w:val="en-US" w:eastAsia="en-GB"/>
        </w:rPr>
        <w:t xml:space="preserve">than </w:t>
      </w:r>
      <w:r w:rsidR="00BE6B35">
        <w:rPr>
          <w:rFonts w:ascii="Times New Roman" w:hAnsi="Times New Roman"/>
          <w:sz w:val="24"/>
          <w:szCs w:val="24"/>
          <w:lang w:val="en-US" w:eastAsia="en-GB"/>
        </w:rPr>
        <w:t>the</w:t>
      </w:r>
      <w:r w:rsidR="00BE6B35" w:rsidRPr="00A4252D">
        <w:rPr>
          <w:rFonts w:ascii="Times New Roman" w:hAnsi="Times New Roman"/>
          <w:sz w:val="24"/>
          <w:szCs w:val="24"/>
          <w:lang w:val="en-US" w:eastAsia="en-GB"/>
        </w:rPr>
        <w:t xml:space="preserve"> quantity (i.e. task with less personal cognitive investment)of </w:t>
      </w:r>
      <w:r w:rsidR="00BD3F6D">
        <w:rPr>
          <w:rFonts w:ascii="Times New Roman" w:hAnsi="Times New Roman"/>
          <w:sz w:val="24"/>
          <w:szCs w:val="24"/>
          <w:lang w:val="en-US" w:eastAsia="en-GB"/>
        </w:rPr>
        <w:t>achi</w:t>
      </w:r>
      <w:r w:rsidR="007F0024">
        <w:rPr>
          <w:rFonts w:ascii="Times New Roman" w:hAnsi="Times New Roman"/>
          <w:sz w:val="24"/>
          <w:szCs w:val="24"/>
          <w:lang w:val="en-US" w:eastAsia="en-GB"/>
        </w:rPr>
        <w:t>e</w:t>
      </w:r>
      <w:r w:rsidR="00BD3F6D">
        <w:rPr>
          <w:rFonts w:ascii="Times New Roman" w:hAnsi="Times New Roman"/>
          <w:sz w:val="24"/>
          <w:szCs w:val="24"/>
          <w:lang w:val="en-US" w:eastAsia="en-GB"/>
        </w:rPr>
        <w:t>vement</w:t>
      </w:r>
      <w:r w:rsidR="00BE6B35" w:rsidRPr="00A4252D">
        <w:rPr>
          <w:rFonts w:ascii="Times New Roman" w:hAnsi="Times New Roman"/>
          <w:sz w:val="24"/>
          <w:szCs w:val="24"/>
          <w:lang w:val="en-US" w:eastAsia="en-GB"/>
        </w:rPr>
        <w:t xml:space="preserve"> (</w:t>
      </w:r>
      <w:r w:rsidR="00BE6B35">
        <w:rPr>
          <w:rFonts w:ascii="Times New Roman" w:hAnsi="Times New Roman"/>
          <w:sz w:val="24"/>
          <w:szCs w:val="24"/>
          <w:lang w:val="en-US" w:eastAsia="en-GB"/>
        </w:rPr>
        <w:t>Cerasoli et al.</w:t>
      </w:r>
      <w:r w:rsidR="00BE6B35" w:rsidRPr="00A4252D">
        <w:rPr>
          <w:rFonts w:ascii="Times New Roman" w:hAnsi="Times New Roman"/>
          <w:sz w:val="24"/>
          <w:szCs w:val="24"/>
          <w:lang w:val="en-US" w:eastAsia="en-GB"/>
        </w:rPr>
        <w:t xml:space="preserve">, 2014). </w:t>
      </w:r>
      <w:r w:rsidR="00CC3F3A" w:rsidRPr="006A45F3">
        <w:rPr>
          <w:rFonts w:ascii="Times New Roman" w:hAnsi="Times New Roman"/>
          <w:sz w:val="24"/>
          <w:szCs w:val="24"/>
          <w:lang w:val="en-CA"/>
        </w:rPr>
        <w:t>F</w:t>
      </w:r>
      <w:r w:rsidR="00CC3F3A" w:rsidRPr="006A45F3">
        <w:rPr>
          <w:rFonts w:ascii="Times New Roman" w:hAnsi="Times New Roman"/>
          <w:sz w:val="24"/>
          <w:szCs w:val="24"/>
          <w:lang w:val="en-US" w:eastAsia="en-GB"/>
        </w:rPr>
        <w:t>urther research is needed to verify if this pattern can be reproduced using different samples, different measures of intrinsic motivation</w:t>
      </w:r>
      <w:r w:rsidR="00BD3F6D">
        <w:rPr>
          <w:rFonts w:ascii="Times New Roman" w:hAnsi="Times New Roman"/>
          <w:sz w:val="24"/>
          <w:szCs w:val="24"/>
          <w:lang w:val="en-US" w:eastAsia="en-GB"/>
        </w:rPr>
        <w:t xml:space="preserve"> and achievement</w:t>
      </w:r>
      <w:r w:rsidR="00CC3F3A" w:rsidRPr="006A45F3">
        <w:rPr>
          <w:rFonts w:ascii="Times New Roman" w:hAnsi="Times New Roman"/>
          <w:sz w:val="24"/>
          <w:szCs w:val="24"/>
          <w:lang w:val="en-US" w:eastAsia="en-GB"/>
        </w:rPr>
        <w:t xml:space="preserve">, and different types of motivation (see Ryan &amp;Deci, 2009). </w:t>
      </w:r>
      <w:r w:rsidR="00CC3F3A" w:rsidRPr="006A45F3">
        <w:rPr>
          <w:rFonts w:ascii="Times New Roman" w:hAnsi="Times New Roman"/>
          <w:sz w:val="24"/>
          <w:szCs w:val="24"/>
          <w:lang w:val="en-CA"/>
        </w:rPr>
        <w:t xml:space="preserve">Future research should also examine if the </w:t>
      </w:r>
      <w:r w:rsidR="007F0024">
        <w:rPr>
          <w:rFonts w:ascii="Times New Roman" w:hAnsi="Times New Roman"/>
          <w:sz w:val="24"/>
          <w:szCs w:val="24"/>
          <w:lang w:val="en-CA"/>
        </w:rPr>
        <w:t>actual</w:t>
      </w:r>
      <w:r w:rsidR="00CC3F3A" w:rsidRPr="006A45F3">
        <w:rPr>
          <w:rFonts w:ascii="Times New Roman" w:hAnsi="Times New Roman"/>
          <w:sz w:val="24"/>
          <w:szCs w:val="24"/>
          <w:lang w:val="en-CA"/>
        </w:rPr>
        <w:t xml:space="preserve"> results may be generalized to other school subjects, as well as to other school period (Marsh et al., 2005; Green, Martin, &amp; Marsh, 2007).</w:t>
      </w:r>
      <w:r w:rsidR="00BE6B35">
        <w:rPr>
          <w:rFonts w:ascii="Times New Roman" w:hAnsi="Times New Roman"/>
          <w:sz w:val="24"/>
          <w:szCs w:val="24"/>
          <w:lang w:val="en-CA"/>
        </w:rPr>
        <w:t>Most importantly, f</w:t>
      </w:r>
      <w:r w:rsidR="00BE6B35" w:rsidRPr="005A49F4">
        <w:rPr>
          <w:rFonts w:ascii="Times New Roman" w:hAnsi="Times New Roman"/>
          <w:sz w:val="24"/>
          <w:szCs w:val="24"/>
          <w:lang w:val="en-CA"/>
        </w:rPr>
        <w:t xml:space="preserve">uture research should </w:t>
      </w:r>
      <w:r w:rsidR="00BE6B35">
        <w:rPr>
          <w:rFonts w:ascii="Times New Roman" w:hAnsi="Times New Roman"/>
          <w:sz w:val="24"/>
          <w:szCs w:val="24"/>
          <w:lang w:val="en-CA"/>
        </w:rPr>
        <w:t>conduct</w:t>
      </w:r>
      <w:r w:rsidR="00BE6B35">
        <w:rPr>
          <w:rFonts w:ascii="Times New Roman" w:hAnsi="Times New Roman"/>
          <w:sz w:val="24"/>
          <w:lang w:val="en-CA"/>
        </w:rPr>
        <w:t xml:space="preserve">experiment, ideally </w:t>
      </w:r>
      <w:r w:rsidR="00BE6B35" w:rsidRPr="005A49F4">
        <w:rPr>
          <w:rFonts w:ascii="Times New Roman" w:hAnsi="Times New Roman"/>
          <w:sz w:val="24"/>
          <w:lang w:val="en-CA"/>
        </w:rPr>
        <w:t>random</w:t>
      </w:r>
      <w:r w:rsidR="00BE6B35">
        <w:rPr>
          <w:rFonts w:ascii="Times New Roman" w:hAnsi="Times New Roman"/>
          <w:sz w:val="24"/>
          <w:lang w:val="en-CA"/>
        </w:rPr>
        <w:t>ized</w:t>
      </w:r>
      <w:r w:rsidR="00BE6B35" w:rsidRPr="005A49F4">
        <w:rPr>
          <w:rFonts w:ascii="Times New Roman" w:hAnsi="Times New Roman"/>
          <w:sz w:val="24"/>
          <w:lang w:val="en-CA"/>
        </w:rPr>
        <w:t xml:space="preserve"> controlled trial</w:t>
      </w:r>
      <w:r w:rsidR="00BE6B35">
        <w:rPr>
          <w:rFonts w:ascii="Times New Roman" w:hAnsi="Times New Roman"/>
          <w:sz w:val="24"/>
          <w:lang w:val="en-CA"/>
        </w:rPr>
        <w:t>s,to test if intrinsic motivation can be fostered in young children, and if so, to what extent and how it leads to increased achievement.</w:t>
      </w:r>
    </w:p>
    <w:p w:rsidR="00144A40" w:rsidRPr="00363AAB" w:rsidRDefault="0029417A" w:rsidP="0029417A">
      <w:pPr>
        <w:spacing w:after="0" w:line="480" w:lineRule="auto"/>
        <w:ind w:firstLine="708"/>
        <w:rPr>
          <w:rFonts w:ascii="Times New Roman" w:hAnsi="Times New Roman"/>
          <w:sz w:val="24"/>
          <w:szCs w:val="24"/>
          <w:lang w:val="en-CA"/>
        </w:rPr>
      </w:pPr>
      <w:r w:rsidRPr="00363AAB">
        <w:rPr>
          <w:rFonts w:ascii="Times New Roman" w:hAnsi="Times New Roman"/>
          <w:sz w:val="24"/>
          <w:szCs w:val="24"/>
          <w:lang w:val="en-CA"/>
        </w:rPr>
        <w:t>Finally</w:t>
      </w:r>
      <w:r w:rsidR="00671C04" w:rsidRPr="00363AAB">
        <w:rPr>
          <w:rFonts w:ascii="Times New Roman" w:hAnsi="Times New Roman"/>
          <w:sz w:val="24"/>
          <w:szCs w:val="24"/>
          <w:lang w:val="en-CA"/>
        </w:rPr>
        <w:t>, a</w:t>
      </w:r>
      <w:r w:rsidR="007519DA">
        <w:rPr>
          <w:rFonts w:ascii="Times New Roman" w:hAnsi="Times New Roman"/>
          <w:sz w:val="24"/>
          <w:szCs w:val="24"/>
          <w:lang w:val="en-CA"/>
        </w:rPr>
        <w:t>n</w:t>
      </w:r>
      <w:r w:rsidR="00BC5B88">
        <w:rPr>
          <w:rFonts w:ascii="Times New Roman" w:hAnsi="Times New Roman"/>
          <w:sz w:val="24"/>
          <w:szCs w:val="24"/>
          <w:lang w:val="en-CA"/>
        </w:rPr>
        <w:t xml:space="preserve"> important</w:t>
      </w:r>
      <w:r w:rsidR="00671C04" w:rsidRPr="00363AAB">
        <w:rPr>
          <w:rFonts w:ascii="Times New Roman" w:hAnsi="Times New Roman"/>
          <w:sz w:val="24"/>
          <w:szCs w:val="24"/>
          <w:lang w:val="en-US" w:eastAsia="en-GB"/>
        </w:rPr>
        <w:t>feature of the present results is th</w:t>
      </w:r>
      <w:r w:rsidRPr="00363AAB">
        <w:rPr>
          <w:rFonts w:ascii="Times New Roman" w:hAnsi="Times New Roman"/>
          <w:sz w:val="24"/>
          <w:szCs w:val="24"/>
          <w:lang w:val="en-US" w:eastAsia="en-GB"/>
        </w:rPr>
        <w:t>at achievement</w:t>
      </w:r>
      <w:r w:rsidR="004E4413" w:rsidRPr="00363AAB">
        <w:rPr>
          <w:rFonts w:ascii="Times New Roman" w:hAnsi="Times New Roman"/>
          <w:sz w:val="24"/>
          <w:szCs w:val="24"/>
          <w:lang w:val="en-US" w:eastAsia="en-GB"/>
        </w:rPr>
        <w:t xml:space="preserve"> level</w:t>
      </w:r>
      <w:r w:rsidRPr="00363AAB">
        <w:rPr>
          <w:rFonts w:ascii="Times New Roman" w:hAnsi="Times New Roman"/>
          <w:sz w:val="24"/>
          <w:szCs w:val="24"/>
          <w:lang w:val="en-US" w:eastAsia="en-GB"/>
        </w:rPr>
        <w:t xml:space="preserve"> in mathematics was</w:t>
      </w:r>
      <w:r w:rsidR="00671C04" w:rsidRPr="00363AAB">
        <w:rPr>
          <w:rFonts w:ascii="Times New Roman" w:hAnsi="Times New Roman"/>
          <w:sz w:val="24"/>
          <w:szCs w:val="24"/>
          <w:lang w:val="en-US" w:eastAsia="en-GB"/>
        </w:rPr>
        <w:t xml:space="preserve"> fairly well established</w:t>
      </w:r>
      <w:r w:rsidRPr="00363AAB">
        <w:rPr>
          <w:rFonts w:ascii="Times New Roman" w:hAnsi="Times New Roman"/>
          <w:sz w:val="24"/>
          <w:szCs w:val="24"/>
          <w:lang w:val="en-US" w:eastAsia="en-GB"/>
        </w:rPr>
        <w:t xml:space="preserve"> early in primary school, and </w:t>
      </w:r>
      <w:r w:rsidR="00DA13E9" w:rsidRPr="00363AAB">
        <w:rPr>
          <w:rFonts w:ascii="Times New Roman" w:hAnsi="Times New Roman"/>
          <w:sz w:val="24"/>
          <w:szCs w:val="24"/>
          <w:lang w:val="en-US" w:eastAsia="en-GB"/>
        </w:rPr>
        <w:t xml:space="preserve">subsequently predicts </w:t>
      </w:r>
      <w:r w:rsidR="00671C04" w:rsidRPr="00363AAB">
        <w:rPr>
          <w:rFonts w:ascii="Times New Roman" w:hAnsi="Times New Roman"/>
          <w:sz w:val="24"/>
          <w:szCs w:val="24"/>
          <w:lang w:val="en-US" w:eastAsia="en-GB"/>
        </w:rPr>
        <w:t xml:space="preserve">intrinsic motivation towards mathematics. This stability of achievement and the ensuing consistent motivational trend in mathematics underscore the </w:t>
      </w:r>
      <w:r w:rsidR="00DA13E9" w:rsidRPr="00363AAB">
        <w:rPr>
          <w:rFonts w:ascii="Times New Roman" w:hAnsi="Times New Roman"/>
          <w:sz w:val="24"/>
          <w:szCs w:val="24"/>
          <w:lang w:val="en-US" w:eastAsia="en-GB"/>
        </w:rPr>
        <w:t xml:space="preserve">need to document the </w:t>
      </w:r>
      <w:r w:rsidR="00671C04" w:rsidRPr="00363AAB">
        <w:rPr>
          <w:rFonts w:ascii="Times New Roman" w:hAnsi="Times New Roman"/>
          <w:sz w:val="24"/>
          <w:szCs w:val="24"/>
          <w:lang w:val="en-US" w:eastAsia="en-GB"/>
        </w:rPr>
        <w:t>early school years</w:t>
      </w:r>
      <w:r w:rsidR="00DA13E9" w:rsidRPr="00363AAB">
        <w:rPr>
          <w:rFonts w:ascii="Times New Roman" w:hAnsi="Times New Roman"/>
          <w:sz w:val="24"/>
          <w:szCs w:val="24"/>
          <w:lang w:val="en-US" w:eastAsia="en-GB"/>
        </w:rPr>
        <w:t xml:space="preserve"> as a</w:t>
      </w:r>
      <w:r w:rsidR="00671C04" w:rsidRPr="00363AAB">
        <w:rPr>
          <w:rFonts w:ascii="Times New Roman" w:hAnsi="Times New Roman"/>
          <w:sz w:val="24"/>
          <w:szCs w:val="24"/>
          <w:lang w:val="en-US" w:eastAsia="en-GB"/>
        </w:rPr>
        <w:t xml:space="preserve"> crucial period for the assessment</w:t>
      </w:r>
      <w:r w:rsidR="00332EAC">
        <w:rPr>
          <w:rFonts w:ascii="Times New Roman" w:hAnsi="Times New Roman"/>
          <w:sz w:val="24"/>
          <w:szCs w:val="24"/>
          <w:lang w:val="en-US" w:eastAsia="en-GB"/>
        </w:rPr>
        <w:t>,</w:t>
      </w:r>
      <w:r w:rsidR="00671C04" w:rsidRPr="00363AAB">
        <w:rPr>
          <w:rFonts w:ascii="Times New Roman" w:hAnsi="Times New Roman"/>
          <w:sz w:val="24"/>
          <w:szCs w:val="24"/>
          <w:lang w:val="en-US" w:eastAsia="en-GB"/>
        </w:rPr>
        <w:t xml:space="preserve"> and fostering of early numeracy.</w:t>
      </w:r>
    </w:p>
    <w:p w:rsidR="00820A50" w:rsidRPr="009375DD" w:rsidRDefault="008E5CA5" w:rsidP="009375DD">
      <w:pPr>
        <w:widowControl w:val="0"/>
        <w:autoSpaceDE w:val="0"/>
        <w:autoSpaceDN w:val="0"/>
        <w:adjustRightInd w:val="0"/>
        <w:spacing w:after="0" w:line="480" w:lineRule="auto"/>
        <w:ind w:firstLine="708"/>
        <w:rPr>
          <w:rFonts w:ascii="Times New Roman" w:hAnsi="Times New Roman"/>
          <w:sz w:val="24"/>
          <w:szCs w:val="24"/>
          <w:lang w:val="en-US" w:eastAsia="en-GB"/>
        </w:rPr>
      </w:pPr>
      <w:r w:rsidRPr="00363AAB">
        <w:rPr>
          <w:rFonts w:ascii="Times New Roman" w:hAnsi="Times New Roman"/>
          <w:sz w:val="24"/>
          <w:szCs w:val="24"/>
          <w:lang w:val="en-CA"/>
        </w:rPr>
        <w:t xml:space="preserve">Several limitations should, however, be acknowledged. </w:t>
      </w:r>
      <w:r w:rsidR="000D259A" w:rsidRPr="00363AAB">
        <w:rPr>
          <w:rFonts w:ascii="Times New Roman" w:hAnsi="Times New Roman"/>
          <w:sz w:val="24"/>
          <w:szCs w:val="24"/>
          <w:lang w:val="en-CA"/>
        </w:rPr>
        <w:t>First</w:t>
      </w:r>
      <w:r w:rsidRPr="00363AAB">
        <w:rPr>
          <w:rFonts w:ascii="Times New Roman" w:hAnsi="Times New Roman"/>
          <w:sz w:val="24"/>
          <w:szCs w:val="24"/>
          <w:lang w:val="en-CA"/>
        </w:rPr>
        <w:t xml:space="preserve">, measures of </w:t>
      </w:r>
      <w:r w:rsidR="000D259A" w:rsidRPr="00363AAB">
        <w:rPr>
          <w:rFonts w:ascii="Times New Roman" w:hAnsi="Times New Roman"/>
          <w:sz w:val="24"/>
          <w:szCs w:val="24"/>
          <w:lang w:val="en-CA"/>
        </w:rPr>
        <w:t>achievement</w:t>
      </w:r>
      <w:r w:rsidRPr="00363AAB">
        <w:rPr>
          <w:rFonts w:ascii="Times New Roman" w:hAnsi="Times New Roman"/>
          <w:sz w:val="24"/>
          <w:szCs w:val="24"/>
          <w:lang w:val="en-CA"/>
        </w:rPr>
        <w:t xml:space="preserve"> in mathematics </w:t>
      </w:r>
      <w:r w:rsidR="005A31FE" w:rsidRPr="00363AAB">
        <w:rPr>
          <w:rFonts w:ascii="Times New Roman" w:hAnsi="Times New Roman"/>
          <w:sz w:val="24"/>
          <w:szCs w:val="24"/>
          <w:lang w:val="en-CA"/>
        </w:rPr>
        <w:t>differed over time</w:t>
      </w:r>
      <w:r w:rsidRPr="00363AAB">
        <w:rPr>
          <w:rFonts w:ascii="Times New Roman" w:hAnsi="Times New Roman"/>
          <w:sz w:val="24"/>
          <w:szCs w:val="24"/>
          <w:lang w:val="en-CA"/>
        </w:rPr>
        <w:t>. However, the high stability</w:t>
      </w:r>
      <w:r w:rsidRPr="006A45F3">
        <w:rPr>
          <w:rFonts w:ascii="Times New Roman" w:hAnsi="Times New Roman"/>
          <w:sz w:val="24"/>
          <w:szCs w:val="24"/>
          <w:lang w:val="en-CA"/>
        </w:rPr>
        <w:t xml:space="preserve"> of </w:t>
      </w:r>
      <w:r w:rsidR="000D259A" w:rsidRPr="006A45F3">
        <w:rPr>
          <w:rFonts w:ascii="Times New Roman" w:hAnsi="Times New Roman"/>
          <w:sz w:val="24"/>
          <w:szCs w:val="24"/>
          <w:lang w:val="en-CA"/>
        </w:rPr>
        <w:t>achievement</w:t>
      </w:r>
      <w:r w:rsidRPr="006A45F3">
        <w:rPr>
          <w:rFonts w:ascii="Times New Roman" w:hAnsi="Times New Roman"/>
          <w:sz w:val="24"/>
          <w:szCs w:val="24"/>
          <w:lang w:val="en-CA"/>
        </w:rPr>
        <w:t xml:space="preserve"> in mathematics across ages suggests that the</w:t>
      </w:r>
      <w:r w:rsidR="005A31FE" w:rsidRPr="006A45F3">
        <w:rPr>
          <w:rFonts w:ascii="Times New Roman" w:hAnsi="Times New Roman"/>
          <w:sz w:val="24"/>
          <w:szCs w:val="24"/>
          <w:lang w:val="en-CA"/>
        </w:rPr>
        <w:t>se</w:t>
      </w:r>
      <w:r w:rsidRPr="006A45F3">
        <w:rPr>
          <w:rFonts w:ascii="Times New Roman" w:hAnsi="Times New Roman"/>
          <w:sz w:val="24"/>
          <w:szCs w:val="24"/>
          <w:lang w:val="en-CA"/>
        </w:rPr>
        <w:t xml:space="preserve">measures tap into a similar ability construct. </w:t>
      </w:r>
      <w:r w:rsidR="000D259A" w:rsidRPr="006A45F3">
        <w:rPr>
          <w:rFonts w:ascii="Times New Roman" w:hAnsi="Times New Roman"/>
          <w:sz w:val="24"/>
          <w:szCs w:val="24"/>
          <w:lang w:val="en-CA"/>
        </w:rPr>
        <w:t>Second</w:t>
      </w:r>
      <w:r w:rsidRPr="006A45F3">
        <w:rPr>
          <w:rFonts w:ascii="Times New Roman" w:hAnsi="Times New Roman"/>
          <w:sz w:val="24"/>
          <w:szCs w:val="24"/>
          <w:lang w:val="en-CA"/>
        </w:rPr>
        <w:t xml:space="preserve">, the </w:t>
      </w:r>
      <w:r w:rsidR="005A31FE" w:rsidRPr="006A45F3">
        <w:rPr>
          <w:rFonts w:ascii="Times New Roman" w:hAnsi="Times New Roman"/>
          <w:sz w:val="24"/>
          <w:szCs w:val="24"/>
          <w:lang w:val="en-CA"/>
        </w:rPr>
        <w:t xml:space="preserve">present findings were specific to mathematics, and </w:t>
      </w:r>
      <w:r w:rsidR="001626B0" w:rsidRPr="006A45F3">
        <w:rPr>
          <w:rFonts w:ascii="Times New Roman" w:hAnsi="Times New Roman"/>
          <w:sz w:val="24"/>
          <w:szCs w:val="24"/>
          <w:lang w:val="en-CA"/>
        </w:rPr>
        <w:t>may only apply to mathematics</w:t>
      </w:r>
      <w:r w:rsidR="00EA6EC8" w:rsidRPr="006A45F3">
        <w:rPr>
          <w:rFonts w:ascii="Times New Roman" w:hAnsi="Times New Roman"/>
          <w:sz w:val="24"/>
          <w:szCs w:val="24"/>
          <w:lang w:val="en-CA"/>
        </w:rPr>
        <w:t xml:space="preserve"> (Marsh et al., 2005; Green et al., </w:t>
      </w:r>
      <w:r w:rsidRPr="006A45F3">
        <w:rPr>
          <w:rFonts w:ascii="Times New Roman" w:hAnsi="Times New Roman"/>
          <w:sz w:val="24"/>
          <w:szCs w:val="24"/>
          <w:lang w:val="en-CA"/>
        </w:rPr>
        <w:t xml:space="preserve">2007; Guay et al., 2010). The same could be said about the age range; the </w:t>
      </w:r>
      <w:r w:rsidR="005A31FE" w:rsidRPr="006A45F3">
        <w:rPr>
          <w:rFonts w:ascii="Times New Roman" w:hAnsi="Times New Roman"/>
          <w:sz w:val="24"/>
          <w:szCs w:val="24"/>
          <w:lang w:val="en-CA"/>
        </w:rPr>
        <w:t xml:space="preserve">findings </w:t>
      </w:r>
      <w:r w:rsidRPr="006A45F3">
        <w:rPr>
          <w:rFonts w:ascii="Times New Roman" w:hAnsi="Times New Roman"/>
          <w:sz w:val="24"/>
          <w:szCs w:val="24"/>
          <w:lang w:val="en-CA"/>
        </w:rPr>
        <w:t xml:space="preserve">covered </w:t>
      </w:r>
      <w:r w:rsidR="005A31FE" w:rsidRPr="006A45F3">
        <w:rPr>
          <w:rFonts w:ascii="Times New Roman" w:hAnsi="Times New Roman"/>
          <w:sz w:val="24"/>
          <w:szCs w:val="24"/>
          <w:lang w:val="en-CA"/>
        </w:rPr>
        <w:t xml:space="preserve">the early years of </w:t>
      </w:r>
      <w:r w:rsidRPr="006A45F3">
        <w:rPr>
          <w:rFonts w:ascii="Times New Roman" w:hAnsi="Times New Roman"/>
          <w:sz w:val="24"/>
          <w:szCs w:val="24"/>
          <w:lang w:val="en-CA"/>
        </w:rPr>
        <w:t xml:space="preserve">primary school, and </w:t>
      </w:r>
      <w:r w:rsidR="005A31FE" w:rsidRPr="006A45F3">
        <w:rPr>
          <w:rFonts w:ascii="Times New Roman" w:hAnsi="Times New Roman"/>
          <w:sz w:val="24"/>
          <w:szCs w:val="24"/>
          <w:lang w:val="en-CA"/>
        </w:rPr>
        <w:t xml:space="preserve">may </w:t>
      </w:r>
      <w:r w:rsidRPr="006A45F3">
        <w:rPr>
          <w:rFonts w:ascii="Times New Roman" w:hAnsi="Times New Roman"/>
          <w:sz w:val="24"/>
          <w:szCs w:val="24"/>
          <w:lang w:val="en-CA"/>
        </w:rPr>
        <w:t xml:space="preserve">only be relevant to that school </w:t>
      </w:r>
      <w:r w:rsidRPr="006A45F3">
        <w:rPr>
          <w:rFonts w:ascii="Times New Roman" w:hAnsi="Times New Roman"/>
          <w:sz w:val="24"/>
          <w:szCs w:val="24"/>
          <w:lang w:val="en-CA"/>
        </w:rPr>
        <w:lastRenderedPageBreak/>
        <w:t>period.</w:t>
      </w:r>
      <w:r w:rsidR="00563FB9">
        <w:rPr>
          <w:rFonts w:ascii="Times New Roman" w:hAnsi="Times New Roman"/>
          <w:sz w:val="24"/>
          <w:szCs w:val="24"/>
          <w:lang w:val="en-CA"/>
        </w:rPr>
        <w:t>Third, t</w:t>
      </w:r>
      <w:r w:rsidR="002E6673" w:rsidRPr="006A45F3">
        <w:rPr>
          <w:rFonts w:ascii="Times New Roman" w:hAnsi="Times New Roman"/>
          <w:sz w:val="24"/>
          <w:szCs w:val="24"/>
          <w:lang w:val="en-CA"/>
        </w:rPr>
        <w:t>he present study defined intrinsic motivation as a combination of interest and enjoyment. However, enjoyment may also be seen as part of academic interest (Krapp, S</w:t>
      </w:r>
      <w:r w:rsidR="004B5154">
        <w:rPr>
          <w:rFonts w:ascii="Times New Roman" w:hAnsi="Times New Roman"/>
          <w:sz w:val="24"/>
          <w:szCs w:val="24"/>
          <w:lang w:val="en-CA"/>
        </w:rPr>
        <w:t>chiefele, &amp;Winteler, 1992).I</w:t>
      </w:r>
      <w:r w:rsidR="002E6673" w:rsidRPr="006A45F3">
        <w:rPr>
          <w:rFonts w:ascii="Times New Roman" w:hAnsi="Times New Roman"/>
          <w:sz w:val="24"/>
          <w:szCs w:val="24"/>
          <w:lang w:val="en-CA"/>
        </w:rPr>
        <w:t xml:space="preserve">t would have been relevant to distinguish academic interest from intrinsic motivation. Unfortunately, the focused nature of the motivation scale did not allow this distinction. </w:t>
      </w:r>
      <w:r w:rsidR="00A45DBB" w:rsidRPr="006A45F3">
        <w:rPr>
          <w:rFonts w:ascii="Times New Roman" w:hAnsi="Times New Roman"/>
          <w:sz w:val="24"/>
          <w:szCs w:val="24"/>
          <w:lang w:val="en-CA"/>
        </w:rPr>
        <w:t>Finally</w:t>
      </w:r>
      <w:r w:rsidR="0095520D" w:rsidRPr="006A45F3">
        <w:rPr>
          <w:rFonts w:ascii="Times New Roman" w:hAnsi="Times New Roman"/>
          <w:sz w:val="24"/>
          <w:szCs w:val="24"/>
          <w:lang w:val="en-CA"/>
        </w:rPr>
        <w:t xml:space="preserve">, </w:t>
      </w:r>
      <w:r w:rsidR="00A45DBB" w:rsidRPr="006A45F3">
        <w:rPr>
          <w:rFonts w:ascii="Times New Roman" w:hAnsi="Times New Roman"/>
          <w:sz w:val="24"/>
          <w:szCs w:val="24"/>
          <w:lang w:val="en-CA"/>
        </w:rPr>
        <w:t xml:space="preserve">the </w:t>
      </w:r>
      <w:r w:rsidR="00CC2DE4" w:rsidRPr="006A45F3">
        <w:rPr>
          <w:rFonts w:ascii="Times New Roman" w:hAnsi="Times New Roman"/>
          <w:sz w:val="24"/>
          <w:szCs w:val="24"/>
          <w:lang w:val="en-CA"/>
        </w:rPr>
        <w:t xml:space="preserve">statistical fit comparison </w:t>
      </w:r>
      <w:r w:rsidR="00A45DBB" w:rsidRPr="006A45F3">
        <w:rPr>
          <w:rFonts w:ascii="Times New Roman" w:hAnsi="Times New Roman"/>
          <w:sz w:val="24"/>
          <w:szCs w:val="24"/>
          <w:lang w:val="en-CA"/>
        </w:rPr>
        <w:t>between the non-constrained and the constrained cross-lagged models was based</w:t>
      </w:r>
      <w:r w:rsidR="00C312BA" w:rsidRPr="006A45F3">
        <w:rPr>
          <w:rFonts w:ascii="Times New Roman" w:hAnsi="Times New Roman"/>
          <w:sz w:val="24"/>
          <w:szCs w:val="24"/>
          <w:lang w:val="en-CA"/>
        </w:rPr>
        <w:t xml:space="preserve"> on the chi-square goodness-of-fit. </w:t>
      </w:r>
      <w:r w:rsidR="00820A50" w:rsidRPr="006A45F3">
        <w:rPr>
          <w:rFonts w:ascii="Times New Roman" w:hAnsi="Times New Roman"/>
          <w:sz w:val="24"/>
          <w:szCs w:val="24"/>
          <w:lang w:val="en-CA"/>
        </w:rPr>
        <w:t xml:space="preserve">This statistical index </w:t>
      </w:r>
      <w:r w:rsidR="005A31FE" w:rsidRPr="006A45F3">
        <w:rPr>
          <w:rFonts w:ascii="Times New Roman" w:hAnsi="Times New Roman"/>
          <w:sz w:val="24"/>
          <w:szCs w:val="24"/>
          <w:lang w:val="en-CA"/>
        </w:rPr>
        <w:t>is sensitive to</w:t>
      </w:r>
      <w:r w:rsidR="00820A50" w:rsidRPr="006A45F3">
        <w:rPr>
          <w:rFonts w:ascii="Times New Roman" w:hAnsi="Times New Roman"/>
          <w:sz w:val="24"/>
          <w:szCs w:val="24"/>
          <w:lang w:val="en-CA"/>
        </w:rPr>
        <w:t xml:space="preserve"> sample sizes (see Bentler&amp;Bonett, 1980), </w:t>
      </w:r>
      <w:r w:rsidR="005A31FE" w:rsidRPr="006A45F3">
        <w:rPr>
          <w:rFonts w:ascii="Times New Roman" w:hAnsi="Times New Roman"/>
          <w:sz w:val="24"/>
          <w:szCs w:val="24"/>
          <w:lang w:val="en-CA"/>
        </w:rPr>
        <w:t xml:space="preserve">so that </w:t>
      </w:r>
      <w:r w:rsidR="00F14ED1" w:rsidRPr="006A45F3">
        <w:rPr>
          <w:rFonts w:ascii="Times New Roman" w:hAnsi="Times New Roman"/>
          <w:sz w:val="24"/>
          <w:szCs w:val="24"/>
          <w:lang w:val="en-CA"/>
        </w:rPr>
        <w:t xml:space="preserve">the </w:t>
      </w:r>
      <w:r w:rsidR="005A31FE" w:rsidRPr="006A45F3">
        <w:rPr>
          <w:rFonts w:ascii="Times New Roman" w:hAnsi="Times New Roman"/>
          <w:sz w:val="24"/>
          <w:szCs w:val="24"/>
          <w:lang w:val="en-CA"/>
        </w:rPr>
        <w:t xml:space="preserve">fit </w:t>
      </w:r>
      <w:r w:rsidR="00F14ED1" w:rsidRPr="006A45F3">
        <w:rPr>
          <w:rFonts w:ascii="Times New Roman" w:hAnsi="Times New Roman"/>
          <w:sz w:val="24"/>
          <w:szCs w:val="24"/>
          <w:lang w:val="en-CA"/>
        </w:rPr>
        <w:t>deterioration of the constrained model</w:t>
      </w:r>
      <w:r w:rsidR="00CA01C7" w:rsidRPr="006A45F3">
        <w:rPr>
          <w:rFonts w:ascii="Times New Roman" w:hAnsi="Times New Roman"/>
          <w:sz w:val="24"/>
          <w:szCs w:val="24"/>
          <w:lang w:val="en-CA"/>
        </w:rPr>
        <w:t xml:space="preserve">,in comparison to the non-constrained model, </w:t>
      </w:r>
      <w:r w:rsidR="00F14ED1" w:rsidRPr="006A45F3">
        <w:rPr>
          <w:rFonts w:ascii="Times New Roman" w:hAnsi="Times New Roman"/>
          <w:sz w:val="24"/>
          <w:szCs w:val="24"/>
          <w:lang w:val="en-CA"/>
        </w:rPr>
        <w:t xml:space="preserve">could </w:t>
      </w:r>
      <w:r w:rsidR="005B7AEB" w:rsidRPr="006A45F3">
        <w:rPr>
          <w:rFonts w:ascii="Times New Roman" w:hAnsi="Times New Roman"/>
          <w:sz w:val="24"/>
          <w:szCs w:val="24"/>
          <w:lang w:val="en-CA"/>
        </w:rPr>
        <w:t>partl</w:t>
      </w:r>
      <w:r w:rsidR="00CA01C7" w:rsidRPr="006A45F3">
        <w:rPr>
          <w:rFonts w:ascii="Times New Roman" w:hAnsi="Times New Roman"/>
          <w:sz w:val="24"/>
          <w:szCs w:val="24"/>
          <w:lang w:val="en-CA"/>
        </w:rPr>
        <w:t xml:space="preserve">y be a consequence of the </w:t>
      </w:r>
      <w:r w:rsidR="00F14ED1" w:rsidRPr="006A45F3">
        <w:rPr>
          <w:rFonts w:ascii="Times New Roman" w:hAnsi="Times New Roman"/>
          <w:sz w:val="24"/>
          <w:szCs w:val="24"/>
          <w:lang w:val="en-CA"/>
        </w:rPr>
        <w:t>sample size</w:t>
      </w:r>
      <w:r w:rsidR="0095520D" w:rsidRPr="006A45F3">
        <w:rPr>
          <w:rFonts w:ascii="Times New Roman" w:hAnsi="Times New Roman"/>
          <w:sz w:val="24"/>
          <w:szCs w:val="24"/>
          <w:lang w:val="en-CA"/>
        </w:rPr>
        <w:t>.</w:t>
      </w:r>
    </w:p>
    <w:p w:rsidR="00F60B99" w:rsidRPr="006A45F3" w:rsidRDefault="008E5CA5" w:rsidP="008E5CA5">
      <w:pPr>
        <w:widowControl w:val="0"/>
        <w:autoSpaceDE w:val="0"/>
        <w:autoSpaceDN w:val="0"/>
        <w:adjustRightInd w:val="0"/>
        <w:spacing w:after="0" w:line="480" w:lineRule="auto"/>
        <w:ind w:firstLine="708"/>
        <w:rPr>
          <w:rFonts w:ascii="Times New Roman" w:hAnsi="Times New Roman"/>
          <w:sz w:val="24"/>
          <w:szCs w:val="24"/>
          <w:lang w:val="en-US" w:eastAsia="en-GB"/>
        </w:rPr>
      </w:pPr>
      <w:r w:rsidRPr="006A45F3">
        <w:rPr>
          <w:rFonts w:ascii="Times New Roman" w:hAnsi="Times New Roman"/>
          <w:sz w:val="24"/>
          <w:szCs w:val="24"/>
          <w:lang w:val="en-US" w:eastAsia="en-GB"/>
        </w:rPr>
        <w:t xml:space="preserve">These limitations notwithstanding, </w:t>
      </w:r>
      <w:r w:rsidRPr="006A45F3">
        <w:rPr>
          <w:rFonts w:ascii="Times New Roman" w:hAnsi="Times New Roman"/>
          <w:bCs/>
          <w:sz w:val="24"/>
          <w:szCs w:val="24"/>
          <w:lang w:val="en-CA"/>
        </w:rPr>
        <w:t xml:space="preserve">this study convincingly showed that contrary </w:t>
      </w:r>
      <w:r w:rsidR="00DA13E9" w:rsidRPr="006A45F3">
        <w:rPr>
          <w:rFonts w:ascii="Times New Roman" w:hAnsi="Times New Roman"/>
          <w:bCs/>
          <w:sz w:val="24"/>
          <w:szCs w:val="24"/>
          <w:lang w:val="en-CA"/>
        </w:rPr>
        <w:t>to the hypothesis that intrinsic motivation drives achievement or that motivation and achievement entertain reciprocal influences over time</w:t>
      </w:r>
      <w:r w:rsidRPr="006A45F3">
        <w:rPr>
          <w:rFonts w:ascii="Times New Roman" w:hAnsi="Times New Roman"/>
          <w:bCs/>
          <w:sz w:val="24"/>
          <w:szCs w:val="24"/>
          <w:lang w:val="en-CA"/>
        </w:rPr>
        <w:t xml:space="preserve">, it is rather </w:t>
      </w:r>
      <w:r w:rsidR="00DA13E9" w:rsidRPr="006A45F3">
        <w:rPr>
          <w:rFonts w:ascii="Times New Roman" w:hAnsi="Times New Roman"/>
          <w:sz w:val="24"/>
          <w:szCs w:val="24"/>
          <w:lang w:val="en-US" w:eastAsia="en-GB"/>
        </w:rPr>
        <w:t xml:space="preserve">achievement </w:t>
      </w:r>
      <w:r w:rsidRPr="006A45F3">
        <w:rPr>
          <w:rFonts w:ascii="Times New Roman" w:hAnsi="Times New Roman"/>
          <w:sz w:val="24"/>
          <w:szCs w:val="24"/>
          <w:lang w:val="en-US" w:eastAsia="en-GB"/>
        </w:rPr>
        <w:t xml:space="preserve">that predicts </w:t>
      </w:r>
      <w:r w:rsidR="00A14DDC" w:rsidRPr="006A45F3">
        <w:rPr>
          <w:rFonts w:ascii="Times New Roman" w:hAnsi="Times New Roman"/>
          <w:sz w:val="24"/>
          <w:szCs w:val="24"/>
          <w:lang w:val="en-US" w:eastAsia="en-GB"/>
        </w:rPr>
        <w:t xml:space="preserve">later </w:t>
      </w:r>
      <w:r w:rsidRPr="006A45F3">
        <w:rPr>
          <w:rFonts w:ascii="Times New Roman" w:hAnsi="Times New Roman"/>
          <w:sz w:val="24"/>
          <w:szCs w:val="24"/>
          <w:lang w:val="en-US" w:eastAsia="en-GB"/>
        </w:rPr>
        <w:t>intrinsic motivation in mathematics during the primary school years</w:t>
      </w:r>
      <w:r w:rsidRPr="006A45F3">
        <w:rPr>
          <w:rFonts w:ascii="Times New Roman" w:eastAsia="Times New Roman" w:hAnsi="Times New Roman"/>
          <w:color w:val="000000"/>
          <w:sz w:val="24"/>
          <w:szCs w:val="24"/>
          <w:shd w:val="clear" w:color="auto" w:fill="FFFFFF"/>
          <w:lang w:val="en-GB" w:eastAsia="en-US"/>
        </w:rPr>
        <w:t xml:space="preserve">. </w:t>
      </w:r>
      <w:r w:rsidR="00CC3F3A" w:rsidRPr="006A45F3">
        <w:rPr>
          <w:rFonts w:ascii="Times New Roman" w:hAnsi="Times New Roman"/>
          <w:sz w:val="24"/>
          <w:szCs w:val="24"/>
          <w:lang w:val="en-US" w:eastAsia="en-GB"/>
        </w:rPr>
        <w:t xml:space="preserve">The results also provide a consistent pattern across gender, and thus </w:t>
      </w:r>
      <w:r w:rsidR="00CC3F3A" w:rsidRPr="006A45F3">
        <w:rPr>
          <w:rFonts w:ascii="Times New Roman" w:eastAsia="Times New Roman" w:hAnsi="Times New Roman"/>
          <w:color w:val="000000"/>
          <w:sz w:val="24"/>
          <w:szCs w:val="24"/>
          <w:shd w:val="clear" w:color="auto" w:fill="FFFFFF"/>
          <w:lang w:val="en-GB" w:eastAsia="en-US"/>
        </w:rPr>
        <w:t>warrant greater confidence in their generalizability and replicable nature for this time period.</w:t>
      </w:r>
    </w:p>
    <w:p w:rsidR="0013457B" w:rsidRPr="006A45F3" w:rsidRDefault="0013457B" w:rsidP="00814FE1">
      <w:pPr>
        <w:spacing w:after="0" w:line="480" w:lineRule="auto"/>
        <w:jc w:val="center"/>
        <w:rPr>
          <w:rFonts w:ascii="Times New Roman" w:hAnsi="Times New Roman"/>
          <w:b/>
          <w:sz w:val="24"/>
          <w:szCs w:val="24"/>
          <w:lang w:val="en-CA"/>
        </w:rPr>
      </w:pPr>
      <w:r w:rsidRPr="006A45F3">
        <w:rPr>
          <w:rFonts w:ascii="Times New Roman" w:hAnsi="Times New Roman"/>
          <w:b/>
          <w:sz w:val="24"/>
          <w:szCs w:val="24"/>
          <w:lang w:val="en-CA"/>
        </w:rPr>
        <w:t>References</w:t>
      </w:r>
    </w:p>
    <w:p w:rsidR="00867EFE" w:rsidRPr="006A45F3" w:rsidRDefault="003B0464" w:rsidP="00867EFE">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CA"/>
        </w:rPr>
        <w:t>Areepattamannil</w:t>
      </w:r>
      <w:r w:rsidRPr="006A45F3">
        <w:rPr>
          <w:rFonts w:ascii="Times New Roman" w:eastAsia="Times New Roman" w:hAnsi="Times New Roman"/>
          <w:sz w:val="24"/>
          <w:szCs w:val="24"/>
          <w:lang w:val="en-US"/>
        </w:rPr>
        <w:t>, S., Freeman, J. G., &amp; Klinger, D. A. (2011).</w:t>
      </w:r>
      <w:r w:rsidRPr="006A45F3">
        <w:rPr>
          <w:rFonts w:ascii="Times New Roman" w:hAnsi="Times New Roman"/>
          <w:color w:val="131413"/>
          <w:sz w:val="24"/>
          <w:szCs w:val="24"/>
          <w:lang w:val="en-US" w:eastAsia="en-GB"/>
        </w:rPr>
        <w:t xml:space="preserve">Intrinsic motivation, extrinsic </w:t>
      </w:r>
      <w:r w:rsidRPr="006A45F3">
        <w:rPr>
          <w:rFonts w:ascii="Times New Roman" w:hAnsi="Times New Roman"/>
          <w:sz w:val="24"/>
          <w:szCs w:val="24"/>
          <w:lang w:val="en-US" w:eastAsia="en-GB"/>
        </w:rPr>
        <w:t xml:space="preserve">motivation, and </w:t>
      </w:r>
    </w:p>
    <w:p w:rsidR="003B0464" w:rsidRPr="006A45F3" w:rsidRDefault="003B0464" w:rsidP="00867EFE">
      <w:pPr>
        <w:widowControl w:val="0"/>
        <w:autoSpaceDE w:val="0"/>
        <w:autoSpaceDN w:val="0"/>
        <w:adjustRightInd w:val="0"/>
        <w:spacing w:after="0" w:line="480" w:lineRule="auto"/>
        <w:ind w:left="708"/>
        <w:rPr>
          <w:rFonts w:ascii="Times New Roman" w:hAnsi="Times New Roman"/>
          <w:sz w:val="24"/>
          <w:szCs w:val="24"/>
          <w:lang w:val="en-US" w:eastAsia="en-GB"/>
        </w:rPr>
      </w:pPr>
      <w:r w:rsidRPr="006A45F3">
        <w:rPr>
          <w:rFonts w:ascii="Times New Roman" w:hAnsi="Times New Roman"/>
          <w:sz w:val="24"/>
          <w:szCs w:val="24"/>
          <w:lang w:val="en-US" w:eastAsia="en-GB"/>
        </w:rPr>
        <w:t xml:space="preserve">academic achievement among Indian adolescents in Canada and India. </w:t>
      </w:r>
      <w:r w:rsidRPr="006A45F3">
        <w:rPr>
          <w:rFonts w:ascii="Times New Roman" w:hAnsi="Times New Roman"/>
          <w:i/>
          <w:sz w:val="24"/>
          <w:szCs w:val="24"/>
          <w:lang w:val="en-US" w:eastAsia="en-GB"/>
        </w:rPr>
        <w:t>Social Psychology of Education, 14</w:t>
      </w:r>
      <w:r w:rsidRPr="006A45F3">
        <w:rPr>
          <w:rFonts w:ascii="Times New Roman" w:hAnsi="Times New Roman"/>
          <w:sz w:val="24"/>
          <w:szCs w:val="24"/>
          <w:lang w:val="en-US" w:eastAsia="en-GB"/>
        </w:rPr>
        <w:t>, 427–439.doi: 10.1007/s11218-011-9155-1</w:t>
      </w:r>
    </w:p>
    <w:p w:rsidR="00867EFE" w:rsidRPr="006A45F3" w:rsidRDefault="0013457B" w:rsidP="00867EFE">
      <w:pPr>
        <w:pStyle w:val="a3"/>
        <w:spacing w:before="0" w:beforeAutospacing="0" w:after="0" w:afterAutospacing="0" w:line="480" w:lineRule="auto"/>
        <w:rPr>
          <w:lang w:val="en-CA"/>
        </w:rPr>
      </w:pPr>
      <w:r w:rsidRPr="006A45F3">
        <w:rPr>
          <w:lang w:val="en-US"/>
        </w:rPr>
        <w:t xml:space="preserve">Aunola, K., Leskinen, E., &amp;Nurmi, J.-E. (2006). </w:t>
      </w:r>
      <w:r w:rsidRPr="006A45F3">
        <w:rPr>
          <w:lang w:val="en-CA"/>
        </w:rPr>
        <w:t xml:space="preserve">Developmental dynamics between mathematical performance, task </w:t>
      </w:r>
    </w:p>
    <w:p w:rsidR="003B0464" w:rsidRDefault="0013457B" w:rsidP="00867EFE">
      <w:pPr>
        <w:pStyle w:val="a3"/>
        <w:spacing w:before="0" w:beforeAutospacing="0" w:after="0" w:afterAutospacing="0" w:line="480" w:lineRule="auto"/>
        <w:ind w:left="708"/>
        <w:rPr>
          <w:rStyle w:val="ad"/>
          <w:color w:val="auto"/>
          <w:u w:val="none"/>
          <w:lang w:val="en-CA"/>
        </w:rPr>
      </w:pPr>
      <w:r w:rsidRPr="006A45F3">
        <w:rPr>
          <w:lang w:val="en-CA"/>
        </w:rPr>
        <w:t xml:space="preserve">motivation, and </w:t>
      </w:r>
      <w:r w:rsidR="00867EFE" w:rsidRPr="006A45F3">
        <w:rPr>
          <w:lang w:val="en-CA"/>
        </w:rPr>
        <w:t>t</w:t>
      </w:r>
      <w:r w:rsidRPr="006A45F3">
        <w:rPr>
          <w:lang w:val="en-CA"/>
        </w:rPr>
        <w:t xml:space="preserve">eachers’ goals during the transition to primary school. </w:t>
      </w:r>
      <w:r w:rsidRPr="006A45F3">
        <w:rPr>
          <w:i/>
          <w:lang w:val="en-CA"/>
        </w:rPr>
        <w:t>British Journal of Educational Psychology, 76</w:t>
      </w:r>
      <w:r w:rsidRPr="006A45F3">
        <w:rPr>
          <w:lang w:val="en-CA"/>
        </w:rPr>
        <w:t>, 21-40.doi:</w:t>
      </w:r>
      <w:r w:rsidRPr="006A45F3">
        <w:rPr>
          <w:rStyle w:val="apple-converted-space"/>
          <w:lang w:val="en-CA"/>
        </w:rPr>
        <w:t> </w:t>
      </w:r>
      <w:hyperlink r:id="rId13" w:tgtFrame="_blank" w:history="1">
        <w:r w:rsidRPr="006A45F3">
          <w:rPr>
            <w:rStyle w:val="ad"/>
            <w:color w:val="auto"/>
            <w:u w:val="none"/>
            <w:lang w:val="en-CA"/>
          </w:rPr>
          <w:t>10.1348/000709905X51608</w:t>
        </w:r>
      </w:hyperlink>
    </w:p>
    <w:p w:rsidR="00165980" w:rsidRPr="00825786" w:rsidRDefault="00165980" w:rsidP="00165980">
      <w:pPr>
        <w:spacing w:after="0" w:line="480" w:lineRule="auto"/>
        <w:rPr>
          <w:rFonts w:ascii="Times New Roman" w:eastAsia="Times New Roman" w:hAnsi="Times New Roman"/>
          <w:sz w:val="24"/>
          <w:szCs w:val="24"/>
          <w:lang w:val="en-CA"/>
        </w:rPr>
      </w:pPr>
      <w:r w:rsidRPr="00421581">
        <w:rPr>
          <w:rFonts w:ascii="Times New Roman" w:hAnsi="Times New Roman"/>
          <w:sz w:val="24"/>
          <w:szCs w:val="24"/>
          <w:lang w:val="en-CA"/>
        </w:rPr>
        <w:t xml:space="preserve">Bentler, P. M., &amp;Bonett, D. G. (1980). </w:t>
      </w:r>
      <w:r w:rsidRPr="00825786">
        <w:rPr>
          <w:rFonts w:ascii="Times New Roman" w:eastAsia="Times New Roman" w:hAnsi="Times New Roman"/>
          <w:sz w:val="24"/>
          <w:szCs w:val="24"/>
          <w:lang w:val="en-CA"/>
        </w:rPr>
        <w:t>Significance tests and goodness of fit in the analysis of covariance structures.</w:t>
      </w:r>
    </w:p>
    <w:p w:rsidR="00165980" w:rsidRPr="00421581" w:rsidRDefault="00165980" w:rsidP="00165980">
      <w:pPr>
        <w:spacing w:after="0" w:line="480" w:lineRule="auto"/>
        <w:ind w:firstLine="708"/>
        <w:rPr>
          <w:rStyle w:val="ad"/>
          <w:rFonts w:ascii="Times New Roman" w:eastAsia="Times New Roman" w:hAnsi="Times New Roman"/>
          <w:color w:val="auto"/>
          <w:sz w:val="24"/>
          <w:szCs w:val="24"/>
          <w:u w:val="none"/>
        </w:rPr>
      </w:pPr>
      <w:r w:rsidRPr="00421581">
        <w:rPr>
          <w:rFonts w:ascii="Times New Roman" w:eastAsia="Times New Roman" w:hAnsi="Times New Roman"/>
          <w:i/>
          <w:sz w:val="24"/>
          <w:szCs w:val="24"/>
        </w:rPr>
        <w:t>Psychological Bulletin, 88</w:t>
      </w:r>
      <w:r w:rsidRPr="00421581">
        <w:rPr>
          <w:rFonts w:ascii="Times New Roman" w:eastAsia="Times New Roman" w:hAnsi="Times New Roman"/>
          <w:sz w:val="24"/>
          <w:szCs w:val="24"/>
        </w:rPr>
        <w:t>, 588-606.</w:t>
      </w:r>
      <w:hyperlink r:id="rId14" w:tgtFrame="_blank" w:history="1">
        <w:r>
          <w:rPr>
            <w:rStyle w:val="ad"/>
            <w:rFonts w:ascii="Times New Roman" w:eastAsia="Times New Roman" w:hAnsi="Times New Roman"/>
            <w:color w:val="auto"/>
            <w:sz w:val="24"/>
            <w:szCs w:val="24"/>
            <w:u w:val="none"/>
          </w:rPr>
          <w:t>d</w:t>
        </w:r>
        <w:r w:rsidRPr="00421581">
          <w:rPr>
            <w:rStyle w:val="ad"/>
            <w:rFonts w:ascii="Times New Roman" w:eastAsia="Times New Roman" w:hAnsi="Times New Roman"/>
            <w:color w:val="auto"/>
            <w:sz w:val="24"/>
            <w:szCs w:val="24"/>
            <w:u w:val="none"/>
          </w:rPr>
          <w:t>oi</w:t>
        </w:r>
        <w:r>
          <w:rPr>
            <w:rStyle w:val="ad"/>
            <w:rFonts w:ascii="Times New Roman" w:eastAsia="Times New Roman" w:hAnsi="Times New Roman"/>
            <w:color w:val="auto"/>
            <w:sz w:val="24"/>
            <w:szCs w:val="24"/>
            <w:u w:val="none"/>
          </w:rPr>
          <w:t xml:space="preserve">: </w:t>
        </w:r>
        <w:r w:rsidRPr="00421581">
          <w:rPr>
            <w:rStyle w:val="ad"/>
            <w:rFonts w:ascii="Times New Roman" w:eastAsia="Times New Roman" w:hAnsi="Times New Roman"/>
            <w:color w:val="auto"/>
            <w:sz w:val="24"/>
            <w:szCs w:val="24"/>
            <w:u w:val="none"/>
          </w:rPr>
          <w:t>10.1037/0033-2909.88.3.588</w:t>
        </w:r>
      </w:hyperlink>
    </w:p>
    <w:p w:rsidR="00867EFE" w:rsidRPr="006A45F3" w:rsidRDefault="00830B05" w:rsidP="00867EFE">
      <w:pPr>
        <w:spacing w:after="0" w:line="480" w:lineRule="auto"/>
        <w:rPr>
          <w:rStyle w:val="ad"/>
          <w:rFonts w:ascii="Times New Roman" w:hAnsi="Times New Roman"/>
          <w:color w:val="auto"/>
          <w:sz w:val="24"/>
          <w:szCs w:val="24"/>
          <w:u w:val="none"/>
          <w:lang w:val="en-CA"/>
        </w:rPr>
      </w:pPr>
      <w:r w:rsidRPr="008F03CA">
        <w:rPr>
          <w:rStyle w:val="ad"/>
          <w:rFonts w:ascii="Times New Roman" w:hAnsi="Times New Roman"/>
          <w:color w:val="auto"/>
          <w:sz w:val="24"/>
          <w:szCs w:val="24"/>
          <w:u w:val="none"/>
        </w:rPr>
        <w:t>Boivin, M., Vitaro, F., &amp; Gagnon, C.</w:t>
      </w:r>
      <w:r w:rsidR="00AC39E4" w:rsidRPr="008F03CA">
        <w:rPr>
          <w:rStyle w:val="ad"/>
          <w:rFonts w:ascii="Times New Roman" w:hAnsi="Times New Roman"/>
          <w:color w:val="auto"/>
          <w:sz w:val="24"/>
          <w:szCs w:val="24"/>
          <w:u w:val="none"/>
        </w:rPr>
        <w:t xml:space="preserve"> (1992). </w:t>
      </w:r>
      <w:r w:rsidR="00AC39E4" w:rsidRPr="006A45F3">
        <w:rPr>
          <w:rStyle w:val="ad"/>
          <w:rFonts w:ascii="Times New Roman" w:hAnsi="Times New Roman"/>
          <w:color w:val="auto"/>
          <w:sz w:val="24"/>
          <w:szCs w:val="24"/>
          <w:u w:val="none"/>
          <w:lang w:val="en-CA"/>
        </w:rPr>
        <w:t>A reassessment of the self-perception profile for c</w:t>
      </w:r>
      <w:r w:rsidRPr="006A45F3">
        <w:rPr>
          <w:rStyle w:val="ad"/>
          <w:rFonts w:ascii="Times New Roman" w:hAnsi="Times New Roman"/>
          <w:color w:val="auto"/>
          <w:sz w:val="24"/>
          <w:szCs w:val="24"/>
          <w:u w:val="none"/>
          <w:lang w:val="en-CA"/>
        </w:rPr>
        <w:t xml:space="preserve">hildren: Factor </w:t>
      </w:r>
    </w:p>
    <w:p w:rsidR="00830B05" w:rsidRPr="006A45F3" w:rsidRDefault="00830B05" w:rsidP="00867EFE">
      <w:pPr>
        <w:spacing w:after="0" w:line="480" w:lineRule="auto"/>
        <w:ind w:left="708"/>
        <w:rPr>
          <w:rStyle w:val="ad"/>
          <w:rFonts w:ascii="Times New Roman" w:hAnsi="Times New Roman"/>
          <w:color w:val="auto"/>
          <w:sz w:val="24"/>
          <w:szCs w:val="24"/>
          <w:u w:val="none"/>
          <w:lang w:val="en-CA"/>
        </w:rPr>
      </w:pPr>
      <w:r w:rsidRPr="006A45F3">
        <w:rPr>
          <w:rStyle w:val="ad"/>
          <w:rFonts w:ascii="Times New Roman" w:hAnsi="Times New Roman"/>
          <w:color w:val="auto"/>
          <w:sz w:val="24"/>
          <w:szCs w:val="24"/>
          <w:u w:val="none"/>
          <w:lang w:val="en-CA"/>
        </w:rPr>
        <w:t xml:space="preserve">structure, reliability, and convergent validity of a French version among second through sixth grade children. </w:t>
      </w:r>
      <w:r w:rsidRPr="008F03CA">
        <w:rPr>
          <w:rFonts w:ascii="Times New Roman" w:eastAsia="Times New Roman" w:hAnsi="Times New Roman"/>
          <w:i/>
          <w:color w:val="000000"/>
          <w:sz w:val="24"/>
          <w:szCs w:val="24"/>
          <w:lang w:val="en-CA"/>
        </w:rPr>
        <w:t>International Journal of Behavioral Development, 15</w:t>
      </w:r>
      <w:r w:rsidRPr="008F03CA">
        <w:rPr>
          <w:rFonts w:ascii="Times New Roman" w:eastAsia="Times New Roman" w:hAnsi="Times New Roman"/>
          <w:color w:val="000000"/>
          <w:sz w:val="24"/>
          <w:szCs w:val="24"/>
          <w:lang w:val="en-CA"/>
        </w:rPr>
        <w:t xml:space="preserve">, 275-290.doi:  </w:t>
      </w:r>
      <w:r w:rsidRPr="006A45F3">
        <w:rPr>
          <w:rFonts w:ascii="Times New Roman" w:eastAsia="Times New Roman" w:hAnsi="Times New Roman"/>
          <w:bCs/>
          <w:color w:val="333300"/>
          <w:sz w:val="24"/>
          <w:szCs w:val="24"/>
          <w:shd w:val="clear" w:color="auto" w:fill="FFFFFF"/>
          <w:lang w:val="en-GB" w:eastAsia="en-US"/>
        </w:rPr>
        <w:t>10.1177/016502549201500207</w:t>
      </w:r>
    </w:p>
    <w:p w:rsidR="00867EFE" w:rsidRPr="006A45F3" w:rsidRDefault="0013457B" w:rsidP="00867EFE">
      <w:pPr>
        <w:pStyle w:val="a3"/>
        <w:spacing w:before="0" w:beforeAutospacing="0" w:after="0" w:afterAutospacing="0" w:line="480" w:lineRule="auto"/>
        <w:rPr>
          <w:lang w:val="en-CA"/>
        </w:rPr>
      </w:pPr>
      <w:r w:rsidRPr="006A45F3">
        <w:rPr>
          <w:lang w:val="en-CA"/>
        </w:rPr>
        <w:t xml:space="preserve">Bouffard, T., Marcoux, M.-F., Vezeau, C., &amp;Bordeleau, L. (2003). Changes in self-perceptions of competence and </w:t>
      </w:r>
    </w:p>
    <w:p w:rsidR="006D65AA" w:rsidRPr="006A45F3" w:rsidRDefault="0013457B" w:rsidP="006D0F37">
      <w:pPr>
        <w:pStyle w:val="a3"/>
        <w:spacing w:before="0" w:beforeAutospacing="0" w:after="0" w:afterAutospacing="0" w:line="480" w:lineRule="auto"/>
        <w:ind w:left="708"/>
        <w:rPr>
          <w:rStyle w:val="ad"/>
          <w:rFonts w:eastAsia="Times New Roman"/>
          <w:color w:val="auto"/>
          <w:u w:val="none"/>
          <w:lang w:val="en-US"/>
        </w:rPr>
      </w:pPr>
      <w:r w:rsidRPr="006A45F3">
        <w:rPr>
          <w:lang w:val="en-CA"/>
        </w:rPr>
        <w:lastRenderedPageBreak/>
        <w:t xml:space="preserve">intrinsic motivation among elementary schoolchildren. </w:t>
      </w:r>
      <w:r w:rsidRPr="006A45F3">
        <w:rPr>
          <w:i/>
          <w:lang w:val="en-CA"/>
        </w:rPr>
        <w:t>British Journal of Educational Psychology, 73</w:t>
      </w:r>
      <w:r w:rsidRPr="006A45F3">
        <w:rPr>
          <w:lang w:val="en-CA"/>
        </w:rPr>
        <w:t>, 171</w:t>
      </w:r>
      <w:r w:rsidR="00FF08EC" w:rsidRPr="006A45F3">
        <w:rPr>
          <w:lang w:val="en-CA"/>
        </w:rPr>
        <w:t>-1</w:t>
      </w:r>
      <w:r w:rsidRPr="006A45F3">
        <w:rPr>
          <w:lang w:val="en-CA"/>
        </w:rPr>
        <w:t>86.</w:t>
      </w:r>
      <w:r w:rsidR="0056314B" w:rsidRPr="006A45F3">
        <w:rPr>
          <w:lang w:val="en-CA"/>
        </w:rPr>
        <w:t>doi:</w:t>
      </w:r>
      <w:r w:rsidR="0056314B" w:rsidRPr="006A45F3">
        <w:rPr>
          <w:rStyle w:val="apple-converted-space"/>
          <w:lang w:val="en-CA"/>
        </w:rPr>
        <w:t> </w:t>
      </w:r>
      <w:hyperlink r:id="rId15" w:tgtFrame="_blank" w:history="1">
        <w:r w:rsidR="0056314B" w:rsidRPr="006A45F3">
          <w:rPr>
            <w:rStyle w:val="ad"/>
            <w:color w:val="auto"/>
            <w:u w:val="none"/>
            <w:lang w:val="en-CA"/>
          </w:rPr>
          <w:t>10.1348/00070990360626921</w:t>
        </w:r>
      </w:hyperlink>
    </w:p>
    <w:p w:rsidR="00867EFE" w:rsidRPr="00825786" w:rsidRDefault="004D6A8C" w:rsidP="00AC39E4">
      <w:pPr>
        <w:spacing w:after="0" w:line="480" w:lineRule="auto"/>
        <w:rPr>
          <w:rFonts w:ascii="Times New Roman" w:hAnsi="Times New Roman"/>
          <w:sz w:val="24"/>
          <w:szCs w:val="24"/>
          <w:lang w:val="en-CA"/>
        </w:rPr>
      </w:pPr>
      <w:r w:rsidRPr="006A45F3">
        <w:rPr>
          <w:rFonts w:ascii="Times New Roman" w:hAnsi="Times New Roman"/>
          <w:sz w:val="24"/>
          <w:szCs w:val="24"/>
          <w:lang w:val="en-US"/>
        </w:rPr>
        <w:t xml:space="preserve">Canadian Achievement Test, </w:t>
      </w:r>
      <w:r w:rsidRPr="006A45F3">
        <w:rPr>
          <w:rFonts w:ascii="Times New Roman" w:hAnsi="Times New Roman"/>
          <w:i/>
          <w:sz w:val="24"/>
          <w:szCs w:val="24"/>
          <w:lang w:val="en-US"/>
        </w:rPr>
        <w:t>Second Edition</w:t>
      </w:r>
      <w:r w:rsidRPr="006A45F3">
        <w:rPr>
          <w:rFonts w:ascii="Times New Roman" w:hAnsi="Times New Roman"/>
          <w:sz w:val="24"/>
          <w:szCs w:val="24"/>
          <w:lang w:val="en-US"/>
        </w:rPr>
        <w:t xml:space="preserve"> (1992).</w:t>
      </w:r>
      <w:r w:rsidRPr="00825786">
        <w:rPr>
          <w:rFonts w:ascii="Times New Roman" w:hAnsi="Times New Roman"/>
          <w:sz w:val="24"/>
          <w:szCs w:val="24"/>
          <w:lang w:val="en-CA"/>
        </w:rPr>
        <w:t xml:space="preserve">Canadian Test Center. </w:t>
      </w:r>
      <w:r w:rsidR="00B9513A" w:rsidRPr="00825786">
        <w:rPr>
          <w:rFonts w:ascii="Times New Roman" w:hAnsi="Times New Roman"/>
          <w:sz w:val="24"/>
          <w:szCs w:val="24"/>
          <w:lang w:val="en-CA"/>
        </w:rPr>
        <w:t>Retrieved from</w:t>
      </w:r>
    </w:p>
    <w:p w:rsidR="004D6A8C" w:rsidRPr="00825786" w:rsidRDefault="00177C41" w:rsidP="00AC39E4">
      <w:pPr>
        <w:spacing w:after="0" w:line="480" w:lineRule="auto"/>
        <w:ind w:firstLine="708"/>
        <w:rPr>
          <w:rStyle w:val="ad"/>
          <w:rFonts w:ascii="Times New Roman" w:hAnsi="Times New Roman"/>
          <w:color w:val="auto"/>
          <w:sz w:val="24"/>
          <w:szCs w:val="24"/>
          <w:u w:val="none"/>
          <w:lang w:val="en-CA"/>
        </w:rPr>
      </w:pPr>
      <w:hyperlink r:id="rId16" w:history="1">
        <w:r w:rsidR="004D6A8C" w:rsidRPr="00825786">
          <w:rPr>
            <w:rStyle w:val="ad"/>
            <w:rFonts w:ascii="Times New Roman" w:hAnsi="Times New Roman"/>
            <w:color w:val="auto"/>
            <w:sz w:val="24"/>
            <w:szCs w:val="24"/>
            <w:u w:val="none"/>
            <w:lang w:val="en-CA"/>
          </w:rPr>
          <w:t>http://www.canadiantestcentre.com/</w:t>
        </w:r>
      </w:hyperlink>
    </w:p>
    <w:p w:rsidR="00AC39E4" w:rsidRPr="006A45F3" w:rsidRDefault="003837E3" w:rsidP="00AC39E4">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US" w:eastAsia="en-GB"/>
        </w:rPr>
        <w:t xml:space="preserve">Cerasoli, C. P., Nicklin, J. M., &amp; Ford, M. T. (2014). Intrinsic </w:t>
      </w:r>
      <w:r w:rsidR="00AC39E4" w:rsidRPr="006A45F3">
        <w:rPr>
          <w:rFonts w:ascii="Times New Roman" w:hAnsi="Times New Roman"/>
          <w:sz w:val="24"/>
          <w:szCs w:val="24"/>
          <w:lang w:val="en-US" w:eastAsia="en-GB"/>
        </w:rPr>
        <w:t>m</w:t>
      </w:r>
      <w:r w:rsidRPr="006A45F3">
        <w:rPr>
          <w:rFonts w:ascii="Times New Roman" w:hAnsi="Times New Roman"/>
          <w:sz w:val="24"/>
          <w:szCs w:val="24"/>
          <w:lang w:val="en-US" w:eastAsia="en-GB"/>
        </w:rPr>
        <w:t>otivation and</w:t>
      </w:r>
      <w:r w:rsidR="00AC39E4" w:rsidRPr="006A45F3">
        <w:rPr>
          <w:rFonts w:ascii="Times New Roman" w:hAnsi="Times New Roman"/>
          <w:sz w:val="24"/>
          <w:szCs w:val="24"/>
          <w:lang w:val="en-US" w:eastAsia="en-GB"/>
        </w:rPr>
        <w:t xml:space="preserve"> extrinsic incentives jointly predict </w:t>
      </w:r>
    </w:p>
    <w:p w:rsidR="003837E3" w:rsidRPr="006A45F3" w:rsidRDefault="00AC39E4" w:rsidP="00AC39E4">
      <w:pPr>
        <w:widowControl w:val="0"/>
        <w:autoSpaceDE w:val="0"/>
        <w:autoSpaceDN w:val="0"/>
        <w:adjustRightInd w:val="0"/>
        <w:spacing w:after="0" w:line="480" w:lineRule="auto"/>
        <w:ind w:left="708"/>
        <w:rPr>
          <w:rFonts w:ascii="Times New Roman" w:hAnsi="Times New Roman"/>
          <w:sz w:val="24"/>
          <w:szCs w:val="24"/>
          <w:lang w:val="en-US" w:eastAsia="en-GB"/>
        </w:rPr>
      </w:pPr>
      <w:r w:rsidRPr="006A45F3">
        <w:rPr>
          <w:rFonts w:ascii="Times New Roman" w:hAnsi="Times New Roman"/>
          <w:sz w:val="24"/>
          <w:szCs w:val="24"/>
          <w:lang w:val="en-US" w:eastAsia="en-GB"/>
        </w:rPr>
        <w:t>performance: A 40-year meta-a</w:t>
      </w:r>
      <w:r w:rsidR="003837E3" w:rsidRPr="006A45F3">
        <w:rPr>
          <w:rFonts w:ascii="Times New Roman" w:hAnsi="Times New Roman"/>
          <w:sz w:val="24"/>
          <w:szCs w:val="24"/>
          <w:lang w:val="en-US" w:eastAsia="en-GB"/>
        </w:rPr>
        <w:t xml:space="preserve">nalysis. </w:t>
      </w:r>
      <w:r w:rsidR="003837E3" w:rsidRPr="006A45F3">
        <w:rPr>
          <w:rFonts w:ascii="Times New Roman" w:hAnsi="Times New Roman"/>
          <w:i/>
          <w:sz w:val="24"/>
          <w:szCs w:val="24"/>
          <w:lang w:val="en-US" w:eastAsia="en-GB"/>
        </w:rPr>
        <w:t>PsychologicalBulletin.</w:t>
      </w:r>
      <w:r w:rsidR="003837E3" w:rsidRPr="006A45F3">
        <w:rPr>
          <w:rFonts w:ascii="Times New Roman" w:hAnsi="Times New Roman"/>
          <w:sz w:val="24"/>
          <w:szCs w:val="24"/>
          <w:lang w:val="en-US" w:eastAsia="en-GB"/>
        </w:rPr>
        <w:t xml:space="preserve"> Advance online publication. http://dx.doi.org/10.1037/a0035661</w:t>
      </w:r>
    </w:p>
    <w:p w:rsidR="00867EFE" w:rsidRPr="006A45F3" w:rsidRDefault="0013457B" w:rsidP="00AC39E4">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Cleary, T., &amp; Chen, P. (2009).Self-regulation, motivation, and math achievement in middle school: variations across </w:t>
      </w:r>
    </w:p>
    <w:p w:rsidR="0013457B" w:rsidRPr="006A45F3" w:rsidRDefault="0013457B" w:rsidP="00AC39E4">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 xml:space="preserve">grade level and math context. </w:t>
      </w:r>
      <w:r w:rsidRPr="006A45F3">
        <w:rPr>
          <w:rFonts w:ascii="Times New Roman" w:hAnsi="Times New Roman"/>
          <w:i/>
          <w:sz w:val="24"/>
          <w:szCs w:val="24"/>
          <w:lang w:val="en-CA"/>
        </w:rPr>
        <w:t>Journal of school psychology, 47</w:t>
      </w:r>
      <w:r w:rsidRPr="006A45F3">
        <w:rPr>
          <w:rFonts w:ascii="Times New Roman" w:hAnsi="Times New Roman"/>
          <w:sz w:val="24"/>
          <w:szCs w:val="24"/>
          <w:lang w:val="en-CA"/>
        </w:rPr>
        <w:t>, 291-314. doi:10.1016/j.jsp.2009.04.002</w:t>
      </w:r>
    </w:p>
    <w:p w:rsidR="00867EFE" w:rsidRPr="006A45F3" w:rsidRDefault="00DD328B" w:rsidP="00AC39E4">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Cordova, D., &amp;Lepper, M. R. (1996). Intrinsic motivation and the process of learning: Beneficial effects of </w:t>
      </w:r>
    </w:p>
    <w:p w:rsidR="0055081C" w:rsidRPr="006A45F3" w:rsidRDefault="00DD328B" w:rsidP="00867EFE">
      <w:pPr>
        <w:spacing w:after="0" w:line="480" w:lineRule="auto"/>
        <w:ind w:left="708"/>
        <w:rPr>
          <w:rFonts w:ascii="Times New Roman" w:hAnsi="Times New Roman"/>
          <w:sz w:val="24"/>
          <w:szCs w:val="24"/>
          <w:lang w:val="en-CA"/>
        </w:rPr>
      </w:pPr>
      <w:r w:rsidRPr="006A45F3">
        <w:rPr>
          <w:rFonts w:ascii="Times New Roman" w:hAnsi="Times New Roman"/>
          <w:sz w:val="24"/>
          <w:szCs w:val="24"/>
          <w:lang w:val="en-CA"/>
        </w:rPr>
        <w:t xml:space="preserve">contextualization, personalization, and choice. </w:t>
      </w:r>
      <w:r w:rsidRPr="006A45F3">
        <w:rPr>
          <w:rFonts w:ascii="Times New Roman" w:hAnsi="Times New Roman"/>
          <w:i/>
          <w:sz w:val="24"/>
          <w:szCs w:val="24"/>
          <w:lang w:val="en-CA"/>
        </w:rPr>
        <w:t>Journal of Educational Psychology, 88</w:t>
      </w:r>
      <w:r w:rsidRPr="006A45F3">
        <w:rPr>
          <w:rFonts w:ascii="Times New Roman" w:hAnsi="Times New Roman"/>
          <w:sz w:val="24"/>
          <w:szCs w:val="24"/>
          <w:lang w:val="en-CA"/>
        </w:rPr>
        <w:t>, 715–730.</w:t>
      </w:r>
      <w:r w:rsidR="0055081C" w:rsidRPr="006A45F3">
        <w:rPr>
          <w:rFonts w:ascii="Times New Roman" w:eastAsia="Times New Roman" w:hAnsi="Times New Roman"/>
          <w:sz w:val="24"/>
          <w:szCs w:val="24"/>
          <w:lang w:val="en-US"/>
        </w:rPr>
        <w:t>doi:</w:t>
      </w:r>
      <w:r w:rsidR="0055081C" w:rsidRPr="006A45F3">
        <w:rPr>
          <w:rStyle w:val="apple-converted-space"/>
          <w:rFonts w:ascii="Times New Roman" w:eastAsia="Times New Roman" w:hAnsi="Times New Roman"/>
          <w:sz w:val="24"/>
          <w:szCs w:val="24"/>
          <w:lang w:val="en-US"/>
        </w:rPr>
        <w:t> </w:t>
      </w:r>
      <w:hyperlink r:id="rId17" w:tgtFrame="_blank" w:history="1">
        <w:r w:rsidR="0055081C" w:rsidRPr="006A45F3">
          <w:rPr>
            <w:rStyle w:val="ad"/>
            <w:rFonts w:ascii="Times New Roman" w:eastAsia="Times New Roman" w:hAnsi="Times New Roman"/>
            <w:color w:val="auto"/>
            <w:sz w:val="24"/>
            <w:szCs w:val="24"/>
            <w:u w:val="none"/>
            <w:lang w:val="en-US"/>
          </w:rPr>
          <w:t>10.1037/0022-0663.88.4.715</w:t>
        </w:r>
      </w:hyperlink>
    </w:p>
    <w:p w:rsidR="00867EFE" w:rsidRPr="006A45F3" w:rsidRDefault="0097606C" w:rsidP="00867EFE">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CA"/>
        </w:rPr>
        <w:t>Corpus</w:t>
      </w:r>
      <w:r w:rsidRPr="006A45F3">
        <w:rPr>
          <w:rFonts w:ascii="Times New Roman" w:hAnsi="Times New Roman"/>
          <w:sz w:val="24"/>
          <w:szCs w:val="24"/>
          <w:lang w:val="en-US" w:eastAsia="en-GB"/>
        </w:rPr>
        <w:t>Henderlong,</w:t>
      </w:r>
      <w:r w:rsidR="008444D3" w:rsidRPr="006A45F3">
        <w:rPr>
          <w:rFonts w:ascii="Times New Roman" w:hAnsi="Times New Roman"/>
          <w:sz w:val="24"/>
          <w:szCs w:val="24"/>
          <w:lang w:val="en-CA"/>
        </w:rPr>
        <w:t xml:space="preserve"> J., </w:t>
      </w:r>
      <w:r w:rsidRPr="006A45F3">
        <w:rPr>
          <w:rFonts w:ascii="Times New Roman" w:hAnsi="Times New Roman"/>
          <w:sz w:val="24"/>
          <w:szCs w:val="24"/>
          <w:lang w:val="en-US" w:eastAsia="en-GB"/>
        </w:rPr>
        <w:t>McClintic-Gilbert, M. S., &amp;Hayenga, A. O. (2009).</w:t>
      </w:r>
      <w:r w:rsidR="002E664C" w:rsidRPr="006A45F3">
        <w:rPr>
          <w:rFonts w:ascii="Times New Roman" w:hAnsi="Times New Roman"/>
          <w:sz w:val="24"/>
          <w:szCs w:val="24"/>
          <w:lang w:val="en-US" w:eastAsia="en-GB"/>
        </w:rPr>
        <w:t xml:space="preserve">Within-year changes in children’s </w:t>
      </w:r>
    </w:p>
    <w:p w:rsidR="009E3350" w:rsidRPr="006A45F3" w:rsidRDefault="002E664C" w:rsidP="00867EFE">
      <w:pPr>
        <w:widowControl w:val="0"/>
        <w:autoSpaceDE w:val="0"/>
        <w:autoSpaceDN w:val="0"/>
        <w:adjustRightInd w:val="0"/>
        <w:spacing w:after="0" w:line="480" w:lineRule="auto"/>
        <w:ind w:left="708"/>
        <w:rPr>
          <w:rFonts w:ascii="Times New Roman" w:hAnsi="Times New Roman"/>
          <w:sz w:val="24"/>
          <w:szCs w:val="24"/>
          <w:lang w:val="en-US" w:eastAsia="en-GB"/>
        </w:rPr>
      </w:pPr>
      <w:r w:rsidRPr="006A45F3">
        <w:rPr>
          <w:rFonts w:ascii="Times New Roman" w:hAnsi="Times New Roman"/>
          <w:sz w:val="24"/>
          <w:szCs w:val="24"/>
          <w:lang w:val="en-US" w:eastAsia="en-GB"/>
        </w:rPr>
        <w:t xml:space="preserve">intrinsic and extrinsic motivational orientations: Contextual predictors and academic outcomes. </w:t>
      </w:r>
      <w:r w:rsidRPr="006A45F3">
        <w:rPr>
          <w:rFonts w:ascii="Times New Roman" w:hAnsi="Times New Roman"/>
          <w:i/>
          <w:sz w:val="24"/>
          <w:szCs w:val="24"/>
          <w:lang w:val="en-US" w:eastAsia="en-GB"/>
        </w:rPr>
        <w:t>Contemporary Educational Psychology, 34</w:t>
      </w:r>
      <w:r w:rsidRPr="006A45F3">
        <w:rPr>
          <w:rFonts w:ascii="Times New Roman" w:hAnsi="Times New Roman"/>
          <w:sz w:val="24"/>
          <w:szCs w:val="24"/>
          <w:lang w:val="en-US" w:eastAsia="en-GB"/>
        </w:rPr>
        <w:t>, 154–166.</w:t>
      </w:r>
      <w:r w:rsidR="00D06CC7" w:rsidRPr="006A45F3">
        <w:rPr>
          <w:rFonts w:ascii="Times New Roman" w:eastAsia="Times New Roman" w:hAnsi="Times New Roman"/>
          <w:sz w:val="24"/>
          <w:szCs w:val="24"/>
          <w:lang w:val="en-US"/>
        </w:rPr>
        <w:t>doi:</w:t>
      </w:r>
      <w:r w:rsidR="00D06CC7" w:rsidRPr="006A45F3">
        <w:rPr>
          <w:rStyle w:val="apple-converted-space"/>
          <w:rFonts w:ascii="Times New Roman" w:eastAsia="Times New Roman" w:hAnsi="Times New Roman"/>
          <w:sz w:val="24"/>
          <w:szCs w:val="24"/>
          <w:lang w:val="en-US"/>
        </w:rPr>
        <w:t> </w:t>
      </w:r>
      <w:hyperlink r:id="rId18" w:tgtFrame="_blank" w:history="1">
        <w:r w:rsidR="00D06CC7" w:rsidRPr="006A45F3">
          <w:rPr>
            <w:rStyle w:val="ad"/>
            <w:rFonts w:ascii="Times New Roman" w:eastAsia="Times New Roman" w:hAnsi="Times New Roman"/>
            <w:color w:val="auto"/>
            <w:sz w:val="24"/>
            <w:szCs w:val="24"/>
            <w:u w:val="none"/>
            <w:lang w:val="en-US"/>
          </w:rPr>
          <w:t>10.1016/j.cedpsych.2009.01.001</w:t>
        </w:r>
      </w:hyperlink>
    </w:p>
    <w:p w:rsidR="00867EFE" w:rsidRPr="006A45F3" w:rsidRDefault="004E70EE" w:rsidP="00867EFE">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CA"/>
        </w:rPr>
        <w:t>Denissen,</w:t>
      </w:r>
      <w:r w:rsidRPr="006A45F3">
        <w:rPr>
          <w:rFonts w:ascii="Times New Roman" w:hAnsi="Times New Roman"/>
          <w:sz w:val="24"/>
          <w:szCs w:val="24"/>
          <w:lang w:val="en-US" w:eastAsia="en-GB"/>
        </w:rPr>
        <w:t xml:space="preserve"> J. J. A., Zarrett, N.</w:t>
      </w:r>
      <w:r w:rsidR="00AC39E4" w:rsidRPr="006A45F3">
        <w:rPr>
          <w:rFonts w:ascii="Times New Roman" w:hAnsi="Times New Roman"/>
          <w:sz w:val="24"/>
          <w:szCs w:val="24"/>
          <w:lang w:val="en-US" w:eastAsia="en-GB"/>
        </w:rPr>
        <w:t xml:space="preserve"> R., &amp;Eccles, J. S. (2007). I like to do it, I’m able, and I know I a</w:t>
      </w:r>
      <w:r w:rsidRPr="006A45F3">
        <w:rPr>
          <w:rFonts w:ascii="Times New Roman" w:hAnsi="Times New Roman"/>
          <w:sz w:val="24"/>
          <w:szCs w:val="24"/>
          <w:lang w:val="en-US" w:eastAsia="en-GB"/>
        </w:rPr>
        <w:t xml:space="preserve">m: Longitudinal </w:t>
      </w:r>
    </w:p>
    <w:p w:rsidR="004F2C9B" w:rsidRPr="006A45F3" w:rsidRDefault="00AC39E4" w:rsidP="00867EFE">
      <w:pPr>
        <w:widowControl w:val="0"/>
        <w:autoSpaceDE w:val="0"/>
        <w:autoSpaceDN w:val="0"/>
        <w:adjustRightInd w:val="0"/>
        <w:spacing w:after="0" w:line="480" w:lineRule="auto"/>
        <w:ind w:left="708"/>
        <w:rPr>
          <w:rStyle w:val="ad"/>
          <w:rFonts w:ascii="Times New Roman" w:eastAsia="Times New Roman" w:hAnsi="Times New Roman"/>
          <w:color w:val="auto"/>
          <w:sz w:val="24"/>
          <w:szCs w:val="24"/>
          <w:u w:val="none"/>
          <w:lang w:val="en-US"/>
        </w:rPr>
      </w:pPr>
      <w:r w:rsidRPr="006A45F3">
        <w:rPr>
          <w:rFonts w:ascii="Times New Roman" w:hAnsi="Times New Roman"/>
          <w:sz w:val="24"/>
          <w:szCs w:val="24"/>
          <w:lang w:val="en-US" w:eastAsia="en-GB"/>
        </w:rPr>
        <w:t>couplings b</w:t>
      </w:r>
      <w:r w:rsidR="004E70EE" w:rsidRPr="006A45F3">
        <w:rPr>
          <w:rFonts w:ascii="Times New Roman" w:hAnsi="Times New Roman"/>
          <w:sz w:val="24"/>
          <w:szCs w:val="24"/>
          <w:lang w:val="en-US" w:eastAsia="en-GB"/>
        </w:rPr>
        <w:t>e</w:t>
      </w:r>
      <w:r w:rsidRPr="006A45F3">
        <w:rPr>
          <w:rFonts w:ascii="Times New Roman" w:hAnsi="Times New Roman"/>
          <w:sz w:val="24"/>
          <w:szCs w:val="24"/>
          <w:lang w:val="en-US" w:eastAsia="en-GB"/>
        </w:rPr>
        <w:t>tween domain-specific achievement, self-concept, and i</w:t>
      </w:r>
      <w:r w:rsidR="004E70EE" w:rsidRPr="006A45F3">
        <w:rPr>
          <w:rFonts w:ascii="Times New Roman" w:hAnsi="Times New Roman"/>
          <w:sz w:val="24"/>
          <w:szCs w:val="24"/>
          <w:lang w:val="en-US" w:eastAsia="en-GB"/>
        </w:rPr>
        <w:t xml:space="preserve">nterest. </w:t>
      </w:r>
      <w:r w:rsidR="004E70EE" w:rsidRPr="006A45F3">
        <w:rPr>
          <w:rFonts w:ascii="Times New Roman" w:hAnsi="Times New Roman"/>
          <w:i/>
          <w:sz w:val="24"/>
          <w:szCs w:val="24"/>
          <w:lang w:val="en-US" w:eastAsia="en-GB"/>
        </w:rPr>
        <w:t>Child Development, 78</w:t>
      </w:r>
      <w:r w:rsidR="004E70EE" w:rsidRPr="006A45F3">
        <w:rPr>
          <w:rFonts w:ascii="Times New Roman" w:hAnsi="Times New Roman"/>
          <w:sz w:val="24"/>
          <w:szCs w:val="24"/>
          <w:lang w:val="en-US" w:eastAsia="en-GB"/>
        </w:rPr>
        <w:t>, 430-447.</w:t>
      </w:r>
      <w:r w:rsidR="004F2C9B" w:rsidRPr="006A45F3">
        <w:rPr>
          <w:rFonts w:ascii="Times New Roman" w:eastAsia="Times New Roman" w:hAnsi="Times New Roman"/>
          <w:sz w:val="24"/>
          <w:szCs w:val="24"/>
          <w:lang w:val="en-US"/>
        </w:rPr>
        <w:t>doi:</w:t>
      </w:r>
      <w:r w:rsidR="004F2C9B" w:rsidRPr="006A45F3">
        <w:rPr>
          <w:rStyle w:val="apple-converted-space"/>
          <w:rFonts w:ascii="Times New Roman" w:eastAsia="Times New Roman" w:hAnsi="Times New Roman"/>
          <w:sz w:val="24"/>
          <w:szCs w:val="24"/>
          <w:lang w:val="en-US"/>
        </w:rPr>
        <w:t> </w:t>
      </w:r>
      <w:hyperlink r:id="rId19" w:tgtFrame="_blank" w:history="1">
        <w:r w:rsidR="004F2C9B" w:rsidRPr="006A45F3">
          <w:rPr>
            <w:rStyle w:val="ad"/>
            <w:rFonts w:ascii="Times New Roman" w:eastAsia="Times New Roman" w:hAnsi="Times New Roman"/>
            <w:color w:val="auto"/>
            <w:sz w:val="24"/>
            <w:szCs w:val="24"/>
            <w:u w:val="none"/>
            <w:lang w:val="en-US"/>
          </w:rPr>
          <w:t>10.1111/j.1467-8624.2007.01007.x</w:t>
        </w:r>
      </w:hyperlink>
    </w:p>
    <w:p w:rsidR="00E1282A" w:rsidRPr="00825786" w:rsidRDefault="00E1282A" w:rsidP="00E1282A">
      <w:pPr>
        <w:spacing w:after="0" w:line="480" w:lineRule="auto"/>
        <w:rPr>
          <w:rFonts w:ascii="Times New Roman" w:hAnsi="Times New Roman"/>
          <w:sz w:val="24"/>
          <w:szCs w:val="24"/>
          <w:lang w:val="en-CA"/>
        </w:rPr>
      </w:pPr>
      <w:r w:rsidRPr="00825786">
        <w:rPr>
          <w:rFonts w:ascii="Times New Roman" w:hAnsi="Times New Roman"/>
          <w:sz w:val="24"/>
          <w:szCs w:val="24"/>
          <w:lang w:val="en-CA"/>
        </w:rPr>
        <w:t xml:space="preserve">Duncan, G. J., Dowsett, C. J., Claessens, A., Magnuson, K., Huston, A. C., Klebanov, P., … Japel, C. (2007). School </w:t>
      </w:r>
    </w:p>
    <w:p w:rsidR="00E1282A" w:rsidRPr="00825786" w:rsidRDefault="00E1282A" w:rsidP="006A45F3">
      <w:pPr>
        <w:spacing w:after="0" w:line="480" w:lineRule="auto"/>
        <w:ind w:left="708"/>
        <w:rPr>
          <w:rFonts w:ascii="Times New Roman" w:hAnsi="Times New Roman"/>
          <w:sz w:val="24"/>
          <w:szCs w:val="24"/>
          <w:lang w:val="en-CA"/>
        </w:rPr>
      </w:pPr>
      <w:r w:rsidRPr="00825786">
        <w:rPr>
          <w:rFonts w:ascii="Times New Roman" w:hAnsi="Times New Roman"/>
          <w:sz w:val="24"/>
          <w:szCs w:val="24"/>
          <w:lang w:val="en-CA"/>
        </w:rPr>
        <w:t xml:space="preserve">readiness and later achievement. </w:t>
      </w:r>
      <w:r w:rsidRPr="00825786">
        <w:rPr>
          <w:rFonts w:ascii="Times New Roman" w:hAnsi="Times New Roman"/>
          <w:i/>
          <w:sz w:val="24"/>
          <w:szCs w:val="24"/>
          <w:lang w:val="en-CA"/>
        </w:rPr>
        <w:t>Developmental Psychology, 43</w:t>
      </w:r>
      <w:r w:rsidRPr="00825786">
        <w:rPr>
          <w:rFonts w:ascii="Times New Roman" w:hAnsi="Times New Roman"/>
          <w:sz w:val="24"/>
          <w:szCs w:val="24"/>
          <w:lang w:val="en-CA"/>
        </w:rPr>
        <w:t>, 1428</w:t>
      </w:r>
      <w:r w:rsidRPr="00825786">
        <w:rPr>
          <w:rFonts w:ascii="Times New Roman" w:eastAsiaTheme="minorHAnsi" w:hAnsi="Times New Roman"/>
          <w:sz w:val="24"/>
          <w:szCs w:val="24"/>
          <w:lang w:val="en-CA"/>
        </w:rPr>
        <w:t>–</w:t>
      </w:r>
      <w:r w:rsidRPr="00825786">
        <w:rPr>
          <w:rFonts w:ascii="Times New Roman" w:hAnsi="Times New Roman"/>
          <w:sz w:val="24"/>
          <w:szCs w:val="24"/>
          <w:lang w:val="en-CA"/>
        </w:rPr>
        <w:t xml:space="preserve">1446. doi:10.1037/0012-1649.43.6.1428 </w:t>
      </w:r>
    </w:p>
    <w:p w:rsidR="00867EFE" w:rsidRPr="006A45F3" w:rsidRDefault="001C31DC"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Gersten, R., Clarke, B. S., &amp; Jordan, N. C. (2007). Screening for mathematics difficulties in K-3 students. NH: </w:t>
      </w:r>
    </w:p>
    <w:p w:rsidR="001C31DC" w:rsidRPr="006A45F3" w:rsidRDefault="001C31DC" w:rsidP="00867EFE">
      <w:pPr>
        <w:spacing w:after="0" w:line="480" w:lineRule="auto"/>
        <w:ind w:left="708"/>
        <w:rPr>
          <w:rStyle w:val="ad"/>
          <w:rFonts w:ascii="Times New Roman" w:hAnsi="Times New Roman"/>
          <w:color w:val="auto"/>
          <w:sz w:val="24"/>
          <w:szCs w:val="24"/>
          <w:u w:val="none"/>
          <w:lang w:val="en-CA"/>
        </w:rPr>
      </w:pPr>
      <w:r w:rsidRPr="006A45F3">
        <w:rPr>
          <w:rFonts w:ascii="Times New Roman" w:hAnsi="Times New Roman"/>
          <w:sz w:val="24"/>
          <w:szCs w:val="24"/>
          <w:lang w:val="en-CA"/>
        </w:rPr>
        <w:t xml:space="preserve">RMC. Research Corporation, Center on Instruction. </w:t>
      </w:r>
      <w:r w:rsidR="00B9513A" w:rsidRPr="00825786">
        <w:rPr>
          <w:rFonts w:ascii="Times New Roman" w:hAnsi="Times New Roman"/>
          <w:sz w:val="24"/>
          <w:szCs w:val="24"/>
          <w:lang w:val="en-CA"/>
        </w:rPr>
        <w:t>Retrieved from</w:t>
      </w:r>
      <w:hyperlink r:id="rId20" w:history="1">
        <w:r w:rsidRPr="00825786">
          <w:rPr>
            <w:rStyle w:val="ad"/>
            <w:rFonts w:ascii="Times New Roman" w:hAnsi="Times New Roman"/>
            <w:color w:val="auto"/>
            <w:sz w:val="24"/>
            <w:szCs w:val="24"/>
            <w:u w:val="none"/>
            <w:lang w:val="en-CA"/>
          </w:rPr>
          <w:t>http://www.centeroninstruction.org/files/COI%20Math%20Screening1.pdf</w:t>
        </w:r>
      </w:hyperlink>
    </w:p>
    <w:p w:rsidR="00867EFE" w:rsidRPr="006A45F3" w:rsidRDefault="001C31DC"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Gersten, R., Jordan, N. C., &amp;Flojo, J. R. (2005). Early Identification and interventions for students with mathematics </w:t>
      </w:r>
    </w:p>
    <w:p w:rsidR="001C31DC" w:rsidRPr="006A45F3" w:rsidRDefault="001C31DC" w:rsidP="00867EFE">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lastRenderedPageBreak/>
        <w:t xml:space="preserve">difficulties. </w:t>
      </w:r>
      <w:r w:rsidRPr="006A45F3">
        <w:rPr>
          <w:rFonts w:ascii="Times New Roman" w:hAnsi="Times New Roman"/>
          <w:i/>
          <w:sz w:val="24"/>
          <w:szCs w:val="24"/>
          <w:lang w:val="en-CA"/>
        </w:rPr>
        <w:t>Journal of Learning Disabilities, 38</w:t>
      </w:r>
      <w:r w:rsidRPr="006A45F3">
        <w:rPr>
          <w:rFonts w:ascii="Times New Roman" w:hAnsi="Times New Roman"/>
          <w:sz w:val="24"/>
          <w:szCs w:val="24"/>
          <w:lang w:val="en-CA"/>
        </w:rPr>
        <w:t>, 293-304.doi:10.1177/00222194050380040301</w:t>
      </w:r>
    </w:p>
    <w:p w:rsidR="00867EFE" w:rsidRPr="006A45F3" w:rsidRDefault="0013457B" w:rsidP="00867EFE">
      <w:pPr>
        <w:spacing w:after="0" w:line="480" w:lineRule="auto"/>
        <w:rPr>
          <w:rFonts w:ascii="Times New Roman" w:hAnsi="Times New Roman"/>
          <w:i/>
          <w:sz w:val="24"/>
          <w:szCs w:val="24"/>
          <w:lang w:val="en-CA"/>
        </w:rPr>
      </w:pPr>
      <w:r w:rsidRPr="006A45F3">
        <w:rPr>
          <w:rFonts w:ascii="Times New Roman" w:hAnsi="Times New Roman"/>
          <w:sz w:val="24"/>
          <w:szCs w:val="24"/>
          <w:lang w:val="en-CA"/>
        </w:rPr>
        <w:t>Gottfried, A.E. (1985). Academic intrinsic motivation in elementary and junior high school students.</w:t>
      </w:r>
      <w:r w:rsidRPr="006A45F3">
        <w:rPr>
          <w:rFonts w:ascii="Times New Roman" w:hAnsi="Times New Roman"/>
          <w:i/>
          <w:sz w:val="24"/>
          <w:szCs w:val="24"/>
          <w:lang w:val="en-CA"/>
        </w:rPr>
        <w:t xml:space="preserve">Journal of </w:t>
      </w:r>
    </w:p>
    <w:p w:rsidR="0013457B" w:rsidRPr="006A45F3" w:rsidRDefault="0013457B" w:rsidP="00867EFE">
      <w:pPr>
        <w:spacing w:after="0" w:line="480" w:lineRule="auto"/>
        <w:ind w:firstLine="708"/>
        <w:rPr>
          <w:rFonts w:ascii="Times New Roman" w:hAnsi="Times New Roman"/>
          <w:i/>
          <w:sz w:val="24"/>
          <w:szCs w:val="24"/>
          <w:lang w:val="en-CA"/>
        </w:rPr>
      </w:pPr>
      <w:r w:rsidRPr="006A45F3">
        <w:rPr>
          <w:rFonts w:ascii="Times New Roman" w:hAnsi="Times New Roman"/>
          <w:i/>
          <w:sz w:val="24"/>
          <w:szCs w:val="24"/>
          <w:lang w:val="en-CA"/>
        </w:rPr>
        <w:t>Educational Psychology, 77</w:t>
      </w:r>
      <w:r w:rsidRPr="006A45F3">
        <w:rPr>
          <w:rFonts w:ascii="Times New Roman" w:hAnsi="Times New Roman"/>
          <w:sz w:val="24"/>
          <w:szCs w:val="24"/>
          <w:lang w:val="en-CA"/>
        </w:rPr>
        <w:t>, 631–645.doi:</w:t>
      </w:r>
      <w:r w:rsidRPr="006A45F3">
        <w:rPr>
          <w:rStyle w:val="apple-converted-space"/>
          <w:rFonts w:ascii="Times New Roman" w:hAnsi="Times New Roman"/>
          <w:sz w:val="24"/>
          <w:szCs w:val="24"/>
          <w:lang w:val="en-CA"/>
        </w:rPr>
        <w:t> </w:t>
      </w:r>
      <w:hyperlink r:id="rId21" w:tgtFrame="_blank" w:history="1">
        <w:r w:rsidRPr="006A45F3">
          <w:rPr>
            <w:rStyle w:val="ad"/>
            <w:rFonts w:ascii="Times New Roman" w:hAnsi="Times New Roman"/>
            <w:color w:val="auto"/>
            <w:sz w:val="24"/>
            <w:szCs w:val="24"/>
            <w:u w:val="none"/>
            <w:lang w:val="en-CA"/>
          </w:rPr>
          <w:t>10.1037/0022-0663.77.6.631</w:t>
        </w:r>
      </w:hyperlink>
    </w:p>
    <w:p w:rsidR="00867EFE" w:rsidRPr="006A45F3" w:rsidRDefault="0013457B" w:rsidP="00867EFE">
      <w:pPr>
        <w:spacing w:after="0" w:line="480" w:lineRule="auto"/>
        <w:rPr>
          <w:rFonts w:ascii="Times New Roman" w:hAnsi="Times New Roman"/>
          <w:i/>
          <w:sz w:val="24"/>
          <w:szCs w:val="24"/>
          <w:lang w:val="en-CA"/>
        </w:rPr>
      </w:pPr>
      <w:r w:rsidRPr="006A45F3">
        <w:rPr>
          <w:rFonts w:ascii="Times New Roman" w:hAnsi="Times New Roman"/>
          <w:sz w:val="24"/>
          <w:szCs w:val="24"/>
          <w:lang w:val="en-CA"/>
        </w:rPr>
        <w:t>Gottfried, A. E. (1990). Academic intrinsic motivation in young elementary school children.</w:t>
      </w:r>
      <w:r w:rsidRPr="006A45F3">
        <w:rPr>
          <w:rFonts w:ascii="Times New Roman" w:hAnsi="Times New Roman"/>
          <w:i/>
          <w:sz w:val="24"/>
          <w:szCs w:val="24"/>
          <w:lang w:val="en-CA"/>
        </w:rPr>
        <w:t xml:space="preserve">Journal of Educational </w:t>
      </w:r>
    </w:p>
    <w:p w:rsidR="0013457B" w:rsidRPr="006A45F3" w:rsidRDefault="0013457B" w:rsidP="00867EFE">
      <w:pPr>
        <w:spacing w:after="0" w:line="480" w:lineRule="auto"/>
        <w:ind w:firstLine="708"/>
        <w:rPr>
          <w:rFonts w:ascii="Times New Roman" w:hAnsi="Times New Roman"/>
          <w:sz w:val="24"/>
          <w:szCs w:val="24"/>
          <w:lang w:val="en-CA"/>
        </w:rPr>
      </w:pPr>
      <w:r w:rsidRPr="006A45F3">
        <w:rPr>
          <w:rFonts w:ascii="Times New Roman" w:hAnsi="Times New Roman"/>
          <w:i/>
          <w:sz w:val="24"/>
          <w:szCs w:val="24"/>
          <w:lang w:val="en-CA"/>
        </w:rPr>
        <w:t>Psychology, 82</w:t>
      </w:r>
      <w:r w:rsidRPr="006A45F3">
        <w:rPr>
          <w:rFonts w:ascii="Times New Roman" w:hAnsi="Times New Roman"/>
          <w:sz w:val="24"/>
          <w:szCs w:val="24"/>
          <w:lang w:val="en-CA"/>
        </w:rPr>
        <w:t>, 525–538.doi:</w:t>
      </w:r>
      <w:r w:rsidRPr="006A45F3">
        <w:rPr>
          <w:rStyle w:val="apple-converted-space"/>
          <w:rFonts w:ascii="Times New Roman" w:hAnsi="Times New Roman"/>
          <w:sz w:val="24"/>
          <w:szCs w:val="24"/>
          <w:lang w:val="en-CA"/>
        </w:rPr>
        <w:t> </w:t>
      </w:r>
      <w:hyperlink r:id="rId22" w:tgtFrame="_blank" w:history="1">
        <w:r w:rsidRPr="006A45F3">
          <w:rPr>
            <w:rStyle w:val="ad"/>
            <w:rFonts w:ascii="Times New Roman" w:hAnsi="Times New Roman"/>
            <w:color w:val="auto"/>
            <w:sz w:val="24"/>
            <w:szCs w:val="24"/>
            <w:u w:val="none"/>
            <w:lang w:val="en-CA"/>
          </w:rPr>
          <w:t>10.1037/0022-0663.82.3.525</w:t>
        </w:r>
      </w:hyperlink>
    </w:p>
    <w:p w:rsidR="00867EFE" w:rsidRPr="006A45F3" w:rsidRDefault="0013457B"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Gottfried, A. E., Fleming, J. S., &amp; Gottfried, A. W. (2001). Continuity of academic intrinsic motivation from </w:t>
      </w:r>
    </w:p>
    <w:p w:rsidR="0013457B" w:rsidRPr="006A45F3" w:rsidRDefault="0013457B" w:rsidP="00867EFE">
      <w:pPr>
        <w:spacing w:after="0" w:line="480" w:lineRule="auto"/>
        <w:ind w:left="708"/>
        <w:rPr>
          <w:rFonts w:ascii="Times New Roman" w:hAnsi="Times New Roman"/>
          <w:sz w:val="24"/>
          <w:szCs w:val="24"/>
          <w:lang w:val="en-CA"/>
        </w:rPr>
      </w:pPr>
      <w:r w:rsidRPr="006A45F3">
        <w:rPr>
          <w:rFonts w:ascii="Times New Roman" w:hAnsi="Times New Roman"/>
          <w:sz w:val="24"/>
          <w:szCs w:val="24"/>
          <w:lang w:val="en-CA"/>
        </w:rPr>
        <w:t xml:space="preserve">childhood through late adolescence: a longitudinal study. </w:t>
      </w:r>
      <w:r w:rsidRPr="006A45F3">
        <w:rPr>
          <w:rFonts w:ascii="Times New Roman" w:hAnsi="Times New Roman"/>
          <w:i/>
          <w:sz w:val="24"/>
          <w:szCs w:val="24"/>
          <w:lang w:val="en-CA"/>
        </w:rPr>
        <w:t>Journal of Educational Psychology, 93</w:t>
      </w:r>
      <w:r w:rsidRPr="006A45F3">
        <w:rPr>
          <w:rFonts w:ascii="Times New Roman" w:hAnsi="Times New Roman"/>
          <w:sz w:val="24"/>
          <w:szCs w:val="24"/>
          <w:lang w:val="en-CA"/>
        </w:rPr>
        <w:t>, 3-13.doi:</w:t>
      </w:r>
      <w:r w:rsidRPr="006A45F3">
        <w:rPr>
          <w:rStyle w:val="apple-converted-space"/>
          <w:rFonts w:ascii="Times New Roman" w:hAnsi="Times New Roman"/>
          <w:sz w:val="24"/>
          <w:szCs w:val="24"/>
          <w:lang w:val="en-CA"/>
        </w:rPr>
        <w:t> </w:t>
      </w:r>
      <w:hyperlink r:id="rId23" w:tgtFrame="_blank" w:history="1">
        <w:r w:rsidRPr="006A45F3">
          <w:rPr>
            <w:rStyle w:val="ad"/>
            <w:rFonts w:ascii="Times New Roman" w:hAnsi="Times New Roman"/>
            <w:color w:val="auto"/>
            <w:sz w:val="24"/>
            <w:szCs w:val="24"/>
            <w:u w:val="none"/>
            <w:lang w:val="en-CA"/>
          </w:rPr>
          <w:t>10.1037/0022-0663.93.1.3</w:t>
        </w:r>
      </w:hyperlink>
    </w:p>
    <w:p w:rsidR="0013457B" w:rsidRPr="006A45F3" w:rsidRDefault="0013457B" w:rsidP="0095461D">
      <w:pPr>
        <w:spacing w:after="0" w:line="480" w:lineRule="auto"/>
        <w:ind w:left="709" w:hanging="709"/>
        <w:rPr>
          <w:rFonts w:ascii="Times New Roman" w:hAnsi="Times New Roman"/>
          <w:sz w:val="24"/>
          <w:szCs w:val="24"/>
          <w:lang w:val="en-CA"/>
        </w:rPr>
      </w:pPr>
      <w:r w:rsidRPr="006A45F3">
        <w:rPr>
          <w:rFonts w:ascii="Times New Roman" w:hAnsi="Times New Roman"/>
          <w:sz w:val="24"/>
          <w:szCs w:val="24"/>
          <w:lang w:val="en-CA"/>
        </w:rPr>
        <w:t xml:space="preserve">Gottfried, A. E.,  Marcoulides, G. A., Gottfried, A.W., Oliver, P. H., &amp; Guerin, D. W. (2007). Multivariate latent change modeling of developmental decline in academic intrinsic math motivation and achievement: Childhood through adolescence. </w:t>
      </w:r>
      <w:r w:rsidRPr="006A45F3">
        <w:rPr>
          <w:rFonts w:ascii="Times New Roman" w:hAnsi="Times New Roman"/>
          <w:i/>
          <w:sz w:val="24"/>
          <w:szCs w:val="24"/>
          <w:lang w:val="en-CA"/>
        </w:rPr>
        <w:t>International Journal of Behavioral Development, 31</w:t>
      </w:r>
      <w:r w:rsidRPr="006A45F3">
        <w:rPr>
          <w:rFonts w:ascii="Times New Roman" w:hAnsi="Times New Roman"/>
          <w:sz w:val="24"/>
          <w:szCs w:val="24"/>
          <w:lang w:val="en-CA"/>
        </w:rPr>
        <w:t>, 317-327.doi: 10.1177/0165025407077752</w:t>
      </w:r>
    </w:p>
    <w:p w:rsidR="00867EFE" w:rsidRPr="006A45F3" w:rsidRDefault="00EC3EEB" w:rsidP="00867EFE">
      <w:pPr>
        <w:spacing w:after="0" w:line="480" w:lineRule="auto"/>
        <w:rPr>
          <w:rFonts w:ascii="Times New Roman" w:eastAsia="Times New Roman" w:hAnsi="Times New Roman"/>
          <w:sz w:val="24"/>
          <w:szCs w:val="24"/>
          <w:lang w:val="en-US"/>
        </w:rPr>
      </w:pPr>
      <w:r w:rsidRPr="006A45F3">
        <w:rPr>
          <w:rFonts w:ascii="Times New Roman" w:eastAsia="Times New Roman" w:hAnsi="Times New Roman"/>
          <w:sz w:val="24"/>
          <w:szCs w:val="24"/>
          <w:lang w:val="en-US"/>
        </w:rPr>
        <w:t xml:space="preserve">Graham, J. W., Olchowski, A. E., Gilreath, T. D. (2007). How many imputations are really needed? Some practical </w:t>
      </w:r>
    </w:p>
    <w:p w:rsidR="00EC3EEB" w:rsidRPr="006A45F3" w:rsidRDefault="00EC3EEB" w:rsidP="00867EFE">
      <w:pPr>
        <w:spacing w:after="0" w:line="480" w:lineRule="auto"/>
        <w:ind w:firstLine="708"/>
        <w:rPr>
          <w:rFonts w:ascii="Times New Roman" w:eastAsia="Times New Roman" w:hAnsi="Times New Roman"/>
          <w:sz w:val="24"/>
          <w:szCs w:val="24"/>
          <w:lang w:val="en-US"/>
        </w:rPr>
      </w:pPr>
      <w:r w:rsidRPr="006A45F3">
        <w:rPr>
          <w:rFonts w:ascii="Times New Roman" w:eastAsia="Times New Roman" w:hAnsi="Times New Roman"/>
          <w:sz w:val="24"/>
          <w:szCs w:val="24"/>
          <w:lang w:val="en-US"/>
        </w:rPr>
        <w:t>clarifications of multiple imputation theory.</w:t>
      </w:r>
      <w:r w:rsidRPr="006A45F3">
        <w:rPr>
          <w:rFonts w:ascii="Times New Roman" w:eastAsia="Times New Roman" w:hAnsi="Times New Roman"/>
          <w:i/>
          <w:sz w:val="24"/>
          <w:szCs w:val="24"/>
          <w:lang w:val="en-US"/>
        </w:rPr>
        <w:t>Prevention Science, 8</w:t>
      </w:r>
      <w:r w:rsidRPr="006A45F3">
        <w:rPr>
          <w:rFonts w:ascii="Times New Roman" w:eastAsia="Times New Roman" w:hAnsi="Times New Roman"/>
          <w:sz w:val="24"/>
          <w:szCs w:val="24"/>
          <w:lang w:val="en-US"/>
        </w:rPr>
        <w:t>, 206-213.doi:</w:t>
      </w:r>
      <w:hyperlink r:id="rId24" w:tgtFrame="_blank" w:history="1">
        <w:r w:rsidRPr="006A45F3">
          <w:rPr>
            <w:rStyle w:val="ad"/>
            <w:rFonts w:ascii="Times New Roman" w:eastAsia="Times New Roman" w:hAnsi="Times New Roman"/>
            <w:color w:val="auto"/>
            <w:sz w:val="24"/>
            <w:szCs w:val="24"/>
            <w:u w:val="none"/>
            <w:lang w:val="en-US"/>
          </w:rPr>
          <w:t>10.1007/s11121-007-0070-9</w:t>
        </w:r>
      </w:hyperlink>
    </w:p>
    <w:p w:rsidR="00867EFE" w:rsidRPr="006A45F3" w:rsidRDefault="0095461D" w:rsidP="00867EFE">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CA"/>
        </w:rPr>
        <w:t xml:space="preserve">Green, J., Martin, A. J., &amp; Marsh, H. W. (2007). </w:t>
      </w:r>
      <w:r w:rsidRPr="006A45F3">
        <w:rPr>
          <w:rFonts w:ascii="Times New Roman" w:hAnsi="Times New Roman"/>
          <w:sz w:val="24"/>
          <w:szCs w:val="24"/>
          <w:lang w:val="en-US" w:eastAsia="en-GB"/>
        </w:rPr>
        <w:t xml:space="preserve">Motivation and engagement in English, mathematics and science </w:t>
      </w:r>
    </w:p>
    <w:p w:rsidR="0095461D" w:rsidRPr="006A45F3" w:rsidRDefault="0095461D" w:rsidP="00867EFE">
      <w:pPr>
        <w:widowControl w:val="0"/>
        <w:autoSpaceDE w:val="0"/>
        <w:autoSpaceDN w:val="0"/>
        <w:adjustRightInd w:val="0"/>
        <w:spacing w:after="0" w:line="480" w:lineRule="auto"/>
        <w:ind w:left="708"/>
        <w:rPr>
          <w:rFonts w:ascii="Times New Roman" w:hAnsi="Times New Roman"/>
          <w:sz w:val="24"/>
          <w:szCs w:val="24"/>
          <w:lang w:val="en-US" w:eastAsia="en-GB"/>
        </w:rPr>
      </w:pPr>
      <w:r w:rsidRPr="006A45F3">
        <w:rPr>
          <w:rFonts w:ascii="Times New Roman" w:hAnsi="Times New Roman"/>
          <w:sz w:val="24"/>
          <w:szCs w:val="24"/>
          <w:lang w:val="en-US" w:eastAsia="en-GB"/>
        </w:rPr>
        <w:t>high school subjects: Towards an understanding of multidimensional domain specificity. Learning and Individual Differences, 17, 269</w:t>
      </w:r>
      <w:r w:rsidRPr="006A45F3">
        <w:rPr>
          <w:rFonts w:ascii="Times New Roman" w:hAnsi="Times New Roman"/>
          <w:b/>
          <w:bCs/>
          <w:sz w:val="24"/>
          <w:szCs w:val="24"/>
          <w:lang w:val="en-US" w:eastAsia="en-GB"/>
        </w:rPr>
        <w:t>–</w:t>
      </w:r>
      <w:r w:rsidRPr="006A45F3">
        <w:rPr>
          <w:rFonts w:ascii="Times New Roman" w:hAnsi="Times New Roman"/>
          <w:sz w:val="24"/>
          <w:szCs w:val="24"/>
          <w:lang w:val="en-US" w:eastAsia="en-GB"/>
        </w:rPr>
        <w:t>279. doi:10.1016/j.lindif.2006.12.003</w:t>
      </w:r>
    </w:p>
    <w:p w:rsidR="00867EFE" w:rsidRPr="006A45F3" w:rsidRDefault="0013457B"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Guay, F., Chanal, J., Ratelle, C. F., Marsh, H. W., Larose, S., &amp;Boivin, M. (2010). Intrinsic, identified, and </w:t>
      </w:r>
    </w:p>
    <w:p w:rsidR="0013457B" w:rsidRPr="006A45F3" w:rsidRDefault="0013457B" w:rsidP="00867EFE">
      <w:pPr>
        <w:spacing w:after="0" w:line="480" w:lineRule="auto"/>
        <w:ind w:left="708"/>
        <w:rPr>
          <w:rFonts w:ascii="Times New Roman" w:hAnsi="Times New Roman"/>
          <w:sz w:val="24"/>
          <w:szCs w:val="24"/>
          <w:lang w:val="en-CA"/>
        </w:rPr>
      </w:pPr>
      <w:r w:rsidRPr="006A45F3">
        <w:rPr>
          <w:rFonts w:ascii="Times New Roman" w:hAnsi="Times New Roman"/>
          <w:sz w:val="24"/>
          <w:szCs w:val="24"/>
          <w:lang w:val="en-CA"/>
        </w:rPr>
        <w:t xml:space="preserve">controlled types of motivation for school subjects in young elementary school children. </w:t>
      </w:r>
      <w:r w:rsidRPr="006A45F3">
        <w:rPr>
          <w:rFonts w:ascii="Times New Roman" w:hAnsi="Times New Roman"/>
          <w:i/>
          <w:sz w:val="24"/>
          <w:szCs w:val="24"/>
          <w:lang w:val="en-CA"/>
        </w:rPr>
        <w:t>British Journal of Educational Psychology, 80</w:t>
      </w:r>
      <w:r w:rsidRPr="006A45F3">
        <w:rPr>
          <w:rFonts w:ascii="Times New Roman" w:hAnsi="Times New Roman"/>
          <w:sz w:val="24"/>
          <w:szCs w:val="24"/>
          <w:lang w:val="en-CA"/>
        </w:rPr>
        <w:t>, 711–735.doi: 10.1348/000709910X499084</w:t>
      </w:r>
    </w:p>
    <w:p w:rsidR="00867EFE" w:rsidRPr="006A45F3" w:rsidRDefault="00177C41" w:rsidP="00867EFE">
      <w:pPr>
        <w:pStyle w:val="1"/>
        <w:shd w:val="clear" w:color="auto" w:fill="FFFFFF"/>
        <w:spacing w:before="0" w:beforeAutospacing="0" w:after="0" w:afterAutospacing="0" w:line="480" w:lineRule="auto"/>
        <w:rPr>
          <w:rFonts w:ascii="Times New Roman" w:eastAsia="Times New Roman" w:hAnsi="Times New Roman"/>
          <w:b w:val="0"/>
          <w:sz w:val="24"/>
          <w:szCs w:val="24"/>
          <w:lang w:val="en-US"/>
        </w:rPr>
      </w:pPr>
      <w:hyperlink r:id="rId25" w:history="1">
        <w:r w:rsidR="00AB25C9" w:rsidRPr="006A45F3">
          <w:rPr>
            <w:rStyle w:val="ad"/>
            <w:rFonts w:ascii="Times New Roman" w:eastAsia="Times New Roman" w:hAnsi="Times New Roman"/>
            <w:b w:val="0"/>
            <w:color w:val="auto"/>
            <w:sz w:val="24"/>
            <w:szCs w:val="24"/>
            <w:u w:val="none"/>
          </w:rPr>
          <w:t>Jacobs, J. E</w:t>
        </w:r>
      </w:hyperlink>
      <w:r w:rsidR="00AB25C9" w:rsidRPr="006A45F3">
        <w:rPr>
          <w:rFonts w:ascii="Times New Roman" w:eastAsia="Times New Roman" w:hAnsi="Times New Roman"/>
          <w:b w:val="0"/>
          <w:sz w:val="24"/>
          <w:szCs w:val="24"/>
        </w:rPr>
        <w:t>.,</w:t>
      </w:r>
      <w:r w:rsidR="00AB25C9" w:rsidRPr="006A45F3">
        <w:rPr>
          <w:rStyle w:val="apple-converted-space"/>
          <w:rFonts w:ascii="Times New Roman" w:eastAsia="Times New Roman" w:hAnsi="Times New Roman"/>
          <w:b w:val="0"/>
          <w:sz w:val="24"/>
          <w:szCs w:val="24"/>
        </w:rPr>
        <w:t> </w:t>
      </w:r>
      <w:hyperlink r:id="rId26" w:history="1">
        <w:r w:rsidR="00AB25C9" w:rsidRPr="006A45F3">
          <w:rPr>
            <w:rStyle w:val="ad"/>
            <w:rFonts w:ascii="Times New Roman" w:eastAsia="Times New Roman" w:hAnsi="Times New Roman"/>
            <w:b w:val="0"/>
            <w:color w:val="auto"/>
            <w:sz w:val="24"/>
            <w:szCs w:val="24"/>
            <w:u w:val="none"/>
          </w:rPr>
          <w:t>Lanza, S</w:t>
        </w:r>
      </w:hyperlink>
      <w:r w:rsidR="00AB25C9" w:rsidRPr="006A45F3">
        <w:rPr>
          <w:rFonts w:ascii="Times New Roman" w:eastAsia="Times New Roman" w:hAnsi="Times New Roman"/>
          <w:b w:val="0"/>
          <w:sz w:val="24"/>
          <w:szCs w:val="24"/>
        </w:rPr>
        <w:t>.,</w:t>
      </w:r>
      <w:r w:rsidR="00AB25C9" w:rsidRPr="006A45F3">
        <w:rPr>
          <w:rStyle w:val="apple-converted-space"/>
          <w:rFonts w:ascii="Times New Roman" w:eastAsia="Times New Roman" w:hAnsi="Times New Roman"/>
          <w:b w:val="0"/>
          <w:sz w:val="24"/>
          <w:szCs w:val="24"/>
        </w:rPr>
        <w:t> </w:t>
      </w:r>
      <w:hyperlink r:id="rId27" w:history="1">
        <w:r w:rsidR="00AB25C9" w:rsidRPr="006A45F3">
          <w:rPr>
            <w:rStyle w:val="ad"/>
            <w:rFonts w:ascii="Times New Roman" w:eastAsia="Times New Roman" w:hAnsi="Times New Roman"/>
            <w:b w:val="0"/>
            <w:color w:val="auto"/>
            <w:sz w:val="24"/>
            <w:szCs w:val="24"/>
            <w:u w:val="none"/>
          </w:rPr>
          <w:t>Osgood, D. W</w:t>
        </w:r>
      </w:hyperlink>
      <w:r w:rsidR="00AB25C9" w:rsidRPr="006A45F3">
        <w:rPr>
          <w:rFonts w:ascii="Times New Roman" w:eastAsia="Times New Roman" w:hAnsi="Times New Roman"/>
          <w:b w:val="0"/>
          <w:sz w:val="24"/>
          <w:szCs w:val="24"/>
        </w:rPr>
        <w:t>.,</w:t>
      </w:r>
      <w:r w:rsidR="00AB25C9" w:rsidRPr="006A45F3">
        <w:rPr>
          <w:rStyle w:val="apple-converted-space"/>
          <w:rFonts w:ascii="Times New Roman" w:eastAsia="Times New Roman" w:hAnsi="Times New Roman"/>
          <w:b w:val="0"/>
          <w:sz w:val="24"/>
          <w:szCs w:val="24"/>
        </w:rPr>
        <w:t> </w:t>
      </w:r>
      <w:hyperlink r:id="rId28" w:history="1">
        <w:r w:rsidR="00AB25C9" w:rsidRPr="006A45F3">
          <w:rPr>
            <w:rStyle w:val="ad"/>
            <w:rFonts w:ascii="Times New Roman" w:eastAsia="Times New Roman" w:hAnsi="Times New Roman"/>
            <w:b w:val="0"/>
            <w:color w:val="auto"/>
            <w:sz w:val="24"/>
            <w:szCs w:val="24"/>
            <w:u w:val="none"/>
          </w:rPr>
          <w:t>Eccles, J. S</w:t>
        </w:r>
      </w:hyperlink>
      <w:r w:rsidR="00AB25C9" w:rsidRPr="006A45F3">
        <w:rPr>
          <w:rFonts w:ascii="Times New Roman" w:eastAsia="Times New Roman" w:hAnsi="Times New Roman"/>
          <w:b w:val="0"/>
          <w:sz w:val="24"/>
          <w:szCs w:val="24"/>
        </w:rPr>
        <w:t>.,</w:t>
      </w:r>
      <w:r w:rsidR="00AB25C9" w:rsidRPr="006A45F3">
        <w:rPr>
          <w:rStyle w:val="apple-converted-space"/>
          <w:rFonts w:ascii="Times New Roman" w:eastAsia="Times New Roman" w:hAnsi="Times New Roman"/>
          <w:b w:val="0"/>
          <w:sz w:val="24"/>
          <w:szCs w:val="24"/>
        </w:rPr>
        <w:t> &amp;</w:t>
      </w:r>
      <w:hyperlink r:id="rId29" w:history="1">
        <w:r w:rsidR="00AB25C9" w:rsidRPr="006A45F3">
          <w:rPr>
            <w:rStyle w:val="ad"/>
            <w:rFonts w:ascii="Times New Roman" w:eastAsia="Times New Roman" w:hAnsi="Times New Roman"/>
            <w:b w:val="0"/>
            <w:color w:val="auto"/>
            <w:sz w:val="24"/>
            <w:szCs w:val="24"/>
            <w:u w:val="none"/>
          </w:rPr>
          <w:t>Wigfield, A</w:t>
        </w:r>
      </w:hyperlink>
      <w:r w:rsidR="00AB25C9" w:rsidRPr="006A45F3">
        <w:rPr>
          <w:rFonts w:ascii="Times New Roman" w:eastAsia="Times New Roman" w:hAnsi="Times New Roman"/>
          <w:b w:val="0"/>
          <w:sz w:val="24"/>
          <w:szCs w:val="24"/>
        </w:rPr>
        <w:t xml:space="preserve">. (2002). Changes in </w:t>
      </w:r>
      <w:r w:rsidR="00AB25C9" w:rsidRPr="006A45F3">
        <w:rPr>
          <w:rFonts w:ascii="Times New Roman" w:eastAsia="Times New Roman" w:hAnsi="Times New Roman"/>
          <w:b w:val="0"/>
          <w:sz w:val="24"/>
          <w:szCs w:val="24"/>
          <w:lang w:val="en-US"/>
        </w:rPr>
        <w:t xml:space="preserve">children's self-competence </w:t>
      </w:r>
    </w:p>
    <w:p w:rsidR="00AB25C9" w:rsidRPr="006A45F3" w:rsidRDefault="00AB25C9" w:rsidP="007D106B">
      <w:pPr>
        <w:pStyle w:val="1"/>
        <w:shd w:val="clear" w:color="auto" w:fill="FFFFFF"/>
        <w:spacing w:before="0" w:beforeAutospacing="0" w:after="0" w:afterAutospacing="0" w:line="480" w:lineRule="auto"/>
        <w:ind w:left="708"/>
        <w:rPr>
          <w:rFonts w:ascii="Times New Roman" w:eastAsia="Times New Roman" w:hAnsi="Times New Roman"/>
          <w:b w:val="0"/>
          <w:sz w:val="24"/>
          <w:szCs w:val="24"/>
          <w:lang w:val="en-US"/>
        </w:rPr>
      </w:pPr>
      <w:r w:rsidRPr="006A45F3">
        <w:rPr>
          <w:rFonts w:ascii="Times New Roman" w:eastAsia="Times New Roman" w:hAnsi="Times New Roman"/>
          <w:b w:val="0"/>
          <w:sz w:val="24"/>
          <w:szCs w:val="24"/>
          <w:lang w:val="en-US"/>
        </w:rPr>
        <w:t xml:space="preserve">and values: gender and domain differences across grades one through twelve. </w:t>
      </w:r>
      <w:r w:rsidRPr="006A45F3">
        <w:rPr>
          <w:rFonts w:ascii="Times New Roman" w:eastAsia="Times New Roman" w:hAnsi="Times New Roman"/>
          <w:b w:val="0"/>
          <w:i/>
          <w:sz w:val="24"/>
          <w:szCs w:val="24"/>
          <w:lang w:val="en-US"/>
        </w:rPr>
        <w:t>Child Development, 73</w:t>
      </w:r>
      <w:r w:rsidRPr="006A45F3">
        <w:rPr>
          <w:rFonts w:ascii="Times New Roman" w:eastAsia="Times New Roman" w:hAnsi="Times New Roman"/>
          <w:b w:val="0"/>
          <w:sz w:val="24"/>
          <w:szCs w:val="24"/>
          <w:lang w:val="en-US"/>
        </w:rPr>
        <w:t>, 509-527.</w:t>
      </w:r>
      <w:r w:rsidR="007C57C4" w:rsidRPr="006A45F3">
        <w:rPr>
          <w:rFonts w:ascii="Times New Roman" w:eastAsia="Times New Roman" w:hAnsi="Times New Roman"/>
          <w:b w:val="0"/>
          <w:sz w:val="24"/>
          <w:szCs w:val="24"/>
          <w:lang w:val="en-US"/>
        </w:rPr>
        <w:t>doi:</w:t>
      </w:r>
      <w:r w:rsidR="007C57C4" w:rsidRPr="006A45F3">
        <w:rPr>
          <w:rStyle w:val="apple-converted-space"/>
          <w:rFonts w:ascii="Times New Roman" w:eastAsia="Times New Roman" w:hAnsi="Times New Roman"/>
          <w:b w:val="0"/>
          <w:sz w:val="24"/>
          <w:szCs w:val="24"/>
          <w:lang w:val="en-US"/>
        </w:rPr>
        <w:t> </w:t>
      </w:r>
      <w:hyperlink r:id="rId30" w:tgtFrame="_blank" w:history="1">
        <w:r w:rsidR="007C57C4" w:rsidRPr="006A45F3">
          <w:rPr>
            <w:rStyle w:val="ad"/>
            <w:rFonts w:ascii="Times New Roman" w:eastAsia="Times New Roman" w:hAnsi="Times New Roman"/>
            <w:b w:val="0"/>
            <w:color w:val="auto"/>
            <w:sz w:val="24"/>
            <w:szCs w:val="24"/>
            <w:u w:val="none"/>
            <w:lang w:val="en-US"/>
          </w:rPr>
          <w:t>10.1111/1467-8624.00421</w:t>
        </w:r>
      </w:hyperlink>
    </w:p>
    <w:p w:rsidR="00867EFE" w:rsidRPr="006A45F3" w:rsidRDefault="00D2032C" w:rsidP="00B576B2">
      <w:pPr>
        <w:spacing w:after="0" w:line="480" w:lineRule="auto"/>
        <w:rPr>
          <w:rFonts w:ascii="Times New Roman" w:hAnsi="Times New Roman"/>
          <w:sz w:val="24"/>
          <w:szCs w:val="24"/>
          <w:lang w:val="en-CA"/>
        </w:rPr>
      </w:pPr>
      <w:r w:rsidRPr="006A45F3">
        <w:rPr>
          <w:rFonts w:ascii="Times New Roman" w:hAnsi="Times New Roman"/>
          <w:sz w:val="24"/>
          <w:szCs w:val="24"/>
          <w:lang w:val="en-US"/>
        </w:rPr>
        <w:t>Jetté, M.,&amp;Des Groseillers, L. (2000).</w:t>
      </w:r>
      <w:r w:rsidRPr="006A45F3">
        <w:rPr>
          <w:rFonts w:ascii="Times New Roman" w:hAnsi="Times New Roman"/>
          <w:sz w:val="24"/>
          <w:szCs w:val="24"/>
          <w:lang w:val="en-CA"/>
        </w:rPr>
        <w:t xml:space="preserve">Survey description and methodology. In Longitudinal Study of Child </w:t>
      </w:r>
    </w:p>
    <w:p w:rsidR="00EC165A" w:rsidRDefault="00D2032C" w:rsidP="005B7AEB">
      <w:pPr>
        <w:spacing w:after="0" w:line="480" w:lineRule="auto"/>
        <w:ind w:left="708"/>
        <w:rPr>
          <w:rFonts w:ascii="Times New Roman" w:hAnsi="Times New Roman"/>
          <w:sz w:val="24"/>
          <w:szCs w:val="24"/>
        </w:rPr>
      </w:pPr>
      <w:r w:rsidRPr="006A45F3">
        <w:rPr>
          <w:rFonts w:ascii="Times New Roman" w:hAnsi="Times New Roman"/>
          <w:sz w:val="24"/>
          <w:szCs w:val="24"/>
          <w:lang w:val="en-CA"/>
        </w:rPr>
        <w:lastRenderedPageBreak/>
        <w:t>Development in Quebec (ELDEQ 1998-2002) (Vol. 1, No. 1).</w:t>
      </w:r>
      <w:r w:rsidRPr="006A45F3">
        <w:rPr>
          <w:rFonts w:ascii="Times New Roman" w:hAnsi="Times New Roman"/>
          <w:sz w:val="24"/>
          <w:szCs w:val="24"/>
        </w:rPr>
        <w:t xml:space="preserve">Quebec City, Quebec, Canada: Institut de la statistique du Québec. </w:t>
      </w:r>
    </w:p>
    <w:p w:rsidR="003A5ECF" w:rsidRDefault="00177C41" w:rsidP="003A5ECF">
      <w:pPr>
        <w:spacing w:after="0" w:line="480" w:lineRule="auto"/>
        <w:rPr>
          <w:rFonts w:ascii="Times New Roman" w:eastAsia="Arial Unicode MS" w:hAnsi="Times New Roman"/>
          <w:sz w:val="24"/>
          <w:szCs w:val="24"/>
          <w:lang w:val="en-CA"/>
        </w:rPr>
      </w:pPr>
      <w:hyperlink r:id="rId31" w:history="1">
        <w:r w:rsidR="003A5ECF" w:rsidRPr="0005654A">
          <w:rPr>
            <w:rStyle w:val="ad"/>
            <w:rFonts w:ascii="Times New Roman" w:eastAsia="Arial Unicode MS" w:hAnsi="Times New Roman"/>
            <w:color w:val="auto"/>
            <w:sz w:val="24"/>
            <w:szCs w:val="24"/>
            <w:u w:val="none"/>
            <w:bdr w:val="none" w:sz="0" w:space="0" w:color="auto" w:frame="1"/>
            <w:lang w:val="en-CA"/>
          </w:rPr>
          <w:t>Jõgi</w:t>
        </w:r>
      </w:hyperlink>
      <w:r w:rsidR="003A5ECF" w:rsidRPr="0005654A">
        <w:rPr>
          <w:rFonts w:ascii="Times New Roman" w:eastAsia="Arial Unicode MS" w:hAnsi="Times New Roman"/>
          <w:sz w:val="24"/>
          <w:szCs w:val="24"/>
          <w:lang w:val="en-CA"/>
        </w:rPr>
        <w:t xml:space="preserve">, A-L., Kikas, E., </w:t>
      </w:r>
      <w:hyperlink r:id="rId32" w:history="1">
        <w:r w:rsidR="003A5ECF" w:rsidRPr="0005654A">
          <w:rPr>
            <w:rStyle w:val="ad"/>
            <w:rFonts w:ascii="Times New Roman" w:eastAsia="Arial Unicode MS" w:hAnsi="Times New Roman"/>
            <w:color w:val="auto"/>
            <w:sz w:val="24"/>
            <w:szCs w:val="24"/>
            <w:u w:val="none"/>
            <w:bdr w:val="none" w:sz="0" w:space="0" w:color="auto" w:frame="1"/>
            <w:lang w:val="en-CA"/>
          </w:rPr>
          <w:t>Lerkkanen</w:t>
        </w:r>
      </w:hyperlink>
      <w:r w:rsidR="003A5ECF" w:rsidRPr="0005654A">
        <w:rPr>
          <w:rFonts w:ascii="Times New Roman" w:eastAsia="Arial Unicode MS" w:hAnsi="Times New Roman"/>
          <w:sz w:val="24"/>
          <w:szCs w:val="24"/>
          <w:lang w:val="en-CA"/>
        </w:rPr>
        <w:t>, M-K.,&amp;</w:t>
      </w:r>
      <w:hyperlink r:id="rId33" w:history="1">
        <w:r w:rsidR="003A5ECF" w:rsidRPr="0005654A">
          <w:rPr>
            <w:rStyle w:val="ad"/>
            <w:rFonts w:ascii="Times New Roman" w:eastAsia="Arial Unicode MS" w:hAnsi="Times New Roman"/>
            <w:color w:val="auto"/>
            <w:sz w:val="24"/>
            <w:szCs w:val="24"/>
            <w:u w:val="none"/>
            <w:bdr w:val="none" w:sz="0" w:space="0" w:color="auto" w:frame="1"/>
            <w:lang w:val="en-CA"/>
          </w:rPr>
          <w:t>Mägi</w:t>
        </w:r>
      </w:hyperlink>
      <w:r w:rsidR="003A5ECF" w:rsidRPr="0005654A">
        <w:rPr>
          <w:rFonts w:ascii="Times New Roman" w:eastAsia="Arial Unicode MS" w:hAnsi="Times New Roman"/>
          <w:sz w:val="24"/>
          <w:szCs w:val="24"/>
          <w:lang w:val="en-CA"/>
        </w:rPr>
        <w:t xml:space="preserve">, K. (2015). Cross-lagged relations between math-related interest, </w:t>
      </w:r>
    </w:p>
    <w:p w:rsidR="003A5ECF" w:rsidRPr="003A5ECF" w:rsidRDefault="003A5ECF" w:rsidP="003A5ECF">
      <w:pPr>
        <w:spacing w:after="0" w:line="480" w:lineRule="auto"/>
        <w:ind w:left="708"/>
        <w:rPr>
          <w:rFonts w:ascii="Times New Roman" w:eastAsia="Times New Roman" w:hAnsi="Times New Roman"/>
          <w:sz w:val="24"/>
          <w:szCs w:val="24"/>
          <w:lang w:val="en-CA" w:eastAsia="en-US"/>
        </w:rPr>
      </w:pPr>
      <w:r w:rsidRPr="0005654A">
        <w:rPr>
          <w:rFonts w:ascii="Times New Roman" w:eastAsia="Arial Unicode MS" w:hAnsi="Times New Roman"/>
          <w:sz w:val="24"/>
          <w:szCs w:val="24"/>
          <w:lang w:val="en-CA"/>
        </w:rPr>
        <w:t xml:space="preserve">performance goals and skills in groups of children with different general abilities. </w:t>
      </w:r>
      <w:r w:rsidRPr="0005654A">
        <w:rPr>
          <w:rFonts w:ascii="Times New Roman" w:eastAsia="Arial Unicode MS" w:hAnsi="Times New Roman"/>
          <w:i/>
          <w:sz w:val="24"/>
          <w:szCs w:val="24"/>
          <w:lang w:val="en-CA"/>
        </w:rPr>
        <w:t>Learning and Individual Differences</w:t>
      </w:r>
      <w:r>
        <w:rPr>
          <w:rFonts w:ascii="Times New Roman" w:eastAsia="Arial Unicode MS" w:hAnsi="Times New Roman"/>
          <w:i/>
          <w:sz w:val="24"/>
          <w:szCs w:val="24"/>
          <w:lang w:val="en-CA"/>
        </w:rPr>
        <w:t xml:space="preserve">. </w:t>
      </w:r>
      <w:hyperlink r:id="rId34" w:tgtFrame="doilink" w:history="1">
        <w:r w:rsidRPr="0005654A">
          <w:rPr>
            <w:rFonts w:ascii="Times New Roman" w:eastAsia="Arial Unicode MS" w:hAnsi="Times New Roman"/>
            <w:sz w:val="24"/>
            <w:szCs w:val="24"/>
            <w:bdr w:val="none" w:sz="0" w:space="0" w:color="auto" w:frame="1"/>
            <w:shd w:val="clear" w:color="auto" w:fill="FFFFFF"/>
            <w:lang w:val="en-CA" w:eastAsia="en-US"/>
          </w:rPr>
          <w:t>doi:10.1016/j.lindif.2015.03.018</w:t>
        </w:r>
      </w:hyperlink>
    </w:p>
    <w:p w:rsidR="00B576B2" w:rsidRPr="006A45F3" w:rsidRDefault="007D106B" w:rsidP="005B7AEB">
      <w:pPr>
        <w:pStyle w:val="Default"/>
        <w:spacing w:line="480" w:lineRule="auto"/>
        <w:rPr>
          <w:lang w:val="en-US" w:eastAsia="en-GB"/>
        </w:rPr>
      </w:pPr>
      <w:r w:rsidRPr="008F03CA">
        <w:rPr>
          <w:lang w:val="en-CA"/>
        </w:rPr>
        <w:t xml:space="preserve">Koller, </w:t>
      </w:r>
      <w:r w:rsidR="00B576B2" w:rsidRPr="008F03CA">
        <w:rPr>
          <w:lang w:val="en-CA"/>
        </w:rPr>
        <w:t>O., Baumert, J., &amp; Schnabel</w:t>
      </w:r>
      <w:r w:rsidRPr="008F03CA">
        <w:rPr>
          <w:lang w:val="en-CA"/>
        </w:rPr>
        <w:t>,</w:t>
      </w:r>
      <w:r w:rsidR="00B576B2" w:rsidRPr="008F03CA">
        <w:rPr>
          <w:lang w:val="en-CA"/>
        </w:rPr>
        <w:t xml:space="preserve"> K.(</w:t>
      </w:r>
      <w:r w:rsidRPr="008F03CA">
        <w:rPr>
          <w:lang w:val="en-CA"/>
        </w:rPr>
        <w:t>2001</w:t>
      </w:r>
      <w:r w:rsidR="00B576B2" w:rsidRPr="008F03CA">
        <w:rPr>
          <w:lang w:val="en-CA"/>
        </w:rPr>
        <w:t>).</w:t>
      </w:r>
      <w:r w:rsidR="00B576B2" w:rsidRPr="006A45F3">
        <w:rPr>
          <w:lang w:val="en-US" w:eastAsia="en-GB"/>
        </w:rPr>
        <w:t>Does interest matter? The relationship between academic interest</w:t>
      </w:r>
    </w:p>
    <w:p w:rsidR="005B7AEB" w:rsidRPr="008F03CA" w:rsidRDefault="00B576B2" w:rsidP="005B7AEB">
      <w:pPr>
        <w:spacing w:after="0" w:line="480" w:lineRule="auto"/>
        <w:ind w:left="708"/>
        <w:rPr>
          <w:rFonts w:ascii="Times New Roman" w:eastAsia="Times New Roman" w:hAnsi="Times New Roman"/>
          <w:sz w:val="24"/>
          <w:szCs w:val="24"/>
          <w:lang w:val="en-CA" w:eastAsia="en-US"/>
        </w:rPr>
      </w:pPr>
      <w:r w:rsidRPr="006A45F3">
        <w:rPr>
          <w:rFonts w:ascii="Times New Roman" w:hAnsi="Times New Roman"/>
          <w:sz w:val="24"/>
          <w:szCs w:val="24"/>
          <w:lang w:val="en-US" w:eastAsia="en-GB"/>
        </w:rPr>
        <w:t>and achievement in mathematics.</w:t>
      </w:r>
      <w:r w:rsidRPr="006A45F3">
        <w:rPr>
          <w:rFonts w:ascii="Times New Roman" w:hAnsi="Times New Roman"/>
          <w:i/>
          <w:sz w:val="24"/>
          <w:szCs w:val="24"/>
          <w:lang w:val="en-US" w:eastAsia="en-GB"/>
        </w:rPr>
        <w:t>Journal for Research in Mathematics Education, 32</w:t>
      </w:r>
      <w:r w:rsidRPr="006A45F3">
        <w:rPr>
          <w:rFonts w:ascii="Times New Roman" w:hAnsi="Times New Roman"/>
          <w:sz w:val="24"/>
          <w:szCs w:val="24"/>
          <w:lang w:val="en-US" w:eastAsia="en-GB"/>
        </w:rPr>
        <w:t xml:space="preserve">, 448- 470. </w:t>
      </w:r>
      <w:r w:rsidR="005B7AEB" w:rsidRPr="006A45F3">
        <w:rPr>
          <w:rFonts w:ascii="Times New Roman" w:hAnsi="Times New Roman"/>
          <w:sz w:val="24"/>
          <w:szCs w:val="24"/>
          <w:lang w:val="en-US" w:eastAsia="en-GB"/>
        </w:rPr>
        <w:t>doi:</w:t>
      </w:r>
      <w:r w:rsidR="005B7AEB" w:rsidRPr="008F03CA">
        <w:rPr>
          <w:rFonts w:ascii="Times New Roman" w:eastAsia="Times New Roman" w:hAnsi="Times New Roman"/>
          <w:sz w:val="24"/>
          <w:szCs w:val="24"/>
          <w:shd w:val="clear" w:color="auto" w:fill="FFFFFF"/>
          <w:lang w:val="en-CA" w:eastAsia="en-US"/>
        </w:rPr>
        <w:t>10.2307/749801</w:t>
      </w:r>
    </w:p>
    <w:p w:rsidR="002E6673" w:rsidRPr="006A45F3" w:rsidRDefault="002E6673" w:rsidP="002E6673">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CA"/>
        </w:rPr>
        <w:t xml:space="preserve">Krapp, A., Schiefele, U., &amp;Winteler, A. (1992). </w:t>
      </w:r>
      <w:r w:rsidRPr="006A45F3">
        <w:rPr>
          <w:rFonts w:ascii="Times New Roman" w:hAnsi="Times New Roman"/>
          <w:sz w:val="24"/>
          <w:szCs w:val="24"/>
          <w:lang w:val="en-US" w:eastAsia="en-GB"/>
        </w:rPr>
        <w:t xml:space="preserve">Interest as a predictor of academic achievement: a meta-analysis </w:t>
      </w:r>
    </w:p>
    <w:p w:rsidR="002E6673" w:rsidRPr="006A45F3" w:rsidRDefault="002E6673" w:rsidP="006D0F37">
      <w:pPr>
        <w:widowControl w:val="0"/>
        <w:autoSpaceDE w:val="0"/>
        <w:autoSpaceDN w:val="0"/>
        <w:adjustRightInd w:val="0"/>
        <w:spacing w:after="0" w:line="480" w:lineRule="auto"/>
        <w:ind w:left="708"/>
        <w:rPr>
          <w:rFonts w:ascii="Times New Roman" w:hAnsi="Times New Roman"/>
          <w:sz w:val="24"/>
          <w:szCs w:val="24"/>
          <w:lang w:val="en-US" w:eastAsia="en-GB"/>
        </w:rPr>
      </w:pPr>
      <w:r w:rsidRPr="006A45F3">
        <w:rPr>
          <w:rFonts w:ascii="Times New Roman" w:hAnsi="Times New Roman"/>
          <w:sz w:val="24"/>
          <w:szCs w:val="24"/>
          <w:lang w:val="en-US" w:eastAsia="en-GB"/>
        </w:rPr>
        <w:t xml:space="preserve">of research. </w:t>
      </w:r>
      <w:r w:rsidRPr="006A45F3">
        <w:rPr>
          <w:rFonts w:ascii="Times New Roman" w:hAnsi="Times New Roman"/>
          <w:sz w:val="24"/>
          <w:szCs w:val="24"/>
          <w:lang w:val="en-US"/>
        </w:rPr>
        <w:t xml:space="preserve">In </w:t>
      </w:r>
      <w:r w:rsidRPr="006A45F3">
        <w:rPr>
          <w:rFonts w:ascii="Times New Roman" w:hAnsi="Times New Roman"/>
          <w:sz w:val="24"/>
          <w:szCs w:val="24"/>
          <w:lang w:val="en-US" w:eastAsia="en-GB"/>
        </w:rPr>
        <w:t xml:space="preserve">K. A. Renninger, S. Hidi&amp; A. Krapp (Eds.), </w:t>
      </w:r>
      <w:r w:rsidRPr="006A45F3">
        <w:rPr>
          <w:rFonts w:ascii="Times New Roman" w:hAnsi="Times New Roman"/>
          <w:i/>
          <w:sz w:val="24"/>
          <w:szCs w:val="24"/>
          <w:lang w:val="en-US" w:eastAsia="en-GB"/>
        </w:rPr>
        <w:t>The role of interest in learning and development</w:t>
      </w:r>
      <w:r w:rsidRPr="006A45F3">
        <w:rPr>
          <w:rFonts w:ascii="Times New Roman" w:hAnsi="Times New Roman"/>
          <w:sz w:val="24"/>
          <w:szCs w:val="24"/>
          <w:lang w:val="en-US" w:eastAsia="en-GB"/>
        </w:rPr>
        <w:t xml:space="preserve"> (pp. 183-196). Hillsdale: Erlbaum</w:t>
      </w:r>
    </w:p>
    <w:p w:rsidR="00867EFE" w:rsidRPr="006A45F3" w:rsidRDefault="00024639" w:rsidP="005B7AEB">
      <w:pPr>
        <w:pStyle w:val="Default"/>
        <w:spacing w:line="480" w:lineRule="auto"/>
        <w:rPr>
          <w:rFonts w:eastAsia="Times New Roman"/>
          <w:lang w:val="en-US"/>
        </w:rPr>
      </w:pPr>
      <w:r w:rsidRPr="006A45F3">
        <w:rPr>
          <w:rFonts w:eastAsia="Times New Roman"/>
          <w:lang w:val="en-US"/>
        </w:rPr>
        <w:t>Kuncel, N. R., Hezlett, S. A.</w:t>
      </w:r>
      <w:r w:rsidR="00AC39E4" w:rsidRPr="006A45F3">
        <w:rPr>
          <w:rFonts w:eastAsia="Times New Roman"/>
          <w:lang w:val="en-US"/>
        </w:rPr>
        <w:t>, Ones, D. S. (2004). Academic performance, career potential, creativity, and j</w:t>
      </w:r>
      <w:r w:rsidRPr="006A45F3">
        <w:rPr>
          <w:rFonts w:eastAsia="Times New Roman"/>
          <w:lang w:val="en-US"/>
        </w:rPr>
        <w:t xml:space="preserve">ob </w:t>
      </w:r>
    </w:p>
    <w:p w:rsidR="00024639" w:rsidRPr="006A45F3" w:rsidRDefault="00AC39E4" w:rsidP="005B7AEB">
      <w:pPr>
        <w:spacing w:after="0" w:line="480" w:lineRule="auto"/>
        <w:ind w:left="708"/>
        <w:rPr>
          <w:rFonts w:ascii="Times New Roman" w:eastAsia="Times New Roman" w:hAnsi="Times New Roman"/>
          <w:sz w:val="24"/>
          <w:szCs w:val="24"/>
          <w:lang w:val="en-US"/>
        </w:rPr>
      </w:pPr>
      <w:r w:rsidRPr="006A45F3">
        <w:rPr>
          <w:rFonts w:ascii="Times New Roman" w:eastAsia="Times New Roman" w:hAnsi="Times New Roman"/>
          <w:sz w:val="24"/>
          <w:szCs w:val="24"/>
          <w:lang w:val="en-US"/>
        </w:rPr>
        <w:t>performance: Can one construct predict them a</w:t>
      </w:r>
      <w:r w:rsidR="00024639" w:rsidRPr="006A45F3">
        <w:rPr>
          <w:rFonts w:ascii="Times New Roman" w:eastAsia="Times New Roman" w:hAnsi="Times New Roman"/>
          <w:sz w:val="24"/>
          <w:szCs w:val="24"/>
          <w:lang w:val="en-US"/>
        </w:rPr>
        <w:t xml:space="preserve">ll? </w:t>
      </w:r>
      <w:r w:rsidR="00024639" w:rsidRPr="006A45F3">
        <w:rPr>
          <w:rFonts w:ascii="Times New Roman" w:eastAsia="Times New Roman" w:hAnsi="Times New Roman"/>
          <w:i/>
          <w:sz w:val="24"/>
          <w:szCs w:val="24"/>
          <w:lang w:val="en-US"/>
        </w:rPr>
        <w:t>Journal of Personality and Social Psychology, 86</w:t>
      </w:r>
      <w:r w:rsidR="00024639" w:rsidRPr="006A45F3">
        <w:rPr>
          <w:rFonts w:ascii="Times New Roman" w:eastAsia="Times New Roman" w:hAnsi="Times New Roman"/>
          <w:sz w:val="24"/>
          <w:szCs w:val="24"/>
          <w:lang w:val="en-US"/>
        </w:rPr>
        <w:t>, 148-161.doi:</w:t>
      </w:r>
      <w:r w:rsidR="00024639" w:rsidRPr="006A45F3">
        <w:rPr>
          <w:rStyle w:val="apple-converted-space"/>
          <w:rFonts w:ascii="Times New Roman" w:eastAsia="Times New Roman" w:hAnsi="Times New Roman"/>
          <w:sz w:val="24"/>
          <w:szCs w:val="24"/>
          <w:lang w:val="en-US"/>
        </w:rPr>
        <w:t> </w:t>
      </w:r>
      <w:hyperlink r:id="rId35" w:tgtFrame="_blank" w:history="1">
        <w:r w:rsidR="00024639" w:rsidRPr="006A45F3">
          <w:rPr>
            <w:rStyle w:val="ad"/>
            <w:rFonts w:ascii="Times New Roman" w:eastAsia="Times New Roman" w:hAnsi="Times New Roman"/>
            <w:color w:val="auto"/>
            <w:sz w:val="24"/>
            <w:szCs w:val="24"/>
            <w:u w:val="none"/>
            <w:lang w:val="en-US"/>
          </w:rPr>
          <w:t>10.1037/0022-3514.86.1.148</w:t>
        </w:r>
      </w:hyperlink>
    </w:p>
    <w:p w:rsidR="00867EFE" w:rsidRPr="006A45F3" w:rsidRDefault="00EC165A" w:rsidP="005B7AEB">
      <w:pPr>
        <w:autoSpaceDE w:val="0"/>
        <w:autoSpaceDN w:val="0"/>
        <w:adjustRightInd w:val="0"/>
        <w:spacing w:after="0" w:line="480" w:lineRule="auto"/>
        <w:rPr>
          <w:rFonts w:ascii="Times New Roman" w:eastAsia="Times New Roman" w:hAnsi="Times New Roman"/>
          <w:color w:val="000000"/>
          <w:sz w:val="24"/>
          <w:szCs w:val="24"/>
          <w:lang w:val="en-US"/>
        </w:rPr>
      </w:pPr>
      <w:r w:rsidRPr="006A45F3">
        <w:rPr>
          <w:rFonts w:ascii="Times New Roman" w:eastAsia="Times New Roman" w:hAnsi="Times New Roman"/>
          <w:color w:val="000000"/>
          <w:sz w:val="24"/>
          <w:szCs w:val="24"/>
          <w:lang w:val="en-US"/>
        </w:rPr>
        <w:t>Kyttälä, M. &amp;Lehto, J. E. (2008). Some factors underlying mathematical performance: The role of visuospatial</w:t>
      </w:r>
    </w:p>
    <w:p w:rsidR="00EC165A" w:rsidRPr="006A45F3" w:rsidRDefault="00EC165A" w:rsidP="00867EFE">
      <w:pPr>
        <w:autoSpaceDE w:val="0"/>
        <w:autoSpaceDN w:val="0"/>
        <w:adjustRightInd w:val="0"/>
        <w:spacing w:after="0" w:line="480" w:lineRule="auto"/>
        <w:ind w:left="708"/>
        <w:rPr>
          <w:rStyle w:val="ad"/>
          <w:rFonts w:ascii="Times New Roman" w:eastAsia="Times New Roman" w:hAnsi="Times New Roman"/>
          <w:color w:val="000000"/>
          <w:sz w:val="24"/>
          <w:szCs w:val="24"/>
          <w:u w:val="none"/>
          <w:lang w:val="en-US"/>
        </w:rPr>
      </w:pPr>
      <w:r w:rsidRPr="006A45F3">
        <w:rPr>
          <w:rFonts w:ascii="Times New Roman" w:eastAsia="Times New Roman" w:hAnsi="Times New Roman"/>
          <w:color w:val="000000"/>
          <w:sz w:val="24"/>
          <w:szCs w:val="24"/>
          <w:lang w:val="en-US"/>
        </w:rPr>
        <w:t xml:space="preserve">working memory and non-verbal intelligence. </w:t>
      </w:r>
      <w:r w:rsidRPr="006A45F3">
        <w:rPr>
          <w:rFonts w:ascii="Times New Roman" w:eastAsia="Times New Roman" w:hAnsi="Times New Roman"/>
          <w:i/>
          <w:color w:val="000000"/>
          <w:sz w:val="24"/>
          <w:szCs w:val="24"/>
          <w:lang w:val="en-US"/>
        </w:rPr>
        <w:t xml:space="preserve">European Journal of Psychology of </w:t>
      </w:r>
      <w:r w:rsidRPr="006A45F3">
        <w:rPr>
          <w:rFonts w:ascii="Times New Roman" w:eastAsia="Times New Roman" w:hAnsi="Times New Roman"/>
          <w:i/>
          <w:sz w:val="24"/>
          <w:szCs w:val="24"/>
          <w:lang w:val="en-US"/>
        </w:rPr>
        <w:t>Education, 23</w:t>
      </w:r>
      <w:r w:rsidRPr="006A45F3">
        <w:rPr>
          <w:rFonts w:ascii="Times New Roman" w:eastAsia="Times New Roman" w:hAnsi="Times New Roman"/>
          <w:sz w:val="24"/>
          <w:szCs w:val="24"/>
          <w:lang w:val="en-US"/>
        </w:rPr>
        <w:t xml:space="preserve">, 77-94.doi: </w:t>
      </w:r>
      <w:hyperlink r:id="rId36" w:tgtFrame="_blank" w:history="1">
        <w:r w:rsidRPr="006A45F3">
          <w:rPr>
            <w:rStyle w:val="ad"/>
            <w:rFonts w:ascii="Times New Roman" w:eastAsia="Times New Roman" w:hAnsi="Times New Roman"/>
            <w:color w:val="auto"/>
            <w:sz w:val="24"/>
            <w:szCs w:val="24"/>
            <w:u w:val="none"/>
            <w:lang w:val="en-US"/>
          </w:rPr>
          <w:t>10.1007/BF03173141</w:t>
        </w:r>
      </w:hyperlink>
    </w:p>
    <w:p w:rsidR="00867EFE" w:rsidRPr="006A45F3" w:rsidRDefault="0013457B"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Lepper, M.R., Corpus</w:t>
      </w:r>
      <w:r w:rsidR="006B729D" w:rsidRPr="006A45F3">
        <w:rPr>
          <w:rFonts w:ascii="Times New Roman" w:hAnsi="Times New Roman"/>
          <w:sz w:val="24"/>
          <w:szCs w:val="24"/>
          <w:lang w:val="en-US" w:eastAsia="en-GB"/>
        </w:rPr>
        <w:t>Henderlong,</w:t>
      </w:r>
      <w:r w:rsidRPr="006A45F3">
        <w:rPr>
          <w:rFonts w:ascii="Times New Roman" w:hAnsi="Times New Roman"/>
          <w:sz w:val="24"/>
          <w:szCs w:val="24"/>
          <w:lang w:val="en-CA"/>
        </w:rPr>
        <w:t xml:space="preserve"> J., &amp;Iyengar, S.S. (2005). Intrinsic and extrinsic motivational orientations in the </w:t>
      </w:r>
    </w:p>
    <w:p w:rsidR="0013457B" w:rsidRPr="006A45F3" w:rsidRDefault="0013457B" w:rsidP="00867EFE">
      <w:pPr>
        <w:spacing w:after="0" w:line="480" w:lineRule="auto"/>
        <w:ind w:left="708"/>
        <w:rPr>
          <w:rStyle w:val="ad"/>
          <w:rFonts w:ascii="Times New Roman" w:hAnsi="Times New Roman"/>
          <w:color w:val="auto"/>
          <w:sz w:val="24"/>
          <w:szCs w:val="24"/>
          <w:u w:val="none"/>
          <w:lang w:val="en-CA"/>
        </w:rPr>
      </w:pPr>
      <w:r w:rsidRPr="006A45F3">
        <w:rPr>
          <w:rFonts w:ascii="Times New Roman" w:hAnsi="Times New Roman"/>
          <w:sz w:val="24"/>
          <w:szCs w:val="24"/>
          <w:lang w:val="en-CA"/>
        </w:rPr>
        <w:t xml:space="preserve">classroom: Age differences and academic correlates. </w:t>
      </w:r>
      <w:r w:rsidRPr="006A45F3">
        <w:rPr>
          <w:rFonts w:ascii="Times New Roman" w:hAnsi="Times New Roman"/>
          <w:i/>
          <w:sz w:val="24"/>
          <w:szCs w:val="24"/>
          <w:lang w:val="en-CA"/>
        </w:rPr>
        <w:t>Journal of Educational Psychology, 97</w:t>
      </w:r>
      <w:r w:rsidRPr="006A45F3">
        <w:rPr>
          <w:rFonts w:ascii="Times New Roman" w:hAnsi="Times New Roman"/>
          <w:sz w:val="24"/>
          <w:szCs w:val="24"/>
          <w:lang w:val="en-CA"/>
        </w:rPr>
        <w:t>, 184–196.doi:</w:t>
      </w:r>
      <w:r w:rsidRPr="006A45F3">
        <w:rPr>
          <w:rStyle w:val="apple-converted-space"/>
          <w:rFonts w:ascii="Times New Roman" w:hAnsi="Times New Roman"/>
          <w:sz w:val="24"/>
          <w:szCs w:val="24"/>
          <w:lang w:val="en-CA"/>
        </w:rPr>
        <w:t> </w:t>
      </w:r>
      <w:hyperlink r:id="rId37" w:tgtFrame="_blank" w:history="1">
        <w:r w:rsidRPr="006A45F3">
          <w:rPr>
            <w:rStyle w:val="ad"/>
            <w:rFonts w:ascii="Times New Roman" w:hAnsi="Times New Roman"/>
            <w:color w:val="auto"/>
            <w:sz w:val="24"/>
            <w:szCs w:val="24"/>
            <w:u w:val="none"/>
            <w:lang w:val="en-CA"/>
          </w:rPr>
          <w:t>10.1037/0022-0663.97.2.184</w:t>
        </w:r>
      </w:hyperlink>
    </w:p>
    <w:p w:rsidR="00867EFE" w:rsidRPr="006A45F3" w:rsidRDefault="00E5237D" w:rsidP="00867EFE">
      <w:pPr>
        <w:spacing w:after="0" w:line="480" w:lineRule="auto"/>
        <w:rPr>
          <w:rFonts w:ascii="Times New Roman" w:eastAsia="Arial Unicode MS" w:hAnsi="Times New Roman"/>
          <w:sz w:val="24"/>
          <w:szCs w:val="24"/>
          <w:lang w:val="en-CA"/>
        </w:rPr>
      </w:pPr>
      <w:r w:rsidRPr="006A45F3">
        <w:rPr>
          <w:rFonts w:ascii="Times New Roman" w:eastAsia="Arial Unicode MS" w:hAnsi="Times New Roman"/>
          <w:sz w:val="24"/>
          <w:szCs w:val="24"/>
          <w:bdr w:val="none" w:sz="0" w:space="0" w:color="auto" w:frame="1"/>
          <w:lang w:val="en-CA"/>
        </w:rPr>
        <w:t xml:space="preserve">Luo, Y. L., Kovas, Y., Haworth, C., </w:t>
      </w:r>
      <w:r w:rsidRPr="006A45F3">
        <w:rPr>
          <w:rFonts w:ascii="Times New Roman" w:eastAsia="Arial Unicode MS" w:hAnsi="Times New Roman"/>
          <w:sz w:val="24"/>
          <w:szCs w:val="24"/>
          <w:lang w:val="en-CA"/>
        </w:rPr>
        <w:t xml:space="preserve">&amp;Plomin, R. (2011). The etiology of mathematical self-evaluation and </w:t>
      </w:r>
    </w:p>
    <w:p w:rsidR="00E5237D" w:rsidRPr="006A45F3" w:rsidRDefault="00E5237D" w:rsidP="00867EFE">
      <w:pPr>
        <w:spacing w:after="0" w:line="480" w:lineRule="auto"/>
        <w:ind w:left="708"/>
        <w:rPr>
          <w:rFonts w:ascii="Times New Roman" w:eastAsia="Arial Unicode MS" w:hAnsi="Times New Roman"/>
          <w:sz w:val="24"/>
          <w:szCs w:val="24"/>
          <w:lang w:val="en-CA"/>
        </w:rPr>
      </w:pPr>
      <w:r w:rsidRPr="006A45F3">
        <w:rPr>
          <w:rFonts w:ascii="Times New Roman" w:eastAsia="Arial Unicode MS" w:hAnsi="Times New Roman"/>
          <w:sz w:val="24"/>
          <w:szCs w:val="24"/>
          <w:lang w:val="en-CA"/>
        </w:rPr>
        <w:t xml:space="preserve">mathematics achievement: Understanding the relationship using a cross-lagged twin study from ages 9 to 12. </w:t>
      </w:r>
      <w:r w:rsidRPr="006A45F3">
        <w:rPr>
          <w:rFonts w:ascii="Times New Roman" w:eastAsia="Arial Unicode MS" w:hAnsi="Times New Roman"/>
          <w:i/>
          <w:sz w:val="24"/>
          <w:szCs w:val="24"/>
          <w:lang w:val="en-CA"/>
        </w:rPr>
        <w:t>Learning and Individual Differences, 21</w:t>
      </w:r>
      <w:r w:rsidRPr="006A45F3">
        <w:rPr>
          <w:rFonts w:ascii="Times New Roman" w:eastAsia="Arial Unicode MS" w:hAnsi="Times New Roman"/>
          <w:sz w:val="24"/>
          <w:szCs w:val="24"/>
          <w:lang w:val="en-CA"/>
        </w:rPr>
        <w:t xml:space="preserve">, 710-718. doi: </w:t>
      </w:r>
      <w:hyperlink r:id="rId38" w:tgtFrame="_blank" w:history="1">
        <w:r w:rsidRPr="006A45F3">
          <w:rPr>
            <w:rStyle w:val="ad"/>
            <w:rFonts w:ascii="Times New Roman" w:eastAsia="Times New Roman" w:hAnsi="Times New Roman"/>
            <w:color w:val="auto"/>
            <w:sz w:val="24"/>
            <w:szCs w:val="24"/>
            <w:u w:val="none"/>
            <w:lang w:val="en-US"/>
          </w:rPr>
          <w:t>10.1016/j.lindif.2011.09.001</w:t>
        </w:r>
      </w:hyperlink>
    </w:p>
    <w:p w:rsidR="00867EFE" w:rsidRPr="006A45F3" w:rsidRDefault="009D7147" w:rsidP="00867EFE">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CA"/>
        </w:rPr>
        <w:t xml:space="preserve">Marsh, H. W., </w:t>
      </w:r>
      <w:r w:rsidRPr="006A45F3">
        <w:rPr>
          <w:rFonts w:ascii="Times New Roman" w:hAnsi="Times New Roman"/>
          <w:sz w:val="24"/>
          <w:szCs w:val="24"/>
          <w:lang w:val="en-US" w:eastAsia="en-GB"/>
        </w:rPr>
        <w:t>Trautwein, U., Lüdtke, O., Koller, O., &amp;Baumert</w:t>
      </w:r>
      <w:r w:rsidRPr="006A45F3">
        <w:rPr>
          <w:rFonts w:ascii="Times New Roman" w:hAnsi="Times New Roman"/>
          <w:sz w:val="24"/>
          <w:szCs w:val="24"/>
          <w:lang w:val="en-CA"/>
        </w:rPr>
        <w:t>, J. (2005).</w:t>
      </w:r>
      <w:r w:rsidR="00AC39E4" w:rsidRPr="006A45F3">
        <w:rPr>
          <w:rFonts w:ascii="Times New Roman" w:hAnsi="Times New Roman"/>
          <w:sz w:val="24"/>
          <w:szCs w:val="24"/>
          <w:lang w:val="en-US" w:eastAsia="en-GB"/>
        </w:rPr>
        <w:t>Academic self-concept, i</w:t>
      </w:r>
      <w:r w:rsidRPr="006A45F3">
        <w:rPr>
          <w:rFonts w:ascii="Times New Roman" w:hAnsi="Times New Roman"/>
          <w:sz w:val="24"/>
          <w:szCs w:val="24"/>
          <w:lang w:val="en-US" w:eastAsia="en-GB"/>
        </w:rPr>
        <w:t>nterest,</w:t>
      </w:r>
    </w:p>
    <w:p w:rsidR="009D7147" w:rsidRPr="006A45F3" w:rsidRDefault="00AC39E4" w:rsidP="00867EFE">
      <w:pPr>
        <w:widowControl w:val="0"/>
        <w:autoSpaceDE w:val="0"/>
        <w:autoSpaceDN w:val="0"/>
        <w:adjustRightInd w:val="0"/>
        <w:spacing w:after="0" w:line="480" w:lineRule="auto"/>
        <w:ind w:left="708"/>
        <w:rPr>
          <w:rFonts w:ascii="Times New Roman" w:hAnsi="Times New Roman"/>
          <w:sz w:val="24"/>
          <w:szCs w:val="24"/>
          <w:lang w:val="en-US" w:eastAsia="en-GB"/>
        </w:rPr>
      </w:pPr>
      <w:r w:rsidRPr="006A45F3">
        <w:rPr>
          <w:rFonts w:ascii="Times New Roman" w:hAnsi="Times New Roman"/>
          <w:sz w:val="24"/>
          <w:szCs w:val="24"/>
          <w:lang w:val="en-US" w:eastAsia="en-GB"/>
        </w:rPr>
        <w:t>grades, and standardized test scores: Reciprocal effects models of causal o</w:t>
      </w:r>
      <w:r w:rsidR="009D7147" w:rsidRPr="006A45F3">
        <w:rPr>
          <w:rFonts w:ascii="Times New Roman" w:hAnsi="Times New Roman"/>
          <w:sz w:val="24"/>
          <w:szCs w:val="24"/>
          <w:lang w:val="en-US" w:eastAsia="en-GB"/>
        </w:rPr>
        <w:t xml:space="preserve">rdering. </w:t>
      </w:r>
      <w:r w:rsidR="009D7147" w:rsidRPr="006A45F3">
        <w:rPr>
          <w:rFonts w:ascii="Times New Roman" w:hAnsi="Times New Roman"/>
          <w:i/>
          <w:sz w:val="24"/>
          <w:szCs w:val="24"/>
          <w:lang w:val="en-US" w:eastAsia="en-GB"/>
        </w:rPr>
        <w:t>Child</w:t>
      </w:r>
      <w:r w:rsidR="00D12158" w:rsidRPr="006A45F3">
        <w:rPr>
          <w:rFonts w:ascii="Times New Roman" w:hAnsi="Times New Roman"/>
          <w:i/>
          <w:sz w:val="24"/>
          <w:szCs w:val="24"/>
          <w:lang w:val="en-US" w:eastAsia="en-GB"/>
        </w:rPr>
        <w:t xml:space="preserve"> Development, </w:t>
      </w:r>
      <w:r w:rsidR="009D7147" w:rsidRPr="006A45F3">
        <w:rPr>
          <w:rFonts w:ascii="Times New Roman" w:hAnsi="Times New Roman"/>
          <w:i/>
          <w:sz w:val="24"/>
          <w:szCs w:val="24"/>
          <w:lang w:val="en-US" w:eastAsia="en-GB"/>
        </w:rPr>
        <w:t>76</w:t>
      </w:r>
      <w:r w:rsidR="009D7147" w:rsidRPr="006A45F3">
        <w:rPr>
          <w:rFonts w:ascii="Times New Roman" w:hAnsi="Times New Roman"/>
          <w:sz w:val="24"/>
          <w:szCs w:val="24"/>
          <w:lang w:val="en-US" w:eastAsia="en-GB"/>
        </w:rPr>
        <w:t xml:space="preserve">, </w:t>
      </w:r>
      <w:r w:rsidR="009D7147" w:rsidRPr="006A45F3">
        <w:rPr>
          <w:rFonts w:ascii="Times New Roman" w:hAnsi="Times New Roman"/>
          <w:sz w:val="24"/>
          <w:szCs w:val="24"/>
          <w:lang w:val="en-US" w:eastAsia="en-GB"/>
        </w:rPr>
        <w:lastRenderedPageBreak/>
        <w:t>397-416.</w:t>
      </w:r>
      <w:r w:rsidR="007C57C4" w:rsidRPr="006A45F3">
        <w:rPr>
          <w:rFonts w:ascii="Times New Roman" w:eastAsia="Times New Roman" w:hAnsi="Times New Roman"/>
          <w:sz w:val="24"/>
          <w:szCs w:val="24"/>
          <w:lang w:val="en-US"/>
        </w:rPr>
        <w:t>doi:</w:t>
      </w:r>
      <w:r w:rsidR="007C57C4" w:rsidRPr="006A45F3">
        <w:rPr>
          <w:rStyle w:val="apple-converted-space"/>
          <w:rFonts w:ascii="Times New Roman" w:eastAsia="Times New Roman" w:hAnsi="Times New Roman"/>
          <w:sz w:val="24"/>
          <w:szCs w:val="24"/>
          <w:lang w:val="en-US"/>
        </w:rPr>
        <w:t> </w:t>
      </w:r>
      <w:hyperlink r:id="rId39" w:tgtFrame="_blank" w:history="1">
        <w:r w:rsidR="007C57C4" w:rsidRPr="006A45F3">
          <w:rPr>
            <w:rStyle w:val="ad"/>
            <w:rFonts w:ascii="Times New Roman" w:eastAsia="Times New Roman" w:hAnsi="Times New Roman"/>
            <w:color w:val="auto"/>
            <w:sz w:val="24"/>
            <w:szCs w:val="24"/>
            <w:u w:val="none"/>
            <w:lang w:val="en-US"/>
          </w:rPr>
          <w:t>10.1111/j.1467-8624.2005.00853.x</w:t>
        </w:r>
      </w:hyperlink>
    </w:p>
    <w:p w:rsidR="00F11373" w:rsidRPr="006A45F3" w:rsidRDefault="007D106B" w:rsidP="00F11373">
      <w:pPr>
        <w:widowControl w:val="0"/>
        <w:autoSpaceDE w:val="0"/>
        <w:autoSpaceDN w:val="0"/>
        <w:adjustRightInd w:val="0"/>
        <w:spacing w:after="0" w:line="480" w:lineRule="auto"/>
        <w:rPr>
          <w:rFonts w:ascii="Times New Roman" w:hAnsi="Times New Roman"/>
          <w:sz w:val="24"/>
          <w:szCs w:val="24"/>
          <w:lang w:val="en-US" w:eastAsia="en-GB"/>
        </w:rPr>
      </w:pPr>
      <w:r w:rsidRPr="00825786">
        <w:rPr>
          <w:rFonts w:ascii="Times New Roman" w:hAnsi="Times New Roman"/>
          <w:sz w:val="24"/>
          <w:szCs w:val="24"/>
          <w:lang w:val="en-CA"/>
        </w:rPr>
        <w:t>Murayama</w:t>
      </w:r>
      <w:r w:rsidR="00F11373" w:rsidRPr="00825786">
        <w:rPr>
          <w:rFonts w:ascii="Times New Roman" w:hAnsi="Times New Roman"/>
          <w:sz w:val="24"/>
          <w:szCs w:val="24"/>
          <w:lang w:val="en-CA"/>
        </w:rPr>
        <w:t>, K., Pekrun, R., Lichtenfeld, S., &amp;vomHofe, R. (2013).</w:t>
      </w:r>
      <w:r w:rsidR="00F11373" w:rsidRPr="006A45F3">
        <w:rPr>
          <w:rFonts w:ascii="Times New Roman" w:hAnsi="Times New Roman"/>
          <w:sz w:val="24"/>
          <w:szCs w:val="24"/>
          <w:lang w:val="en-US" w:eastAsia="en-GB"/>
        </w:rPr>
        <w:t xml:space="preserve">Predicting long-term growth in students’ </w:t>
      </w:r>
    </w:p>
    <w:p w:rsidR="007D106B" w:rsidRPr="006A45F3" w:rsidRDefault="00F11373" w:rsidP="00F11373">
      <w:pPr>
        <w:widowControl w:val="0"/>
        <w:autoSpaceDE w:val="0"/>
        <w:autoSpaceDN w:val="0"/>
        <w:adjustRightInd w:val="0"/>
        <w:spacing w:after="0" w:line="480" w:lineRule="auto"/>
        <w:ind w:left="708"/>
        <w:rPr>
          <w:rFonts w:ascii="Times New Roman" w:hAnsi="Times New Roman"/>
          <w:sz w:val="24"/>
          <w:szCs w:val="24"/>
          <w:lang w:val="en-US" w:eastAsia="en-GB"/>
        </w:rPr>
      </w:pPr>
      <w:r w:rsidRPr="006A45F3">
        <w:rPr>
          <w:rFonts w:ascii="Times New Roman" w:hAnsi="Times New Roman"/>
          <w:sz w:val="24"/>
          <w:szCs w:val="24"/>
          <w:lang w:val="en-US" w:eastAsia="en-GB"/>
        </w:rPr>
        <w:t xml:space="preserve">mathematics achievement: The unique contributions of motivation and cognitive strategies. </w:t>
      </w:r>
      <w:r w:rsidRPr="006A45F3">
        <w:rPr>
          <w:rFonts w:ascii="Times New Roman" w:hAnsi="Times New Roman"/>
          <w:i/>
          <w:sz w:val="24"/>
          <w:szCs w:val="24"/>
          <w:lang w:val="en-US" w:eastAsia="en-GB"/>
        </w:rPr>
        <w:t>Child Development, 84</w:t>
      </w:r>
      <w:r w:rsidRPr="006A45F3">
        <w:rPr>
          <w:rFonts w:ascii="Times New Roman" w:hAnsi="Times New Roman"/>
          <w:sz w:val="24"/>
          <w:szCs w:val="24"/>
          <w:lang w:val="en-US" w:eastAsia="en-GB"/>
        </w:rPr>
        <w:t>, 1475</w:t>
      </w:r>
      <w:r w:rsidRPr="006A45F3">
        <w:rPr>
          <w:rFonts w:ascii="Times New Roman" w:hAnsi="Times New Roman"/>
          <w:b/>
          <w:bCs/>
          <w:sz w:val="24"/>
          <w:szCs w:val="24"/>
          <w:lang w:val="en-US" w:eastAsia="en-GB"/>
        </w:rPr>
        <w:t>–</w:t>
      </w:r>
      <w:r w:rsidRPr="006A45F3">
        <w:rPr>
          <w:rFonts w:ascii="Times New Roman" w:hAnsi="Times New Roman"/>
          <w:sz w:val="24"/>
          <w:szCs w:val="24"/>
          <w:lang w:val="en-US" w:eastAsia="en-GB"/>
        </w:rPr>
        <w:t>1490. doi: 10.1111/cdev.12036</w:t>
      </w:r>
    </w:p>
    <w:p w:rsidR="00867EFE" w:rsidRPr="006A45F3" w:rsidRDefault="003D72D7" w:rsidP="007D106B">
      <w:pPr>
        <w:spacing w:after="0" w:line="480" w:lineRule="auto"/>
        <w:rPr>
          <w:rFonts w:ascii="Times New Roman" w:hAnsi="Times New Roman"/>
          <w:sz w:val="24"/>
          <w:szCs w:val="24"/>
          <w:lang w:val="en-CA"/>
        </w:rPr>
      </w:pPr>
      <w:r w:rsidRPr="006A45F3">
        <w:rPr>
          <w:rFonts w:ascii="Times New Roman" w:hAnsi="Times New Roman"/>
          <w:sz w:val="24"/>
          <w:szCs w:val="24"/>
          <w:lang w:val="en-CA"/>
        </w:rPr>
        <w:t>Muthén, L.K. and Muthén, B.O. (1998-2012). Mplus User’s Guide. Seventh Edition. Los Angeles, CA: Muthén&amp;</w:t>
      </w:r>
    </w:p>
    <w:p w:rsidR="003D72D7" w:rsidRPr="006A45F3" w:rsidRDefault="003D72D7" w:rsidP="007D106B">
      <w:pPr>
        <w:spacing w:after="0" w:line="480" w:lineRule="auto"/>
        <w:ind w:firstLine="708"/>
        <w:rPr>
          <w:rFonts w:ascii="Times New Roman" w:hAnsi="Times New Roman"/>
          <w:sz w:val="24"/>
          <w:szCs w:val="24"/>
          <w:lang w:val="en-CA"/>
        </w:rPr>
      </w:pPr>
      <w:r w:rsidRPr="006A45F3">
        <w:rPr>
          <w:rFonts w:ascii="Times New Roman" w:hAnsi="Times New Roman"/>
          <w:sz w:val="24"/>
          <w:szCs w:val="24"/>
          <w:lang w:val="en-CA"/>
        </w:rPr>
        <w:t>Muthén</w:t>
      </w:r>
    </w:p>
    <w:p w:rsidR="00867EFE" w:rsidRPr="006A45F3" w:rsidRDefault="006C0BCE" w:rsidP="007D106B">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US" w:eastAsia="en-GB"/>
        </w:rPr>
        <w:t>Niehaus, K., Moritz Rudasill, K.,</w:t>
      </w:r>
      <w:r w:rsidR="00AC39E4" w:rsidRPr="006A45F3">
        <w:rPr>
          <w:rFonts w:ascii="Times New Roman" w:hAnsi="Times New Roman"/>
          <w:sz w:val="24"/>
          <w:szCs w:val="24"/>
          <w:lang w:val="en-US" w:eastAsia="en-GB"/>
        </w:rPr>
        <w:t>&amp;Adelson, J. L. (2012). Self-efficacy, intrinsic motivation, and a</w:t>
      </w:r>
      <w:r w:rsidRPr="006A45F3">
        <w:rPr>
          <w:rFonts w:ascii="Times New Roman" w:hAnsi="Times New Roman"/>
          <w:sz w:val="24"/>
          <w:szCs w:val="24"/>
          <w:lang w:val="en-US" w:eastAsia="en-GB"/>
        </w:rPr>
        <w:t xml:space="preserve">cademic </w:t>
      </w:r>
    </w:p>
    <w:p w:rsidR="006C0BCE" w:rsidRPr="006A45F3" w:rsidRDefault="00AC39E4" w:rsidP="007D106B">
      <w:pPr>
        <w:widowControl w:val="0"/>
        <w:autoSpaceDE w:val="0"/>
        <w:autoSpaceDN w:val="0"/>
        <w:adjustRightInd w:val="0"/>
        <w:spacing w:after="0" w:line="480" w:lineRule="auto"/>
        <w:ind w:left="708"/>
        <w:rPr>
          <w:rFonts w:ascii="Times New Roman" w:hAnsi="Times New Roman"/>
          <w:sz w:val="24"/>
          <w:szCs w:val="24"/>
          <w:lang w:val="en-US" w:eastAsia="en-GB"/>
        </w:rPr>
      </w:pPr>
      <w:r w:rsidRPr="006A45F3">
        <w:rPr>
          <w:rFonts w:ascii="Times New Roman" w:hAnsi="Times New Roman"/>
          <w:sz w:val="24"/>
          <w:szCs w:val="24"/>
          <w:lang w:val="en-US" w:eastAsia="en-GB"/>
        </w:rPr>
        <w:t>outcomes among latino middle school students participating in an after-school p</w:t>
      </w:r>
      <w:r w:rsidR="006C0BCE" w:rsidRPr="006A45F3">
        <w:rPr>
          <w:rFonts w:ascii="Times New Roman" w:hAnsi="Times New Roman"/>
          <w:sz w:val="24"/>
          <w:szCs w:val="24"/>
          <w:lang w:val="en-US" w:eastAsia="en-GB"/>
        </w:rPr>
        <w:t xml:space="preserve">rogram. </w:t>
      </w:r>
      <w:r w:rsidR="006C0BCE" w:rsidRPr="006A45F3">
        <w:rPr>
          <w:rFonts w:ascii="Times New Roman" w:hAnsi="Times New Roman"/>
          <w:i/>
          <w:sz w:val="24"/>
          <w:szCs w:val="24"/>
          <w:lang w:val="en-US" w:eastAsia="en-GB"/>
        </w:rPr>
        <w:t>Hispanic Journal of Behavioral Sciences, 34</w:t>
      </w:r>
      <w:r w:rsidR="006C0BCE" w:rsidRPr="006A45F3">
        <w:rPr>
          <w:rFonts w:ascii="Times New Roman" w:hAnsi="Times New Roman"/>
          <w:sz w:val="24"/>
          <w:szCs w:val="24"/>
          <w:lang w:val="en-US" w:eastAsia="en-GB"/>
        </w:rPr>
        <w:t>, 118-136.doi: 10.1177/0739986311424275</w:t>
      </w:r>
    </w:p>
    <w:p w:rsidR="00867EFE" w:rsidRPr="00825786" w:rsidRDefault="008B6013" w:rsidP="00867EFE">
      <w:pPr>
        <w:spacing w:after="0" w:line="480" w:lineRule="auto"/>
        <w:rPr>
          <w:rFonts w:ascii="Times New Roman" w:hAnsi="Times New Roman"/>
          <w:sz w:val="24"/>
          <w:szCs w:val="24"/>
          <w:lang w:val="en-CA"/>
        </w:rPr>
      </w:pPr>
      <w:r w:rsidRPr="00825786">
        <w:rPr>
          <w:rFonts w:ascii="Times New Roman" w:hAnsi="Times New Roman"/>
          <w:sz w:val="24"/>
          <w:szCs w:val="24"/>
          <w:lang w:val="en-CA"/>
        </w:rPr>
        <w:t>OECD (</w:t>
      </w:r>
      <w:r w:rsidR="00AC39E4" w:rsidRPr="00825786">
        <w:rPr>
          <w:rFonts w:ascii="Times New Roman" w:hAnsi="Times New Roman"/>
          <w:sz w:val="24"/>
          <w:szCs w:val="24"/>
          <w:lang w:val="en-CA"/>
        </w:rPr>
        <w:t>2010), PISA 2009 Results: What students know and can do – Student p</w:t>
      </w:r>
      <w:r w:rsidRPr="00825786">
        <w:rPr>
          <w:rFonts w:ascii="Times New Roman" w:hAnsi="Times New Roman"/>
          <w:sz w:val="24"/>
          <w:szCs w:val="24"/>
          <w:lang w:val="en-CA"/>
        </w:rPr>
        <w:t>erformance</w:t>
      </w:r>
      <w:r w:rsidR="00AC39E4" w:rsidRPr="00825786">
        <w:rPr>
          <w:rFonts w:ascii="Times New Roman" w:hAnsi="Times New Roman"/>
          <w:sz w:val="24"/>
          <w:szCs w:val="24"/>
          <w:lang w:val="en-CA"/>
        </w:rPr>
        <w:t>in r</w:t>
      </w:r>
      <w:r w:rsidRPr="00825786">
        <w:rPr>
          <w:rFonts w:ascii="Times New Roman" w:hAnsi="Times New Roman"/>
          <w:sz w:val="24"/>
          <w:szCs w:val="24"/>
          <w:lang w:val="en-CA"/>
        </w:rPr>
        <w:t xml:space="preserve">eading, </w:t>
      </w:r>
    </w:p>
    <w:p w:rsidR="008B6013" w:rsidRPr="00825786" w:rsidRDefault="00AC39E4" w:rsidP="00867EFE">
      <w:pPr>
        <w:spacing w:after="0" w:line="480" w:lineRule="auto"/>
        <w:ind w:firstLine="708"/>
        <w:rPr>
          <w:rFonts w:ascii="Times New Roman" w:hAnsi="Times New Roman"/>
          <w:sz w:val="24"/>
          <w:szCs w:val="24"/>
          <w:lang w:val="en-CA"/>
        </w:rPr>
      </w:pPr>
      <w:r w:rsidRPr="008F03CA">
        <w:rPr>
          <w:rFonts w:ascii="Times New Roman" w:hAnsi="Times New Roman"/>
          <w:sz w:val="24"/>
          <w:szCs w:val="24"/>
          <w:lang w:val="en-CA"/>
        </w:rPr>
        <w:t>mathematics and s</w:t>
      </w:r>
      <w:r w:rsidR="008B6013" w:rsidRPr="008F03CA">
        <w:rPr>
          <w:rFonts w:ascii="Times New Roman" w:hAnsi="Times New Roman"/>
          <w:sz w:val="24"/>
          <w:szCs w:val="24"/>
          <w:lang w:val="en-CA"/>
        </w:rPr>
        <w:t xml:space="preserve">cience (Volume I). </w:t>
      </w:r>
      <w:r w:rsidR="008B6013" w:rsidRPr="00825786">
        <w:rPr>
          <w:rFonts w:ascii="Times New Roman" w:hAnsi="Times New Roman"/>
          <w:sz w:val="24"/>
          <w:szCs w:val="24"/>
          <w:lang w:val="en-CA"/>
        </w:rPr>
        <w:t xml:space="preserve">Retrieved from  </w:t>
      </w:r>
      <w:hyperlink r:id="rId40" w:history="1">
        <w:r w:rsidR="008B6013" w:rsidRPr="00825786">
          <w:rPr>
            <w:rStyle w:val="ad"/>
            <w:rFonts w:ascii="Times New Roman" w:hAnsi="Times New Roman"/>
            <w:color w:val="auto"/>
            <w:sz w:val="24"/>
            <w:szCs w:val="24"/>
            <w:u w:val="none"/>
            <w:lang w:val="en-CA"/>
          </w:rPr>
          <w:t>http://dx.doi.org/10.1787/9789264091450-en</w:t>
        </w:r>
      </w:hyperlink>
    </w:p>
    <w:p w:rsidR="00867EFE" w:rsidRPr="006A45F3" w:rsidRDefault="00F71DB4"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Okamoto, Y., &amp; Case, R. (1996). II. Exploring the microstructure of children’s centralconceptual structures in the </w:t>
      </w:r>
    </w:p>
    <w:p w:rsidR="00F71DB4" w:rsidRPr="006A45F3" w:rsidRDefault="00F71DB4" w:rsidP="00867EFE">
      <w:pPr>
        <w:spacing w:after="0" w:line="480" w:lineRule="auto"/>
        <w:ind w:left="708"/>
        <w:rPr>
          <w:rFonts w:ascii="Times New Roman" w:hAnsi="Times New Roman"/>
          <w:sz w:val="24"/>
          <w:szCs w:val="24"/>
          <w:lang w:val="en-CA"/>
        </w:rPr>
      </w:pPr>
      <w:r w:rsidRPr="006A45F3">
        <w:rPr>
          <w:rFonts w:ascii="Times New Roman" w:hAnsi="Times New Roman"/>
          <w:sz w:val="24"/>
          <w:szCs w:val="24"/>
          <w:lang w:val="en-CA"/>
        </w:rPr>
        <w:t xml:space="preserve">domain of number. </w:t>
      </w:r>
      <w:r w:rsidRPr="006A45F3">
        <w:rPr>
          <w:rFonts w:ascii="Times New Roman" w:hAnsi="Times New Roman"/>
          <w:i/>
          <w:sz w:val="24"/>
          <w:szCs w:val="24"/>
          <w:lang w:val="en-CA"/>
        </w:rPr>
        <w:t>Monographs of the Society for Research in Child Development, 61</w:t>
      </w:r>
      <w:r w:rsidRPr="006A45F3">
        <w:rPr>
          <w:rFonts w:ascii="Times New Roman" w:hAnsi="Times New Roman"/>
          <w:sz w:val="24"/>
          <w:szCs w:val="24"/>
          <w:lang w:val="en-CA"/>
        </w:rPr>
        <w:t>, 27-58.doi: 10.1111/j.1540-5834.1996.tb00536.x</w:t>
      </w:r>
    </w:p>
    <w:p w:rsidR="00867EFE" w:rsidRPr="006A45F3" w:rsidRDefault="00B7121D" w:rsidP="00867EFE">
      <w:pPr>
        <w:spacing w:after="0" w:line="480" w:lineRule="auto"/>
        <w:rPr>
          <w:rFonts w:ascii="Times New Roman" w:hAnsi="Times New Roman"/>
          <w:sz w:val="24"/>
          <w:szCs w:val="24"/>
          <w:lang w:val="en-US"/>
        </w:rPr>
      </w:pPr>
      <w:r w:rsidRPr="006A45F3">
        <w:rPr>
          <w:rFonts w:ascii="Times New Roman" w:hAnsi="Times New Roman"/>
          <w:sz w:val="24"/>
          <w:szCs w:val="24"/>
          <w:lang w:val="en-US"/>
        </w:rPr>
        <w:t>Peugh, J. L. &amp;</w:t>
      </w:r>
      <w:r w:rsidR="00AC39E4" w:rsidRPr="006A45F3">
        <w:rPr>
          <w:rFonts w:ascii="Times New Roman" w:hAnsi="Times New Roman"/>
          <w:sz w:val="24"/>
          <w:szCs w:val="24"/>
          <w:lang w:val="en-US"/>
        </w:rPr>
        <w:t xml:space="preserve"> Enders, C. K. (2004). Missing data in educational research: A review of reporting p</w:t>
      </w:r>
      <w:r w:rsidRPr="006A45F3">
        <w:rPr>
          <w:rFonts w:ascii="Times New Roman" w:hAnsi="Times New Roman"/>
          <w:sz w:val="24"/>
          <w:szCs w:val="24"/>
          <w:lang w:val="en-US"/>
        </w:rPr>
        <w:t xml:space="preserve">ractices and </w:t>
      </w:r>
    </w:p>
    <w:p w:rsidR="0013526A" w:rsidRPr="006A45F3" w:rsidRDefault="00AC39E4" w:rsidP="006D0F37">
      <w:pPr>
        <w:spacing w:after="0" w:line="480" w:lineRule="auto"/>
        <w:ind w:left="708"/>
        <w:rPr>
          <w:rFonts w:ascii="Times New Roman" w:hAnsi="Times New Roman"/>
          <w:sz w:val="24"/>
          <w:szCs w:val="24"/>
          <w:lang w:val="en-US"/>
        </w:rPr>
      </w:pPr>
      <w:r w:rsidRPr="006A45F3">
        <w:rPr>
          <w:rFonts w:ascii="Times New Roman" w:hAnsi="Times New Roman"/>
          <w:sz w:val="24"/>
          <w:szCs w:val="24"/>
          <w:lang w:val="en-US"/>
        </w:rPr>
        <w:t>suggestions for i</w:t>
      </w:r>
      <w:r w:rsidR="00B7121D" w:rsidRPr="006A45F3">
        <w:rPr>
          <w:rFonts w:ascii="Times New Roman" w:hAnsi="Times New Roman"/>
          <w:sz w:val="24"/>
          <w:szCs w:val="24"/>
          <w:lang w:val="en-US"/>
        </w:rPr>
        <w:t xml:space="preserve">mprovement. </w:t>
      </w:r>
      <w:r w:rsidR="00B7121D" w:rsidRPr="006A45F3">
        <w:rPr>
          <w:rFonts w:ascii="Times New Roman" w:eastAsia="Times New Roman" w:hAnsi="Times New Roman"/>
          <w:i/>
          <w:color w:val="000000"/>
          <w:sz w:val="24"/>
          <w:szCs w:val="24"/>
          <w:lang w:val="en-US"/>
        </w:rPr>
        <w:t>Review of Educational Research, 74</w:t>
      </w:r>
      <w:r w:rsidR="00B7121D" w:rsidRPr="006A45F3">
        <w:rPr>
          <w:rFonts w:ascii="Times New Roman" w:eastAsia="Times New Roman" w:hAnsi="Times New Roman"/>
          <w:color w:val="000000"/>
          <w:sz w:val="24"/>
          <w:szCs w:val="24"/>
          <w:lang w:val="en-US"/>
        </w:rPr>
        <w:t>, 525-556.doi:</w:t>
      </w:r>
      <w:r w:rsidR="00B7121D" w:rsidRPr="006A45F3">
        <w:rPr>
          <w:rStyle w:val="apple-converted-space"/>
          <w:rFonts w:ascii="Times New Roman" w:eastAsia="Times New Roman" w:hAnsi="Times New Roman"/>
          <w:color w:val="000000"/>
          <w:sz w:val="24"/>
          <w:szCs w:val="24"/>
          <w:lang w:val="en-US"/>
        </w:rPr>
        <w:t> </w:t>
      </w:r>
      <w:hyperlink r:id="rId41" w:tgtFrame="_blank" w:history="1">
        <w:r w:rsidR="00B7121D" w:rsidRPr="006A45F3">
          <w:rPr>
            <w:rStyle w:val="ad"/>
            <w:rFonts w:ascii="Times New Roman" w:eastAsia="Times New Roman" w:hAnsi="Times New Roman"/>
            <w:color w:val="auto"/>
            <w:sz w:val="24"/>
            <w:szCs w:val="24"/>
            <w:u w:val="none"/>
            <w:lang w:val="en-US"/>
          </w:rPr>
          <w:t>10.3102/00346543074004525</w:t>
        </w:r>
      </w:hyperlink>
    </w:p>
    <w:p w:rsidR="00867EFE" w:rsidRPr="00825786" w:rsidRDefault="00BD0C15" w:rsidP="00867EFE">
      <w:pPr>
        <w:spacing w:after="0" w:line="480" w:lineRule="auto"/>
        <w:rPr>
          <w:rFonts w:ascii="Times New Roman" w:eastAsia="Times New Roman" w:hAnsi="Times New Roman"/>
          <w:color w:val="000000"/>
          <w:sz w:val="24"/>
          <w:szCs w:val="24"/>
          <w:lang w:val="en-CA"/>
        </w:rPr>
      </w:pPr>
      <w:r w:rsidRPr="006A45F3">
        <w:rPr>
          <w:rFonts w:ascii="Times New Roman" w:hAnsi="Times New Roman"/>
          <w:sz w:val="24"/>
          <w:szCs w:val="24"/>
          <w:lang w:val="en-US"/>
        </w:rPr>
        <w:t xml:space="preserve">Reeve, J. (2002). Self-determination theory applied to educational settings. In E. L. </w:t>
      </w:r>
      <w:r w:rsidRPr="00825786">
        <w:rPr>
          <w:rFonts w:ascii="Times New Roman" w:eastAsia="Times New Roman" w:hAnsi="Times New Roman"/>
          <w:color w:val="000000"/>
          <w:sz w:val="24"/>
          <w:szCs w:val="24"/>
          <w:lang w:val="en-CA"/>
        </w:rPr>
        <w:t xml:space="preserve">Deci, &amp; R. M. Ryan (Eds.), </w:t>
      </w:r>
    </w:p>
    <w:p w:rsidR="00BD0C15" w:rsidRPr="00825786" w:rsidRDefault="00BD0C15" w:rsidP="00867EFE">
      <w:pPr>
        <w:spacing w:after="0" w:line="480" w:lineRule="auto"/>
        <w:ind w:firstLine="708"/>
        <w:rPr>
          <w:rFonts w:ascii="Times New Roman" w:eastAsia="Times New Roman" w:hAnsi="Times New Roman"/>
          <w:i/>
          <w:color w:val="000000"/>
          <w:sz w:val="24"/>
          <w:szCs w:val="24"/>
          <w:lang w:val="en-CA"/>
        </w:rPr>
      </w:pPr>
      <w:r w:rsidRPr="00825786">
        <w:rPr>
          <w:rFonts w:ascii="Times New Roman" w:eastAsia="Times New Roman" w:hAnsi="Times New Roman"/>
          <w:i/>
          <w:color w:val="000000"/>
          <w:sz w:val="24"/>
          <w:szCs w:val="24"/>
          <w:lang w:val="en-CA"/>
        </w:rPr>
        <w:t>Handbook of self-determination research</w:t>
      </w:r>
      <w:r w:rsidRPr="00825786">
        <w:rPr>
          <w:rFonts w:ascii="Times New Roman" w:eastAsia="Times New Roman" w:hAnsi="Times New Roman"/>
          <w:color w:val="000000"/>
          <w:sz w:val="24"/>
          <w:szCs w:val="24"/>
          <w:lang w:val="en-CA"/>
        </w:rPr>
        <w:t xml:space="preserve"> (pp. 183-203). New York: Rochester. </w:t>
      </w:r>
    </w:p>
    <w:p w:rsidR="00867EFE" w:rsidRPr="006A45F3" w:rsidRDefault="000E324C" w:rsidP="00867EFE">
      <w:pPr>
        <w:spacing w:after="0" w:line="480" w:lineRule="auto"/>
        <w:rPr>
          <w:rFonts w:ascii="Times New Roman" w:hAnsi="Times New Roman"/>
          <w:sz w:val="24"/>
          <w:szCs w:val="24"/>
          <w:lang w:val="en-US"/>
        </w:rPr>
      </w:pPr>
      <w:r w:rsidRPr="006A45F3">
        <w:rPr>
          <w:rFonts w:ascii="Times New Roman" w:hAnsi="Times New Roman"/>
          <w:sz w:val="24"/>
          <w:szCs w:val="24"/>
          <w:lang w:val="en-US"/>
        </w:rPr>
        <w:t xml:space="preserve">Reyna, V. F. &amp; Brainerd, C. J. (2007). The importance of mathematics in health and human judgment: Numeracy, </w:t>
      </w:r>
    </w:p>
    <w:p w:rsidR="000E324C" w:rsidRPr="006A45F3" w:rsidRDefault="000E324C" w:rsidP="00867EFE">
      <w:pPr>
        <w:spacing w:after="0" w:line="480" w:lineRule="auto"/>
        <w:ind w:left="708"/>
        <w:rPr>
          <w:rFonts w:ascii="Times New Roman" w:hAnsi="Times New Roman"/>
          <w:sz w:val="24"/>
          <w:szCs w:val="24"/>
          <w:lang w:val="en-US"/>
        </w:rPr>
      </w:pPr>
      <w:r w:rsidRPr="006A45F3">
        <w:rPr>
          <w:rFonts w:ascii="Times New Roman" w:hAnsi="Times New Roman"/>
          <w:sz w:val="24"/>
          <w:szCs w:val="24"/>
          <w:lang w:val="en-US"/>
        </w:rPr>
        <w:t xml:space="preserve">risk communication, and medical decision making. </w:t>
      </w:r>
      <w:hyperlink r:id="rId42" w:tooltip="Go to Learning and Individual Differences on ScienceDirect" w:history="1">
        <w:r w:rsidRPr="006A45F3">
          <w:rPr>
            <w:rStyle w:val="ad"/>
            <w:rFonts w:ascii="Times New Roman" w:hAnsi="Times New Roman"/>
            <w:i/>
            <w:color w:val="auto"/>
            <w:sz w:val="24"/>
            <w:szCs w:val="24"/>
            <w:u w:val="none"/>
            <w:lang w:val="en-US"/>
          </w:rPr>
          <w:t>Learning and Individual Differences</w:t>
        </w:r>
      </w:hyperlink>
      <w:r w:rsidRPr="006A45F3">
        <w:rPr>
          <w:rStyle w:val="ad"/>
          <w:rFonts w:ascii="Times New Roman" w:hAnsi="Times New Roman"/>
          <w:i/>
          <w:color w:val="auto"/>
          <w:sz w:val="24"/>
          <w:szCs w:val="24"/>
          <w:u w:val="none"/>
          <w:lang w:val="en-US"/>
        </w:rPr>
        <w:t>,</w:t>
      </w:r>
      <w:r w:rsidRPr="00825786">
        <w:rPr>
          <w:rFonts w:ascii="Times New Roman" w:hAnsi="Times New Roman"/>
          <w:i/>
          <w:sz w:val="24"/>
          <w:szCs w:val="24"/>
          <w:lang w:val="en-CA"/>
        </w:rPr>
        <w:t>17</w:t>
      </w:r>
      <w:r w:rsidRPr="00825786">
        <w:rPr>
          <w:rFonts w:ascii="Times New Roman" w:hAnsi="Times New Roman"/>
          <w:sz w:val="24"/>
          <w:szCs w:val="24"/>
          <w:lang w:val="en-CA"/>
        </w:rPr>
        <w:t>, 147–159. doi:</w:t>
      </w:r>
      <w:hyperlink r:id="rId43" w:tgtFrame="doilink" w:history="1">
        <w:r w:rsidR="000B2D8F" w:rsidRPr="00825786">
          <w:rPr>
            <w:rStyle w:val="ad"/>
            <w:rFonts w:ascii="Times New Roman" w:eastAsia="Arial Unicode MS" w:hAnsi="Times New Roman"/>
            <w:color w:val="auto"/>
            <w:sz w:val="24"/>
            <w:szCs w:val="24"/>
            <w:u w:val="none"/>
            <w:bdr w:val="none" w:sz="0" w:space="0" w:color="auto" w:frame="1"/>
            <w:shd w:val="clear" w:color="auto" w:fill="FFFFFF"/>
            <w:lang w:val="en-CA"/>
          </w:rPr>
          <w:t>10.1016/j.lindif.2007.03.010</w:t>
        </w:r>
      </w:hyperlink>
    </w:p>
    <w:p w:rsidR="00867EFE" w:rsidRPr="006A45F3" w:rsidRDefault="0013457B"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Ryan, R. M., &amp;Dec</w:t>
      </w:r>
      <w:r w:rsidR="00AC39E4" w:rsidRPr="006A45F3">
        <w:rPr>
          <w:rFonts w:ascii="Times New Roman" w:hAnsi="Times New Roman"/>
          <w:sz w:val="24"/>
          <w:szCs w:val="24"/>
          <w:lang w:val="en-CA"/>
        </w:rPr>
        <w:t>i, E. L. (2000). Intrinsic and extrinsic motivations: Classic definitions and new d</w:t>
      </w:r>
      <w:r w:rsidRPr="006A45F3">
        <w:rPr>
          <w:rFonts w:ascii="Times New Roman" w:hAnsi="Times New Roman"/>
          <w:sz w:val="24"/>
          <w:szCs w:val="24"/>
          <w:lang w:val="en-CA"/>
        </w:rPr>
        <w:t xml:space="preserve">irections. </w:t>
      </w:r>
    </w:p>
    <w:p w:rsidR="0031199F" w:rsidRPr="006A45F3" w:rsidRDefault="0013457B" w:rsidP="00867EFE">
      <w:pPr>
        <w:spacing w:after="0" w:line="480" w:lineRule="auto"/>
        <w:ind w:firstLine="708"/>
        <w:rPr>
          <w:rFonts w:ascii="Times New Roman" w:hAnsi="Times New Roman"/>
          <w:i/>
          <w:sz w:val="24"/>
          <w:szCs w:val="24"/>
          <w:lang w:val="en-CA"/>
        </w:rPr>
      </w:pPr>
      <w:r w:rsidRPr="006A45F3">
        <w:rPr>
          <w:rFonts w:ascii="Times New Roman" w:hAnsi="Times New Roman"/>
          <w:i/>
          <w:sz w:val="24"/>
          <w:szCs w:val="24"/>
          <w:lang w:val="en-CA"/>
        </w:rPr>
        <w:t>Contemporary Educational Psychology,25</w:t>
      </w:r>
      <w:r w:rsidRPr="006A45F3">
        <w:rPr>
          <w:rFonts w:ascii="Times New Roman" w:hAnsi="Times New Roman"/>
          <w:sz w:val="24"/>
          <w:szCs w:val="24"/>
          <w:lang w:val="en-CA"/>
        </w:rPr>
        <w:t>,54–67. doi:10.1006/ceps.1999.1020</w:t>
      </w:r>
    </w:p>
    <w:p w:rsidR="00867EFE" w:rsidRPr="006A45F3" w:rsidRDefault="0013526A" w:rsidP="00867EFE">
      <w:pPr>
        <w:spacing w:after="0" w:line="480" w:lineRule="auto"/>
        <w:rPr>
          <w:rFonts w:ascii="Times New Roman" w:hAnsi="Times New Roman"/>
          <w:sz w:val="24"/>
          <w:szCs w:val="24"/>
          <w:lang w:val="en-US"/>
        </w:rPr>
      </w:pPr>
      <w:r w:rsidRPr="006A45F3">
        <w:rPr>
          <w:rFonts w:ascii="Times New Roman" w:hAnsi="Times New Roman"/>
          <w:sz w:val="24"/>
          <w:szCs w:val="24"/>
          <w:lang w:val="en-US"/>
        </w:rPr>
        <w:t>Ryan, R.M., &amp;Deci, E.L. (2009). Promoting self-determined school engagement. In K. R. Wentzel&amp; A. Wigfield</w:t>
      </w:r>
    </w:p>
    <w:p w:rsidR="0013526A" w:rsidRPr="006A45F3" w:rsidRDefault="0013526A" w:rsidP="00867EFE">
      <w:pPr>
        <w:spacing w:after="0" w:line="480" w:lineRule="auto"/>
        <w:ind w:firstLine="708"/>
        <w:rPr>
          <w:rFonts w:ascii="Times New Roman" w:hAnsi="Times New Roman"/>
          <w:i/>
          <w:sz w:val="24"/>
          <w:szCs w:val="24"/>
          <w:lang w:val="en-US"/>
        </w:rPr>
      </w:pPr>
      <w:r w:rsidRPr="006A45F3">
        <w:rPr>
          <w:rFonts w:ascii="Times New Roman" w:hAnsi="Times New Roman"/>
          <w:sz w:val="24"/>
          <w:szCs w:val="24"/>
          <w:lang w:val="en-US"/>
        </w:rPr>
        <w:lastRenderedPageBreak/>
        <w:t xml:space="preserve">(Eds.), </w:t>
      </w:r>
      <w:r w:rsidRPr="006A45F3">
        <w:rPr>
          <w:rFonts w:ascii="Times New Roman" w:hAnsi="Times New Roman"/>
          <w:i/>
          <w:sz w:val="24"/>
          <w:szCs w:val="24"/>
          <w:lang w:val="en-US"/>
        </w:rPr>
        <w:t>Handbook of motivation at school</w:t>
      </w:r>
      <w:r w:rsidRPr="006A45F3">
        <w:rPr>
          <w:rFonts w:ascii="Times New Roman" w:hAnsi="Times New Roman"/>
          <w:sz w:val="24"/>
          <w:szCs w:val="24"/>
          <w:lang w:val="en-US"/>
        </w:rPr>
        <w:t xml:space="preserve"> (pp. 171-195). New York: Routledge.</w:t>
      </w:r>
    </w:p>
    <w:p w:rsidR="00867EFE" w:rsidRPr="006A45F3" w:rsidRDefault="0013457B" w:rsidP="00867EFE">
      <w:pPr>
        <w:pStyle w:val="Default"/>
        <w:spacing w:line="480" w:lineRule="auto"/>
        <w:rPr>
          <w:lang w:val="en-CA"/>
        </w:rPr>
      </w:pPr>
      <w:r w:rsidRPr="006A45F3">
        <w:rPr>
          <w:lang w:val="en-CA"/>
        </w:rPr>
        <w:t xml:space="preserve">Smith, A. (2004). Making mathematics count: The report of professor Adrian Smith’s inquiry into post-14 </w:t>
      </w:r>
    </w:p>
    <w:p w:rsidR="0013457B" w:rsidRPr="006A45F3" w:rsidRDefault="0013457B" w:rsidP="00867EFE">
      <w:pPr>
        <w:pStyle w:val="Default"/>
        <w:spacing w:line="480" w:lineRule="auto"/>
        <w:ind w:firstLine="708"/>
        <w:rPr>
          <w:lang w:val="en-CA"/>
        </w:rPr>
      </w:pPr>
      <w:r w:rsidRPr="006A45F3">
        <w:rPr>
          <w:lang w:val="en-CA"/>
        </w:rPr>
        <w:t xml:space="preserve">mathematics education. Retrieved from </w:t>
      </w:r>
      <w:hyperlink r:id="rId44" w:history="1">
        <w:r w:rsidRPr="006A45F3">
          <w:rPr>
            <w:rStyle w:val="ad"/>
            <w:color w:val="auto"/>
            <w:u w:val="none"/>
            <w:lang w:val="en-CA"/>
          </w:rPr>
          <w:t>http://www.mathsinquiry.org.uk/report/MathsInquiryFinalReport.pdf</w:t>
        </w:r>
      </w:hyperlink>
    </w:p>
    <w:p w:rsidR="00867EFE" w:rsidRPr="006A45F3" w:rsidRDefault="0013457B"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Spinath, B., Spinath, F. M., Harlaar, N., &amp;Plomin, R. (2006). Predicting school achievement from general cognitive </w:t>
      </w:r>
    </w:p>
    <w:p w:rsidR="00C36F5C" w:rsidRPr="00825786" w:rsidRDefault="0013457B" w:rsidP="00867EFE">
      <w:pPr>
        <w:spacing w:after="0" w:line="480" w:lineRule="auto"/>
        <w:ind w:firstLine="708"/>
        <w:rPr>
          <w:rStyle w:val="ad"/>
          <w:rFonts w:ascii="Times New Roman" w:hAnsi="Times New Roman"/>
          <w:color w:val="auto"/>
          <w:sz w:val="24"/>
          <w:szCs w:val="24"/>
          <w:u w:val="none"/>
        </w:rPr>
      </w:pPr>
      <w:r w:rsidRPr="006A45F3">
        <w:rPr>
          <w:rFonts w:ascii="Times New Roman" w:hAnsi="Times New Roman"/>
          <w:sz w:val="24"/>
          <w:szCs w:val="24"/>
          <w:lang w:val="en-CA"/>
        </w:rPr>
        <w:t xml:space="preserve">ability, self-perceived ability, and intrinsic value. </w:t>
      </w:r>
      <w:r w:rsidRPr="006A45F3">
        <w:rPr>
          <w:rFonts w:ascii="Times New Roman" w:hAnsi="Times New Roman"/>
          <w:i/>
          <w:sz w:val="24"/>
          <w:szCs w:val="24"/>
        </w:rPr>
        <w:t>Intelligence, 4</w:t>
      </w:r>
      <w:r w:rsidRPr="006A45F3">
        <w:rPr>
          <w:rFonts w:ascii="Times New Roman" w:hAnsi="Times New Roman"/>
          <w:sz w:val="24"/>
          <w:szCs w:val="24"/>
        </w:rPr>
        <w:t>, 363-374.doi:</w:t>
      </w:r>
      <w:r w:rsidRPr="006A45F3">
        <w:rPr>
          <w:rStyle w:val="apple-converted-space"/>
          <w:rFonts w:ascii="Times New Roman" w:hAnsi="Times New Roman"/>
          <w:sz w:val="24"/>
          <w:szCs w:val="24"/>
        </w:rPr>
        <w:t> </w:t>
      </w:r>
      <w:hyperlink r:id="rId45" w:tgtFrame="_blank" w:history="1">
        <w:r w:rsidRPr="006A45F3">
          <w:rPr>
            <w:rStyle w:val="ad"/>
            <w:rFonts w:ascii="Times New Roman" w:hAnsi="Times New Roman"/>
            <w:color w:val="auto"/>
            <w:sz w:val="24"/>
            <w:szCs w:val="24"/>
            <w:u w:val="none"/>
          </w:rPr>
          <w:t>10.1016/j.intell.2005.11.004</w:t>
        </w:r>
      </w:hyperlink>
    </w:p>
    <w:p w:rsidR="00B9513A" w:rsidRPr="00A7315D" w:rsidRDefault="00B9513A" w:rsidP="00B01B7E">
      <w:pPr>
        <w:spacing w:after="0" w:line="480" w:lineRule="auto"/>
        <w:rPr>
          <w:rStyle w:val="ad"/>
          <w:rFonts w:ascii="Times New Roman" w:eastAsia="Times New Roman" w:hAnsi="Times New Roman"/>
          <w:color w:val="auto"/>
          <w:sz w:val="24"/>
          <w:szCs w:val="24"/>
          <w:u w:val="none"/>
          <w:lang w:val="en-CA"/>
        </w:rPr>
      </w:pPr>
      <w:r w:rsidRPr="006A45F3">
        <w:rPr>
          <w:rFonts w:ascii="Times New Roman" w:eastAsia="Times New Roman" w:hAnsi="Times New Roman"/>
          <w:sz w:val="24"/>
          <w:szCs w:val="24"/>
          <w:shd w:val="clear" w:color="auto" w:fill="FFFFFF"/>
        </w:rPr>
        <w:t>SPSS Inc. </w:t>
      </w:r>
      <w:r w:rsidRPr="00825786">
        <w:rPr>
          <w:rFonts w:ascii="Times New Roman" w:eastAsia="Times New Roman" w:hAnsi="Times New Roman"/>
          <w:sz w:val="24"/>
          <w:szCs w:val="24"/>
          <w:shd w:val="clear" w:color="auto" w:fill="FFFFFF"/>
          <w:lang w:val="en-CA"/>
        </w:rPr>
        <w:t xml:space="preserve">(2011). SPSS Base 20.0 for Windows User's Guide. </w:t>
      </w:r>
      <w:r w:rsidRPr="00A7315D">
        <w:rPr>
          <w:rFonts w:ascii="Times New Roman" w:eastAsia="Times New Roman" w:hAnsi="Times New Roman"/>
          <w:sz w:val="24"/>
          <w:szCs w:val="24"/>
          <w:shd w:val="clear" w:color="auto" w:fill="FFFFFF"/>
          <w:lang w:val="en-CA"/>
        </w:rPr>
        <w:t>SPSS Inc., Chicago, IL. </w:t>
      </w:r>
    </w:p>
    <w:p w:rsidR="00867EFE" w:rsidRPr="006A45F3" w:rsidRDefault="0013457B" w:rsidP="00867EFE">
      <w:pPr>
        <w:spacing w:after="0" w:line="480" w:lineRule="auto"/>
        <w:rPr>
          <w:rFonts w:ascii="Times New Roman" w:hAnsi="Times New Roman"/>
          <w:i/>
          <w:sz w:val="24"/>
          <w:szCs w:val="24"/>
          <w:lang w:val="en-CA"/>
        </w:rPr>
      </w:pPr>
      <w:r w:rsidRPr="006A45F3">
        <w:rPr>
          <w:rFonts w:ascii="Times New Roman" w:hAnsi="Times New Roman"/>
          <w:sz w:val="24"/>
          <w:szCs w:val="24"/>
          <w:lang w:val="en-CA"/>
        </w:rPr>
        <w:t>Stodolsky, S., Salk, S., &amp;Glaessner, B. (1991). Student view about learning math and social studies.</w:t>
      </w:r>
      <w:r w:rsidRPr="006A45F3">
        <w:rPr>
          <w:rFonts w:ascii="Times New Roman" w:hAnsi="Times New Roman"/>
          <w:i/>
          <w:sz w:val="24"/>
          <w:szCs w:val="24"/>
          <w:lang w:val="en-CA"/>
        </w:rPr>
        <w:t xml:space="preserve">American </w:t>
      </w:r>
    </w:p>
    <w:p w:rsidR="0013457B" w:rsidRPr="006A45F3" w:rsidRDefault="0013457B" w:rsidP="00867EFE">
      <w:pPr>
        <w:spacing w:after="0" w:line="480" w:lineRule="auto"/>
        <w:ind w:firstLine="708"/>
        <w:rPr>
          <w:rFonts w:ascii="Times New Roman" w:hAnsi="Times New Roman"/>
          <w:i/>
          <w:sz w:val="24"/>
          <w:szCs w:val="24"/>
          <w:lang w:val="en-CA"/>
        </w:rPr>
      </w:pPr>
      <w:r w:rsidRPr="006A45F3">
        <w:rPr>
          <w:rFonts w:ascii="Times New Roman" w:hAnsi="Times New Roman"/>
          <w:i/>
          <w:sz w:val="24"/>
          <w:szCs w:val="24"/>
          <w:lang w:val="en-CA"/>
        </w:rPr>
        <w:t>Educational Research Journal, 28</w:t>
      </w:r>
      <w:r w:rsidRPr="006A45F3">
        <w:rPr>
          <w:rFonts w:ascii="Times New Roman" w:hAnsi="Times New Roman"/>
          <w:sz w:val="24"/>
          <w:szCs w:val="24"/>
          <w:lang w:val="en-CA"/>
        </w:rPr>
        <w:t>, 89-116.doi:</w:t>
      </w:r>
      <w:r w:rsidRPr="006A45F3">
        <w:rPr>
          <w:rStyle w:val="apple-converted-space"/>
          <w:rFonts w:ascii="Times New Roman" w:hAnsi="Times New Roman"/>
          <w:sz w:val="24"/>
          <w:szCs w:val="24"/>
          <w:lang w:val="en-CA"/>
        </w:rPr>
        <w:t> </w:t>
      </w:r>
      <w:hyperlink r:id="rId46" w:tgtFrame="_blank" w:history="1">
        <w:r w:rsidRPr="006A45F3">
          <w:rPr>
            <w:rStyle w:val="ad"/>
            <w:rFonts w:ascii="Times New Roman" w:hAnsi="Times New Roman"/>
            <w:color w:val="auto"/>
            <w:sz w:val="24"/>
            <w:szCs w:val="24"/>
            <w:u w:val="none"/>
            <w:lang w:val="en-CA"/>
          </w:rPr>
          <w:t>10.2307/1162880</w:t>
        </w:r>
      </w:hyperlink>
    </w:p>
    <w:p w:rsidR="00867EFE" w:rsidRPr="006A45F3" w:rsidRDefault="0013457B" w:rsidP="00867EFE">
      <w:pPr>
        <w:pStyle w:val="a3"/>
        <w:spacing w:before="0" w:beforeAutospacing="0" w:after="0" w:afterAutospacing="0" w:line="480" w:lineRule="auto"/>
        <w:rPr>
          <w:lang w:val="en-CA"/>
        </w:rPr>
      </w:pPr>
      <w:r w:rsidRPr="00825786">
        <w:rPr>
          <w:lang w:val="en-CA"/>
        </w:rPr>
        <w:t xml:space="preserve">Viljaranta, J., Lerkkanen, M.-K., Poikkeus, A.-M., Aunola, K., &amp;Nurmi, J.-E. (2009). </w:t>
      </w:r>
      <w:r w:rsidRPr="006A45F3">
        <w:rPr>
          <w:lang w:val="en-CA"/>
        </w:rPr>
        <w:t xml:space="preserve">Cross-lagged relations </w:t>
      </w:r>
    </w:p>
    <w:p w:rsidR="0013457B" w:rsidRPr="006A45F3" w:rsidRDefault="0013457B" w:rsidP="00867EFE">
      <w:pPr>
        <w:pStyle w:val="a3"/>
        <w:spacing w:before="0" w:beforeAutospacing="0" w:after="0" w:afterAutospacing="0" w:line="480" w:lineRule="auto"/>
        <w:ind w:left="708"/>
        <w:rPr>
          <w:rStyle w:val="ad"/>
          <w:color w:val="auto"/>
          <w:u w:val="none"/>
          <w:lang w:val="en-CA"/>
        </w:rPr>
      </w:pPr>
      <w:r w:rsidRPr="006A45F3">
        <w:rPr>
          <w:lang w:val="en-CA"/>
        </w:rPr>
        <w:t xml:space="preserve">between task motivation and performance in arithmetic and literacy in kindergarten. </w:t>
      </w:r>
      <w:r w:rsidRPr="006A45F3">
        <w:rPr>
          <w:i/>
          <w:lang w:val="en-CA"/>
        </w:rPr>
        <w:t>Learning and Instruction, 19</w:t>
      </w:r>
      <w:r w:rsidR="007B5339" w:rsidRPr="006A45F3">
        <w:rPr>
          <w:lang w:val="en-CA"/>
        </w:rPr>
        <w:t xml:space="preserve">, 335-344. </w:t>
      </w:r>
      <w:r w:rsidR="003313A7" w:rsidRPr="006A45F3">
        <w:rPr>
          <w:lang w:val="en-CA"/>
        </w:rPr>
        <w:t>doi:</w:t>
      </w:r>
      <w:r w:rsidR="003313A7" w:rsidRPr="006A45F3">
        <w:rPr>
          <w:rStyle w:val="apple-converted-space"/>
          <w:lang w:val="en-CA"/>
        </w:rPr>
        <w:t> </w:t>
      </w:r>
      <w:hyperlink r:id="rId47" w:tgtFrame="_blank" w:history="1">
        <w:r w:rsidR="003313A7" w:rsidRPr="006A45F3">
          <w:rPr>
            <w:rStyle w:val="ad"/>
            <w:color w:val="auto"/>
            <w:u w:val="none"/>
            <w:lang w:val="en-CA"/>
          </w:rPr>
          <w:t>10.1016/j.learninstruc.2008.06.011</w:t>
        </w:r>
      </w:hyperlink>
      <w:r w:rsidRPr="006A45F3">
        <w:rPr>
          <w:rStyle w:val="apple-converted-space"/>
          <w:lang w:val="en-CA"/>
        </w:rPr>
        <w:t> </w:t>
      </w:r>
    </w:p>
    <w:p w:rsidR="00D12158" w:rsidRPr="006A45F3" w:rsidRDefault="00EE4E3A" w:rsidP="00D12158">
      <w:pPr>
        <w:widowControl w:val="0"/>
        <w:autoSpaceDE w:val="0"/>
        <w:autoSpaceDN w:val="0"/>
        <w:adjustRightInd w:val="0"/>
        <w:spacing w:after="0" w:line="480" w:lineRule="auto"/>
        <w:rPr>
          <w:rFonts w:ascii="Times New Roman" w:hAnsi="Times New Roman"/>
          <w:sz w:val="24"/>
          <w:szCs w:val="24"/>
          <w:lang w:val="en-US" w:eastAsia="en-GB"/>
        </w:rPr>
      </w:pPr>
      <w:r w:rsidRPr="006A45F3">
        <w:rPr>
          <w:rFonts w:ascii="Times New Roman" w:hAnsi="Times New Roman"/>
          <w:sz w:val="24"/>
          <w:szCs w:val="24"/>
          <w:lang w:val="en-US" w:eastAsia="en-GB"/>
        </w:rPr>
        <w:t xml:space="preserve">Wechsler, D. (1989). Manual for the Wechsler Preschool and Primary Scale of Intelligence–Revised. San Antonio, </w:t>
      </w:r>
    </w:p>
    <w:p w:rsidR="00EE4E3A" w:rsidRPr="006A45F3" w:rsidRDefault="00EE4E3A" w:rsidP="00D12158">
      <w:pPr>
        <w:widowControl w:val="0"/>
        <w:autoSpaceDE w:val="0"/>
        <w:autoSpaceDN w:val="0"/>
        <w:adjustRightInd w:val="0"/>
        <w:spacing w:after="0" w:line="480" w:lineRule="auto"/>
        <w:ind w:firstLine="708"/>
        <w:rPr>
          <w:rFonts w:ascii="Times New Roman" w:hAnsi="Times New Roman"/>
          <w:sz w:val="24"/>
          <w:szCs w:val="24"/>
          <w:lang w:val="en-US" w:eastAsia="en-GB"/>
        </w:rPr>
      </w:pPr>
      <w:r w:rsidRPr="006A45F3">
        <w:rPr>
          <w:rFonts w:ascii="Times New Roman" w:hAnsi="Times New Roman"/>
          <w:sz w:val="24"/>
          <w:szCs w:val="24"/>
          <w:lang w:val="en-US" w:eastAsia="en-GB"/>
        </w:rPr>
        <w:t>TX: Psychological Corporation.</w:t>
      </w:r>
    </w:p>
    <w:p w:rsidR="00867EFE" w:rsidRPr="006A45F3" w:rsidRDefault="0013457B" w:rsidP="00867EFE">
      <w:pPr>
        <w:widowControl w:val="0"/>
        <w:autoSpaceDE w:val="0"/>
        <w:autoSpaceDN w:val="0"/>
        <w:adjustRightInd w:val="0"/>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Wigfield, A., Eccles, J. S., Schiefele, U., Roeser, R. W., &amp; Davis-Kean, P. (2006). Development of achievement </w:t>
      </w:r>
    </w:p>
    <w:p w:rsidR="0013457B" w:rsidRPr="006A45F3" w:rsidRDefault="0013457B" w:rsidP="00867EFE">
      <w:pPr>
        <w:widowControl w:val="0"/>
        <w:autoSpaceDE w:val="0"/>
        <w:autoSpaceDN w:val="0"/>
        <w:adjustRightInd w:val="0"/>
        <w:spacing w:after="0" w:line="480" w:lineRule="auto"/>
        <w:ind w:left="708"/>
        <w:rPr>
          <w:rFonts w:ascii="Times New Roman" w:hAnsi="Times New Roman"/>
          <w:sz w:val="24"/>
          <w:szCs w:val="24"/>
          <w:lang w:val="en-CA"/>
        </w:rPr>
      </w:pPr>
      <w:r w:rsidRPr="006A45F3">
        <w:rPr>
          <w:rFonts w:ascii="Times New Roman" w:hAnsi="Times New Roman"/>
          <w:sz w:val="24"/>
          <w:szCs w:val="24"/>
          <w:lang w:val="en-CA"/>
        </w:rPr>
        <w:t xml:space="preserve">motivation. </w:t>
      </w:r>
      <w:r w:rsidR="006D0F37" w:rsidRPr="006A45F3">
        <w:rPr>
          <w:rFonts w:ascii="Times New Roman" w:hAnsi="Times New Roman"/>
          <w:sz w:val="24"/>
          <w:szCs w:val="24"/>
          <w:lang w:val="en-CA"/>
        </w:rPr>
        <w:t>In W. Eisenberg &amp; R. M. Lerner</w:t>
      </w:r>
      <w:r w:rsidRPr="006A45F3">
        <w:rPr>
          <w:rFonts w:ascii="Times New Roman" w:hAnsi="Times New Roman"/>
          <w:sz w:val="24"/>
          <w:szCs w:val="24"/>
          <w:lang w:val="en-CA"/>
        </w:rPr>
        <w:t xml:space="preserve">(Eds.), </w:t>
      </w:r>
      <w:r w:rsidRPr="006A45F3">
        <w:rPr>
          <w:rFonts w:ascii="Times New Roman" w:hAnsi="Times New Roman"/>
          <w:i/>
          <w:sz w:val="24"/>
          <w:szCs w:val="24"/>
          <w:lang w:val="en-CA"/>
        </w:rPr>
        <w:t>Handbook of child psychology: Social, emotional, and personality development</w:t>
      </w:r>
      <w:r w:rsidRPr="006A45F3">
        <w:rPr>
          <w:rFonts w:ascii="Times New Roman" w:hAnsi="Times New Roman"/>
          <w:sz w:val="24"/>
          <w:szCs w:val="24"/>
          <w:lang w:val="en-CA"/>
        </w:rPr>
        <w:t xml:space="preserve"> (pp. 933–1002). Hoboken</w:t>
      </w:r>
      <w:r w:rsidR="006D0F37" w:rsidRPr="006A45F3">
        <w:rPr>
          <w:rFonts w:ascii="Times New Roman" w:hAnsi="Times New Roman"/>
          <w:sz w:val="24"/>
          <w:szCs w:val="24"/>
          <w:lang w:val="en-CA"/>
        </w:rPr>
        <w:t>:</w:t>
      </w:r>
      <w:r w:rsidRPr="006A45F3">
        <w:rPr>
          <w:rFonts w:ascii="Times New Roman" w:hAnsi="Times New Roman"/>
          <w:sz w:val="24"/>
          <w:szCs w:val="24"/>
          <w:lang w:val="en-CA"/>
        </w:rPr>
        <w:t xml:space="preserve"> Wiley.</w:t>
      </w:r>
    </w:p>
    <w:p w:rsidR="00867EFE" w:rsidRPr="006A45F3" w:rsidRDefault="0013457B" w:rsidP="00867EFE">
      <w:pPr>
        <w:spacing w:after="0" w:line="480" w:lineRule="auto"/>
        <w:rPr>
          <w:rFonts w:ascii="Times New Roman" w:hAnsi="Times New Roman"/>
          <w:sz w:val="24"/>
          <w:szCs w:val="24"/>
          <w:lang w:val="en-CA"/>
        </w:rPr>
      </w:pPr>
      <w:r w:rsidRPr="006A45F3">
        <w:rPr>
          <w:rFonts w:ascii="Times New Roman" w:hAnsi="Times New Roman"/>
          <w:sz w:val="24"/>
          <w:szCs w:val="24"/>
          <w:lang w:val="en-CA"/>
        </w:rPr>
        <w:t xml:space="preserve">Wigfield, A., &amp;Wentzel, K. (2007). Introduction to motivation at school: Interventions that work [Special Issue: </w:t>
      </w:r>
    </w:p>
    <w:p w:rsidR="0013457B" w:rsidRPr="008F03CA" w:rsidRDefault="0013457B" w:rsidP="00867EFE">
      <w:pPr>
        <w:spacing w:after="0" w:line="480" w:lineRule="auto"/>
        <w:ind w:left="708"/>
        <w:rPr>
          <w:rFonts w:ascii="Times New Roman" w:hAnsi="Times New Roman"/>
          <w:sz w:val="24"/>
          <w:szCs w:val="24"/>
        </w:rPr>
      </w:pPr>
      <w:r w:rsidRPr="006A45F3">
        <w:rPr>
          <w:rFonts w:ascii="Times New Roman" w:hAnsi="Times New Roman"/>
          <w:sz w:val="24"/>
          <w:szCs w:val="24"/>
          <w:lang w:val="en-CA"/>
        </w:rPr>
        <w:t xml:space="preserve">Promoting motivation at school: Interventions that work]. </w:t>
      </w:r>
      <w:r w:rsidRPr="008F03CA">
        <w:rPr>
          <w:rFonts w:ascii="Times New Roman" w:hAnsi="Times New Roman"/>
          <w:i/>
          <w:sz w:val="24"/>
          <w:szCs w:val="24"/>
        </w:rPr>
        <w:t>EducationalPsychologist, 42</w:t>
      </w:r>
      <w:r w:rsidRPr="008F03CA">
        <w:rPr>
          <w:rFonts w:ascii="Times New Roman" w:hAnsi="Times New Roman"/>
          <w:sz w:val="24"/>
          <w:szCs w:val="24"/>
        </w:rPr>
        <w:t>, 191–196.doi:</w:t>
      </w:r>
      <w:r w:rsidRPr="008F03CA">
        <w:rPr>
          <w:rStyle w:val="apple-converted-space"/>
          <w:rFonts w:ascii="Times New Roman" w:hAnsi="Times New Roman"/>
          <w:sz w:val="24"/>
          <w:szCs w:val="24"/>
        </w:rPr>
        <w:t> </w:t>
      </w:r>
      <w:hyperlink r:id="rId48" w:tgtFrame="_blank" w:history="1">
        <w:r w:rsidRPr="008F03CA">
          <w:rPr>
            <w:rStyle w:val="ad"/>
            <w:rFonts w:ascii="Times New Roman" w:hAnsi="Times New Roman"/>
            <w:color w:val="auto"/>
            <w:sz w:val="24"/>
            <w:szCs w:val="24"/>
            <w:u w:val="none"/>
          </w:rPr>
          <w:t>10.1080/00461520701621038</w:t>
        </w:r>
      </w:hyperlink>
    </w:p>
    <w:p w:rsidR="00867EFE" w:rsidRPr="006A45F3" w:rsidRDefault="0013457B" w:rsidP="00867EFE">
      <w:pPr>
        <w:pStyle w:val="a3"/>
        <w:spacing w:before="0" w:beforeAutospacing="0" w:after="0" w:afterAutospacing="0" w:line="480" w:lineRule="auto"/>
        <w:rPr>
          <w:lang w:val="en-CA"/>
        </w:rPr>
      </w:pPr>
      <w:r w:rsidRPr="008F03CA">
        <w:t xml:space="preserve">Wilkins, J. L. M., &amp; Ma, X. (2003). </w:t>
      </w:r>
      <w:r w:rsidRPr="006A45F3">
        <w:rPr>
          <w:lang w:val="en-CA"/>
        </w:rPr>
        <w:t>Modeling Change in Student Attitude Toward and Beliefs About Mathematics.</w:t>
      </w:r>
    </w:p>
    <w:p w:rsidR="00BB4280" w:rsidRPr="006A45F3" w:rsidRDefault="0013457B" w:rsidP="00867EFE">
      <w:pPr>
        <w:pStyle w:val="a3"/>
        <w:spacing w:before="0" w:beforeAutospacing="0" w:after="0" w:afterAutospacing="0" w:line="480" w:lineRule="auto"/>
        <w:ind w:firstLine="708"/>
        <w:rPr>
          <w:rStyle w:val="ad"/>
          <w:i/>
          <w:color w:val="auto"/>
          <w:u w:val="none"/>
          <w:lang w:val="en-CA"/>
        </w:rPr>
      </w:pPr>
      <w:r w:rsidRPr="006A45F3">
        <w:rPr>
          <w:i/>
          <w:lang w:val="en-CA"/>
        </w:rPr>
        <w:t>The Journal of Educational Research, 1</w:t>
      </w:r>
      <w:r w:rsidRPr="006A45F3">
        <w:rPr>
          <w:lang w:val="en-CA"/>
        </w:rPr>
        <w:t>, 52-63.doi:</w:t>
      </w:r>
      <w:r w:rsidRPr="006A45F3">
        <w:rPr>
          <w:rStyle w:val="apple-converted-space"/>
          <w:lang w:val="en-CA"/>
        </w:rPr>
        <w:t> </w:t>
      </w:r>
      <w:hyperlink r:id="rId49" w:tgtFrame="_blank" w:history="1">
        <w:r w:rsidRPr="006A45F3">
          <w:rPr>
            <w:rStyle w:val="ad"/>
            <w:color w:val="auto"/>
            <w:u w:val="none"/>
            <w:lang w:val="en-CA"/>
          </w:rPr>
          <w:t>10.1080/00220670309596628</w:t>
        </w:r>
      </w:hyperlink>
    </w:p>
    <w:p w:rsidR="002E6673" w:rsidRPr="006A45F3" w:rsidRDefault="002E6673" w:rsidP="00940B13">
      <w:pPr>
        <w:spacing w:after="0" w:line="240" w:lineRule="auto"/>
        <w:rPr>
          <w:rFonts w:ascii="Times New Roman" w:hAnsi="Times New Roman"/>
          <w:sz w:val="24"/>
          <w:szCs w:val="24"/>
          <w:lang w:val="en-CA"/>
        </w:rPr>
      </w:pPr>
    </w:p>
    <w:p w:rsidR="002E6673" w:rsidRPr="006A45F3" w:rsidRDefault="002E6673" w:rsidP="00940B13">
      <w:pPr>
        <w:spacing w:after="0" w:line="240" w:lineRule="auto"/>
        <w:rPr>
          <w:rFonts w:ascii="Times New Roman" w:hAnsi="Times New Roman"/>
          <w:sz w:val="24"/>
          <w:szCs w:val="24"/>
          <w:lang w:val="en-CA"/>
        </w:rPr>
      </w:pPr>
    </w:p>
    <w:p w:rsidR="002E6673" w:rsidRPr="006A45F3" w:rsidRDefault="002E6673" w:rsidP="00940B13">
      <w:pPr>
        <w:spacing w:after="0" w:line="240" w:lineRule="auto"/>
        <w:rPr>
          <w:rFonts w:ascii="Times New Roman" w:hAnsi="Times New Roman"/>
          <w:sz w:val="24"/>
          <w:szCs w:val="24"/>
          <w:lang w:val="en-CA"/>
        </w:rPr>
      </w:pPr>
    </w:p>
    <w:p w:rsidR="002E6673" w:rsidRPr="006A45F3" w:rsidRDefault="002E6673" w:rsidP="00940B13">
      <w:pPr>
        <w:spacing w:after="0" w:line="240" w:lineRule="auto"/>
        <w:rPr>
          <w:rFonts w:ascii="Times New Roman" w:hAnsi="Times New Roman"/>
          <w:sz w:val="24"/>
          <w:szCs w:val="24"/>
          <w:lang w:val="en-CA"/>
        </w:rPr>
      </w:pPr>
    </w:p>
    <w:p w:rsidR="002E6673" w:rsidRPr="006A45F3" w:rsidRDefault="002E6673" w:rsidP="00940B13">
      <w:pPr>
        <w:spacing w:after="0" w:line="240" w:lineRule="auto"/>
        <w:rPr>
          <w:rFonts w:ascii="Times New Roman" w:hAnsi="Times New Roman"/>
          <w:sz w:val="24"/>
          <w:szCs w:val="24"/>
          <w:lang w:val="en-CA"/>
        </w:rPr>
      </w:pPr>
    </w:p>
    <w:p w:rsidR="002E6673" w:rsidRDefault="002E6673"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721652" w:rsidRDefault="00721652"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Default="003B444C" w:rsidP="00940B13">
      <w:pPr>
        <w:spacing w:after="0" w:line="240" w:lineRule="auto"/>
        <w:rPr>
          <w:rFonts w:ascii="Times New Roman" w:hAnsi="Times New Roman"/>
          <w:sz w:val="24"/>
          <w:szCs w:val="24"/>
          <w:lang w:val="en-CA"/>
        </w:rPr>
      </w:pPr>
    </w:p>
    <w:p w:rsidR="003B444C" w:rsidRPr="006A45F3" w:rsidRDefault="003B444C" w:rsidP="00940B13">
      <w:pPr>
        <w:spacing w:after="0" w:line="240" w:lineRule="auto"/>
        <w:rPr>
          <w:rFonts w:ascii="Times New Roman" w:hAnsi="Times New Roman"/>
          <w:sz w:val="24"/>
          <w:szCs w:val="24"/>
          <w:lang w:val="en-CA"/>
        </w:rPr>
      </w:pPr>
    </w:p>
    <w:p w:rsidR="002E6673" w:rsidRPr="006A45F3" w:rsidRDefault="002E6673" w:rsidP="00940B13">
      <w:pPr>
        <w:spacing w:after="0" w:line="240" w:lineRule="auto"/>
        <w:rPr>
          <w:rFonts w:ascii="Times New Roman" w:hAnsi="Times New Roman"/>
          <w:sz w:val="24"/>
          <w:szCs w:val="24"/>
          <w:lang w:val="en-CA"/>
        </w:rPr>
      </w:pPr>
    </w:p>
    <w:p w:rsidR="007E0DE0" w:rsidRPr="006A45F3" w:rsidRDefault="007E0DE0" w:rsidP="00940B13">
      <w:pPr>
        <w:spacing w:after="0" w:line="240" w:lineRule="auto"/>
        <w:rPr>
          <w:rFonts w:ascii="Times New Roman" w:hAnsi="Times New Roman"/>
          <w:i/>
          <w:sz w:val="24"/>
          <w:szCs w:val="24"/>
          <w:lang w:val="en-CA"/>
        </w:rPr>
      </w:pPr>
    </w:p>
    <w:p w:rsidR="006D0F37" w:rsidRPr="006A45F3" w:rsidRDefault="006D0F37" w:rsidP="00940B13">
      <w:pPr>
        <w:spacing w:after="0" w:line="240" w:lineRule="auto"/>
        <w:rPr>
          <w:rFonts w:ascii="Times New Roman" w:hAnsi="Times New Roman"/>
          <w:i/>
          <w:sz w:val="24"/>
          <w:szCs w:val="24"/>
          <w:lang w:val="en-CA"/>
        </w:rPr>
      </w:pPr>
    </w:p>
    <w:p w:rsidR="000F17A1" w:rsidRPr="006A45F3" w:rsidRDefault="000F17A1" w:rsidP="00940B13">
      <w:pPr>
        <w:spacing w:after="0" w:line="240" w:lineRule="auto"/>
        <w:rPr>
          <w:rFonts w:ascii="Times New Roman" w:hAnsi="Times New Roman"/>
          <w:sz w:val="24"/>
          <w:szCs w:val="24"/>
          <w:lang w:val="en-US"/>
        </w:rPr>
      </w:pPr>
    </w:p>
    <w:p w:rsidR="004171C6" w:rsidRPr="006A45F3" w:rsidRDefault="004171C6" w:rsidP="004171C6">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Table 1</w:t>
      </w:r>
    </w:p>
    <w:p w:rsidR="0003639A" w:rsidRPr="006A45F3" w:rsidRDefault="004171C6" w:rsidP="004171C6">
      <w:pPr>
        <w:spacing w:after="0" w:line="240" w:lineRule="auto"/>
        <w:jc w:val="both"/>
        <w:rPr>
          <w:rFonts w:ascii="Times New Roman" w:hAnsi="Times New Roman"/>
          <w:i/>
          <w:sz w:val="24"/>
          <w:szCs w:val="24"/>
          <w:lang w:val="en-CA"/>
        </w:rPr>
      </w:pPr>
      <w:r w:rsidRPr="006A45F3">
        <w:rPr>
          <w:rFonts w:ascii="Times New Roman" w:hAnsi="Times New Roman"/>
          <w:i/>
          <w:sz w:val="24"/>
          <w:szCs w:val="24"/>
          <w:lang w:val="en-CA"/>
        </w:rPr>
        <w:t>Descriptive statistics of intrinsic motivation</w:t>
      </w:r>
      <w:r w:rsidR="00B7581A" w:rsidRPr="006A45F3">
        <w:rPr>
          <w:rFonts w:ascii="Times New Roman" w:hAnsi="Times New Roman"/>
          <w:i/>
          <w:sz w:val="24"/>
          <w:szCs w:val="24"/>
          <w:lang w:val="en-CA"/>
        </w:rPr>
        <w:t xml:space="preserve"> and</w:t>
      </w:r>
      <w:r w:rsidRPr="006A45F3">
        <w:rPr>
          <w:rFonts w:ascii="Times New Roman" w:hAnsi="Times New Roman"/>
          <w:i/>
          <w:sz w:val="24"/>
          <w:szCs w:val="24"/>
          <w:lang w:val="en-CA"/>
        </w:rPr>
        <w:t xml:space="preserve"> achievement in mathematics by sex </w:t>
      </w:r>
    </w:p>
    <w:tbl>
      <w:tblPr>
        <w:tblW w:w="101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207"/>
        <w:gridCol w:w="1275"/>
        <w:gridCol w:w="1276"/>
        <w:gridCol w:w="1276"/>
        <w:gridCol w:w="1276"/>
        <w:gridCol w:w="1275"/>
        <w:gridCol w:w="1276"/>
        <w:gridCol w:w="1276"/>
      </w:tblGrid>
      <w:tr w:rsidR="0003639A" w:rsidRPr="006A45F3" w:rsidTr="00371CF7">
        <w:tc>
          <w:tcPr>
            <w:tcW w:w="8861" w:type="dxa"/>
            <w:gridSpan w:val="7"/>
            <w:tcBorders>
              <w:left w:val="single" w:sz="4" w:space="0" w:color="FFFFFF"/>
              <w:bottom w:val="nil"/>
              <w:right w:val="single" w:sz="4" w:space="0" w:color="FFFFFF"/>
            </w:tcBorders>
          </w:tcPr>
          <w:p w:rsidR="0003639A" w:rsidRPr="006A45F3" w:rsidRDefault="00D70F15" w:rsidP="00D70F15">
            <w:pPr>
              <w:tabs>
                <w:tab w:val="left" w:pos="3480"/>
              </w:tabs>
              <w:spacing w:after="0" w:line="240" w:lineRule="auto"/>
              <w:ind w:left="1807"/>
              <w:jc w:val="center"/>
              <w:rPr>
                <w:rFonts w:ascii="Times New Roman" w:hAnsi="Times New Roman"/>
                <w:b/>
                <w:sz w:val="24"/>
                <w:szCs w:val="24"/>
                <w:lang w:val="en-CA"/>
              </w:rPr>
            </w:pPr>
            <w:r w:rsidRPr="006A45F3">
              <w:rPr>
                <w:rFonts w:ascii="Times New Roman" w:hAnsi="Times New Roman"/>
                <w:b/>
                <w:sz w:val="24"/>
                <w:szCs w:val="24"/>
                <w:lang w:val="en-CA"/>
              </w:rPr>
              <w:t>Intrinsic m</w:t>
            </w:r>
            <w:r w:rsidR="0003639A" w:rsidRPr="006A45F3">
              <w:rPr>
                <w:rFonts w:ascii="Times New Roman" w:hAnsi="Times New Roman"/>
                <w:b/>
                <w:sz w:val="24"/>
                <w:szCs w:val="24"/>
                <w:lang w:val="en-CA"/>
              </w:rPr>
              <w:t xml:space="preserve">otivation in mathematics </w:t>
            </w:r>
          </w:p>
        </w:tc>
        <w:tc>
          <w:tcPr>
            <w:tcW w:w="1276" w:type="dxa"/>
            <w:tcBorders>
              <w:left w:val="single" w:sz="4" w:space="0" w:color="FFFFFF"/>
              <w:bottom w:val="nil"/>
              <w:right w:val="single" w:sz="4" w:space="0" w:color="FFFFFF"/>
            </w:tcBorders>
          </w:tcPr>
          <w:p w:rsidR="0003639A" w:rsidRPr="006A45F3" w:rsidRDefault="0003639A" w:rsidP="0003639A">
            <w:pPr>
              <w:spacing w:after="0" w:line="240" w:lineRule="auto"/>
              <w:ind w:right="2020"/>
              <w:jc w:val="center"/>
              <w:rPr>
                <w:rFonts w:ascii="Times New Roman" w:hAnsi="Times New Roman"/>
                <w:sz w:val="24"/>
                <w:szCs w:val="24"/>
                <w:lang w:val="en-CA"/>
              </w:rPr>
            </w:pPr>
          </w:p>
        </w:tc>
      </w:tr>
      <w:tr w:rsidR="00F94518" w:rsidRPr="006A45F3" w:rsidTr="00371CF7">
        <w:tc>
          <w:tcPr>
            <w:tcW w:w="2482" w:type="dxa"/>
            <w:gridSpan w:val="2"/>
            <w:tcBorders>
              <w:top w:val="nil"/>
              <w:left w:val="single" w:sz="4" w:space="0" w:color="FFFFFF"/>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n</w:t>
            </w: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M</w:t>
            </w: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SD</w:t>
            </w:r>
          </w:p>
        </w:tc>
        <w:tc>
          <w:tcPr>
            <w:tcW w:w="1275"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Min.</w:t>
            </w: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Max.</w:t>
            </w: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Mode</w:t>
            </w:r>
          </w:p>
        </w:tc>
      </w:tr>
      <w:tr w:rsidR="00F94518" w:rsidRPr="006A45F3" w:rsidTr="00371CF7">
        <w:trPr>
          <w:trHeight w:val="180"/>
        </w:trPr>
        <w:tc>
          <w:tcPr>
            <w:tcW w:w="1207" w:type="dxa"/>
            <w:vMerge w:val="restart"/>
            <w:tcBorders>
              <w:top w:val="single" w:sz="4" w:space="0" w:color="FFFFFF"/>
              <w:left w:val="single" w:sz="4" w:space="0" w:color="FFFFFF"/>
              <w:right w:val="single" w:sz="4" w:space="0" w:color="FFFFFF"/>
            </w:tcBorders>
          </w:tcPr>
          <w:p w:rsidR="0003639A" w:rsidRPr="006A45F3" w:rsidRDefault="00B7581A" w:rsidP="00B7581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Grade 1</w:t>
            </w:r>
          </w:p>
        </w:tc>
        <w:tc>
          <w:tcPr>
            <w:tcW w:w="1275" w:type="dxa"/>
            <w:tcBorders>
              <w:top w:val="single" w:sz="4" w:space="0" w:color="FFFFFF"/>
              <w:left w:val="single" w:sz="4" w:space="0" w:color="FFFFFF"/>
              <w:bottom w:val="single" w:sz="4" w:space="0" w:color="FFFFFF"/>
              <w:right w:val="single" w:sz="4" w:space="0" w:color="FFFFFF"/>
            </w:tcBorders>
            <w:shd w:val="clear" w:color="auto" w:fill="auto"/>
          </w:tcPr>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Boys</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tabs>
                <w:tab w:val="left" w:pos="726"/>
              </w:tabs>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702</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22</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75</w:t>
            </w:r>
          </w:p>
        </w:tc>
        <w:tc>
          <w:tcPr>
            <w:tcW w:w="1275" w:type="dxa"/>
            <w:tcBorders>
              <w:top w:val="single" w:sz="4" w:space="0" w:color="FFFFFF"/>
              <w:left w:val="single" w:sz="4" w:space="0" w:color="FFFFFF"/>
              <w:bottom w:val="single" w:sz="4" w:space="0" w:color="FFFFFF" w:themeColor="background1"/>
              <w:right w:val="single" w:sz="4" w:space="0" w:color="FFFFFF" w:themeColor="background1"/>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w:t>
            </w:r>
          </w:p>
        </w:tc>
        <w:tc>
          <w:tcPr>
            <w:tcW w:w="1276" w:type="dxa"/>
            <w:tcBorders>
              <w:top w:val="single" w:sz="4" w:space="0" w:color="FFFFFF"/>
              <w:left w:val="single" w:sz="4" w:space="0" w:color="FFFFFF" w:themeColor="background1"/>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4</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4</w:t>
            </w:r>
          </w:p>
        </w:tc>
      </w:tr>
      <w:tr w:rsidR="00F94518" w:rsidRPr="006A45F3" w:rsidTr="00371CF7">
        <w:trPr>
          <w:trHeight w:val="180"/>
        </w:trPr>
        <w:tc>
          <w:tcPr>
            <w:tcW w:w="1207" w:type="dxa"/>
            <w:vMerge/>
            <w:tcBorders>
              <w:left w:val="single" w:sz="4" w:space="0" w:color="FFFFFF"/>
              <w:bottom w:val="single" w:sz="4" w:space="0" w:color="FFFFFF"/>
              <w:right w:val="single" w:sz="4" w:space="0" w:color="FFFFFF"/>
            </w:tcBorders>
          </w:tcPr>
          <w:p w:rsidR="0003639A" w:rsidRPr="006A45F3" w:rsidRDefault="0003639A" w:rsidP="002B43C3">
            <w:pPr>
              <w:spacing w:after="0" w:line="240" w:lineRule="auto"/>
              <w:jc w:val="both"/>
              <w:rPr>
                <w:rFonts w:ascii="Times New Roman" w:hAnsi="Times New Roman"/>
                <w:sz w:val="24"/>
                <w:szCs w:val="24"/>
                <w:lang w:val="en-CA"/>
              </w:rPr>
            </w:pPr>
          </w:p>
        </w:tc>
        <w:tc>
          <w:tcPr>
            <w:tcW w:w="1275" w:type="dxa"/>
            <w:tcBorders>
              <w:top w:val="single" w:sz="4" w:space="0" w:color="FFFFFF"/>
              <w:left w:val="single" w:sz="4" w:space="0" w:color="FFFFFF"/>
              <w:bottom w:val="single" w:sz="4" w:space="0" w:color="FFFFFF"/>
              <w:right w:val="single" w:sz="4" w:space="0" w:color="FFFFFF"/>
            </w:tcBorders>
            <w:shd w:val="clear" w:color="auto" w:fill="auto"/>
          </w:tcPr>
          <w:p w:rsidR="0003639A" w:rsidRPr="006A45F3" w:rsidRDefault="0003639A" w:rsidP="00A51FCE">
            <w:pPr>
              <w:spacing w:after="0" w:line="240" w:lineRule="auto"/>
              <w:jc w:val="both"/>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Girls</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03639A" w:rsidP="00A51FCE">
            <w:pPr>
              <w:tabs>
                <w:tab w:val="left" w:pos="726"/>
              </w:tabs>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77</w:t>
            </w:r>
            <w:r w:rsidR="00F150A1" w:rsidRPr="006A45F3">
              <w:rPr>
                <w:rFonts w:ascii="Times New Roman" w:hAnsi="Times New Roman"/>
                <w:sz w:val="24"/>
                <w:szCs w:val="24"/>
                <w:lang w:val="en-CA"/>
              </w:rPr>
              <w:t>6</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3.07</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80</w:t>
            </w:r>
          </w:p>
        </w:tc>
        <w:tc>
          <w:tcPr>
            <w:tcW w:w="1275"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1</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4</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4</w:t>
            </w:r>
          </w:p>
        </w:tc>
      </w:tr>
      <w:tr w:rsidR="00F94518" w:rsidRPr="006A45F3" w:rsidTr="00371CF7">
        <w:trPr>
          <w:trHeight w:val="180"/>
        </w:trPr>
        <w:tc>
          <w:tcPr>
            <w:tcW w:w="1207" w:type="dxa"/>
            <w:vMerge w:val="restart"/>
            <w:tcBorders>
              <w:top w:val="single" w:sz="4" w:space="0" w:color="FFFFFF"/>
              <w:left w:val="single" w:sz="4" w:space="0" w:color="FFFFFF"/>
              <w:right w:val="single" w:sz="4" w:space="0" w:color="FFFFFF"/>
            </w:tcBorders>
          </w:tcPr>
          <w:p w:rsidR="0003639A" w:rsidRPr="006A45F3" w:rsidRDefault="00B7581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Grade 2</w:t>
            </w:r>
          </w:p>
        </w:tc>
        <w:tc>
          <w:tcPr>
            <w:tcW w:w="1275" w:type="dxa"/>
            <w:tcBorders>
              <w:top w:val="single" w:sz="4" w:space="0" w:color="FFFFFF"/>
              <w:left w:val="single" w:sz="4" w:space="0" w:color="FFFFFF"/>
              <w:bottom w:val="single" w:sz="4" w:space="0" w:color="FFFFFF"/>
              <w:right w:val="single" w:sz="4" w:space="0" w:color="FFFFFF"/>
            </w:tcBorders>
            <w:shd w:val="clear" w:color="auto" w:fill="auto"/>
          </w:tcPr>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Boys</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698</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14</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83</w:t>
            </w:r>
          </w:p>
        </w:tc>
        <w:tc>
          <w:tcPr>
            <w:tcW w:w="1275"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4</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67</w:t>
            </w:r>
          </w:p>
        </w:tc>
      </w:tr>
      <w:tr w:rsidR="00F94518" w:rsidRPr="006A45F3" w:rsidTr="00371CF7">
        <w:trPr>
          <w:trHeight w:val="180"/>
        </w:trPr>
        <w:tc>
          <w:tcPr>
            <w:tcW w:w="1207" w:type="dxa"/>
            <w:vMerge/>
            <w:tcBorders>
              <w:left w:val="single" w:sz="4" w:space="0" w:color="FFFFFF"/>
              <w:bottom w:val="single" w:sz="4" w:space="0" w:color="FFFFFF"/>
              <w:right w:val="single" w:sz="4" w:space="0" w:color="FFFFFF"/>
            </w:tcBorders>
          </w:tcPr>
          <w:p w:rsidR="0003639A" w:rsidRPr="006A45F3" w:rsidRDefault="0003639A" w:rsidP="002B43C3">
            <w:pPr>
              <w:spacing w:after="0" w:line="240" w:lineRule="auto"/>
              <w:jc w:val="both"/>
              <w:rPr>
                <w:rFonts w:ascii="Times New Roman" w:hAnsi="Times New Roman"/>
                <w:sz w:val="24"/>
                <w:szCs w:val="24"/>
                <w:lang w:val="en-CA"/>
              </w:rPr>
            </w:pPr>
          </w:p>
        </w:tc>
        <w:tc>
          <w:tcPr>
            <w:tcW w:w="1275" w:type="dxa"/>
            <w:tcBorders>
              <w:top w:val="single" w:sz="4" w:space="0" w:color="FFFFFF"/>
              <w:left w:val="single" w:sz="4" w:space="0" w:color="FFFFFF"/>
              <w:bottom w:val="single" w:sz="4" w:space="0" w:color="FFFFFF"/>
              <w:right w:val="single" w:sz="4" w:space="0" w:color="FFFFFF"/>
            </w:tcBorders>
            <w:shd w:val="clear" w:color="auto" w:fill="auto"/>
          </w:tcPr>
          <w:p w:rsidR="0003639A" w:rsidRPr="006A45F3" w:rsidRDefault="0003639A" w:rsidP="00A51FCE">
            <w:pPr>
              <w:spacing w:after="0" w:line="240" w:lineRule="auto"/>
              <w:jc w:val="both"/>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Girls</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03639A"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769</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2.91</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89</w:t>
            </w:r>
          </w:p>
        </w:tc>
        <w:tc>
          <w:tcPr>
            <w:tcW w:w="1275"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1</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4</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3</w:t>
            </w:r>
          </w:p>
        </w:tc>
      </w:tr>
      <w:tr w:rsidR="00F94518" w:rsidRPr="006A45F3" w:rsidTr="00371CF7">
        <w:trPr>
          <w:trHeight w:val="197"/>
        </w:trPr>
        <w:tc>
          <w:tcPr>
            <w:tcW w:w="1207" w:type="dxa"/>
            <w:vMerge w:val="restart"/>
            <w:tcBorders>
              <w:top w:val="single" w:sz="4" w:space="0" w:color="FFFFFF"/>
              <w:left w:val="single" w:sz="4" w:space="0" w:color="FFFFFF"/>
              <w:right w:val="single" w:sz="4" w:space="0" w:color="FFFFFF"/>
            </w:tcBorders>
          </w:tcPr>
          <w:p w:rsidR="0003639A" w:rsidRPr="006A45F3" w:rsidRDefault="00B7581A" w:rsidP="0003639A">
            <w:pPr>
              <w:spacing w:after="0" w:line="240" w:lineRule="auto"/>
              <w:rPr>
                <w:rFonts w:ascii="Times New Roman" w:hAnsi="Times New Roman"/>
                <w:sz w:val="24"/>
                <w:szCs w:val="24"/>
                <w:lang w:val="en-CA"/>
              </w:rPr>
            </w:pPr>
            <w:r w:rsidRPr="006A45F3">
              <w:rPr>
                <w:rFonts w:ascii="Times New Roman" w:hAnsi="Times New Roman"/>
                <w:sz w:val="24"/>
                <w:szCs w:val="24"/>
                <w:lang w:val="en-CA"/>
              </w:rPr>
              <w:t>Grade 4</w:t>
            </w:r>
          </w:p>
        </w:tc>
        <w:tc>
          <w:tcPr>
            <w:tcW w:w="1275" w:type="dxa"/>
            <w:tcBorders>
              <w:top w:val="single" w:sz="4" w:space="0" w:color="FFFFFF"/>
              <w:left w:val="single" w:sz="4" w:space="0" w:color="FFFFFF"/>
              <w:bottom w:val="single" w:sz="4" w:space="0" w:color="FFFFFF"/>
              <w:right w:val="single" w:sz="4" w:space="0" w:color="FFFFFF"/>
            </w:tcBorders>
            <w:shd w:val="clear" w:color="auto" w:fill="auto"/>
          </w:tcPr>
          <w:p w:rsidR="0003639A" w:rsidRPr="006A45F3" w:rsidRDefault="0003639A" w:rsidP="0003639A">
            <w:pPr>
              <w:spacing w:after="0" w:line="240" w:lineRule="auto"/>
              <w:rPr>
                <w:rFonts w:ascii="Times New Roman" w:hAnsi="Times New Roman"/>
                <w:sz w:val="24"/>
                <w:szCs w:val="24"/>
                <w:lang w:val="en-CA"/>
              </w:rPr>
            </w:pPr>
            <w:r w:rsidRPr="006A45F3">
              <w:rPr>
                <w:rFonts w:ascii="Times New Roman" w:hAnsi="Times New Roman"/>
                <w:sz w:val="24"/>
                <w:szCs w:val="24"/>
                <w:lang w:val="en-CA"/>
              </w:rPr>
              <w:t>Boys</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625</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14</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75</w:t>
            </w:r>
          </w:p>
        </w:tc>
        <w:tc>
          <w:tcPr>
            <w:tcW w:w="1275"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4</w:t>
            </w:r>
          </w:p>
        </w:tc>
        <w:tc>
          <w:tcPr>
            <w:tcW w:w="1276" w:type="dxa"/>
            <w:tcBorders>
              <w:top w:val="single" w:sz="4" w:space="0" w:color="FFFFFF"/>
              <w:left w:val="single" w:sz="4" w:space="0" w:color="FFFFFF"/>
              <w:bottom w:val="single" w:sz="4" w:space="0" w:color="FFFFFF" w:themeColor="background1"/>
              <w:right w:val="single" w:sz="4" w:space="0" w:color="FFFFFF"/>
            </w:tcBorders>
            <w:shd w:val="clear" w:color="auto" w:fill="auto"/>
          </w:tcPr>
          <w:p w:rsidR="0003639A" w:rsidRPr="006A45F3" w:rsidRDefault="00F150A1"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67</w:t>
            </w:r>
          </w:p>
        </w:tc>
      </w:tr>
      <w:tr w:rsidR="00F94518" w:rsidRPr="006A45F3" w:rsidTr="00B7581A">
        <w:trPr>
          <w:trHeight w:val="197"/>
        </w:trPr>
        <w:tc>
          <w:tcPr>
            <w:tcW w:w="1207" w:type="dxa"/>
            <w:vMerge/>
            <w:tcBorders>
              <w:left w:val="single" w:sz="4" w:space="0" w:color="FFFFFF"/>
              <w:bottom w:val="single" w:sz="4" w:space="0" w:color="auto"/>
              <w:right w:val="single" w:sz="4" w:space="0" w:color="FFFFFF"/>
            </w:tcBorders>
          </w:tcPr>
          <w:p w:rsidR="0003639A" w:rsidRPr="006A45F3" w:rsidRDefault="0003639A" w:rsidP="002B43C3">
            <w:pPr>
              <w:spacing w:after="0" w:line="240" w:lineRule="auto"/>
              <w:rPr>
                <w:rFonts w:ascii="Times New Roman" w:hAnsi="Times New Roman"/>
                <w:sz w:val="24"/>
                <w:szCs w:val="24"/>
                <w:lang w:val="en-CA"/>
              </w:rPr>
            </w:pPr>
          </w:p>
        </w:tc>
        <w:tc>
          <w:tcPr>
            <w:tcW w:w="1275" w:type="dxa"/>
            <w:tcBorders>
              <w:top w:val="single" w:sz="4" w:space="0" w:color="FFFFFF"/>
              <w:left w:val="single" w:sz="4" w:space="0" w:color="FFFFFF"/>
              <w:bottom w:val="single" w:sz="4" w:space="0" w:color="FFFFFF"/>
              <w:right w:val="single" w:sz="4" w:space="0" w:color="FFFFFF"/>
            </w:tcBorders>
            <w:shd w:val="clear" w:color="auto" w:fill="auto"/>
          </w:tcPr>
          <w:p w:rsidR="0003639A" w:rsidRPr="006A45F3" w:rsidRDefault="0003639A" w:rsidP="00C9441E">
            <w:pPr>
              <w:spacing w:after="0" w:line="240" w:lineRule="auto"/>
              <w:rPr>
                <w:rFonts w:ascii="Times New Roman" w:hAnsi="Times New Roman"/>
                <w:sz w:val="24"/>
                <w:szCs w:val="24"/>
                <w:lang w:val="en-CA"/>
              </w:rPr>
            </w:pPr>
            <w:r w:rsidRPr="006A45F3">
              <w:rPr>
                <w:rFonts w:ascii="Times New Roman" w:hAnsi="Times New Roman"/>
                <w:sz w:val="24"/>
                <w:szCs w:val="24"/>
                <w:lang w:val="en-CA"/>
              </w:rPr>
              <w:t>Girls</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03639A"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69</w:t>
            </w:r>
            <w:r w:rsidR="00F150A1" w:rsidRPr="006A45F3">
              <w:rPr>
                <w:rFonts w:ascii="Times New Roman" w:hAnsi="Times New Roman"/>
                <w:sz w:val="24"/>
                <w:szCs w:val="24"/>
                <w:lang w:val="en-CA"/>
              </w:rPr>
              <w:t>8</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2.82</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88</w:t>
            </w:r>
          </w:p>
        </w:tc>
        <w:tc>
          <w:tcPr>
            <w:tcW w:w="1275"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1</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4</w:t>
            </w:r>
          </w:p>
        </w:tc>
        <w:tc>
          <w:tcPr>
            <w:tcW w:w="1276" w:type="dxa"/>
            <w:tcBorders>
              <w:top w:val="single" w:sz="4" w:space="0" w:color="FFFFFF" w:themeColor="background1"/>
              <w:left w:val="single" w:sz="4" w:space="0" w:color="FFFFFF"/>
              <w:bottom w:val="single" w:sz="4" w:space="0" w:color="FFFFFF"/>
              <w:right w:val="single" w:sz="4" w:space="0" w:color="FFFFFF"/>
            </w:tcBorders>
            <w:shd w:val="clear" w:color="auto" w:fill="auto"/>
          </w:tcPr>
          <w:p w:rsidR="0003639A" w:rsidRPr="006A45F3" w:rsidRDefault="00F150A1" w:rsidP="00A51FCE">
            <w:pPr>
              <w:spacing w:after="0" w:line="240" w:lineRule="auto"/>
              <w:jc w:val="center"/>
              <w:rPr>
                <w:rFonts w:ascii="Times New Roman" w:eastAsiaTheme="majorEastAsia" w:hAnsi="Times New Roman"/>
                <w:b/>
                <w:bCs/>
                <w:i/>
                <w:iCs/>
                <w:color w:val="404040" w:themeColor="text1" w:themeTint="BF"/>
                <w:sz w:val="24"/>
                <w:szCs w:val="24"/>
                <w:lang w:val="en-CA"/>
              </w:rPr>
            </w:pPr>
            <w:r w:rsidRPr="006A45F3">
              <w:rPr>
                <w:rFonts w:ascii="Times New Roman" w:hAnsi="Times New Roman"/>
                <w:sz w:val="24"/>
                <w:szCs w:val="24"/>
                <w:lang w:val="en-CA"/>
              </w:rPr>
              <w:t>3.67</w:t>
            </w:r>
          </w:p>
        </w:tc>
      </w:tr>
      <w:tr w:rsidR="0003639A" w:rsidRPr="006A45F3" w:rsidTr="00B7581A">
        <w:trPr>
          <w:trHeight w:val="120"/>
        </w:trPr>
        <w:tc>
          <w:tcPr>
            <w:tcW w:w="1207" w:type="dxa"/>
            <w:tcBorders>
              <w:top w:val="single" w:sz="4" w:space="0" w:color="auto"/>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p>
        </w:tc>
        <w:tc>
          <w:tcPr>
            <w:tcW w:w="1275" w:type="dxa"/>
            <w:tcBorders>
              <w:top w:val="single" w:sz="4" w:space="0" w:color="auto"/>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p>
        </w:tc>
        <w:tc>
          <w:tcPr>
            <w:tcW w:w="7655" w:type="dxa"/>
            <w:gridSpan w:val="6"/>
            <w:tcBorders>
              <w:left w:val="single" w:sz="4" w:space="0" w:color="FFFFFF"/>
              <w:right w:val="single" w:sz="4" w:space="0" w:color="FFFFFF"/>
            </w:tcBorders>
          </w:tcPr>
          <w:p w:rsidR="0003639A" w:rsidRPr="006A45F3" w:rsidRDefault="00B7581A" w:rsidP="00D70F15">
            <w:pPr>
              <w:spacing w:after="0" w:line="240" w:lineRule="auto"/>
              <w:ind w:left="280" w:hanging="2272"/>
              <w:jc w:val="center"/>
              <w:rPr>
                <w:rFonts w:ascii="Times New Roman" w:hAnsi="Times New Roman"/>
                <w:b/>
                <w:sz w:val="24"/>
                <w:szCs w:val="24"/>
                <w:lang w:val="en-CA"/>
              </w:rPr>
            </w:pPr>
            <w:r w:rsidRPr="006A45F3">
              <w:rPr>
                <w:rFonts w:ascii="Times New Roman" w:hAnsi="Times New Roman"/>
                <w:b/>
                <w:sz w:val="24"/>
                <w:szCs w:val="24"/>
                <w:lang w:val="en-CA"/>
              </w:rPr>
              <w:t>Achievement</w:t>
            </w:r>
            <w:r w:rsidR="0003639A" w:rsidRPr="006A45F3">
              <w:rPr>
                <w:rFonts w:ascii="Times New Roman" w:hAnsi="Times New Roman"/>
                <w:b/>
                <w:sz w:val="24"/>
                <w:szCs w:val="24"/>
                <w:lang w:val="en-CA"/>
              </w:rPr>
              <w:t xml:space="preserve"> in mathematics</w:t>
            </w:r>
          </w:p>
        </w:tc>
      </w:tr>
      <w:tr w:rsidR="00F94518" w:rsidRPr="006A45F3" w:rsidTr="00371CF7">
        <w:trPr>
          <w:trHeight w:val="120"/>
        </w:trPr>
        <w:tc>
          <w:tcPr>
            <w:tcW w:w="1207" w:type="dxa"/>
            <w:tcBorders>
              <w:top w:val="single" w:sz="4" w:space="0" w:color="FFFFFF" w:themeColor="background1"/>
              <w:left w:val="single" w:sz="4" w:space="0" w:color="FFFFFF"/>
              <w:bottom w:val="single" w:sz="4" w:space="0" w:color="auto"/>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p>
        </w:tc>
        <w:tc>
          <w:tcPr>
            <w:tcW w:w="1275" w:type="dxa"/>
            <w:tcBorders>
              <w:top w:val="single" w:sz="4" w:space="0" w:color="FFFFFF" w:themeColor="background1"/>
              <w:left w:val="single" w:sz="4" w:space="0" w:color="FFFFFF"/>
              <w:bottom w:val="single" w:sz="4" w:space="0" w:color="auto"/>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n</w:t>
            </w: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M</w:t>
            </w: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SD</w:t>
            </w:r>
          </w:p>
        </w:tc>
        <w:tc>
          <w:tcPr>
            <w:tcW w:w="1275"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Min.</w:t>
            </w: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Max.</w:t>
            </w:r>
          </w:p>
        </w:tc>
        <w:tc>
          <w:tcPr>
            <w:tcW w:w="1276" w:type="dxa"/>
            <w:tcBorders>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Mode</w:t>
            </w:r>
          </w:p>
        </w:tc>
      </w:tr>
      <w:tr w:rsidR="00F94518" w:rsidRPr="006A45F3" w:rsidTr="00371CF7">
        <w:trPr>
          <w:trHeight w:val="60"/>
        </w:trPr>
        <w:tc>
          <w:tcPr>
            <w:tcW w:w="1207" w:type="dxa"/>
            <w:tcBorders>
              <w:top w:val="single" w:sz="4" w:space="0" w:color="auto"/>
              <w:left w:val="single" w:sz="4" w:space="0" w:color="FFFFFF"/>
              <w:bottom w:val="single" w:sz="4" w:space="0" w:color="FFFFFF" w:themeColor="background1"/>
              <w:right w:val="single" w:sz="4" w:space="0" w:color="FFFFFF"/>
            </w:tcBorders>
          </w:tcPr>
          <w:p w:rsidR="0003639A" w:rsidRPr="006A45F3" w:rsidRDefault="00B7581A" w:rsidP="0003639A">
            <w:pPr>
              <w:spacing w:after="0" w:line="240" w:lineRule="auto"/>
              <w:jc w:val="both"/>
              <w:rPr>
                <w:rFonts w:ascii="Times New Roman" w:hAnsi="Times New Roman"/>
                <w:sz w:val="24"/>
                <w:szCs w:val="24"/>
                <w:vertAlign w:val="superscript"/>
                <w:lang w:val="en-CA"/>
              </w:rPr>
            </w:pPr>
            <w:r w:rsidRPr="006A45F3">
              <w:rPr>
                <w:rFonts w:ascii="Times New Roman" w:hAnsi="Times New Roman"/>
                <w:sz w:val="24"/>
                <w:szCs w:val="24"/>
                <w:lang w:val="en-CA"/>
              </w:rPr>
              <w:t>Grade 1</w:t>
            </w:r>
            <w:r w:rsidR="0003639A" w:rsidRPr="006A45F3">
              <w:rPr>
                <w:rFonts w:ascii="Times New Roman" w:hAnsi="Times New Roman"/>
                <w:sz w:val="24"/>
                <w:szCs w:val="24"/>
                <w:vertAlign w:val="superscript"/>
                <w:lang w:val="en-CA"/>
              </w:rPr>
              <w:t>1</w:t>
            </w:r>
          </w:p>
        </w:tc>
        <w:tc>
          <w:tcPr>
            <w:tcW w:w="1275" w:type="dxa"/>
            <w:tcBorders>
              <w:top w:val="single" w:sz="4" w:space="0" w:color="auto"/>
              <w:left w:val="single" w:sz="4" w:space="0" w:color="FFFFFF"/>
              <w:bottom w:val="single" w:sz="4" w:space="0" w:color="FFFFFF"/>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Boys</w:t>
            </w:r>
          </w:p>
        </w:tc>
        <w:tc>
          <w:tcPr>
            <w:tcW w:w="1276" w:type="dxa"/>
            <w:tcBorders>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697</w:t>
            </w:r>
          </w:p>
        </w:tc>
        <w:tc>
          <w:tcPr>
            <w:tcW w:w="1276" w:type="dxa"/>
            <w:tcBorders>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9.88</w:t>
            </w:r>
          </w:p>
        </w:tc>
        <w:tc>
          <w:tcPr>
            <w:tcW w:w="1276" w:type="dxa"/>
            <w:tcBorders>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4.03</w:t>
            </w:r>
          </w:p>
        </w:tc>
        <w:tc>
          <w:tcPr>
            <w:tcW w:w="1275" w:type="dxa"/>
            <w:tcBorders>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w:t>
            </w:r>
          </w:p>
        </w:tc>
        <w:tc>
          <w:tcPr>
            <w:tcW w:w="1276" w:type="dxa"/>
            <w:tcBorders>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27</w:t>
            </w:r>
          </w:p>
        </w:tc>
        <w:tc>
          <w:tcPr>
            <w:tcW w:w="1276" w:type="dxa"/>
            <w:tcBorders>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22</w:t>
            </w:r>
          </w:p>
        </w:tc>
      </w:tr>
      <w:tr w:rsidR="00F94518" w:rsidRPr="006A45F3" w:rsidTr="00371CF7">
        <w:trPr>
          <w:trHeight w:val="60"/>
        </w:trPr>
        <w:tc>
          <w:tcPr>
            <w:tcW w:w="1207"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p>
        </w:tc>
        <w:tc>
          <w:tcPr>
            <w:tcW w:w="1275" w:type="dxa"/>
            <w:tcBorders>
              <w:top w:val="single" w:sz="4" w:space="0" w:color="FFFFFF"/>
              <w:left w:val="single" w:sz="4" w:space="0" w:color="FFFFFF"/>
              <w:bottom w:val="single" w:sz="4" w:space="0" w:color="FFFFFF"/>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Girls</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764</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9.5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82</w:t>
            </w:r>
          </w:p>
        </w:tc>
        <w:tc>
          <w:tcPr>
            <w:tcW w:w="1275"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8</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2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21</w:t>
            </w:r>
          </w:p>
        </w:tc>
      </w:tr>
      <w:tr w:rsidR="00F94518" w:rsidRPr="006A45F3" w:rsidTr="00371CF7">
        <w:trPr>
          <w:trHeight w:val="120"/>
        </w:trPr>
        <w:tc>
          <w:tcPr>
            <w:tcW w:w="1207"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B7581A" w:rsidP="0003639A">
            <w:pPr>
              <w:spacing w:after="0" w:line="240" w:lineRule="auto"/>
              <w:jc w:val="both"/>
              <w:rPr>
                <w:rFonts w:ascii="Times New Roman" w:hAnsi="Times New Roman"/>
                <w:sz w:val="24"/>
                <w:szCs w:val="24"/>
                <w:vertAlign w:val="superscript"/>
                <w:lang w:val="en-CA"/>
              </w:rPr>
            </w:pPr>
            <w:r w:rsidRPr="006A45F3">
              <w:rPr>
                <w:rFonts w:ascii="Times New Roman" w:hAnsi="Times New Roman"/>
                <w:sz w:val="24"/>
                <w:szCs w:val="24"/>
                <w:lang w:val="en-CA"/>
              </w:rPr>
              <w:t>Grade 2</w:t>
            </w:r>
            <w:r w:rsidR="0003639A" w:rsidRPr="006A45F3">
              <w:rPr>
                <w:rFonts w:ascii="Times New Roman" w:hAnsi="Times New Roman"/>
                <w:sz w:val="24"/>
                <w:szCs w:val="24"/>
                <w:vertAlign w:val="superscript"/>
                <w:lang w:val="en-CA"/>
              </w:rPr>
              <w:t>2</w:t>
            </w:r>
          </w:p>
        </w:tc>
        <w:tc>
          <w:tcPr>
            <w:tcW w:w="1275" w:type="dxa"/>
            <w:tcBorders>
              <w:top w:val="single" w:sz="4" w:space="0" w:color="FFFFFF"/>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Boys</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69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3.3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4.70</w:t>
            </w:r>
          </w:p>
        </w:tc>
        <w:tc>
          <w:tcPr>
            <w:tcW w:w="1275"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2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7</w:t>
            </w:r>
          </w:p>
        </w:tc>
      </w:tr>
      <w:tr w:rsidR="00F94518" w:rsidRPr="006A45F3" w:rsidTr="00371CF7">
        <w:trPr>
          <w:trHeight w:val="120"/>
        </w:trPr>
        <w:tc>
          <w:tcPr>
            <w:tcW w:w="1207"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p>
        </w:tc>
        <w:tc>
          <w:tcPr>
            <w:tcW w:w="1275"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Girls</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767</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2.89</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4.70</w:t>
            </w:r>
          </w:p>
        </w:tc>
        <w:tc>
          <w:tcPr>
            <w:tcW w:w="1275"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21</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8</w:t>
            </w:r>
          </w:p>
        </w:tc>
      </w:tr>
      <w:tr w:rsidR="00F94518" w:rsidRPr="006A45F3" w:rsidTr="00371CF7">
        <w:trPr>
          <w:trHeight w:val="180"/>
        </w:trPr>
        <w:tc>
          <w:tcPr>
            <w:tcW w:w="1207"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B7581A" w:rsidP="0003639A">
            <w:pPr>
              <w:spacing w:after="0" w:line="240" w:lineRule="auto"/>
              <w:jc w:val="both"/>
              <w:rPr>
                <w:rFonts w:ascii="Times New Roman" w:hAnsi="Times New Roman"/>
                <w:sz w:val="24"/>
                <w:szCs w:val="24"/>
                <w:vertAlign w:val="superscript"/>
                <w:lang w:val="en-CA"/>
              </w:rPr>
            </w:pPr>
            <w:r w:rsidRPr="006A45F3">
              <w:rPr>
                <w:rFonts w:ascii="Times New Roman" w:hAnsi="Times New Roman"/>
                <w:sz w:val="24"/>
                <w:szCs w:val="24"/>
                <w:lang w:val="en-CA"/>
              </w:rPr>
              <w:t>Grade 4</w:t>
            </w:r>
            <w:r w:rsidR="0003639A" w:rsidRPr="006A45F3">
              <w:rPr>
                <w:rFonts w:ascii="Times New Roman" w:hAnsi="Times New Roman"/>
                <w:sz w:val="24"/>
                <w:szCs w:val="24"/>
                <w:vertAlign w:val="superscript"/>
                <w:lang w:val="en-CA"/>
              </w:rPr>
              <w:t>2</w:t>
            </w:r>
          </w:p>
        </w:tc>
        <w:tc>
          <w:tcPr>
            <w:tcW w:w="1275"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Boys</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63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4.76</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66</w:t>
            </w:r>
          </w:p>
        </w:tc>
        <w:tc>
          <w:tcPr>
            <w:tcW w:w="1275"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20</w:t>
            </w:r>
          </w:p>
        </w:tc>
        <w:tc>
          <w:tcPr>
            <w:tcW w:w="1276" w:type="dxa"/>
            <w:tcBorders>
              <w:top w:val="single" w:sz="4" w:space="0" w:color="FFFFFF" w:themeColor="background1"/>
              <w:left w:val="single" w:sz="4" w:space="0" w:color="FFFFFF"/>
              <w:bottom w:val="single" w:sz="4" w:space="0" w:color="FFFFFF" w:themeColor="background1"/>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6</w:t>
            </w:r>
          </w:p>
        </w:tc>
      </w:tr>
      <w:tr w:rsidR="00F94518" w:rsidRPr="006A45F3" w:rsidTr="00371CF7">
        <w:trPr>
          <w:trHeight w:val="180"/>
        </w:trPr>
        <w:tc>
          <w:tcPr>
            <w:tcW w:w="1207" w:type="dxa"/>
            <w:tcBorders>
              <w:top w:val="single" w:sz="4" w:space="0" w:color="FFFFFF" w:themeColor="background1"/>
              <w:left w:val="single" w:sz="4" w:space="0" w:color="FFFFFF"/>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p>
        </w:tc>
        <w:tc>
          <w:tcPr>
            <w:tcW w:w="1275" w:type="dxa"/>
            <w:tcBorders>
              <w:top w:val="single" w:sz="4" w:space="0" w:color="FFFFFF" w:themeColor="background1"/>
              <w:left w:val="single" w:sz="4" w:space="0" w:color="FFFFFF"/>
              <w:right w:val="single" w:sz="4" w:space="0" w:color="FFFFFF"/>
            </w:tcBorders>
          </w:tcPr>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Girls</w:t>
            </w:r>
          </w:p>
        </w:tc>
        <w:tc>
          <w:tcPr>
            <w:tcW w:w="1276" w:type="dxa"/>
            <w:tcBorders>
              <w:top w:val="single" w:sz="4" w:space="0" w:color="FFFFFF" w:themeColor="background1"/>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698</w:t>
            </w:r>
          </w:p>
        </w:tc>
        <w:tc>
          <w:tcPr>
            <w:tcW w:w="1276" w:type="dxa"/>
            <w:tcBorders>
              <w:top w:val="single" w:sz="4" w:space="0" w:color="FFFFFF" w:themeColor="background1"/>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4.82</w:t>
            </w:r>
          </w:p>
        </w:tc>
        <w:tc>
          <w:tcPr>
            <w:tcW w:w="1276" w:type="dxa"/>
            <w:tcBorders>
              <w:top w:val="single" w:sz="4" w:space="0" w:color="FFFFFF" w:themeColor="background1"/>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18</w:t>
            </w:r>
          </w:p>
        </w:tc>
        <w:tc>
          <w:tcPr>
            <w:tcW w:w="1275" w:type="dxa"/>
            <w:tcBorders>
              <w:top w:val="single" w:sz="4" w:space="0" w:color="FFFFFF" w:themeColor="background1"/>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0</w:t>
            </w:r>
          </w:p>
        </w:tc>
        <w:tc>
          <w:tcPr>
            <w:tcW w:w="1276" w:type="dxa"/>
            <w:tcBorders>
              <w:top w:val="single" w:sz="4" w:space="0" w:color="FFFFFF" w:themeColor="background1"/>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20</w:t>
            </w:r>
          </w:p>
        </w:tc>
        <w:tc>
          <w:tcPr>
            <w:tcW w:w="1276" w:type="dxa"/>
            <w:tcBorders>
              <w:top w:val="single" w:sz="4" w:space="0" w:color="FFFFFF" w:themeColor="background1"/>
              <w:left w:val="single" w:sz="4" w:space="0" w:color="FFFFFF"/>
              <w:right w:val="single" w:sz="4" w:space="0" w:color="FFFFFF"/>
            </w:tcBorders>
          </w:tcPr>
          <w:p w:rsidR="0003639A" w:rsidRPr="006A45F3" w:rsidRDefault="0003639A" w:rsidP="0003639A">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6</w:t>
            </w:r>
          </w:p>
        </w:tc>
      </w:tr>
    </w:tbl>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vertAlign w:val="superscript"/>
          <w:lang w:val="en-CA"/>
        </w:rPr>
        <w:t xml:space="preserve">1 </w:t>
      </w:r>
      <w:r w:rsidRPr="006A45F3">
        <w:rPr>
          <w:rFonts w:ascii="Times New Roman" w:hAnsi="Times New Roman"/>
          <w:sz w:val="24"/>
          <w:szCs w:val="24"/>
          <w:lang w:val="en-CA"/>
        </w:rPr>
        <w:t>Number Knowledge</w:t>
      </w:r>
    </w:p>
    <w:p w:rsidR="0003639A" w:rsidRPr="006A45F3" w:rsidRDefault="0003639A" w:rsidP="0003639A">
      <w:pPr>
        <w:spacing w:after="0" w:line="240" w:lineRule="auto"/>
        <w:jc w:val="both"/>
        <w:rPr>
          <w:rFonts w:ascii="Times New Roman" w:hAnsi="Times New Roman"/>
          <w:sz w:val="24"/>
          <w:szCs w:val="24"/>
          <w:lang w:val="en-CA"/>
        </w:rPr>
      </w:pPr>
      <w:r w:rsidRPr="006A45F3">
        <w:rPr>
          <w:rFonts w:ascii="Times New Roman" w:hAnsi="Times New Roman"/>
          <w:sz w:val="24"/>
          <w:szCs w:val="24"/>
          <w:vertAlign w:val="superscript"/>
          <w:lang w:val="en-CA"/>
        </w:rPr>
        <w:t xml:space="preserve">2 </w:t>
      </w:r>
      <w:r w:rsidRPr="006A45F3">
        <w:rPr>
          <w:rFonts w:ascii="Times New Roman" w:hAnsi="Times New Roman"/>
          <w:sz w:val="24"/>
          <w:szCs w:val="24"/>
          <w:lang w:val="en-CA"/>
        </w:rPr>
        <w:t xml:space="preserve">Canadian Achievement Test </w:t>
      </w:r>
    </w:p>
    <w:p w:rsidR="004171C6" w:rsidRPr="006A45F3" w:rsidRDefault="004171C6" w:rsidP="004171C6">
      <w:pPr>
        <w:spacing w:after="0" w:line="480" w:lineRule="auto"/>
        <w:jc w:val="both"/>
        <w:rPr>
          <w:rFonts w:ascii="Times New Roman" w:hAnsi="Times New Roman"/>
          <w:sz w:val="24"/>
          <w:szCs w:val="24"/>
        </w:rPr>
      </w:pPr>
    </w:p>
    <w:p w:rsidR="004171C6" w:rsidRPr="006A45F3" w:rsidRDefault="004171C6" w:rsidP="0003639A">
      <w:pPr>
        <w:spacing w:line="480" w:lineRule="auto"/>
        <w:rPr>
          <w:rFonts w:ascii="Times New Roman" w:hAnsi="Times New Roman"/>
          <w:sz w:val="24"/>
          <w:szCs w:val="24"/>
        </w:rPr>
      </w:pPr>
    </w:p>
    <w:p w:rsidR="0003639A" w:rsidRPr="006A45F3" w:rsidRDefault="0003639A" w:rsidP="0003639A">
      <w:pPr>
        <w:spacing w:line="480" w:lineRule="auto"/>
        <w:rPr>
          <w:rFonts w:ascii="Times New Roman" w:hAnsi="Times New Roman"/>
          <w:sz w:val="24"/>
          <w:szCs w:val="24"/>
        </w:rPr>
      </w:pPr>
    </w:p>
    <w:p w:rsidR="0003639A" w:rsidRPr="006A45F3" w:rsidRDefault="0003639A" w:rsidP="0003639A">
      <w:pPr>
        <w:spacing w:line="480" w:lineRule="auto"/>
        <w:rPr>
          <w:rFonts w:ascii="Times New Roman" w:hAnsi="Times New Roman"/>
          <w:sz w:val="24"/>
          <w:szCs w:val="24"/>
        </w:rPr>
      </w:pPr>
    </w:p>
    <w:p w:rsidR="0003639A" w:rsidRPr="006A45F3" w:rsidRDefault="0003639A" w:rsidP="0003639A">
      <w:pPr>
        <w:spacing w:line="480" w:lineRule="auto"/>
        <w:rPr>
          <w:rFonts w:ascii="Times New Roman" w:hAnsi="Times New Roman"/>
          <w:sz w:val="24"/>
          <w:szCs w:val="24"/>
        </w:rPr>
      </w:pPr>
    </w:p>
    <w:p w:rsidR="0056314B" w:rsidRPr="006A45F3" w:rsidRDefault="0056314B" w:rsidP="00EE72DC">
      <w:pPr>
        <w:spacing w:after="0" w:line="360" w:lineRule="auto"/>
        <w:rPr>
          <w:rFonts w:ascii="Times New Roman" w:hAnsi="Times New Roman"/>
          <w:sz w:val="24"/>
          <w:szCs w:val="24"/>
          <w:lang w:val="en-CA"/>
        </w:rPr>
      </w:pPr>
    </w:p>
    <w:p w:rsidR="000453DA" w:rsidRPr="006A45F3" w:rsidRDefault="000453DA" w:rsidP="00EE72DC">
      <w:pPr>
        <w:spacing w:after="0" w:line="360" w:lineRule="auto"/>
        <w:rPr>
          <w:rFonts w:ascii="Times New Roman" w:hAnsi="Times New Roman"/>
          <w:sz w:val="24"/>
          <w:szCs w:val="24"/>
          <w:lang w:val="en-CA"/>
        </w:rPr>
      </w:pPr>
    </w:p>
    <w:p w:rsidR="00735B85" w:rsidRPr="006A45F3" w:rsidRDefault="00735B85" w:rsidP="005E3E39">
      <w:pPr>
        <w:jc w:val="both"/>
        <w:rPr>
          <w:rFonts w:ascii="Times New Roman" w:hAnsi="Times New Roman"/>
          <w:sz w:val="24"/>
          <w:szCs w:val="24"/>
          <w:lang w:val="en-CA"/>
        </w:rPr>
      </w:pPr>
    </w:p>
    <w:p w:rsidR="0005182C" w:rsidRPr="006A45F3" w:rsidRDefault="0005182C" w:rsidP="00940B13">
      <w:pPr>
        <w:spacing w:after="0" w:line="240" w:lineRule="auto"/>
        <w:rPr>
          <w:rFonts w:ascii="Times New Roman" w:hAnsi="Times New Roman"/>
          <w:sz w:val="24"/>
          <w:szCs w:val="24"/>
          <w:lang w:val="en-CA"/>
        </w:rPr>
      </w:pPr>
    </w:p>
    <w:p w:rsidR="0083424B" w:rsidRPr="006A45F3" w:rsidRDefault="0083424B" w:rsidP="00940B13">
      <w:pPr>
        <w:spacing w:after="0" w:line="240" w:lineRule="auto"/>
        <w:rPr>
          <w:rFonts w:ascii="Times New Roman" w:hAnsi="Times New Roman"/>
          <w:sz w:val="24"/>
          <w:szCs w:val="24"/>
          <w:lang w:val="en-CA"/>
        </w:rPr>
      </w:pPr>
    </w:p>
    <w:p w:rsidR="001C14BD" w:rsidRPr="006A45F3" w:rsidRDefault="001C14BD" w:rsidP="00940B13">
      <w:pPr>
        <w:spacing w:after="0" w:line="240" w:lineRule="auto"/>
        <w:rPr>
          <w:rFonts w:ascii="Times New Roman" w:hAnsi="Times New Roman"/>
          <w:sz w:val="24"/>
          <w:szCs w:val="24"/>
          <w:lang w:val="en-CA"/>
        </w:rPr>
      </w:pPr>
    </w:p>
    <w:p w:rsidR="001C14BD" w:rsidRPr="006A45F3" w:rsidRDefault="001C14BD" w:rsidP="00940B13">
      <w:pPr>
        <w:spacing w:after="0" w:line="240" w:lineRule="auto"/>
        <w:rPr>
          <w:rFonts w:ascii="Times New Roman" w:hAnsi="Times New Roman"/>
          <w:sz w:val="24"/>
          <w:szCs w:val="24"/>
          <w:lang w:val="en-CA"/>
        </w:rPr>
      </w:pPr>
    </w:p>
    <w:p w:rsidR="001C14BD" w:rsidRPr="006A45F3" w:rsidRDefault="001C14BD" w:rsidP="00940B13">
      <w:pPr>
        <w:spacing w:after="0" w:line="240" w:lineRule="auto"/>
        <w:rPr>
          <w:rFonts w:ascii="Times New Roman" w:hAnsi="Times New Roman"/>
          <w:sz w:val="24"/>
          <w:szCs w:val="24"/>
          <w:lang w:val="en-CA"/>
        </w:rPr>
      </w:pPr>
    </w:p>
    <w:p w:rsidR="001C14BD" w:rsidRPr="006A45F3" w:rsidRDefault="001C14BD" w:rsidP="00940B13">
      <w:pPr>
        <w:spacing w:after="0" w:line="240" w:lineRule="auto"/>
        <w:rPr>
          <w:rFonts w:ascii="Times New Roman" w:hAnsi="Times New Roman"/>
          <w:sz w:val="24"/>
          <w:szCs w:val="24"/>
          <w:lang w:val="en-CA"/>
        </w:rPr>
      </w:pPr>
    </w:p>
    <w:p w:rsidR="001C14BD" w:rsidRPr="006A45F3" w:rsidRDefault="001C14BD" w:rsidP="00940B13">
      <w:pPr>
        <w:spacing w:after="0" w:line="240" w:lineRule="auto"/>
        <w:rPr>
          <w:rFonts w:ascii="Times New Roman" w:hAnsi="Times New Roman"/>
          <w:sz w:val="24"/>
          <w:szCs w:val="24"/>
          <w:lang w:val="en-CA"/>
        </w:rPr>
      </w:pPr>
    </w:p>
    <w:p w:rsidR="001C14BD" w:rsidRPr="006A45F3" w:rsidRDefault="001C14BD" w:rsidP="00940B13">
      <w:pPr>
        <w:spacing w:after="0" w:line="240" w:lineRule="auto"/>
        <w:rPr>
          <w:rFonts w:ascii="Times New Roman" w:hAnsi="Times New Roman"/>
          <w:sz w:val="24"/>
          <w:szCs w:val="24"/>
          <w:lang w:val="en-CA"/>
        </w:rPr>
      </w:pPr>
    </w:p>
    <w:p w:rsidR="001C14BD" w:rsidRPr="006A45F3" w:rsidRDefault="001C14BD" w:rsidP="00940B13">
      <w:pPr>
        <w:spacing w:after="0" w:line="240" w:lineRule="auto"/>
        <w:rPr>
          <w:rFonts w:ascii="Times New Roman" w:hAnsi="Times New Roman"/>
          <w:sz w:val="24"/>
          <w:szCs w:val="24"/>
          <w:lang w:val="en-CA"/>
        </w:rPr>
      </w:pPr>
    </w:p>
    <w:p w:rsidR="001C14BD" w:rsidRPr="006A45F3" w:rsidRDefault="001C14BD" w:rsidP="00940B13">
      <w:pPr>
        <w:spacing w:after="0" w:line="240" w:lineRule="auto"/>
        <w:rPr>
          <w:rFonts w:ascii="Times New Roman" w:hAnsi="Times New Roman"/>
          <w:sz w:val="24"/>
          <w:szCs w:val="24"/>
          <w:lang w:val="en-CA"/>
        </w:rPr>
      </w:pPr>
    </w:p>
    <w:p w:rsidR="0005182C" w:rsidRPr="006A45F3" w:rsidRDefault="0005182C" w:rsidP="00940B13">
      <w:pPr>
        <w:spacing w:after="0" w:line="240" w:lineRule="auto"/>
        <w:rPr>
          <w:rFonts w:ascii="Times New Roman" w:hAnsi="Times New Roman"/>
          <w:sz w:val="24"/>
          <w:szCs w:val="24"/>
          <w:lang w:val="en-CA"/>
        </w:rPr>
      </w:pPr>
    </w:p>
    <w:p w:rsidR="004171C6" w:rsidRPr="006A45F3" w:rsidRDefault="004171C6" w:rsidP="004171C6">
      <w:pPr>
        <w:spacing w:after="0" w:line="240" w:lineRule="auto"/>
        <w:jc w:val="both"/>
        <w:rPr>
          <w:rFonts w:ascii="Times New Roman" w:hAnsi="Times New Roman"/>
          <w:sz w:val="24"/>
          <w:szCs w:val="24"/>
          <w:lang w:val="en-US"/>
        </w:rPr>
      </w:pPr>
      <w:r w:rsidRPr="006A45F3">
        <w:rPr>
          <w:rFonts w:ascii="Times New Roman" w:hAnsi="Times New Roman"/>
          <w:sz w:val="24"/>
          <w:szCs w:val="24"/>
          <w:lang w:val="en-US"/>
        </w:rPr>
        <w:t>Table 2</w:t>
      </w:r>
    </w:p>
    <w:p w:rsidR="004171C6" w:rsidRPr="006A45F3" w:rsidRDefault="004171C6" w:rsidP="00F767FB">
      <w:pPr>
        <w:spacing w:after="0" w:line="240" w:lineRule="auto"/>
        <w:jc w:val="both"/>
        <w:rPr>
          <w:rFonts w:ascii="Times New Roman" w:hAnsi="Times New Roman"/>
          <w:i/>
          <w:sz w:val="24"/>
          <w:szCs w:val="24"/>
          <w:lang w:val="en-CA"/>
        </w:rPr>
      </w:pPr>
      <w:r w:rsidRPr="006A45F3">
        <w:rPr>
          <w:rFonts w:ascii="Times New Roman" w:hAnsi="Times New Roman"/>
          <w:i/>
          <w:sz w:val="24"/>
          <w:szCs w:val="24"/>
          <w:lang w:val="en-CA"/>
        </w:rPr>
        <w:t>Sample correlation matrix of intrinsic motivation (IM)</w:t>
      </w:r>
      <w:r w:rsidR="00B7581A" w:rsidRPr="006A45F3">
        <w:rPr>
          <w:rFonts w:ascii="Times New Roman" w:hAnsi="Times New Roman"/>
          <w:i/>
          <w:sz w:val="24"/>
          <w:szCs w:val="24"/>
          <w:lang w:val="en-CA"/>
        </w:rPr>
        <w:t xml:space="preserve"> and</w:t>
      </w:r>
      <w:r w:rsidRPr="006A45F3">
        <w:rPr>
          <w:rFonts w:ascii="Times New Roman" w:hAnsi="Times New Roman"/>
          <w:i/>
          <w:sz w:val="24"/>
          <w:szCs w:val="24"/>
          <w:lang w:val="en-CA"/>
        </w:rPr>
        <w:t xml:space="preserve"> achievement in mathematics (AM) </w:t>
      </w:r>
    </w:p>
    <w:p w:rsidR="00940B13" w:rsidRPr="006A45F3" w:rsidRDefault="00940B13" w:rsidP="00940B13">
      <w:pPr>
        <w:spacing w:after="0" w:line="240" w:lineRule="auto"/>
        <w:rPr>
          <w:rFonts w:ascii="Times New Roman" w:hAnsi="Times New Roman"/>
          <w:i/>
          <w:sz w:val="24"/>
          <w:szCs w:val="24"/>
          <w:lang w:val="en-CA"/>
        </w:rPr>
      </w:pPr>
    </w:p>
    <w:tbl>
      <w:tblPr>
        <w:tblpPr w:leftFromText="180" w:rightFromText="180" w:vertAnchor="text" w:horzAnchor="page" w:tblpX="1549" w:tblpY="-204"/>
        <w:tblW w:w="96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2443"/>
        <w:gridCol w:w="1209"/>
        <w:gridCol w:w="1134"/>
        <w:gridCol w:w="1134"/>
        <w:gridCol w:w="1134"/>
        <w:gridCol w:w="1134"/>
        <w:gridCol w:w="1134"/>
        <w:gridCol w:w="298"/>
      </w:tblGrid>
      <w:tr w:rsidR="0083424B" w:rsidRPr="006A45F3" w:rsidTr="0083424B">
        <w:trPr>
          <w:trHeight w:val="436"/>
        </w:trPr>
        <w:tc>
          <w:tcPr>
            <w:tcW w:w="2443" w:type="dxa"/>
            <w:tcBorders>
              <w:left w:val="single" w:sz="4" w:space="0" w:color="FFFFFF"/>
              <w:bottom w:val="single" w:sz="4" w:space="0" w:color="FFFFFF"/>
              <w:right w:val="single" w:sz="4" w:space="0" w:color="FFFFFF"/>
            </w:tcBorders>
          </w:tcPr>
          <w:p w:rsidR="005D4515" w:rsidRPr="006A45F3" w:rsidRDefault="005D4515" w:rsidP="00867EFE">
            <w:pPr>
              <w:spacing w:after="0" w:line="360" w:lineRule="auto"/>
              <w:rPr>
                <w:rFonts w:ascii="Times New Roman" w:hAnsi="Times New Roman"/>
                <w:sz w:val="24"/>
                <w:szCs w:val="24"/>
                <w:lang w:val="en-CA"/>
              </w:rPr>
            </w:pPr>
          </w:p>
        </w:tc>
        <w:tc>
          <w:tcPr>
            <w:tcW w:w="1209" w:type="dxa"/>
            <w:tcBorders>
              <w:left w:val="single" w:sz="4" w:space="0" w:color="FFFFFF"/>
              <w:bottom w:val="single" w:sz="4" w:space="0" w:color="FFFFFF"/>
              <w:right w:val="single" w:sz="4" w:space="0" w:color="FFFFFF"/>
            </w:tcBorders>
          </w:tcPr>
          <w:p w:rsidR="005D4515" w:rsidRPr="006A45F3" w:rsidRDefault="005D4515" w:rsidP="00867EFE">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1</w:t>
            </w:r>
          </w:p>
        </w:tc>
        <w:tc>
          <w:tcPr>
            <w:tcW w:w="1134" w:type="dxa"/>
            <w:tcBorders>
              <w:left w:val="single" w:sz="4" w:space="0" w:color="FFFFFF"/>
              <w:bottom w:val="single" w:sz="4" w:space="0" w:color="FFFFFF"/>
              <w:right w:val="single" w:sz="4" w:space="0" w:color="FFFFFF"/>
            </w:tcBorders>
          </w:tcPr>
          <w:p w:rsidR="005D4515" w:rsidRPr="006A45F3" w:rsidRDefault="005D4515" w:rsidP="00867EFE">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2</w:t>
            </w:r>
          </w:p>
        </w:tc>
        <w:tc>
          <w:tcPr>
            <w:tcW w:w="1134" w:type="dxa"/>
            <w:tcBorders>
              <w:left w:val="single" w:sz="4" w:space="0" w:color="FFFFFF"/>
              <w:bottom w:val="single" w:sz="4" w:space="0" w:color="FFFFFF"/>
              <w:right w:val="single" w:sz="4" w:space="0" w:color="FFFFFF"/>
            </w:tcBorders>
          </w:tcPr>
          <w:p w:rsidR="005D4515" w:rsidRPr="006A45F3" w:rsidRDefault="005D4515" w:rsidP="00867EFE">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3</w:t>
            </w:r>
          </w:p>
        </w:tc>
        <w:tc>
          <w:tcPr>
            <w:tcW w:w="1134" w:type="dxa"/>
            <w:tcBorders>
              <w:left w:val="single" w:sz="4" w:space="0" w:color="FFFFFF"/>
              <w:bottom w:val="single" w:sz="4" w:space="0" w:color="FFFFFF"/>
              <w:right w:val="single" w:sz="4" w:space="0" w:color="FFFFFF"/>
            </w:tcBorders>
          </w:tcPr>
          <w:p w:rsidR="005D4515" w:rsidRPr="006A45F3" w:rsidRDefault="005D4515" w:rsidP="00867EFE">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4</w:t>
            </w:r>
          </w:p>
        </w:tc>
        <w:tc>
          <w:tcPr>
            <w:tcW w:w="1134" w:type="dxa"/>
            <w:tcBorders>
              <w:left w:val="single" w:sz="4" w:space="0" w:color="FFFFFF"/>
              <w:bottom w:val="single" w:sz="4" w:space="0" w:color="FFFFFF"/>
              <w:right w:val="single" w:sz="4" w:space="0" w:color="FFFFFF"/>
            </w:tcBorders>
          </w:tcPr>
          <w:p w:rsidR="005D4515" w:rsidRPr="006A45F3" w:rsidRDefault="005D4515" w:rsidP="00867EFE">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5</w:t>
            </w:r>
          </w:p>
        </w:tc>
        <w:tc>
          <w:tcPr>
            <w:tcW w:w="1134" w:type="dxa"/>
            <w:tcBorders>
              <w:left w:val="single" w:sz="4" w:space="0" w:color="FFFFFF"/>
              <w:bottom w:val="single" w:sz="4" w:space="0" w:color="FFFFFF"/>
              <w:right w:val="single" w:sz="4" w:space="0" w:color="FFFFFF"/>
            </w:tcBorders>
          </w:tcPr>
          <w:p w:rsidR="005D4515" w:rsidRPr="006A45F3" w:rsidRDefault="005D4515" w:rsidP="00867EFE">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6</w:t>
            </w:r>
          </w:p>
        </w:tc>
        <w:tc>
          <w:tcPr>
            <w:tcW w:w="298"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ind w:right="2214"/>
              <w:rPr>
                <w:rFonts w:ascii="Times New Roman" w:hAnsi="Times New Roman"/>
                <w:sz w:val="24"/>
                <w:szCs w:val="24"/>
                <w:lang w:val="en-CA"/>
              </w:rPr>
            </w:pPr>
          </w:p>
        </w:tc>
      </w:tr>
      <w:tr w:rsidR="0083424B" w:rsidRPr="006A45F3" w:rsidTr="0083424B">
        <w:trPr>
          <w:gridAfter w:val="1"/>
          <w:wAfter w:w="298" w:type="dxa"/>
          <w:trHeight w:val="436"/>
        </w:trPr>
        <w:tc>
          <w:tcPr>
            <w:tcW w:w="2443" w:type="dxa"/>
            <w:tcBorders>
              <w:left w:val="single" w:sz="4" w:space="0" w:color="FFFFFF"/>
              <w:bottom w:val="single" w:sz="4" w:space="0" w:color="FFFFFF"/>
              <w:right w:val="single" w:sz="4" w:space="0" w:color="FFFFFF"/>
            </w:tcBorders>
          </w:tcPr>
          <w:p w:rsidR="005D4515" w:rsidRPr="006A45F3" w:rsidRDefault="005D4515" w:rsidP="00867EFE">
            <w:pPr>
              <w:spacing w:after="0" w:line="240" w:lineRule="auto"/>
              <w:ind w:right="-1146"/>
              <w:jc w:val="both"/>
              <w:rPr>
                <w:rFonts w:ascii="Times New Roman" w:hAnsi="Times New Roman"/>
                <w:sz w:val="24"/>
                <w:szCs w:val="24"/>
                <w:lang w:val="en-CA"/>
              </w:rPr>
            </w:pPr>
          </w:p>
          <w:p w:rsidR="005D4515" w:rsidRPr="006A45F3" w:rsidRDefault="005D4515" w:rsidP="00867EFE">
            <w:pPr>
              <w:spacing w:after="0" w:line="240" w:lineRule="auto"/>
              <w:ind w:right="-1146"/>
              <w:jc w:val="both"/>
              <w:rPr>
                <w:rFonts w:ascii="Times New Roman" w:hAnsi="Times New Roman"/>
                <w:sz w:val="24"/>
                <w:szCs w:val="24"/>
                <w:lang w:val="en-CA"/>
              </w:rPr>
            </w:pPr>
            <w:r w:rsidRPr="006A45F3">
              <w:rPr>
                <w:rFonts w:ascii="Times New Roman" w:hAnsi="Times New Roman"/>
                <w:sz w:val="24"/>
                <w:szCs w:val="24"/>
                <w:lang w:val="en-CA"/>
              </w:rPr>
              <w:t>1. IM grade 1</w:t>
            </w:r>
          </w:p>
          <w:p w:rsidR="005D4515" w:rsidRPr="006A45F3" w:rsidRDefault="005D4515" w:rsidP="00867EFE">
            <w:pPr>
              <w:spacing w:after="0" w:line="240" w:lineRule="auto"/>
              <w:ind w:right="-1146"/>
              <w:jc w:val="both"/>
              <w:rPr>
                <w:rFonts w:ascii="Times New Roman" w:hAnsi="Times New Roman"/>
                <w:sz w:val="24"/>
                <w:szCs w:val="24"/>
                <w:lang w:val="en-CA"/>
              </w:rPr>
            </w:pPr>
          </w:p>
        </w:tc>
        <w:tc>
          <w:tcPr>
            <w:tcW w:w="1209" w:type="dxa"/>
            <w:tcBorders>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left w:val="single" w:sz="4" w:space="0" w:color="FFFFFF"/>
              <w:bottom w:val="single" w:sz="4" w:space="0" w:color="FFFFFF"/>
              <w:right w:val="single" w:sz="4" w:space="0" w:color="FFFFFF"/>
            </w:tcBorders>
          </w:tcPr>
          <w:p w:rsidR="005D4515" w:rsidRPr="006A45F3" w:rsidRDefault="005D4515" w:rsidP="00867EFE">
            <w:pPr>
              <w:spacing w:after="0" w:line="240" w:lineRule="auto"/>
              <w:rPr>
                <w:rFonts w:ascii="Times New Roman" w:hAnsi="Times New Roman"/>
                <w:sz w:val="24"/>
                <w:szCs w:val="24"/>
                <w:lang w:val="en-CA"/>
              </w:rPr>
            </w:pPr>
          </w:p>
        </w:tc>
      </w:tr>
      <w:tr w:rsidR="0083424B" w:rsidRPr="006A45F3" w:rsidTr="0083424B">
        <w:trPr>
          <w:gridAfter w:val="1"/>
          <w:wAfter w:w="298" w:type="dxa"/>
          <w:trHeight w:val="371"/>
        </w:trPr>
        <w:tc>
          <w:tcPr>
            <w:tcW w:w="2443"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ind w:right="-1321"/>
              <w:jc w:val="both"/>
              <w:rPr>
                <w:rFonts w:ascii="Times New Roman" w:hAnsi="Times New Roman"/>
                <w:sz w:val="24"/>
                <w:szCs w:val="24"/>
                <w:lang w:val="en-CA"/>
              </w:rPr>
            </w:pPr>
            <w:r w:rsidRPr="006A45F3">
              <w:rPr>
                <w:rFonts w:ascii="Times New Roman" w:hAnsi="Times New Roman"/>
                <w:sz w:val="24"/>
                <w:szCs w:val="24"/>
                <w:lang w:val="en-CA"/>
              </w:rPr>
              <w:t>2. IM grade 2</w:t>
            </w:r>
          </w:p>
          <w:p w:rsidR="005D4515" w:rsidRPr="006A45F3" w:rsidRDefault="005D4515" w:rsidP="00867EFE">
            <w:pPr>
              <w:spacing w:after="0" w:line="240" w:lineRule="auto"/>
              <w:ind w:right="-1321"/>
              <w:jc w:val="both"/>
              <w:rPr>
                <w:rFonts w:ascii="Times New Roman" w:hAnsi="Times New Roman"/>
                <w:sz w:val="24"/>
                <w:szCs w:val="24"/>
                <w:lang w:val="en-CA"/>
              </w:rPr>
            </w:pPr>
          </w:p>
        </w:tc>
        <w:tc>
          <w:tcPr>
            <w:tcW w:w="1209"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0</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tabs>
                <w:tab w:val="center" w:pos="4320"/>
                <w:tab w:val="right" w:pos="8640"/>
              </w:tabs>
              <w:spacing w:after="0" w:line="240" w:lineRule="auto"/>
              <w:ind w:left="720"/>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rPr>
                <w:rFonts w:ascii="Times New Roman" w:hAnsi="Times New Roman"/>
                <w:sz w:val="24"/>
                <w:szCs w:val="24"/>
                <w:lang w:val="en-CA"/>
              </w:rPr>
            </w:pPr>
          </w:p>
        </w:tc>
      </w:tr>
      <w:tr w:rsidR="0083424B" w:rsidRPr="006A45F3" w:rsidTr="0083424B">
        <w:trPr>
          <w:gridAfter w:val="1"/>
          <w:wAfter w:w="298" w:type="dxa"/>
          <w:trHeight w:val="371"/>
        </w:trPr>
        <w:tc>
          <w:tcPr>
            <w:tcW w:w="2443"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3. IM grade 4</w:t>
            </w:r>
          </w:p>
          <w:p w:rsidR="005D4515" w:rsidRPr="006A45F3" w:rsidRDefault="005D4515" w:rsidP="00867EFE">
            <w:pPr>
              <w:spacing w:after="0" w:line="240" w:lineRule="auto"/>
              <w:jc w:val="both"/>
              <w:rPr>
                <w:rFonts w:ascii="Times New Roman" w:hAnsi="Times New Roman"/>
                <w:sz w:val="24"/>
                <w:szCs w:val="24"/>
                <w:lang w:val="en-CA"/>
              </w:rPr>
            </w:pPr>
          </w:p>
        </w:tc>
        <w:tc>
          <w:tcPr>
            <w:tcW w:w="1209"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8</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39</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rPr>
                <w:rFonts w:ascii="Times New Roman" w:hAnsi="Times New Roman"/>
                <w:sz w:val="24"/>
                <w:szCs w:val="24"/>
                <w:lang w:val="en-CA"/>
              </w:rPr>
            </w:pPr>
          </w:p>
        </w:tc>
      </w:tr>
      <w:tr w:rsidR="0083424B" w:rsidRPr="006A45F3" w:rsidTr="0083424B">
        <w:trPr>
          <w:gridAfter w:val="1"/>
          <w:wAfter w:w="298" w:type="dxa"/>
          <w:trHeight w:val="371"/>
        </w:trPr>
        <w:tc>
          <w:tcPr>
            <w:tcW w:w="2443"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4. AM grade 1</w:t>
            </w:r>
          </w:p>
          <w:p w:rsidR="005D4515" w:rsidRPr="006A45F3" w:rsidRDefault="005D4515" w:rsidP="00867EFE">
            <w:pPr>
              <w:spacing w:after="0" w:line="240" w:lineRule="auto"/>
              <w:jc w:val="both"/>
              <w:rPr>
                <w:rFonts w:ascii="Times New Roman" w:hAnsi="Times New Roman"/>
                <w:sz w:val="24"/>
                <w:szCs w:val="24"/>
                <w:lang w:val="en-CA"/>
              </w:rPr>
            </w:pPr>
          </w:p>
        </w:tc>
        <w:tc>
          <w:tcPr>
            <w:tcW w:w="1209"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b/>
                <w:sz w:val="24"/>
                <w:szCs w:val="24"/>
                <w:lang w:val="en-CA"/>
              </w:rPr>
            </w:pPr>
            <w:r w:rsidRPr="006A45F3">
              <w:rPr>
                <w:rFonts w:ascii="Times New Roman" w:hAnsi="Times New Roman"/>
                <w:b/>
                <w:sz w:val="24"/>
                <w:szCs w:val="24"/>
                <w:lang w:val="en-CA"/>
              </w:rPr>
              <w:t>.1</w:t>
            </w:r>
            <w:r w:rsidR="00F65780" w:rsidRPr="006A45F3">
              <w:rPr>
                <w:rFonts w:ascii="Times New Roman" w:hAnsi="Times New Roman"/>
                <w:b/>
                <w:sz w:val="24"/>
                <w:szCs w:val="24"/>
                <w:lang w:val="en-CA"/>
              </w:rPr>
              <w:t>3</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w:t>
            </w:r>
            <w:r w:rsidR="00F65780" w:rsidRPr="006A45F3">
              <w:rPr>
                <w:rFonts w:ascii="Times New Roman" w:hAnsi="Times New Roman"/>
                <w:sz w:val="24"/>
                <w:szCs w:val="24"/>
                <w:lang w:val="en-CA"/>
              </w:rPr>
              <w:t>11</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w:t>
            </w:r>
            <w:r w:rsidR="00F65780" w:rsidRPr="006A45F3">
              <w:rPr>
                <w:rFonts w:ascii="Times New Roman" w:hAnsi="Times New Roman"/>
                <w:sz w:val="24"/>
                <w:szCs w:val="24"/>
                <w:lang w:val="en-CA"/>
              </w:rPr>
              <w:t>1</w:t>
            </w:r>
            <w:r w:rsidRPr="006A45F3">
              <w:rPr>
                <w:rFonts w:ascii="Times New Roman" w:hAnsi="Times New Roman"/>
                <w:sz w:val="24"/>
                <w:szCs w:val="24"/>
                <w:lang w:val="en-CA"/>
              </w:rPr>
              <w:t>5</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rPr>
                <w:rFonts w:ascii="Times New Roman" w:hAnsi="Times New Roman"/>
                <w:sz w:val="24"/>
                <w:szCs w:val="24"/>
                <w:lang w:val="en-CA"/>
              </w:rPr>
            </w:pPr>
          </w:p>
        </w:tc>
      </w:tr>
      <w:tr w:rsidR="0083424B" w:rsidRPr="006A45F3" w:rsidTr="0083424B">
        <w:trPr>
          <w:gridAfter w:val="1"/>
          <w:wAfter w:w="298" w:type="dxa"/>
          <w:trHeight w:val="371"/>
        </w:trPr>
        <w:tc>
          <w:tcPr>
            <w:tcW w:w="2443"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5. AM grade 2</w:t>
            </w:r>
          </w:p>
          <w:p w:rsidR="005D4515" w:rsidRPr="006A45F3" w:rsidRDefault="005D4515" w:rsidP="00867EFE">
            <w:pPr>
              <w:spacing w:after="0" w:line="240" w:lineRule="auto"/>
              <w:jc w:val="both"/>
              <w:rPr>
                <w:rFonts w:ascii="Times New Roman" w:hAnsi="Times New Roman"/>
                <w:sz w:val="24"/>
                <w:szCs w:val="24"/>
                <w:lang w:val="en-CA"/>
              </w:rPr>
            </w:pPr>
          </w:p>
        </w:tc>
        <w:tc>
          <w:tcPr>
            <w:tcW w:w="1209"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w:t>
            </w:r>
            <w:r w:rsidR="00F65780" w:rsidRPr="006A45F3">
              <w:rPr>
                <w:rFonts w:ascii="Times New Roman" w:hAnsi="Times New Roman"/>
                <w:sz w:val="24"/>
                <w:szCs w:val="24"/>
                <w:lang w:val="en-CA"/>
              </w:rPr>
              <w:t>08</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b/>
                <w:sz w:val="24"/>
                <w:szCs w:val="24"/>
                <w:vertAlign w:val="superscript"/>
                <w:lang w:val="en-CA"/>
              </w:rPr>
            </w:pPr>
            <w:r w:rsidRPr="006A45F3">
              <w:rPr>
                <w:rFonts w:ascii="Times New Roman" w:hAnsi="Times New Roman"/>
                <w:b/>
                <w:sz w:val="24"/>
                <w:szCs w:val="24"/>
                <w:lang w:val="en-CA"/>
              </w:rPr>
              <w:t>.11</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5</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w:t>
            </w:r>
            <w:r w:rsidR="00F65780" w:rsidRPr="006A45F3">
              <w:rPr>
                <w:rFonts w:ascii="Times New Roman" w:hAnsi="Times New Roman"/>
                <w:sz w:val="24"/>
                <w:szCs w:val="24"/>
                <w:lang w:val="en-CA"/>
              </w:rPr>
              <w:t>53</w:t>
            </w: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p>
        </w:tc>
        <w:tc>
          <w:tcPr>
            <w:tcW w:w="1134" w:type="dxa"/>
            <w:tcBorders>
              <w:top w:val="single" w:sz="4" w:space="0" w:color="FFFFFF"/>
              <w:left w:val="single" w:sz="4" w:space="0" w:color="FFFFFF"/>
              <w:bottom w:val="single" w:sz="4" w:space="0" w:color="FFFFFF"/>
              <w:right w:val="single" w:sz="4" w:space="0" w:color="FFFFFF"/>
            </w:tcBorders>
          </w:tcPr>
          <w:p w:rsidR="005D4515" w:rsidRPr="006A45F3" w:rsidRDefault="005D4515" w:rsidP="00867EFE">
            <w:pPr>
              <w:spacing w:after="0" w:line="240" w:lineRule="auto"/>
              <w:rPr>
                <w:rFonts w:ascii="Times New Roman" w:hAnsi="Times New Roman"/>
                <w:sz w:val="24"/>
                <w:szCs w:val="24"/>
                <w:lang w:val="en-CA"/>
              </w:rPr>
            </w:pPr>
          </w:p>
        </w:tc>
      </w:tr>
      <w:tr w:rsidR="0083424B" w:rsidRPr="006A45F3" w:rsidTr="0083424B">
        <w:trPr>
          <w:gridAfter w:val="1"/>
          <w:wAfter w:w="298" w:type="dxa"/>
          <w:trHeight w:val="371"/>
        </w:trPr>
        <w:tc>
          <w:tcPr>
            <w:tcW w:w="2443" w:type="dxa"/>
            <w:tcBorders>
              <w:top w:val="single" w:sz="4" w:space="0" w:color="FFFFFF"/>
              <w:left w:val="single" w:sz="4" w:space="0" w:color="FFFFFF"/>
              <w:bottom w:val="single" w:sz="4" w:space="0" w:color="auto"/>
              <w:right w:val="single" w:sz="4" w:space="0" w:color="FFFFFF"/>
            </w:tcBorders>
          </w:tcPr>
          <w:p w:rsidR="005D4515" w:rsidRPr="006A45F3" w:rsidRDefault="005D4515" w:rsidP="00867EFE">
            <w:pPr>
              <w:spacing w:after="0" w:line="240" w:lineRule="auto"/>
              <w:jc w:val="both"/>
              <w:rPr>
                <w:rFonts w:ascii="Times New Roman" w:hAnsi="Times New Roman"/>
                <w:sz w:val="24"/>
                <w:szCs w:val="24"/>
                <w:lang w:val="en-CA"/>
              </w:rPr>
            </w:pPr>
            <w:r w:rsidRPr="006A45F3">
              <w:rPr>
                <w:rFonts w:ascii="Times New Roman" w:hAnsi="Times New Roman"/>
                <w:sz w:val="24"/>
                <w:szCs w:val="24"/>
                <w:lang w:val="en-CA"/>
              </w:rPr>
              <w:t>6. AM grade 4</w:t>
            </w:r>
          </w:p>
          <w:p w:rsidR="005D4515" w:rsidRPr="006A45F3" w:rsidRDefault="005D4515" w:rsidP="00867EFE">
            <w:pPr>
              <w:spacing w:after="0" w:line="240" w:lineRule="auto"/>
              <w:jc w:val="both"/>
              <w:rPr>
                <w:rFonts w:ascii="Times New Roman" w:hAnsi="Times New Roman"/>
                <w:sz w:val="24"/>
                <w:szCs w:val="24"/>
                <w:lang w:val="en-CA"/>
              </w:rPr>
            </w:pPr>
          </w:p>
        </w:tc>
        <w:tc>
          <w:tcPr>
            <w:tcW w:w="1209" w:type="dxa"/>
            <w:tcBorders>
              <w:top w:val="single" w:sz="4" w:space="0" w:color="FFFFFF"/>
              <w:left w:val="single" w:sz="4" w:space="0" w:color="FFFFFF"/>
              <w:bottom w:val="single" w:sz="4" w:space="0" w:color="auto"/>
              <w:right w:val="single" w:sz="4" w:space="0" w:color="FFFFFF"/>
            </w:tcBorders>
          </w:tcPr>
          <w:p w:rsidR="005D4515" w:rsidRPr="006A45F3" w:rsidRDefault="005D4515" w:rsidP="0083424B">
            <w:pPr>
              <w:spacing w:after="0" w:line="240" w:lineRule="auto"/>
              <w:jc w:val="center"/>
              <w:rPr>
                <w:rFonts w:ascii="Times New Roman" w:hAnsi="Times New Roman"/>
                <w:sz w:val="24"/>
                <w:szCs w:val="24"/>
                <w:vertAlign w:val="superscript"/>
                <w:lang w:val="en-CA"/>
              </w:rPr>
            </w:pPr>
            <w:r w:rsidRPr="006A45F3">
              <w:rPr>
                <w:rFonts w:ascii="Times New Roman" w:hAnsi="Times New Roman"/>
                <w:sz w:val="24"/>
                <w:szCs w:val="24"/>
                <w:lang w:val="en-CA"/>
              </w:rPr>
              <w:t>.</w:t>
            </w:r>
            <w:r w:rsidR="00F65780" w:rsidRPr="006A45F3">
              <w:rPr>
                <w:rFonts w:ascii="Times New Roman" w:hAnsi="Times New Roman"/>
                <w:sz w:val="24"/>
                <w:szCs w:val="24"/>
                <w:lang w:val="en-CA"/>
              </w:rPr>
              <w:t>11</w:t>
            </w:r>
          </w:p>
        </w:tc>
        <w:tc>
          <w:tcPr>
            <w:tcW w:w="1134" w:type="dxa"/>
            <w:tcBorders>
              <w:top w:val="single" w:sz="4" w:space="0" w:color="FFFFFF"/>
              <w:left w:val="single" w:sz="4" w:space="0" w:color="FFFFFF"/>
              <w:bottom w:val="single" w:sz="4" w:space="0" w:color="auto"/>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1</w:t>
            </w:r>
            <w:r w:rsidR="00F65780" w:rsidRPr="006A45F3">
              <w:rPr>
                <w:rFonts w:ascii="Times New Roman" w:hAnsi="Times New Roman"/>
                <w:sz w:val="24"/>
                <w:szCs w:val="24"/>
                <w:lang w:val="en-CA"/>
              </w:rPr>
              <w:t>0</w:t>
            </w:r>
          </w:p>
        </w:tc>
        <w:tc>
          <w:tcPr>
            <w:tcW w:w="1134" w:type="dxa"/>
            <w:tcBorders>
              <w:top w:val="single" w:sz="4" w:space="0" w:color="FFFFFF"/>
              <w:left w:val="single" w:sz="4" w:space="0" w:color="FFFFFF"/>
              <w:bottom w:val="single" w:sz="4" w:space="0" w:color="auto"/>
              <w:right w:val="single" w:sz="4" w:space="0" w:color="FFFFFF"/>
            </w:tcBorders>
          </w:tcPr>
          <w:p w:rsidR="005D4515" w:rsidRPr="006A45F3" w:rsidRDefault="005D4515" w:rsidP="0083424B">
            <w:pPr>
              <w:spacing w:after="0" w:line="240" w:lineRule="auto"/>
              <w:jc w:val="center"/>
              <w:rPr>
                <w:rFonts w:ascii="Times New Roman" w:hAnsi="Times New Roman"/>
                <w:b/>
                <w:sz w:val="24"/>
                <w:szCs w:val="24"/>
                <w:lang w:val="en-CA"/>
              </w:rPr>
            </w:pPr>
            <w:r w:rsidRPr="006A45F3">
              <w:rPr>
                <w:rFonts w:ascii="Times New Roman" w:hAnsi="Times New Roman"/>
                <w:b/>
                <w:sz w:val="24"/>
                <w:szCs w:val="24"/>
                <w:lang w:val="en-CA"/>
              </w:rPr>
              <w:t>.22</w:t>
            </w:r>
          </w:p>
        </w:tc>
        <w:tc>
          <w:tcPr>
            <w:tcW w:w="1134" w:type="dxa"/>
            <w:tcBorders>
              <w:top w:val="single" w:sz="4" w:space="0" w:color="FFFFFF"/>
              <w:left w:val="single" w:sz="4" w:space="0" w:color="FFFFFF"/>
              <w:bottom w:val="single" w:sz="4" w:space="0" w:color="auto"/>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w:t>
            </w:r>
            <w:r w:rsidR="00F65780" w:rsidRPr="006A45F3">
              <w:rPr>
                <w:rFonts w:ascii="Times New Roman" w:hAnsi="Times New Roman"/>
                <w:sz w:val="24"/>
                <w:szCs w:val="24"/>
                <w:lang w:val="en-CA"/>
              </w:rPr>
              <w:t>47</w:t>
            </w:r>
          </w:p>
        </w:tc>
        <w:tc>
          <w:tcPr>
            <w:tcW w:w="1134" w:type="dxa"/>
            <w:tcBorders>
              <w:top w:val="single" w:sz="4" w:space="0" w:color="FFFFFF"/>
              <w:left w:val="single" w:sz="4" w:space="0" w:color="FFFFFF"/>
              <w:bottom w:val="single" w:sz="4" w:space="0" w:color="auto"/>
              <w:right w:val="single" w:sz="4" w:space="0" w:color="FFFFFF"/>
            </w:tcBorders>
          </w:tcPr>
          <w:p w:rsidR="005D4515" w:rsidRPr="006A45F3" w:rsidRDefault="005D4515" w:rsidP="0083424B">
            <w:pPr>
              <w:spacing w:after="0" w:line="240" w:lineRule="auto"/>
              <w:jc w:val="center"/>
              <w:rPr>
                <w:rFonts w:ascii="Times New Roman" w:hAnsi="Times New Roman"/>
                <w:sz w:val="24"/>
                <w:szCs w:val="24"/>
                <w:lang w:val="en-CA"/>
              </w:rPr>
            </w:pPr>
            <w:r w:rsidRPr="006A45F3">
              <w:rPr>
                <w:rFonts w:ascii="Times New Roman" w:hAnsi="Times New Roman"/>
                <w:sz w:val="24"/>
                <w:szCs w:val="24"/>
                <w:lang w:val="en-CA"/>
              </w:rPr>
              <w:t>.</w:t>
            </w:r>
            <w:r w:rsidR="00F65780" w:rsidRPr="006A45F3">
              <w:rPr>
                <w:rFonts w:ascii="Times New Roman" w:hAnsi="Times New Roman"/>
                <w:sz w:val="24"/>
                <w:szCs w:val="24"/>
                <w:lang w:val="en-CA"/>
              </w:rPr>
              <w:t>50</w:t>
            </w:r>
          </w:p>
        </w:tc>
        <w:tc>
          <w:tcPr>
            <w:tcW w:w="1134" w:type="dxa"/>
            <w:tcBorders>
              <w:top w:val="single" w:sz="4" w:space="0" w:color="FFFFFF"/>
              <w:left w:val="single" w:sz="4" w:space="0" w:color="FFFFFF"/>
              <w:bottom w:val="single" w:sz="4" w:space="0" w:color="auto"/>
              <w:right w:val="single" w:sz="4" w:space="0" w:color="FFFFFF"/>
            </w:tcBorders>
          </w:tcPr>
          <w:p w:rsidR="005D4515" w:rsidRPr="006A45F3" w:rsidRDefault="005D4515" w:rsidP="00867EFE">
            <w:pPr>
              <w:spacing w:after="0" w:line="240" w:lineRule="auto"/>
              <w:rPr>
                <w:rFonts w:ascii="Times New Roman" w:hAnsi="Times New Roman"/>
                <w:sz w:val="24"/>
                <w:szCs w:val="24"/>
                <w:lang w:val="en-CA"/>
              </w:rPr>
            </w:pPr>
          </w:p>
        </w:tc>
      </w:tr>
    </w:tbl>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5D4515" w:rsidRPr="006A45F3" w:rsidRDefault="005D4515" w:rsidP="00940B13">
      <w:pPr>
        <w:spacing w:after="0" w:line="240" w:lineRule="auto"/>
        <w:rPr>
          <w:rFonts w:ascii="Times New Roman" w:hAnsi="Times New Roman"/>
          <w:i/>
          <w:sz w:val="24"/>
          <w:szCs w:val="24"/>
          <w:lang w:val="en-CA"/>
        </w:rPr>
      </w:pPr>
    </w:p>
    <w:p w:rsidR="006A45F3" w:rsidRDefault="006A45F3" w:rsidP="00940B13">
      <w:pPr>
        <w:spacing w:after="0" w:line="240" w:lineRule="auto"/>
        <w:rPr>
          <w:rFonts w:ascii="Times New Roman" w:hAnsi="Times New Roman"/>
          <w:i/>
          <w:sz w:val="24"/>
          <w:szCs w:val="24"/>
          <w:lang w:val="en-CA"/>
        </w:rPr>
      </w:pPr>
    </w:p>
    <w:p w:rsidR="006A45F3" w:rsidRDefault="006A45F3" w:rsidP="00940B13">
      <w:pPr>
        <w:spacing w:after="0" w:line="240" w:lineRule="auto"/>
        <w:rPr>
          <w:rFonts w:ascii="Times New Roman" w:hAnsi="Times New Roman"/>
          <w:i/>
          <w:sz w:val="24"/>
          <w:szCs w:val="24"/>
          <w:lang w:val="en-CA"/>
        </w:rPr>
      </w:pPr>
    </w:p>
    <w:p w:rsidR="006A45F3" w:rsidRDefault="006A45F3" w:rsidP="00940B13">
      <w:pPr>
        <w:spacing w:after="0" w:line="240" w:lineRule="auto"/>
        <w:rPr>
          <w:rFonts w:ascii="Times New Roman" w:hAnsi="Times New Roman"/>
          <w:i/>
          <w:sz w:val="24"/>
          <w:szCs w:val="24"/>
          <w:lang w:val="en-CA"/>
        </w:rPr>
      </w:pPr>
    </w:p>
    <w:p w:rsidR="006A45F3" w:rsidRDefault="006A45F3" w:rsidP="00940B13">
      <w:pPr>
        <w:spacing w:after="0" w:line="240" w:lineRule="auto"/>
        <w:rPr>
          <w:rFonts w:ascii="Times New Roman" w:hAnsi="Times New Roman"/>
          <w:i/>
          <w:sz w:val="24"/>
          <w:szCs w:val="24"/>
          <w:lang w:val="en-CA"/>
        </w:rPr>
      </w:pPr>
    </w:p>
    <w:p w:rsidR="006A45F3" w:rsidRDefault="006A45F3" w:rsidP="00940B13">
      <w:pPr>
        <w:spacing w:after="0" w:line="240" w:lineRule="auto"/>
        <w:rPr>
          <w:rFonts w:ascii="Times New Roman" w:hAnsi="Times New Roman"/>
          <w:i/>
          <w:sz w:val="24"/>
          <w:szCs w:val="24"/>
          <w:lang w:val="en-CA"/>
        </w:rPr>
      </w:pPr>
    </w:p>
    <w:p w:rsidR="006F5177" w:rsidRPr="006A45F3" w:rsidRDefault="004171C6" w:rsidP="00940B13">
      <w:pPr>
        <w:spacing w:after="0" w:line="240" w:lineRule="auto"/>
        <w:rPr>
          <w:rFonts w:ascii="Times New Roman" w:hAnsi="Times New Roman"/>
          <w:sz w:val="24"/>
          <w:szCs w:val="24"/>
          <w:lang w:val="en-CA"/>
        </w:rPr>
      </w:pPr>
      <w:r w:rsidRPr="006A45F3">
        <w:rPr>
          <w:rFonts w:ascii="Times New Roman" w:hAnsi="Times New Roman"/>
          <w:i/>
          <w:sz w:val="24"/>
          <w:szCs w:val="24"/>
          <w:lang w:val="en-CA"/>
        </w:rPr>
        <w:t>Note</w:t>
      </w:r>
      <w:r w:rsidRPr="006A45F3">
        <w:rPr>
          <w:rFonts w:ascii="Times New Roman" w:hAnsi="Times New Roman"/>
          <w:sz w:val="24"/>
          <w:szCs w:val="24"/>
          <w:lang w:val="en-CA"/>
        </w:rPr>
        <w:t xml:space="preserve">. All coefficients are significant at </w:t>
      </w:r>
      <w:r w:rsidRPr="006A45F3">
        <w:rPr>
          <w:rFonts w:ascii="Times New Roman" w:hAnsi="Times New Roman"/>
          <w:i/>
          <w:sz w:val="24"/>
          <w:szCs w:val="24"/>
          <w:lang w:val="en-CA"/>
        </w:rPr>
        <w:t>p</w:t>
      </w:r>
      <w:r w:rsidRPr="006A45F3">
        <w:rPr>
          <w:rFonts w:ascii="Times New Roman" w:hAnsi="Times New Roman"/>
          <w:sz w:val="24"/>
          <w:szCs w:val="24"/>
          <w:lang w:val="en-CA"/>
        </w:rPr>
        <w:t>&lt; .0</w:t>
      </w:r>
      <w:r w:rsidR="00362CD5" w:rsidRPr="006A45F3">
        <w:rPr>
          <w:rFonts w:ascii="Times New Roman" w:hAnsi="Times New Roman"/>
          <w:sz w:val="24"/>
          <w:szCs w:val="24"/>
          <w:lang w:val="en-CA"/>
        </w:rPr>
        <w:t>1</w:t>
      </w:r>
      <w:r w:rsidRPr="006A45F3">
        <w:rPr>
          <w:rFonts w:ascii="Times New Roman" w:hAnsi="Times New Roman"/>
          <w:sz w:val="24"/>
          <w:szCs w:val="24"/>
          <w:lang w:val="en-CA"/>
        </w:rPr>
        <w:t>. Concurrent correlations between measures are indicated in bold character.</w:t>
      </w:r>
    </w:p>
    <w:p w:rsidR="0013457B" w:rsidRPr="006A45F3" w:rsidRDefault="0013457B" w:rsidP="00EE72DC">
      <w:pPr>
        <w:spacing w:after="0" w:line="240" w:lineRule="auto"/>
        <w:rPr>
          <w:rFonts w:ascii="Times New Roman" w:hAnsi="Times New Roman"/>
          <w:sz w:val="24"/>
          <w:szCs w:val="24"/>
          <w:lang w:val="en-CA"/>
        </w:rPr>
      </w:pPr>
    </w:p>
    <w:p w:rsidR="0013457B" w:rsidRPr="006A45F3" w:rsidRDefault="0013457B" w:rsidP="00EE72DC">
      <w:pPr>
        <w:spacing w:after="0" w:line="240" w:lineRule="auto"/>
        <w:rPr>
          <w:rFonts w:ascii="Times New Roman" w:hAnsi="Times New Roman"/>
          <w:sz w:val="24"/>
          <w:szCs w:val="24"/>
          <w:lang w:val="en-CA"/>
        </w:rPr>
      </w:pPr>
    </w:p>
    <w:p w:rsidR="0013457B" w:rsidRPr="006A45F3" w:rsidRDefault="0013457B" w:rsidP="00EE72DC">
      <w:pPr>
        <w:spacing w:after="0" w:line="240" w:lineRule="auto"/>
        <w:rPr>
          <w:rFonts w:ascii="Times New Roman" w:hAnsi="Times New Roman"/>
          <w:sz w:val="24"/>
          <w:szCs w:val="24"/>
          <w:lang w:val="en-CA"/>
        </w:rPr>
      </w:pPr>
    </w:p>
    <w:p w:rsidR="0013457B" w:rsidRPr="006A45F3" w:rsidRDefault="0013457B" w:rsidP="00EE72DC">
      <w:pPr>
        <w:spacing w:after="0" w:line="240" w:lineRule="auto"/>
        <w:rPr>
          <w:rFonts w:ascii="Times New Roman" w:hAnsi="Times New Roman"/>
          <w:sz w:val="24"/>
          <w:szCs w:val="24"/>
          <w:lang w:val="en-CA"/>
        </w:rPr>
      </w:pPr>
    </w:p>
    <w:p w:rsidR="0013457B" w:rsidRPr="006A45F3" w:rsidRDefault="0013457B" w:rsidP="005E3E39">
      <w:pPr>
        <w:jc w:val="both"/>
        <w:rPr>
          <w:rFonts w:ascii="Times New Roman" w:hAnsi="Times New Roman"/>
          <w:sz w:val="24"/>
          <w:szCs w:val="24"/>
          <w:lang w:val="en-CA"/>
        </w:rPr>
      </w:pPr>
    </w:p>
    <w:p w:rsidR="0013457B" w:rsidRPr="006A45F3" w:rsidRDefault="0013457B" w:rsidP="005E3E39">
      <w:pPr>
        <w:jc w:val="both"/>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13457B" w:rsidRPr="006A45F3" w:rsidRDefault="0013457B" w:rsidP="005022B3">
      <w:pPr>
        <w:spacing w:after="0" w:line="360" w:lineRule="auto"/>
        <w:rPr>
          <w:rFonts w:ascii="Times New Roman" w:hAnsi="Times New Roman"/>
          <w:sz w:val="24"/>
          <w:szCs w:val="24"/>
          <w:lang w:val="en-CA"/>
        </w:rPr>
      </w:pPr>
    </w:p>
    <w:p w:rsidR="00FA26E2" w:rsidRPr="006A45F3" w:rsidRDefault="00FA26E2" w:rsidP="005022B3">
      <w:pPr>
        <w:spacing w:after="0" w:line="360" w:lineRule="auto"/>
        <w:rPr>
          <w:rFonts w:ascii="Times New Roman" w:hAnsi="Times New Roman"/>
          <w:sz w:val="24"/>
          <w:szCs w:val="24"/>
          <w:lang w:val="en-CA"/>
        </w:rPr>
      </w:pPr>
    </w:p>
    <w:p w:rsidR="001C14BD" w:rsidRPr="006A45F3" w:rsidRDefault="001C14BD" w:rsidP="005022B3">
      <w:pPr>
        <w:spacing w:after="0" w:line="360" w:lineRule="auto"/>
        <w:rPr>
          <w:rFonts w:ascii="Times New Roman" w:hAnsi="Times New Roman"/>
          <w:sz w:val="24"/>
          <w:szCs w:val="24"/>
          <w:lang w:val="en-CA"/>
        </w:rPr>
      </w:pPr>
    </w:p>
    <w:p w:rsidR="001C14BD" w:rsidRPr="006A45F3" w:rsidRDefault="001C14BD" w:rsidP="005022B3">
      <w:pPr>
        <w:spacing w:after="0" w:line="360" w:lineRule="auto"/>
        <w:rPr>
          <w:rFonts w:ascii="Times New Roman" w:hAnsi="Times New Roman"/>
          <w:sz w:val="24"/>
          <w:szCs w:val="24"/>
          <w:lang w:val="en-CA"/>
        </w:rPr>
      </w:pPr>
    </w:p>
    <w:p w:rsidR="001C14BD" w:rsidRPr="006A45F3" w:rsidRDefault="001C14BD" w:rsidP="005022B3">
      <w:pPr>
        <w:spacing w:after="0" w:line="360" w:lineRule="auto"/>
        <w:rPr>
          <w:rFonts w:ascii="Times New Roman" w:hAnsi="Times New Roman"/>
          <w:sz w:val="24"/>
          <w:szCs w:val="24"/>
          <w:lang w:val="en-CA"/>
        </w:rPr>
      </w:pPr>
    </w:p>
    <w:p w:rsidR="0083424B" w:rsidRPr="006A45F3" w:rsidRDefault="0083424B" w:rsidP="00867EFE">
      <w:pPr>
        <w:autoSpaceDE w:val="0"/>
        <w:autoSpaceDN w:val="0"/>
        <w:adjustRightInd w:val="0"/>
        <w:spacing w:after="0" w:line="240" w:lineRule="auto"/>
        <w:rPr>
          <w:rFonts w:ascii="Times New Roman" w:hAnsi="Times New Roman"/>
          <w:sz w:val="24"/>
          <w:szCs w:val="24"/>
          <w:lang w:val="en-CA"/>
        </w:rPr>
      </w:pPr>
    </w:p>
    <w:p w:rsidR="00940B13" w:rsidRPr="006A45F3" w:rsidRDefault="00940B13" w:rsidP="00867EFE">
      <w:pPr>
        <w:autoSpaceDE w:val="0"/>
        <w:autoSpaceDN w:val="0"/>
        <w:adjustRightInd w:val="0"/>
        <w:spacing w:after="0" w:line="240" w:lineRule="auto"/>
        <w:rPr>
          <w:rFonts w:ascii="Times New Roman" w:hAnsi="Times New Roman"/>
          <w:sz w:val="24"/>
          <w:szCs w:val="24"/>
          <w:lang w:val="en-CA"/>
        </w:rPr>
      </w:pPr>
      <w:r w:rsidRPr="006A45F3">
        <w:rPr>
          <w:rFonts w:ascii="Times New Roman" w:hAnsi="Times New Roman"/>
          <w:sz w:val="24"/>
          <w:szCs w:val="24"/>
          <w:lang w:val="en-CA"/>
        </w:rPr>
        <w:t xml:space="preserve">Table </w:t>
      </w:r>
      <w:r w:rsidR="006E7962" w:rsidRPr="006A45F3">
        <w:rPr>
          <w:rFonts w:ascii="Times New Roman" w:hAnsi="Times New Roman"/>
          <w:sz w:val="24"/>
          <w:szCs w:val="24"/>
          <w:lang w:val="en-CA"/>
        </w:rPr>
        <w:t>3</w:t>
      </w:r>
    </w:p>
    <w:p w:rsidR="00940B13" w:rsidRPr="006A45F3" w:rsidRDefault="004171C6" w:rsidP="00867EFE">
      <w:pPr>
        <w:spacing w:after="0" w:line="240" w:lineRule="auto"/>
        <w:rPr>
          <w:rFonts w:ascii="Times New Roman" w:hAnsi="Times New Roman"/>
          <w:i/>
          <w:sz w:val="24"/>
          <w:szCs w:val="24"/>
          <w:lang w:val="en-CA"/>
        </w:rPr>
      </w:pPr>
      <w:r w:rsidRPr="006A45F3">
        <w:rPr>
          <w:rFonts w:ascii="Times New Roman" w:hAnsi="Times New Roman"/>
          <w:i/>
          <w:sz w:val="24"/>
          <w:szCs w:val="24"/>
          <w:lang w:val="en-CA"/>
        </w:rPr>
        <w:t xml:space="preserve">Summary of fit statistics for </w:t>
      </w:r>
      <w:r w:rsidR="00F767FB" w:rsidRPr="006A45F3">
        <w:rPr>
          <w:rFonts w:ascii="Times New Roman" w:hAnsi="Times New Roman"/>
          <w:i/>
          <w:sz w:val="24"/>
          <w:szCs w:val="24"/>
          <w:lang w:val="en-CA"/>
        </w:rPr>
        <w:t>achievement</w:t>
      </w:r>
      <w:r w:rsidRPr="006A45F3">
        <w:rPr>
          <w:rFonts w:ascii="Times New Roman" w:hAnsi="Times New Roman"/>
          <w:i/>
          <w:sz w:val="24"/>
          <w:szCs w:val="24"/>
          <w:lang w:val="en-CA"/>
        </w:rPr>
        <w:t xml:space="preserve"> in mathematics and intrinsic </w:t>
      </w:r>
      <w:r w:rsidR="00867EFE" w:rsidRPr="006A45F3">
        <w:rPr>
          <w:rFonts w:ascii="Times New Roman" w:hAnsi="Times New Roman"/>
          <w:i/>
          <w:sz w:val="24"/>
          <w:szCs w:val="24"/>
          <w:lang w:val="en-CA"/>
        </w:rPr>
        <w:t>motivation in mathematics cross-</w:t>
      </w:r>
      <w:r w:rsidRPr="006A45F3">
        <w:rPr>
          <w:rFonts w:ascii="Times New Roman" w:hAnsi="Times New Roman"/>
          <w:i/>
          <w:sz w:val="24"/>
          <w:szCs w:val="24"/>
          <w:lang w:val="en-CA"/>
        </w:rPr>
        <w:t xml:space="preserve">lagged models </w:t>
      </w:r>
    </w:p>
    <w:tbl>
      <w:tblPr>
        <w:tblW w:w="1066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2624"/>
        <w:gridCol w:w="992"/>
        <w:gridCol w:w="851"/>
        <w:gridCol w:w="850"/>
        <w:gridCol w:w="709"/>
        <w:gridCol w:w="709"/>
        <w:gridCol w:w="2126"/>
        <w:gridCol w:w="1170"/>
        <w:gridCol w:w="636"/>
      </w:tblGrid>
      <w:tr w:rsidR="00E40486" w:rsidRPr="006A45F3" w:rsidTr="00597503">
        <w:tc>
          <w:tcPr>
            <w:tcW w:w="2624" w:type="dxa"/>
            <w:tcBorders>
              <w:left w:val="single" w:sz="4" w:space="0" w:color="FFFFFF"/>
              <w:right w:val="single" w:sz="4" w:space="0" w:color="FFFFFF"/>
            </w:tcBorders>
          </w:tcPr>
          <w:p w:rsidR="00940B13" w:rsidRPr="006A45F3" w:rsidRDefault="00940B13" w:rsidP="00061AF0">
            <w:pPr>
              <w:spacing w:after="0" w:line="360" w:lineRule="auto"/>
              <w:jc w:val="both"/>
              <w:rPr>
                <w:rFonts w:ascii="Times New Roman" w:hAnsi="Times New Roman"/>
                <w:sz w:val="24"/>
                <w:szCs w:val="24"/>
                <w:lang w:val="en-CA"/>
              </w:rPr>
            </w:pPr>
            <w:r w:rsidRPr="006A45F3">
              <w:rPr>
                <w:rFonts w:ascii="Times New Roman" w:hAnsi="Times New Roman"/>
                <w:sz w:val="24"/>
                <w:szCs w:val="24"/>
                <w:lang w:val="en-CA"/>
              </w:rPr>
              <w:t>Models</w:t>
            </w:r>
          </w:p>
        </w:tc>
        <w:tc>
          <w:tcPr>
            <w:tcW w:w="992" w:type="dxa"/>
            <w:tcBorders>
              <w:left w:val="single" w:sz="4" w:space="0" w:color="FFFFFF"/>
              <w:right w:val="single" w:sz="4" w:space="0" w:color="FFFFFF"/>
            </w:tcBorders>
          </w:tcPr>
          <w:p w:rsidR="00940B13" w:rsidRPr="006A45F3" w:rsidRDefault="00940B13" w:rsidP="00061AF0">
            <w:pPr>
              <w:spacing w:after="0" w:line="360" w:lineRule="auto"/>
              <w:jc w:val="center"/>
              <w:rPr>
                <w:rFonts w:ascii="Times New Roman" w:eastAsiaTheme="majorEastAsia" w:hAnsi="Times New Roman"/>
                <w:b/>
                <w:bCs/>
                <w:color w:val="4F81BD" w:themeColor="accent1"/>
                <w:sz w:val="24"/>
                <w:szCs w:val="24"/>
                <w:lang w:val="en-CA"/>
              </w:rPr>
            </w:pPr>
            <w:r w:rsidRPr="006A45F3">
              <w:rPr>
                <w:rFonts w:ascii="Times New Roman" w:hAnsi="Times New Roman"/>
                <w:sz w:val="24"/>
                <w:szCs w:val="24"/>
                <w:lang w:val="en-CA"/>
              </w:rPr>
              <w:t>χ</w:t>
            </w:r>
            <w:r w:rsidRPr="006A45F3">
              <w:rPr>
                <w:rFonts w:ascii="Times New Roman" w:hAnsi="Times New Roman"/>
                <w:sz w:val="24"/>
                <w:szCs w:val="24"/>
                <w:vertAlign w:val="superscript"/>
                <w:lang w:val="en-CA"/>
              </w:rPr>
              <w:t>2</w:t>
            </w:r>
          </w:p>
        </w:tc>
        <w:tc>
          <w:tcPr>
            <w:tcW w:w="851" w:type="dxa"/>
            <w:tcBorders>
              <w:left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i/>
                <w:sz w:val="24"/>
                <w:szCs w:val="24"/>
                <w:lang w:val="en-CA"/>
              </w:rPr>
            </w:pPr>
            <w:r w:rsidRPr="006A45F3">
              <w:rPr>
                <w:rFonts w:ascii="Times New Roman" w:hAnsi="Times New Roman"/>
                <w:i/>
                <w:sz w:val="24"/>
                <w:szCs w:val="24"/>
                <w:lang w:val="en-CA"/>
              </w:rPr>
              <w:t>df</w:t>
            </w:r>
          </w:p>
        </w:tc>
        <w:tc>
          <w:tcPr>
            <w:tcW w:w="850" w:type="dxa"/>
            <w:tcBorders>
              <w:left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i/>
                <w:sz w:val="24"/>
                <w:szCs w:val="24"/>
                <w:lang w:val="en-CA"/>
              </w:rPr>
            </w:pPr>
            <w:r w:rsidRPr="006A45F3">
              <w:rPr>
                <w:rFonts w:ascii="Times New Roman" w:hAnsi="Times New Roman"/>
                <w:i/>
                <w:sz w:val="24"/>
                <w:szCs w:val="24"/>
                <w:lang w:val="en-CA"/>
              </w:rPr>
              <w:t>p</w:t>
            </w:r>
          </w:p>
        </w:tc>
        <w:tc>
          <w:tcPr>
            <w:tcW w:w="709" w:type="dxa"/>
            <w:tcBorders>
              <w:left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CFI</w:t>
            </w:r>
          </w:p>
        </w:tc>
        <w:tc>
          <w:tcPr>
            <w:tcW w:w="709" w:type="dxa"/>
            <w:tcBorders>
              <w:left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TLI</w:t>
            </w:r>
          </w:p>
        </w:tc>
        <w:tc>
          <w:tcPr>
            <w:tcW w:w="2126" w:type="dxa"/>
            <w:tcBorders>
              <w:left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RMSEA</w:t>
            </w:r>
          </w:p>
        </w:tc>
        <w:tc>
          <w:tcPr>
            <w:tcW w:w="1170" w:type="dxa"/>
            <w:tcBorders>
              <w:left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χ</w:t>
            </w:r>
            <w:r w:rsidRPr="006A45F3">
              <w:rPr>
                <w:rFonts w:ascii="Times New Roman" w:hAnsi="Times New Roman"/>
                <w:sz w:val="24"/>
                <w:szCs w:val="24"/>
                <w:vertAlign w:val="superscript"/>
                <w:lang w:val="en-CA"/>
              </w:rPr>
              <w:t>2</w:t>
            </w:r>
          </w:p>
        </w:tc>
        <w:tc>
          <w:tcPr>
            <w:tcW w:w="636" w:type="dxa"/>
            <w:tcBorders>
              <w:left w:val="single" w:sz="4" w:space="0" w:color="FFFFFF"/>
              <w:right w:val="single" w:sz="4" w:space="0" w:color="FFFFFF"/>
            </w:tcBorders>
          </w:tcPr>
          <w:p w:rsidR="00940B13" w:rsidRPr="006A45F3" w:rsidRDefault="00940B13" w:rsidP="00061AF0">
            <w:pPr>
              <w:spacing w:after="0" w:line="360" w:lineRule="auto"/>
              <w:rPr>
                <w:rFonts w:ascii="Times New Roman" w:hAnsi="Times New Roman"/>
                <w:i/>
                <w:sz w:val="24"/>
                <w:szCs w:val="24"/>
                <w:lang w:val="en-CA"/>
              </w:rPr>
            </w:pPr>
            <w:r w:rsidRPr="006A45F3">
              <w:rPr>
                <w:rFonts w:ascii="Times New Roman" w:hAnsi="Times New Roman"/>
                <w:i/>
                <w:sz w:val="24"/>
                <w:szCs w:val="24"/>
                <w:lang w:val="en-CA"/>
              </w:rPr>
              <w:t>p</w:t>
            </w:r>
          </w:p>
        </w:tc>
      </w:tr>
      <w:tr w:rsidR="00E40486" w:rsidRPr="006A45F3" w:rsidTr="00597503">
        <w:tc>
          <w:tcPr>
            <w:tcW w:w="2624" w:type="dxa"/>
            <w:tcBorders>
              <w:top w:val="single" w:sz="4" w:space="0" w:color="FFFFFF"/>
              <w:left w:val="single" w:sz="4" w:space="0" w:color="FFFFFF"/>
              <w:bottom w:val="single" w:sz="4" w:space="0" w:color="FFFFFF"/>
              <w:right w:val="single" w:sz="4" w:space="0" w:color="FFFFFF"/>
            </w:tcBorders>
          </w:tcPr>
          <w:p w:rsidR="00940B13" w:rsidRPr="006A45F3" w:rsidRDefault="00E40486" w:rsidP="00061AF0">
            <w:pPr>
              <w:spacing w:after="0" w:line="360" w:lineRule="auto"/>
              <w:jc w:val="both"/>
              <w:rPr>
                <w:rFonts w:ascii="Times New Roman" w:hAnsi="Times New Roman"/>
                <w:sz w:val="24"/>
                <w:szCs w:val="24"/>
                <w:lang w:val="en-CA"/>
              </w:rPr>
            </w:pPr>
            <w:r w:rsidRPr="006A45F3">
              <w:rPr>
                <w:rFonts w:ascii="Times New Roman" w:hAnsi="Times New Roman"/>
                <w:sz w:val="24"/>
                <w:szCs w:val="24"/>
                <w:lang w:val="en-CA"/>
              </w:rPr>
              <w:t>Non-constrain</w:t>
            </w:r>
            <w:r w:rsidR="00F844C0" w:rsidRPr="006A45F3">
              <w:rPr>
                <w:rFonts w:ascii="Times New Roman" w:hAnsi="Times New Roman"/>
                <w:sz w:val="24"/>
                <w:szCs w:val="24"/>
                <w:lang w:val="en-CA"/>
              </w:rPr>
              <w:t>ed</w:t>
            </w:r>
            <w:r w:rsidR="00940B13" w:rsidRPr="006A45F3">
              <w:rPr>
                <w:rFonts w:ascii="Times New Roman" w:hAnsi="Times New Roman"/>
                <w:sz w:val="24"/>
                <w:szCs w:val="24"/>
                <w:lang w:val="en-CA"/>
              </w:rPr>
              <w:t>model</w:t>
            </w:r>
          </w:p>
        </w:tc>
        <w:tc>
          <w:tcPr>
            <w:tcW w:w="992" w:type="dxa"/>
            <w:tcBorders>
              <w:top w:val="single" w:sz="4" w:space="0" w:color="FFFFFF"/>
              <w:left w:val="single" w:sz="4" w:space="0" w:color="FFFFFF"/>
              <w:bottom w:val="single" w:sz="4" w:space="0" w:color="FFFFFF"/>
              <w:right w:val="single" w:sz="4" w:space="0" w:color="FFFFFF"/>
            </w:tcBorders>
          </w:tcPr>
          <w:p w:rsidR="00940B13" w:rsidRPr="006A45F3" w:rsidRDefault="00A70DBB"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371.76</w:t>
            </w:r>
          </w:p>
        </w:tc>
        <w:tc>
          <w:tcPr>
            <w:tcW w:w="851" w:type="dxa"/>
            <w:tcBorders>
              <w:top w:val="single" w:sz="4" w:space="0" w:color="FFFFFF"/>
              <w:left w:val="single" w:sz="4" w:space="0" w:color="FFFFFF"/>
              <w:bottom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13</w:t>
            </w:r>
            <w:r w:rsidR="00684594" w:rsidRPr="006A45F3">
              <w:rPr>
                <w:rFonts w:ascii="Times New Roman" w:hAnsi="Times New Roman"/>
                <w:sz w:val="24"/>
                <w:szCs w:val="24"/>
                <w:lang w:val="en-CA"/>
              </w:rPr>
              <w:t>3</w:t>
            </w:r>
          </w:p>
        </w:tc>
        <w:tc>
          <w:tcPr>
            <w:tcW w:w="850" w:type="dxa"/>
            <w:tcBorders>
              <w:top w:val="single" w:sz="4" w:space="0" w:color="FFFFFF"/>
              <w:left w:val="single" w:sz="4" w:space="0" w:color="FFFFFF"/>
              <w:bottom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00</w:t>
            </w:r>
          </w:p>
        </w:tc>
        <w:tc>
          <w:tcPr>
            <w:tcW w:w="709" w:type="dxa"/>
            <w:tcBorders>
              <w:top w:val="single" w:sz="4" w:space="0" w:color="FFFFFF"/>
              <w:left w:val="single" w:sz="4" w:space="0" w:color="FFFFFF"/>
              <w:bottom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97</w:t>
            </w:r>
          </w:p>
        </w:tc>
        <w:tc>
          <w:tcPr>
            <w:tcW w:w="709" w:type="dxa"/>
            <w:tcBorders>
              <w:top w:val="single" w:sz="4" w:space="0" w:color="FFFFFF"/>
              <w:left w:val="single" w:sz="4" w:space="0" w:color="FFFFFF"/>
              <w:bottom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96</w:t>
            </w:r>
          </w:p>
        </w:tc>
        <w:tc>
          <w:tcPr>
            <w:tcW w:w="2126" w:type="dxa"/>
            <w:tcBorders>
              <w:top w:val="single" w:sz="4" w:space="0" w:color="FFFFFF"/>
              <w:left w:val="single" w:sz="4" w:space="0" w:color="FFFFFF"/>
              <w:bottom w:val="single" w:sz="4" w:space="0" w:color="FFFFFF"/>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03</w:t>
            </w:r>
            <w:r w:rsidR="00A70DBB" w:rsidRPr="006A45F3">
              <w:rPr>
                <w:rFonts w:ascii="Times New Roman" w:hAnsi="Times New Roman"/>
                <w:sz w:val="24"/>
                <w:szCs w:val="24"/>
                <w:lang w:val="en-CA"/>
              </w:rPr>
              <w:t>3</w:t>
            </w:r>
            <w:r w:rsidRPr="006A45F3">
              <w:rPr>
                <w:rFonts w:ascii="Times New Roman" w:hAnsi="Times New Roman"/>
                <w:sz w:val="24"/>
                <w:szCs w:val="24"/>
                <w:lang w:val="en-CA"/>
              </w:rPr>
              <w:t xml:space="preserve">   [.0</w:t>
            </w:r>
            <w:r w:rsidR="00A70DBB" w:rsidRPr="006A45F3">
              <w:rPr>
                <w:rFonts w:ascii="Times New Roman" w:hAnsi="Times New Roman"/>
                <w:sz w:val="24"/>
                <w:szCs w:val="24"/>
                <w:lang w:val="en-CA"/>
              </w:rPr>
              <w:t>29</w:t>
            </w:r>
            <w:r w:rsidRPr="006A45F3">
              <w:rPr>
                <w:rFonts w:ascii="Times New Roman" w:hAnsi="Times New Roman"/>
                <w:sz w:val="24"/>
                <w:szCs w:val="24"/>
                <w:lang w:val="en-CA"/>
              </w:rPr>
              <w:t>, .0</w:t>
            </w:r>
            <w:r w:rsidR="00A70DBB" w:rsidRPr="006A45F3">
              <w:rPr>
                <w:rFonts w:ascii="Times New Roman" w:hAnsi="Times New Roman"/>
                <w:sz w:val="24"/>
                <w:szCs w:val="24"/>
                <w:lang w:val="en-CA"/>
              </w:rPr>
              <w:t>37</w:t>
            </w:r>
            <w:r w:rsidRPr="006A45F3">
              <w:rPr>
                <w:rFonts w:ascii="Times New Roman" w:hAnsi="Times New Roman"/>
                <w:sz w:val="24"/>
                <w:szCs w:val="24"/>
                <w:lang w:val="en-CA"/>
              </w:rPr>
              <w:t>]</w:t>
            </w:r>
          </w:p>
        </w:tc>
        <w:tc>
          <w:tcPr>
            <w:tcW w:w="1170" w:type="dxa"/>
            <w:tcBorders>
              <w:top w:val="single" w:sz="4" w:space="0" w:color="FFFFFF"/>
              <w:left w:val="single" w:sz="4" w:space="0" w:color="FFFFFF"/>
              <w:bottom w:val="single" w:sz="4" w:space="0" w:color="FFFFFF"/>
              <w:right w:val="single" w:sz="4" w:space="0" w:color="FFFFFF"/>
            </w:tcBorders>
          </w:tcPr>
          <w:p w:rsidR="00940B13" w:rsidRPr="006A45F3" w:rsidRDefault="00DC16FC"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w:t>
            </w:r>
          </w:p>
        </w:tc>
        <w:tc>
          <w:tcPr>
            <w:tcW w:w="636" w:type="dxa"/>
            <w:tcBorders>
              <w:top w:val="single" w:sz="4" w:space="0" w:color="FFFFFF"/>
              <w:left w:val="single" w:sz="4" w:space="0" w:color="FFFFFF"/>
              <w:bottom w:val="single" w:sz="4" w:space="0" w:color="FFFFFF"/>
              <w:right w:val="single" w:sz="4" w:space="0" w:color="FFFFFF"/>
            </w:tcBorders>
          </w:tcPr>
          <w:p w:rsidR="00940B13" w:rsidRPr="006A45F3" w:rsidRDefault="00940B13" w:rsidP="00061AF0">
            <w:pPr>
              <w:spacing w:after="0" w:line="360" w:lineRule="auto"/>
              <w:rPr>
                <w:rFonts w:ascii="Times New Roman" w:hAnsi="Times New Roman"/>
                <w:sz w:val="24"/>
                <w:szCs w:val="24"/>
                <w:lang w:val="en-CA"/>
              </w:rPr>
            </w:pPr>
            <w:r w:rsidRPr="006A45F3">
              <w:rPr>
                <w:rFonts w:ascii="Times New Roman" w:hAnsi="Times New Roman"/>
                <w:sz w:val="24"/>
                <w:szCs w:val="24"/>
                <w:lang w:val="en-CA"/>
              </w:rPr>
              <w:t xml:space="preserve">---- </w:t>
            </w:r>
          </w:p>
        </w:tc>
      </w:tr>
      <w:tr w:rsidR="00E40486" w:rsidRPr="006A45F3" w:rsidTr="00597503">
        <w:tc>
          <w:tcPr>
            <w:tcW w:w="2624" w:type="dxa"/>
            <w:tcBorders>
              <w:top w:val="single" w:sz="4" w:space="0" w:color="FFFFFF"/>
              <w:left w:val="single" w:sz="4" w:space="0" w:color="FFFFFF"/>
              <w:bottom w:val="single" w:sz="4" w:space="0" w:color="auto"/>
              <w:right w:val="single" w:sz="4" w:space="0" w:color="FFFFFF"/>
            </w:tcBorders>
          </w:tcPr>
          <w:p w:rsidR="00940B13" w:rsidRPr="006A45F3" w:rsidRDefault="00E40486" w:rsidP="00061AF0">
            <w:pPr>
              <w:spacing w:after="0" w:line="360" w:lineRule="auto"/>
              <w:jc w:val="both"/>
              <w:rPr>
                <w:rFonts w:ascii="Times New Roman" w:hAnsi="Times New Roman"/>
                <w:sz w:val="24"/>
                <w:szCs w:val="24"/>
                <w:lang w:val="en-CA"/>
              </w:rPr>
            </w:pPr>
            <w:r w:rsidRPr="006A45F3">
              <w:rPr>
                <w:rFonts w:ascii="Times New Roman" w:hAnsi="Times New Roman"/>
                <w:sz w:val="24"/>
                <w:szCs w:val="24"/>
                <w:lang w:val="en-CA"/>
              </w:rPr>
              <w:t>Constrain</w:t>
            </w:r>
            <w:r w:rsidR="00F844C0" w:rsidRPr="006A45F3">
              <w:rPr>
                <w:rFonts w:ascii="Times New Roman" w:hAnsi="Times New Roman"/>
                <w:sz w:val="24"/>
                <w:szCs w:val="24"/>
                <w:lang w:val="en-CA"/>
              </w:rPr>
              <w:t>ed</w:t>
            </w:r>
            <w:r w:rsidRPr="006A45F3">
              <w:rPr>
                <w:rFonts w:ascii="Times New Roman" w:hAnsi="Times New Roman"/>
                <w:sz w:val="24"/>
                <w:szCs w:val="24"/>
                <w:lang w:val="en-CA"/>
              </w:rPr>
              <w:t xml:space="preserve"> m</w:t>
            </w:r>
            <w:r w:rsidR="00940B13" w:rsidRPr="006A45F3">
              <w:rPr>
                <w:rFonts w:ascii="Times New Roman" w:hAnsi="Times New Roman"/>
                <w:sz w:val="24"/>
                <w:szCs w:val="24"/>
                <w:lang w:val="en-CA"/>
              </w:rPr>
              <w:t xml:space="preserve">odel </w:t>
            </w:r>
          </w:p>
        </w:tc>
        <w:tc>
          <w:tcPr>
            <w:tcW w:w="992" w:type="dxa"/>
            <w:tcBorders>
              <w:top w:val="single" w:sz="4" w:space="0" w:color="FFFFFF"/>
              <w:left w:val="single" w:sz="4" w:space="0" w:color="FFFFFF"/>
              <w:bottom w:val="single" w:sz="4" w:space="0" w:color="auto"/>
              <w:right w:val="single" w:sz="4" w:space="0" w:color="FFFFFF"/>
            </w:tcBorders>
          </w:tcPr>
          <w:p w:rsidR="00940B13" w:rsidRPr="006A45F3" w:rsidRDefault="00A70DBB"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381.93</w:t>
            </w:r>
          </w:p>
        </w:tc>
        <w:tc>
          <w:tcPr>
            <w:tcW w:w="851" w:type="dxa"/>
            <w:tcBorders>
              <w:top w:val="single" w:sz="4" w:space="0" w:color="FFFFFF"/>
              <w:left w:val="single" w:sz="4" w:space="0" w:color="FFFFFF"/>
              <w:bottom w:val="single" w:sz="4" w:space="0" w:color="auto"/>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1</w:t>
            </w:r>
            <w:r w:rsidR="00684594" w:rsidRPr="006A45F3">
              <w:rPr>
                <w:rFonts w:ascii="Times New Roman" w:hAnsi="Times New Roman"/>
                <w:sz w:val="24"/>
                <w:szCs w:val="24"/>
                <w:lang w:val="en-CA"/>
              </w:rPr>
              <w:t>35</w:t>
            </w:r>
          </w:p>
        </w:tc>
        <w:tc>
          <w:tcPr>
            <w:tcW w:w="850" w:type="dxa"/>
            <w:tcBorders>
              <w:top w:val="single" w:sz="4" w:space="0" w:color="FFFFFF"/>
              <w:left w:val="single" w:sz="4" w:space="0" w:color="FFFFFF"/>
              <w:bottom w:val="single" w:sz="4" w:space="0" w:color="auto"/>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00</w:t>
            </w:r>
          </w:p>
        </w:tc>
        <w:tc>
          <w:tcPr>
            <w:tcW w:w="709" w:type="dxa"/>
            <w:tcBorders>
              <w:top w:val="single" w:sz="4" w:space="0" w:color="FFFFFF"/>
              <w:left w:val="single" w:sz="4" w:space="0" w:color="FFFFFF"/>
              <w:bottom w:val="single" w:sz="4" w:space="0" w:color="auto"/>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9</w:t>
            </w:r>
            <w:r w:rsidR="00684594" w:rsidRPr="006A45F3">
              <w:rPr>
                <w:rFonts w:ascii="Times New Roman" w:hAnsi="Times New Roman"/>
                <w:sz w:val="24"/>
                <w:szCs w:val="24"/>
                <w:lang w:val="en-CA"/>
              </w:rPr>
              <w:t>7</w:t>
            </w:r>
          </w:p>
        </w:tc>
        <w:tc>
          <w:tcPr>
            <w:tcW w:w="709" w:type="dxa"/>
            <w:tcBorders>
              <w:top w:val="single" w:sz="4" w:space="0" w:color="FFFFFF"/>
              <w:left w:val="single" w:sz="4" w:space="0" w:color="FFFFFF"/>
              <w:bottom w:val="single" w:sz="4" w:space="0" w:color="auto"/>
              <w:right w:val="single" w:sz="4" w:space="0" w:color="FFFFFF"/>
            </w:tcBorders>
          </w:tcPr>
          <w:p w:rsidR="00940B13" w:rsidRPr="006A45F3" w:rsidRDefault="00940B13" w:rsidP="00061AF0">
            <w:pPr>
              <w:spacing w:after="0" w:line="360" w:lineRule="auto"/>
              <w:jc w:val="center"/>
              <w:rPr>
                <w:rFonts w:ascii="Times New Roman" w:hAnsi="Times New Roman"/>
                <w:sz w:val="24"/>
                <w:szCs w:val="24"/>
                <w:lang w:val="en-CA"/>
              </w:rPr>
            </w:pPr>
            <w:r w:rsidRPr="006A45F3">
              <w:rPr>
                <w:rFonts w:ascii="Times New Roman" w:hAnsi="Times New Roman"/>
                <w:sz w:val="24"/>
                <w:szCs w:val="24"/>
                <w:lang w:val="en-CA"/>
              </w:rPr>
              <w:t>.9</w:t>
            </w:r>
            <w:r w:rsidR="00684594" w:rsidRPr="006A45F3">
              <w:rPr>
                <w:rFonts w:ascii="Times New Roman" w:hAnsi="Times New Roman"/>
                <w:sz w:val="24"/>
                <w:szCs w:val="24"/>
                <w:lang w:val="en-CA"/>
              </w:rPr>
              <w:t>6</w:t>
            </w:r>
          </w:p>
        </w:tc>
        <w:tc>
          <w:tcPr>
            <w:tcW w:w="2126" w:type="dxa"/>
            <w:tcBorders>
              <w:top w:val="single" w:sz="4" w:space="0" w:color="FFFFFF"/>
              <w:left w:val="single" w:sz="4" w:space="0" w:color="FFFFFF"/>
              <w:bottom w:val="single" w:sz="4" w:space="0" w:color="auto"/>
              <w:right w:val="single" w:sz="4" w:space="0" w:color="FFFFFF"/>
            </w:tcBorders>
          </w:tcPr>
          <w:p w:rsidR="00940B13" w:rsidRPr="006A45F3" w:rsidRDefault="00940B13" w:rsidP="00061AF0">
            <w:pPr>
              <w:spacing w:after="0" w:line="360" w:lineRule="auto"/>
              <w:rPr>
                <w:rFonts w:ascii="Times New Roman" w:hAnsi="Times New Roman"/>
                <w:sz w:val="24"/>
                <w:szCs w:val="24"/>
                <w:lang w:val="en-CA"/>
              </w:rPr>
            </w:pPr>
            <w:r w:rsidRPr="006A45F3">
              <w:rPr>
                <w:rFonts w:ascii="Times New Roman" w:hAnsi="Times New Roman"/>
                <w:sz w:val="24"/>
                <w:szCs w:val="24"/>
                <w:lang w:val="en-CA"/>
              </w:rPr>
              <w:t xml:space="preserve">  .03</w:t>
            </w:r>
            <w:r w:rsidR="00A70DBB" w:rsidRPr="006A45F3">
              <w:rPr>
                <w:rFonts w:ascii="Times New Roman" w:hAnsi="Times New Roman"/>
                <w:sz w:val="24"/>
                <w:szCs w:val="24"/>
                <w:lang w:val="en-CA"/>
              </w:rPr>
              <w:t>3</w:t>
            </w:r>
            <w:r w:rsidRPr="006A45F3">
              <w:rPr>
                <w:rFonts w:ascii="Times New Roman" w:hAnsi="Times New Roman"/>
                <w:sz w:val="24"/>
                <w:szCs w:val="24"/>
                <w:lang w:val="en-CA"/>
              </w:rPr>
              <w:t xml:space="preserve">   [.0</w:t>
            </w:r>
            <w:r w:rsidR="00A70DBB" w:rsidRPr="006A45F3">
              <w:rPr>
                <w:rFonts w:ascii="Times New Roman" w:hAnsi="Times New Roman"/>
                <w:sz w:val="24"/>
                <w:szCs w:val="24"/>
                <w:lang w:val="en-CA"/>
              </w:rPr>
              <w:t>29</w:t>
            </w:r>
            <w:r w:rsidRPr="006A45F3">
              <w:rPr>
                <w:rFonts w:ascii="Times New Roman" w:hAnsi="Times New Roman"/>
                <w:sz w:val="24"/>
                <w:szCs w:val="24"/>
                <w:lang w:val="en-CA"/>
              </w:rPr>
              <w:t>, .0</w:t>
            </w:r>
            <w:r w:rsidR="00A70DBB" w:rsidRPr="006A45F3">
              <w:rPr>
                <w:rFonts w:ascii="Times New Roman" w:hAnsi="Times New Roman"/>
                <w:sz w:val="24"/>
                <w:szCs w:val="24"/>
                <w:lang w:val="en-CA"/>
              </w:rPr>
              <w:t>37</w:t>
            </w:r>
            <w:r w:rsidRPr="006A45F3">
              <w:rPr>
                <w:rFonts w:ascii="Times New Roman" w:hAnsi="Times New Roman"/>
                <w:sz w:val="24"/>
                <w:szCs w:val="24"/>
                <w:lang w:val="en-CA"/>
              </w:rPr>
              <w:t>]</w:t>
            </w:r>
          </w:p>
        </w:tc>
        <w:tc>
          <w:tcPr>
            <w:tcW w:w="1170" w:type="dxa"/>
            <w:tcBorders>
              <w:top w:val="single" w:sz="4" w:space="0" w:color="FFFFFF"/>
              <w:left w:val="single" w:sz="4" w:space="0" w:color="FFFFFF"/>
              <w:bottom w:val="single" w:sz="4" w:space="0" w:color="auto"/>
              <w:right w:val="single" w:sz="4" w:space="0" w:color="FFFFFF"/>
            </w:tcBorders>
          </w:tcPr>
          <w:p w:rsidR="00940B13" w:rsidRPr="006A45F3" w:rsidRDefault="00A70DBB" w:rsidP="00061AF0">
            <w:pPr>
              <w:spacing w:after="0" w:line="360" w:lineRule="auto"/>
              <w:jc w:val="center"/>
              <w:rPr>
                <w:rFonts w:ascii="Times New Roman" w:eastAsiaTheme="majorEastAsia" w:hAnsi="Times New Roman"/>
                <w:b/>
                <w:bCs/>
                <w:color w:val="4F81BD" w:themeColor="accent1"/>
                <w:sz w:val="24"/>
                <w:szCs w:val="24"/>
                <w:lang w:val="en-CA"/>
              </w:rPr>
            </w:pPr>
            <w:r w:rsidRPr="006A45F3">
              <w:rPr>
                <w:rFonts w:ascii="Times New Roman" w:hAnsi="Times New Roman"/>
                <w:sz w:val="24"/>
                <w:szCs w:val="24"/>
                <w:lang w:val="en-CA"/>
              </w:rPr>
              <w:t>10</w:t>
            </w:r>
            <w:r w:rsidR="00D85D8C" w:rsidRPr="006A45F3">
              <w:rPr>
                <w:rFonts w:ascii="Times New Roman" w:hAnsi="Times New Roman"/>
                <w:sz w:val="24"/>
                <w:szCs w:val="24"/>
                <w:lang w:val="en-CA"/>
              </w:rPr>
              <w:t>.</w:t>
            </w:r>
            <w:r w:rsidRPr="006A45F3">
              <w:rPr>
                <w:rFonts w:ascii="Times New Roman" w:hAnsi="Times New Roman"/>
                <w:sz w:val="24"/>
                <w:szCs w:val="24"/>
                <w:lang w:val="en-CA"/>
              </w:rPr>
              <w:t>17</w:t>
            </w:r>
          </w:p>
        </w:tc>
        <w:tc>
          <w:tcPr>
            <w:tcW w:w="636" w:type="dxa"/>
            <w:tcBorders>
              <w:top w:val="single" w:sz="4" w:space="0" w:color="FFFFFF"/>
              <w:left w:val="single" w:sz="4" w:space="0" w:color="FFFFFF"/>
              <w:bottom w:val="single" w:sz="4" w:space="0" w:color="auto"/>
              <w:right w:val="single" w:sz="4" w:space="0" w:color="FFFFFF"/>
            </w:tcBorders>
          </w:tcPr>
          <w:p w:rsidR="00940B13" w:rsidRPr="006A45F3" w:rsidRDefault="00D85D8C" w:rsidP="00061AF0">
            <w:pPr>
              <w:spacing w:after="0" w:line="360" w:lineRule="auto"/>
              <w:rPr>
                <w:rFonts w:ascii="Times New Roman" w:hAnsi="Times New Roman"/>
                <w:sz w:val="24"/>
                <w:szCs w:val="24"/>
                <w:lang w:val="en-CA"/>
              </w:rPr>
            </w:pPr>
            <w:r w:rsidRPr="006A45F3">
              <w:rPr>
                <w:rFonts w:ascii="Times New Roman" w:hAnsi="Times New Roman"/>
                <w:sz w:val="24"/>
                <w:szCs w:val="24"/>
                <w:lang w:val="en-CA"/>
              </w:rPr>
              <w:t>.0</w:t>
            </w:r>
            <w:r w:rsidR="00A70DBB" w:rsidRPr="006A45F3">
              <w:rPr>
                <w:rFonts w:ascii="Times New Roman" w:hAnsi="Times New Roman"/>
                <w:sz w:val="24"/>
                <w:szCs w:val="24"/>
                <w:lang w:val="en-CA"/>
              </w:rPr>
              <w:t>0</w:t>
            </w:r>
          </w:p>
        </w:tc>
      </w:tr>
    </w:tbl>
    <w:p w:rsidR="00940B13" w:rsidRPr="006A45F3" w:rsidRDefault="004171C6" w:rsidP="001F2E5E">
      <w:pPr>
        <w:spacing w:after="0" w:line="240" w:lineRule="auto"/>
        <w:rPr>
          <w:rFonts w:ascii="Times New Roman" w:hAnsi="Times New Roman"/>
          <w:sz w:val="24"/>
          <w:szCs w:val="24"/>
          <w:lang w:val="en-CA"/>
        </w:rPr>
      </w:pPr>
      <w:r w:rsidRPr="006A45F3">
        <w:rPr>
          <w:rFonts w:ascii="Times New Roman" w:hAnsi="Times New Roman"/>
          <w:i/>
          <w:sz w:val="24"/>
          <w:szCs w:val="24"/>
          <w:lang w:val="en-CA"/>
        </w:rPr>
        <w:t>Note</w:t>
      </w:r>
      <w:r w:rsidRPr="006A45F3">
        <w:rPr>
          <w:rFonts w:ascii="Times New Roman" w:hAnsi="Times New Roman"/>
          <w:sz w:val="24"/>
          <w:szCs w:val="24"/>
          <w:lang w:val="en-CA"/>
        </w:rPr>
        <w:t>. Represents the change in ∆χ</w:t>
      </w:r>
      <w:r w:rsidRPr="006A45F3">
        <w:rPr>
          <w:rFonts w:ascii="Times New Roman" w:hAnsi="Times New Roman"/>
          <w:sz w:val="24"/>
          <w:szCs w:val="24"/>
          <w:vertAlign w:val="superscript"/>
          <w:lang w:val="en-CA"/>
        </w:rPr>
        <w:t xml:space="preserve">2 </w:t>
      </w:r>
      <w:r w:rsidRPr="006A45F3">
        <w:rPr>
          <w:rFonts w:ascii="Times New Roman" w:hAnsi="Times New Roman"/>
          <w:sz w:val="24"/>
          <w:szCs w:val="24"/>
          <w:lang w:val="en-CA"/>
        </w:rPr>
        <w:t>and degrees of freedom (</w:t>
      </w:r>
      <w:r w:rsidRPr="006A45F3">
        <w:rPr>
          <w:rFonts w:ascii="Times New Roman" w:hAnsi="Times New Roman"/>
          <w:i/>
          <w:sz w:val="24"/>
          <w:szCs w:val="24"/>
          <w:lang w:val="en-CA"/>
        </w:rPr>
        <w:t>df</w:t>
      </w:r>
      <w:r w:rsidRPr="006A45F3">
        <w:rPr>
          <w:rFonts w:ascii="Times New Roman" w:hAnsi="Times New Roman"/>
          <w:sz w:val="24"/>
          <w:szCs w:val="24"/>
          <w:lang w:val="en-CA"/>
        </w:rPr>
        <w:t>) for a particular model against the non-constrained model, in which it is nested. CFI = comparative fit index, TLI = Tucker Lewis index, RMSEA = root mean square error of approximation.</w:t>
      </w: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5D4515" w:rsidRPr="006A45F3" w:rsidRDefault="005D4515" w:rsidP="00475BBF">
      <w:pPr>
        <w:spacing w:after="0" w:line="240" w:lineRule="auto"/>
        <w:rPr>
          <w:rFonts w:ascii="Times New Roman" w:hAnsi="Times New Roman"/>
          <w:sz w:val="24"/>
          <w:szCs w:val="24"/>
          <w:lang w:val="en-CA"/>
        </w:rPr>
      </w:pPr>
    </w:p>
    <w:p w:rsidR="005D4515" w:rsidRPr="006A45F3" w:rsidRDefault="005D4515" w:rsidP="00475BBF">
      <w:pPr>
        <w:spacing w:after="0" w:line="240" w:lineRule="auto"/>
        <w:rPr>
          <w:rFonts w:ascii="Times New Roman" w:hAnsi="Times New Roman"/>
          <w:sz w:val="24"/>
          <w:szCs w:val="24"/>
          <w:lang w:val="en-CA"/>
        </w:rPr>
      </w:pPr>
    </w:p>
    <w:p w:rsidR="005D4515" w:rsidRPr="006A45F3" w:rsidRDefault="005D4515" w:rsidP="00475BBF">
      <w:pPr>
        <w:spacing w:after="0" w:line="240" w:lineRule="auto"/>
        <w:rPr>
          <w:rFonts w:ascii="Times New Roman" w:hAnsi="Times New Roman"/>
          <w:sz w:val="24"/>
          <w:szCs w:val="24"/>
          <w:lang w:val="en-CA"/>
        </w:rPr>
      </w:pPr>
    </w:p>
    <w:p w:rsidR="005D4515" w:rsidRPr="006A45F3" w:rsidRDefault="005D4515" w:rsidP="00475BBF">
      <w:pPr>
        <w:spacing w:after="0" w:line="240" w:lineRule="auto"/>
        <w:rPr>
          <w:rFonts w:ascii="Times New Roman" w:hAnsi="Times New Roman"/>
          <w:sz w:val="24"/>
          <w:szCs w:val="24"/>
          <w:lang w:val="en-CA"/>
        </w:rPr>
      </w:pPr>
    </w:p>
    <w:p w:rsidR="005D4515" w:rsidRPr="006A45F3" w:rsidRDefault="005D4515" w:rsidP="00475BBF">
      <w:pPr>
        <w:spacing w:after="0" w:line="240" w:lineRule="auto"/>
        <w:rPr>
          <w:rFonts w:ascii="Times New Roman" w:hAnsi="Times New Roman"/>
          <w:sz w:val="24"/>
          <w:szCs w:val="24"/>
          <w:lang w:val="en-CA"/>
        </w:rPr>
      </w:pPr>
    </w:p>
    <w:p w:rsidR="005D4515" w:rsidRPr="006A45F3" w:rsidRDefault="005D4515"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940B13" w:rsidRPr="006A45F3" w:rsidRDefault="00940B13" w:rsidP="00475BBF">
      <w:pPr>
        <w:spacing w:after="0" w:line="240" w:lineRule="auto"/>
        <w:rPr>
          <w:rFonts w:ascii="Times New Roman" w:hAnsi="Times New Roman"/>
          <w:sz w:val="24"/>
          <w:szCs w:val="24"/>
          <w:lang w:val="en-CA"/>
        </w:rPr>
      </w:pPr>
    </w:p>
    <w:p w:rsidR="006F5177" w:rsidRPr="006A45F3" w:rsidRDefault="006F5177" w:rsidP="00475BBF">
      <w:pPr>
        <w:spacing w:after="0" w:line="24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C85C47" w:rsidRPr="006A45F3" w:rsidRDefault="00177C41" w:rsidP="00C85C47">
      <w:pPr>
        <w:autoSpaceDE w:val="0"/>
        <w:autoSpaceDN w:val="0"/>
        <w:adjustRightInd w:val="0"/>
        <w:spacing w:after="0" w:line="240" w:lineRule="auto"/>
        <w:rPr>
          <w:rFonts w:ascii="Times New Roman" w:hAnsi="Times New Roman"/>
          <w:sz w:val="24"/>
          <w:szCs w:val="24"/>
          <w:lang w:val="en-CA"/>
        </w:rPr>
      </w:pPr>
      <w:r w:rsidRPr="00177C41">
        <w:rPr>
          <w:rFonts w:ascii="Times New Roman" w:hAnsi="Times New Roman"/>
          <w:noProof/>
          <w:sz w:val="24"/>
          <w:szCs w:val="24"/>
          <w:lang w:val="en-US" w:eastAsia="en-US"/>
        </w:rPr>
        <w:pict>
          <v:group id="Group 4" o:spid="_x0000_s1026" style="position:absolute;margin-left:16.5pt;margin-top:3.6pt;width:429pt;height:357pt;z-index:251663360;mso-width-relative:margin" coordsize="5168900,4533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">
            <v:group id="Group 53" o:spid="_x0000_s1027" style="position:absolute;left:59690;top:1104900;width:4908550;height:2514600" coordorigin="1374,5746" coordsize="6633,39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7sFAwwAAANsAAAAPAAAAZHJzL2Rvd25yZXYueG1sRE/LasJAFN0L/YfhFroz&#10;k7QobXQUCW3pQgSTQnF3yVyTYOZOyEzz+HtnUejycN7b/WRaMVDvGssKkigGQVxa3XCl4Lv4WL6C&#10;cB5ZY2uZFMzkYL97WGwx1XbkMw25r0QIYZeigtr7LpXSlTUZdJHtiAN3tb1BH2BfSd3jGMJNK5/j&#10;eC0NNhwaauwoq6m85b9GweeI4+EleR+Ot2s2X4rV6eeYkFJPj9NhA8LT5P/Ff+4vreAt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IDuwUDDAAAA2wAAAA8A&#10;AAAAAAAAAAAAAAAAqQIAAGRycy9kb3ducmV2LnhtbFBLBQYAAAAABAAEAPoAAACZAwAAAAA=&#10;">
              <v:rect id="Rectangle 309" o:spid="_x0000_s1028" style="position:absolute;left:3842;top:5746;width:1725;height:1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Qc+pxAAA&#10;ANsAAAAPAAAAZHJzL2Rvd25yZXYueG1sRI9Ba8JAFITvhf6H5RW8FN3UQ2ljNlKEYhBBGqvnR/aZ&#10;hGbfxuyaxH/fFQSPw8x8wyTL0TSip87VlhW8zSIQxIXVNZcKfvff0w8QziNrbCyTgis5WKbPTwnG&#10;2g78Q33uSxEg7GJUUHnfxlK6oiKDbmZb4uCdbGfQB9mVUnc4BLhp5DyK3qXBmsNChS2tKir+8otR&#10;MBS7/rjfruXu9ZhZPmfnVX7YKDV5Gb8WIDyN/hG+tzOt4HMOty/hB8j0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UHPqcQAAADbAAAADwAAAAAAAAAAAAAAAACXAgAAZHJzL2Rv&#10;d25yZXYueG1sUEsFBgAAAAAEAAQA9QAAAIgDAAAAAA==&#10;" filled="f" stroked="f">
                <v:textbox>
                  <w:txbxContent>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sz w:val="24"/>
                          <w:szCs w:val="24"/>
                          <w:lang w:val="en-CA"/>
                        </w:rPr>
                        <w:t>Achievement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2</w:t>
                      </w:r>
                    </w:p>
                  </w:txbxContent>
                </v:textbox>
              </v:rect>
              <v:rect id="Rectangle 310" o:spid="_x0000_s1029" style="position:absolute;left:6202;top:5746;width:1725;height:1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DWoyxAAA&#10;ANsAAAAPAAAAZHJzL2Rvd25yZXYueG1sRI9Ba8JAFITvBf/D8gQvohstFE1dRQQxSEGM1vMj+5qE&#10;Zt/G7Jqk/75bEHocZuYbZrXpTSVaalxpWcFsGoEgzqwuOVdwvewnCxDOI2usLJOCH3KwWQ9eVhhr&#10;2/GZ2tTnIkDYxaig8L6OpXRZQQbd1NbEwfuyjUEfZJNL3WAX4KaS8yh6kwZLDgsF1rQrKPtOH0ZB&#10;l53a2+XjIE/jW2L5ntx36edRqdGw376D8NT7//CznWgFy1f4+xJ+gF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g1qMsQAAADbAAAADwAAAAAAAAAAAAAAAACXAgAAZHJzL2Rv&#10;d25yZXYueG1sUEsFBgAAAAAEAAQA9QAAAIgDAAAAAA==&#10;" filled="f" stroked="f">
                <v:textbox>
                  <w:txbxContent>
                    <w:p w:rsidR="007F0024" w:rsidRDefault="007F0024" w:rsidP="00C85C47">
                      <w:pPr>
                        <w:spacing w:after="0" w:line="240" w:lineRule="auto"/>
                        <w:jc w:val="center"/>
                        <w:rPr>
                          <w:rFonts w:ascii="Times New Roman" w:hAnsi="Times New Roman"/>
                          <w:sz w:val="24"/>
                          <w:szCs w:val="24"/>
                          <w:lang w:val="en-CA"/>
                        </w:rPr>
                      </w:pPr>
                      <w:r>
                        <w:rPr>
                          <w:rFonts w:ascii="Times New Roman" w:hAnsi="Times New Roman"/>
                          <w:sz w:val="24"/>
                          <w:szCs w:val="24"/>
                          <w:lang w:val="en-CA"/>
                        </w:rPr>
                        <w:t>Achievement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4</w:t>
                      </w:r>
                    </w:p>
                  </w:txbxContent>
                </v:textbox>
              </v:rect>
              <v:rect id="Rectangle 312" o:spid="_x0000_s1030" style="position:absolute;left:1374;top:8626;width:1725;height:1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AJ5/xAAA&#10;ANsAAAAPAAAAZHJzL2Rvd25yZXYueG1sRI9Ba8JAFITvBf/D8gRvdddqQ41uQhEEoe2hWuj1kX0m&#10;wezbmF2T9N93CwWPw8x8w2zz0Taip87XjjUs5goEceFMzaWGr9P+8QWED8gGG8ek4Yc85NnkYYup&#10;cQN/Un8MpYgQ9ilqqEJoUyl9UZFFP3ctcfTOrrMYouxKaTocItw28kmpRFqsOS5U2NKuouJyvFkN&#10;mKzM9eO8fD+93RJcl6PaP38rrWfT8XUDItAY7uH/9sFoWK/g70v8AT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wCef8QAAADbAAAADwAAAAAAAAAAAAAAAACXAgAAZHJzL2Rv&#10;d25yZXYueG1sUEsFBgAAAAAEAAQA9QAAAIgDAAAAAA==&#10;" stroked="f">
                <v:textbox>
                  <w:txbxContent>
                    <w:p w:rsidR="007F0024" w:rsidRDefault="007F0024" w:rsidP="00C85C47">
                      <w:pPr>
                        <w:spacing w:after="0" w:line="240" w:lineRule="auto"/>
                        <w:jc w:val="center"/>
                        <w:rPr>
                          <w:rFonts w:ascii="Times New Roman" w:hAnsi="Times New Roman"/>
                          <w:b/>
                          <w:sz w:val="24"/>
                          <w:szCs w:val="24"/>
                          <w:lang w:val="en-CA"/>
                        </w:rPr>
                      </w:pPr>
                      <w:r>
                        <w:rPr>
                          <w:rFonts w:ascii="Times New Roman" w:hAnsi="Times New Roman"/>
                          <w:sz w:val="24"/>
                          <w:szCs w:val="24"/>
                          <w:lang w:val="en-CA"/>
                        </w:rPr>
                        <w:t>Motivation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1</w:t>
                      </w:r>
                    </w:p>
                  </w:txbxContent>
                </v:textbox>
              </v:rect>
              <v:rect id="Rectangle 313" o:spid="_x0000_s1031" style="position:absolute;left:3828;top:8626;width:1725;height:1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TDvkxAAA&#10;ANsAAAAPAAAAZHJzL2Rvd25yZXYueG1sRI9Ba8JAFITvBf/D8oTe6q5VQ41uQhGEQttDtdDrI/tM&#10;gtm3Mbsm6b93CwWPw8x8w2zz0Taip87XjjXMZwoEceFMzaWG7+P+6QWED8gGG8ek4Zc85NnkYYup&#10;cQN/UX8IpYgQ9ilqqEJoUyl9UZFFP3MtcfROrrMYouxKaTocItw28lmpRFqsOS5U2NKuouJ8uFoN&#10;mCzN5fO0+Di+XxNcl6Par36U1o/T8XUDItAY7uH/9pvRsF7B35f4A2R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xEw75MQAAADbAAAADwAAAAAAAAAAAAAAAACXAgAAZHJzL2Rv&#10;d25yZXYueG1sUEsFBgAAAAAEAAQA9QAAAIgDAAAAAA==&#10;" stroked="f">
                <v:textbox>
                  <w:txbxContent>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sz w:val="24"/>
                          <w:szCs w:val="24"/>
                          <w:lang w:val="en-CA"/>
                        </w:rPr>
                        <w:t>Motivation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2</w:t>
                      </w:r>
                    </w:p>
                  </w:txbxContent>
                </v:textbox>
              </v:rect>
              <v:rect id="Rectangle 314" o:spid="_x0000_s1032" style="position:absolute;left:6282;top:8660;width:1725;height:1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qWTwgAA&#10;ANsAAAAPAAAAZHJzL2Rvd25yZXYueG1sRI9Bi8IwFITvwv6H8Bb2pomulrUaRQRBcD2oC14fzbMt&#10;Ni+1iVr//UYQPA4z8w0znbe2EjdqfOlYQ7+nQBBnzpSca/g7rLo/IHxANlg5Jg0P8jCffXSmmBp3&#10;5x3d9iEXEcI+RQ1FCHUqpc8Ksuh7riaO3sk1FkOUTS5Ng/cIt5UcKJVIiyXHhQJrWhaUnfdXqwGT&#10;oblsT9+/h801wXHeqtXoqLT++mwXExCB2vAOv9pro2GcwPNL/AFy9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SepZPCAAAA2wAAAA8AAAAAAAAAAAAAAAAAlwIAAGRycy9kb3du&#10;cmV2LnhtbFBLBQYAAAAABAAEAPUAAACGAwAAAAA=&#10;" stroked="f">
                <v:textbox>
                  <w:txbxContent>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sz w:val="24"/>
                          <w:szCs w:val="24"/>
                          <w:lang w:val="en-CA"/>
                        </w:rPr>
                        <w:t>Motivation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4</w:t>
                      </w:r>
                    </w:p>
                  </w:txbxContent>
                </v:textbox>
              </v:rect>
              <v:shapetype id="_x0000_t32" coordsize="21600,21600" o:spt="32" o:oned="t" path="m,l21600,21600e" filled="f">
                <v:path arrowok="t" fillok="f" o:connecttype="none"/>
                <o:lock v:ext="edit" shapetype="t"/>
              </v:shapetype>
              <v:shape id="AutoShape 316" o:spid="_x0000_s1033" type="#_x0000_t32" style="position:absolute;left:2804;top:6286;width:1227;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TtzV8QAAADbAAAADwAAAGRycy9kb3ducmV2LnhtbESPQWvCQBSE74L/YXmF3nSjh9pEVymC&#10;pSgeqiXU2yP7TILZt2F31dhf3xUEj8PMfMPMFp1pxIWcry0rGA0TEMSF1TWXCn72q8E7CB+QNTaW&#10;ScGNPCzm/d4MM22v/E2XXShFhLDPUEEVQptJ6YuKDPqhbYmjd7TOYIjSlVI7vEa4aeQ4Sd6kwZrj&#10;QoUtLSsqTruzUfC7Sc/5Ld/SOh+l6wM64//2n0q9vnQfUxCBuvAMP9pfWkE6gfuX+APk/B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9O3NXxAAAANsAAAAPAAAAAAAAAAAA&#10;AAAAAKECAABkcnMvZG93bnJldi54bWxQSwUGAAAAAAQABAD5AAAAkgMAAAAA&#10;">
                <v:stroke endarrow="block"/>
              </v:shape>
              <v:shape id="AutoShape 317" o:spid="_x0000_s1034" type="#_x0000_t32" style="position:absolute;left:5352;top:6286;width:1038;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KTnJcIAAADbAAAADwAAAGRycy9kb3ducmV2LnhtbERPz2vCMBS+C/sfwhvspqk7DNsZZQw2&#10;RoeHVSnu9miebbF5KUm07f765SB4/Ph+r7ej6cSVnG8tK1guEhDEldUt1woO+4/5CoQPyBo7y6Rg&#10;Ig/bzcNsjZm2A//QtQi1iCHsM1TQhNBnUvqqIYN+YXviyJ2sMxgidLXUDocYbjr5nCQv0mDLsaHB&#10;nt4bqs7FxSg4fqeXcip3lJfLNP9FZ/zf/lOpp8fx7RVEoDHcxTf3l1aQxrHxS/wBcvM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KTnJcIAAADbAAAADwAAAAAAAAAAAAAA&#10;AAChAgAAZHJzL2Rvd25yZXYueG1sUEsFBgAAAAAEAAQA+QAAAJADAAAAAA==&#10;">
                <v:stroke endarrow="block"/>
              </v:shape>
              <v:shape id="AutoShape 319" o:spid="_x0000_s1035" type="#_x0000_t32" style="position:absolute;left:2897;top:8986;width:1133;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hCvsUAAADbAAAADwAAAGRycy9kb3ducmV2LnhtbESPQWvCQBSE70L/w/IKvekmPZQmuoZS&#10;UIrSQ1WC3h7Z1yQ0+zbsrhr99V1B8DjMzDfMrBhMJ07kfGtZQTpJQBBXVrdcK9htF+N3ED4ga+ws&#10;k4ILeSjmT6MZ5tqe+YdOm1CLCGGfo4ImhD6X0lcNGfQT2xNH79c6gyFKV0vt8BzhppOvSfImDbYc&#10;Fxrs6bOh6m9zNAr26+xYXspvWpVptjqgM/66XSr18jx8TEEEGsIjfG9/aQVZBrcv8QfI+T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hCvsUAAADbAAAADwAAAAAAAAAA&#10;AAAAAAChAgAAZHJzL2Rvd25yZXYueG1sUEsFBgAAAAAEAAQA+QAAAJMDAAAAAA==&#10;">
                <v:stroke endarrow="block"/>
              </v:shape>
              <v:shape id="AutoShape 320" o:spid="_x0000_s1036" type="#_x0000_t32" style="position:absolute;left:5351;top:8986;width:1133;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78ulMYAAADcAAAADwAAAGRycy9kb3ducmV2LnhtbESPQWvCQBCF74L/YRmhN93YQ9HUVUqh&#10;pSgeNCW0tyE7TUKzs2F31eivdw6F3mZ4b977ZrUZXKfOFGLr2cB8loEirrxtuTbwWbxNF6BiQrbY&#10;eSYDV4qwWY9HK8ytv/CBzsdUKwnhmKOBJqU+1zpWDTmMM98Ti/bjg8Mka6i1DXiRcNfpxyx70g5b&#10;loYGe3ptqPo9npyBr93yVF7LPW3L+XL7jcHFW/FuzMNkeHkGlWhI/+a/6w8r+JngyzMygV7f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e/LpTGAAAA3AAAAA8AAAAAAAAA&#10;AAAAAAAAoQIAAGRycy9kb3ducmV2LnhtbFBLBQYAAAAABAAEAPkAAACUAwAAAAA=&#10;">
                <v:stroke endarrow="block"/>
              </v:shape>
              <v:rect id="Rectangle 322" o:spid="_x0000_s1037" style="position:absolute;left:4447;top:7129;width:448;height:39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49oJwwAA&#10;ANwAAAAPAAAAZHJzL2Rvd25yZXYueG1sRE9Na8JAEL0X+h+WKfRWd02h2OgqRUlpjzFeehuzYxKb&#10;nQ3Z1UR/fbcgeJvH+5zFarStOFPvG8caphMFgrh0puFKw67IXmYgfEA22DomDRfysFo+PiwwNW7g&#10;nM7bUIkYwj5FDXUIXSqlL2uy6CeuI47cwfUWQ4R9JU2PQwy3rUyUepMWG44NNXa0rqn83Z6shn2T&#10;7PCaF5/Kvmev4XssjqefjdbPT+PHHESgMdzFN/eXifPVFP6fiRfI5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p49oJwwAAANwAAAAPAAAAAAAAAAAAAAAAAJcCAABkcnMvZG93&#10;bnJldi54bWxQSwUGAAAAAAQABAD1AAAAhwMAAAAA&#10;">
                <v:textbox>
                  <w:txbxContent>
                    <w:p w:rsidR="007F0024" w:rsidRPr="00A44DB5" w:rsidRDefault="007F0024" w:rsidP="00C85C47">
                      <w:pPr>
                        <w:spacing w:after="0" w:line="240" w:lineRule="auto"/>
                        <w:jc w:val="center"/>
                        <w:rPr>
                          <w:rFonts w:ascii="Times New Roman" w:hAnsi="Times New Roman"/>
                          <w:sz w:val="24"/>
                          <w:szCs w:val="24"/>
                          <w:lang w:val="en-CA"/>
                        </w:rPr>
                      </w:pPr>
                      <w:r w:rsidRPr="00A44DB5">
                        <w:rPr>
                          <w:rFonts w:ascii="Times New Roman" w:hAnsi="Times New Roman"/>
                          <w:sz w:val="24"/>
                          <w:szCs w:val="24"/>
                          <w:lang w:val="en-CA"/>
                        </w:rPr>
                        <w:t>E</w:t>
                      </w:r>
                    </w:p>
                  </w:txbxContent>
                </v:textbox>
              </v:rect>
              <v:rect id="Rectangle 323" o:spid="_x0000_s1038" style="position:absolute;left:4461;top:7942;width:448;height:39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MUR+wQAA&#10;ANwAAAAPAAAAZHJzL2Rvd25yZXYueG1sRE9Ni8IwEL0v+B/CCN7WxC4sbjWKKC7uUevF29iMbbWZ&#10;lCZq9ddvFoS9zeN9znTe2VrcqPWVYw2joQJBnDtTcaFhn63fxyB8QDZYOyYND/Iwn/Xeppgad+ct&#10;3XahEDGEfYoayhCaVEqfl2TRD11DHLmTay2GCNtCmhbvMdzWMlHqU1qsODaU2NCypPyyu1oNxyrZ&#10;43ObfSv7tf4IP112vh5WWg/63WICIlAX/sUv98bE+SqBv2fiBXL2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2TFEfsEAAADcAAAADwAAAAAAAAAAAAAAAACXAgAAZHJzL2Rvd25y&#10;ZXYueG1sUEsFBgAAAAAEAAQA9QAAAIUDAAAAAA==&#10;">
                <v:textbox>
                  <w:txbxContent>
                    <w:p w:rsidR="007F0024" w:rsidRPr="00A44DB5" w:rsidRDefault="007F0024" w:rsidP="00C85C47">
                      <w:pPr>
                        <w:spacing w:after="0" w:line="240" w:lineRule="auto"/>
                        <w:jc w:val="center"/>
                        <w:rPr>
                          <w:rFonts w:ascii="Times New Roman" w:hAnsi="Times New Roman"/>
                          <w:sz w:val="24"/>
                          <w:szCs w:val="24"/>
                          <w:lang w:val="en-CA"/>
                        </w:rPr>
                      </w:pPr>
                      <w:r w:rsidRPr="00A44DB5">
                        <w:rPr>
                          <w:rFonts w:ascii="Times New Roman" w:hAnsi="Times New Roman"/>
                          <w:sz w:val="24"/>
                          <w:szCs w:val="24"/>
                          <w:lang w:val="en-CA"/>
                        </w:rPr>
                        <w:t>E</w:t>
                      </w:r>
                    </w:p>
                  </w:txbxContent>
                </v:textbox>
              </v:rect>
              <v:rect id="Rectangle 324" o:spid="_x0000_s1039" style="position:absolute;left:6891;top:7129;width:448;height:39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2feHlwwAA&#10;ANwAAAAPAAAAZHJzL2Rvd25yZXYueG1sRE9Na8JAEL0L/Q/LFHrT3RqQNnWVUlHqMcZLb9PsmMRm&#10;Z0N2TdL+elcoeJvH+5zlerSN6KnztWMNzzMFgrhwpuZSwzHfTl9A+IBssHFMGn7Jw3r1MFliatzA&#10;GfWHUIoYwj5FDVUIbSqlLyqy6GeuJY7cyXUWQ4RdKU2HQwy3jZwrtZAWa44NFbb0UVHxc7hYDd/1&#10;/Ih/Wb5T9nWbhP2Yny9fG62fHsf3NxCBxnAX/7s/TZyvErg9Ey+Qqy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2feHlwwAAANwAAAAPAAAAAAAAAAAAAAAAAJcCAABkcnMvZG93&#10;bnJldi54bWxQSwUGAAAAAAQABAD1AAAAhwMAAAAA&#10;">
                <v:textbox>
                  <w:txbxContent>
                    <w:p w:rsidR="007F0024" w:rsidRPr="00A44DB5" w:rsidRDefault="007F0024" w:rsidP="00C85C47">
                      <w:pPr>
                        <w:spacing w:after="0" w:line="240" w:lineRule="auto"/>
                        <w:jc w:val="center"/>
                        <w:rPr>
                          <w:rFonts w:ascii="Times New Roman" w:hAnsi="Times New Roman"/>
                          <w:sz w:val="24"/>
                          <w:szCs w:val="24"/>
                          <w:lang w:val="en-CA"/>
                        </w:rPr>
                      </w:pPr>
                      <w:r w:rsidRPr="00A44DB5">
                        <w:rPr>
                          <w:rFonts w:ascii="Times New Roman" w:hAnsi="Times New Roman"/>
                          <w:sz w:val="24"/>
                          <w:szCs w:val="24"/>
                          <w:lang w:val="en-CA"/>
                        </w:rPr>
                        <w:t>E</w:t>
                      </w:r>
                    </w:p>
                  </w:txbxContent>
                </v:textbox>
              </v:rect>
              <v:rect id="Rectangle 325" o:spid="_x0000_s1040" style="position:absolute;left:6891;top:7942;width:448;height:39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lHmRwwAA&#10;ANwAAAAPAAAAZHJzL2Rvd25yZXYueG1sRE9Na8JAEL0X/A/LCL3VXW2RNroJoljaoyaX3qbZMUmb&#10;nQ3ZVVN/vVsQvM3jfc4yG2wrTtT7xrGG6USBIC6dabjSUOTbp1cQPiAbbB2Thj/ykKWjhyUmxp15&#10;R6d9qEQMYZ+ghjqELpHSlzVZ9BPXEUfu4HqLIcK+kqbHcwy3rZwpNZcWG44NNXa0rqn83R+thu9m&#10;VuBll78r+7Z9Dp9D/nP82mj9OB5WCxCBhnAX39wfJs5XL/D/TLxApl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5lHmRwwAAANwAAAAPAAAAAAAAAAAAAAAAAJcCAABkcnMvZG93&#10;bnJldi54bWxQSwUGAAAAAAQABAD1AAAAhwMAAAAA&#10;">
                <v:textbox>
                  <w:txbxContent>
                    <w:p w:rsidR="007F0024" w:rsidRPr="00A44DB5" w:rsidRDefault="007F0024" w:rsidP="00C85C47">
                      <w:pPr>
                        <w:spacing w:after="0" w:line="240" w:lineRule="auto"/>
                        <w:jc w:val="center"/>
                        <w:rPr>
                          <w:rFonts w:ascii="Times New Roman" w:hAnsi="Times New Roman"/>
                          <w:sz w:val="24"/>
                          <w:szCs w:val="24"/>
                          <w:lang w:val="en-CA"/>
                        </w:rPr>
                      </w:pPr>
                      <w:r w:rsidRPr="00A44DB5">
                        <w:rPr>
                          <w:rFonts w:ascii="Times New Roman" w:hAnsi="Times New Roman"/>
                          <w:sz w:val="24"/>
                          <w:szCs w:val="24"/>
                          <w:lang w:val="en-CA"/>
                        </w:rPr>
                        <w:t>E</w:t>
                      </w:r>
                    </w:p>
                  </w:txbxContent>
                </v:textbox>
              </v:rect>
              <v:shape id="AutoShape 328" o:spid="_x0000_s1041" type="#_x0000_t32" style="position:absolute;left:2196;top:6972;width:1;height:1549;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mqCVcEAAADcAAAADwAAAGRycy9kb3ducmV2LnhtbERPTYvCMBC9C/sfwix401ShItUoIrso&#10;iMrW7X1oxrbYTEoTtfrrzcKCt3m8z5kvO1OLG7WusqxgNIxAEOdWV1wo+D19D6YgnEfWWFsmBQ9y&#10;sFx89OaYaHvnH7qlvhAhhF2CCkrvm0RKl5dk0A1tQxy4s20N+gDbQuoW7yHc1HIcRRNpsOLQUGJD&#10;65LyS3o1Cp77DZ32eH4ev9LssIs3o/iQZUr1P7vVDISnzr/F/+6tDvOjGP6eCRfIxQ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oJVwQAAANwAAAAPAAAAAAAAAAAAAAAA&#10;AKECAABkcnMvZG93bnJldi54bWxQSwUGAAAAAAQABAD5AAAAjwMAAAAA&#10;">
                <v:stroke startarrow="block" endarrow="block"/>
              </v:shape>
              <v:shape id="AutoShape 329" o:spid="_x0000_s1042" type="#_x0000_t32" style="position:absolute;left:2520;top:6826;width:1789;height:18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xoTe8QAAADcAAAADwAAAGRycy9kb3ducmV2LnhtbERPTWvCQBC9F/oflin0Vjd6EE1dpRQq&#10;JcVDjYR6G7JjEpqdDburSfrru4LgbR7vc1abwbTiQs43lhVMJwkI4tLqhisFh/zjZQHCB2SNrWVS&#10;MJKHzfrxYYWptj1/02UfKhFD2KeooA6hS6X0ZU0G/cR2xJE7WWcwROgqqR32Mdy0cpYkc2mw4dhQ&#10;Y0fvNZW/+7NR8PO1PBdjsaOsmC6zIzrj//KtUs9Pw9sriEBDuItv7k8d5ydzuD4TL5Dr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XGhN7xAAAANwAAAAPAAAAAAAAAAAA&#10;AAAAAKECAABkcnMvZG93bnJldi54bWxQSwUGAAAAAAQABAD5AAAAkgMAAAAA&#10;">
                <v:stroke endarrow="block"/>
              </v:shape>
              <v:shape id="AutoShape 330" o:spid="_x0000_s1043" type="#_x0000_t32" style="position:absolute;left:4975;top:6826;width:1846;height:169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Fa24MQAAADcAAAADwAAAGRycy9kb3ducmV2LnhtbERPTWvCQBC9F/oflin0Vjfx0Gp0DaVg&#10;KZYeNBL0NmTHJJidDburxv76bkHwNo/3OfN8MJ04k/OtZQXpKAFBXFndcq1gWyxfJiB8QNbYWSYF&#10;V/KQLx4f5phpe+E1nTehFjGEfYYKmhD6TEpfNWTQj2xPHLmDdQZDhK6W2uElhptOjpPkVRpsOTY0&#10;2NNHQ9VxczIKdt/TU3ktf2hVptPVHp3xv8WnUs9Pw/sMRKAh3MU395eO85M3+H8mXi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4VrbgxAAAANwAAAAPAAAAAAAAAAAA&#10;AAAAAKECAABkcnMvZG93bnJldi54bWxQSwUGAAAAAAQABAD5AAAAkgMAAAAA&#10;">
                <v:stroke endarrow="block"/>
              </v:shape>
              <v:shape id="AutoShape 332" o:spid="_x0000_s1044" type="#_x0000_t32" style="position:absolute;left:4679;top:7534;width:0;height:40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Gsty8UAAADcAAAADwAAAGRycy9kb3ducmV2LnhtbESPQWvCQBCF7wX/wzKCt7pRsJTUVUpR&#10;FESL0dyH7JiEZmdDdtXor+8cCr3N8N6898182btG3agLtWcDk3ECirjwtubSwPm0fn0HFSKyxcYz&#10;GXhQgOVi8DLH1Po7H+mWxVJJCIcUDVQxtqnWoajIYRj7lli0i+8cRlm7UtsO7xLuGj1NkjftsGZp&#10;qLClr4qKn+zqDDz3Gzrt8fL8XmX5YTfbTGaHPDdmNOw/P0BF6uO/+e96awU/EVp5RibQi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Gsty8UAAADcAAAADwAAAAAAAAAA&#10;AAAAAAChAgAAZHJzL2Rvd25yZXYueG1sUEsFBgAAAAAEAAQA+QAAAJMDAAAAAA==&#10;">
                <v:stroke startarrow="block" endarrow="block"/>
              </v:shape>
              <v:shape id="AutoShape 333" o:spid="_x0000_s1045" type="#_x0000_t32" style="position:absolute;left:7125;top:7534;width:0;height:40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eIUMMAAADcAAAADwAAAGRycy9kb3ducmV2LnhtbERPTWvCQBC9F/wPyxS81Y0FpY2uUqSi&#10;UJLS2NyH7JgEs7Mhu5o0v94tFHqbx/uc9XYwjbhR52rLCuazCARxYXXNpYLv0/7pBYTzyBoby6Tg&#10;hxxsN5OHNcba9vxFt8yXIoSwi1FB5X0bS+mKigy6mW2JA3e2nUEfYFdK3WEfwk0jn6NoKQ3WHBoq&#10;bGlXUXHJrkbBmBzolOB5/HzP8vRjcZgv0jxXavo4vK1AeBr8v/jPfdRhfvQKv8+EC+Tm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8niFDDAAAA3AAAAA8AAAAAAAAAAAAA&#10;AAAAoQIAAGRycy9kb3ducmV2LnhtbFBLBQYAAAAABAAEAPkAAACRAwAAAAA=&#10;">
                <v:stroke startarrow="block" endarrow="block"/>
              </v:shape>
              <v:shape id="AutoShape 335" o:spid="_x0000_s1046" type="#_x0000_t32" style="position:absolute;left:4679;top:6972;width:0;height:157;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3fzCsMAAADcAAAADwAAAGRycy9kb3ducmV2LnhtbESPQWsCMRCF7wX/QxjBW80qWGQ1SisI&#10;0kupFupx2Ex3QzeTZZNu1n/fOQjeZnhv3vtmux99qwbqowtsYDEvQBFXwTquDXxdjs9rUDEhW2wD&#10;k4EbRdjvJk9bLG3I/EnDOdVKQjiWaKBJqSu1jlVDHuM8dMSi/YTeY5K1r7XtMUu4b/WyKF60R8fS&#10;0GBHh4aq3/OfN+Dyhxu60yG/vX9fo83kbqvgjJlNx9cNqERjepjv1ycr+AvBl2dkAr37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N38wrDAAAA3AAAAA8AAAAAAAAAAAAA&#10;AAAAoQIAAGRycy9kb3ducmV2LnhtbFBLBQYAAAAABAAEAPkAAACRAwAAAAA=&#10;">
                <v:stroke endarrow="block"/>
              </v:shape>
              <v:shape id="AutoShape 336" o:spid="_x0000_s1047" type="#_x0000_t32" style="position:absolute;left:7135;top:6971;width:0;height:157;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DtWkcEAAADcAAAADwAAAGRycy9kb3ducmV2LnhtbERP32vCMBB+H/g/hBN8m2kHjtEZyywI&#10;4ovMCfp4NLc2rLmUJmvqf2+Ewd7u4/t563KynRhp8MaxgnyZgSCunTbcKDh/7Z7fQPiArLFzTApu&#10;5KHczJ7WWGgX+ZPGU2hECmFfoII2hL6Q0tctWfRL1xMn7tsNFkOCQyP1gDGF206+ZNmrtGg4NbTY&#10;U9VS/XP6tQpMPJqx31dxe7hcvY5kbitnlFrMp493EIGm8C/+c+91mp/n8HgmXSA3d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MO1aRwQAAANwAAAAPAAAAAAAAAAAAAAAA&#10;AKECAABkcnMvZG93bnJldi54bWxQSwUGAAAAAAQABAD5AAAAjwMAAAAA&#10;">
                <v:stroke endarrow="block"/>
              </v:shape>
              <v:shape id="AutoShape 338" o:spid="_x0000_s1048" type="#_x0000_t32" style="position:absolute;left:4679;top:8336;width:0;height:18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fiDpcMAAADcAAAADwAAAGRycy9kb3ducmV2LnhtbERPTYvCMBC9L/gfwgje1rQeRKtRFkER&#10;xYO6FPc2NLNt2WZSkqjVX28WFvY2j/c582VnGnEj52vLCtJhAoK4sLrmUsHnef0+AeEDssbGMil4&#10;kIflovc2x0zbOx/pdgqliCHsM1RQhdBmUvqiIoN+aFviyH1bZzBE6EqpHd5juGnkKEnG0mDNsaHC&#10;llYVFT+nq1Fw2U+v+SM/0C5Pp7svdMY/zxulBv3uYwYiUBf+xX/urY7z0xH8PhMvkIs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34g6XDAAAA3AAAAA8AAAAAAAAAAAAA&#10;AAAAoQIAAGRycy9kb3ducmV2LnhtbFBLBQYAAAAABAAEAPkAAACRAwAAAAA=&#10;">
                <v:stroke endarrow="block"/>
              </v:shape>
              <v:shape id="AutoShape 339" o:spid="_x0000_s1049" type="#_x0000_t32" style="position:absolute;left:7125;top:8336;width:0;height:18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rQmPsQAAADcAAAADwAAAGRycy9kb3ducmV2LnhtbERPTWvCQBC9F/wPywje6iYVpKauQYSK&#10;KD1UJdjbkJ0modnZsLvG2F/fLRR6m8f7nGU+mFb05HxjWUE6TUAQl1Y3XCk4n14fn0H4gKyxtUwK&#10;7uQhX40elphpe+N36o+hEjGEfYYK6hC6TEpf1mTQT21HHLlP6wyGCF0ltcNbDDetfEqSuTTYcGyo&#10;saNNTeXX8WoUXA6La3Ev3mhfpIv9Bzrjv09bpSbjYf0CItAQ/sV/7p2O89MZ/D4TL5Cr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CtCY+xAAAANwAAAAPAAAAAAAAAAAA&#10;AAAAAKECAABkcnMvZG93bnJldi54bWxQSwUGAAAAAAQABAD5AAAAkgMAAAAA&#10;">
                <v:stroke endarrow="block"/>
              </v:shape>
              <v:shape id="AutoShape 341" o:spid="_x0000_s1050" type="#_x0000_t32" style="position:absolute;left:2520;top:6826;width:1794;height:1695;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Ez1CcEAAADcAAAADwAAAGRycy9kb3ducmV2LnhtbERP32vCMBB+F/Y/hBv4pmmHyuiMZRME&#10;8UXmBtvj0ZxtsLmUJmvqf2+EgW/38f28dTnaVgzUe+NYQT7PQBBXThuuFXx/7WavIHxA1tg6JgVX&#10;8lBuniZrLLSL/EnDKdQihbAvUEETQldI6auGLPq564gTd3a9xZBgX0vdY0zhtpUvWbaSFg2nhgY7&#10;2jZUXU5/VoGJRzN0+238OPz8eh3JXJfOKDV9Ht/fQAQaw0P8797rND9fwP2ZdIHc3A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cTPUJwQAAANwAAAAPAAAAAAAAAAAAAAAA&#10;AKECAABkcnMvZG93bnJldi54bWxQSwUGAAAAAAQABAD5AAAAjwMAAAAA&#10;">
                <v:stroke endarrow="block"/>
              </v:shape>
              <v:shape id="AutoShape 342" o:spid="_x0000_s1051" type="#_x0000_t32" style="position:absolute;left:4975;top:6826;width:1764;height:1672;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wBQksAAAADcAAAADwAAAGRycy9kb3ducmV2LnhtbERPS4vCMBC+C/sfwizsTVMXFKlGUWFB&#10;vCw+QI9DM7bBZlKa2NR/v1kQvM3H95zFqre16Kj1xrGC8SgDQVw4bbhUcD79DGcgfEDWWDsmBU/y&#10;sFp+DBaYaxf5QN0xlCKFsM9RQRVCk0vpi4os+pFriBN3c63FkGBbSt1iTOG2lt9ZNpUWDaeGChva&#10;VlTcjw+rwMRf0zW7bdzsL1evI5nnxBmlvj779RxEoD68xS/3Tqf54wn8P5MukMs/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HMAUJLAAAAA3AAAAA8AAAAAAAAAAAAAAAAA&#10;oQIAAGRycy9kb3ducmV2LnhtbFBLBQYAAAAABAAEAPkAAACOAwAAAAA=&#10;">
                <v:stroke endarrow="block"/>
              </v:shape>
            </v:group>
            <v:shapetype id="_x0000_t202" coordsize="21600,21600" o:spt="202" path="m,l,21600r21600,l21600,xe">
              <v:stroke joinstyle="miter"/>
              <v:path gradientshapeok="t" o:connecttype="rect"/>
            </v:shapetype>
            <v:shape id="Text Box 80" o:spid="_x0000_s1052" type="#_x0000_t202" style="position:absolute;left:1397000;top:1219200;width:255905;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Ex4vwAA&#10;ANsAAAAPAAAAZHJzL2Rvd25yZXYueG1sRE/LisIwFN0L/kO4wuw0cRhFq1HEQXDlYH2Au0tzbYvN&#10;TWmirX8/WQzM8nDey3VnK/GixpeONYxHCgRx5kzJuYbzaTecgfAB2WDlmDS8ycN61e8tMTGu5SO9&#10;0pCLGMI+QQ1FCHUipc8KsuhHriaO3N01FkOETS5Ng20Mt5X8VGoqLZYcGwqsaVtQ9kifVsPlcL9d&#10;v9RP/m0ndes6JdnOpdYfg26zABGoC//iP/feaJjF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r8THi/AAAA2wAAAA8AAAAAAAAAAAAAAAAAlwIAAGRycy9kb3ducmV2&#10;LnhtbFBLBQYAAAAABAAEAPUAAACDAwAAAAA=&#10;" filled="f" stroked="f">
              <v:textbox>
                <w:txbxContent>
                  <w:p w:rsidR="007F0024" w:rsidRPr="009D3D68" w:rsidRDefault="007F0024" w:rsidP="00C85C47">
                    <w:pPr>
                      <w:rPr>
                        <w:rFonts w:ascii="Times New Roman" w:hAnsi="Times New Roman"/>
                        <w:i/>
                        <w:sz w:val="24"/>
                        <w:szCs w:val="24"/>
                        <w:lang w:val="en-CA"/>
                      </w:rPr>
                    </w:pPr>
                    <w:r w:rsidRPr="009D3D68">
                      <w:rPr>
                        <w:rFonts w:ascii="Times New Roman" w:hAnsi="Times New Roman"/>
                        <w:i/>
                        <w:sz w:val="24"/>
                        <w:szCs w:val="24"/>
                        <w:lang w:val="en-CA"/>
                      </w:rPr>
                      <w:t>a</w:t>
                    </w:r>
                  </w:p>
                </w:txbxContent>
              </v:textbox>
            </v:shape>
            <v:shape id="Text Box 82" o:spid="_x0000_s1053" type="#_x0000_t202" style="position:absolute;left:1047750;top:1913890;width:349250;height:21971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2P2/wgAA&#10;ANsAAAAPAAAAZHJzL2Rvd25yZXYueG1sRI/BasMwEETvhf6D2EJvjZQcgnGihCbQkB7t9pDjYm0t&#10;E2tlrG3i5OurQqHHYWbeMOvtFHp1oTF1kS3MZwYUcRNdx62Fz4+3lwJUEmSHfWSycKME283jwxpL&#10;F69c0aWWVmUIpxIteJGh1Do1ngKmWRyIs/cVx4CS5dhqN+I1w0OvF8YsdcCO84LHgfaemnP9HSy0&#10;ZlHNK+Pv/emwq4r3WuR0dtY+P02vK1BCk/yH/9pHZ6FYwu+X/AP05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LY/b/CAAAA2wAAAA8AAAAAAAAAAAAAAAAAlwIAAGRycy9kb3du&#10;cmV2LnhtbFBLBQYAAAAABAAEAPUAAACGAwAAAAA=&#10;" filled="f" stroked="f">
              <v:textbox inset=".5mm,.3mm,.5mm,.3mm">
                <w:txbxContent>
                  <w:p w:rsidR="007F0024" w:rsidRPr="009D3D68" w:rsidRDefault="007F0024" w:rsidP="00C85C47">
                    <w:pPr>
                      <w:jc w:val="right"/>
                      <w:rPr>
                        <w:rFonts w:ascii="Times New Roman" w:hAnsi="Times New Roman"/>
                        <w:i/>
                        <w:sz w:val="24"/>
                        <w:szCs w:val="24"/>
                        <w:lang w:val="en-CA"/>
                      </w:rPr>
                    </w:pPr>
                    <w:r>
                      <w:rPr>
                        <w:rFonts w:ascii="Times New Roman" w:hAnsi="Times New Roman"/>
                        <w:i/>
                        <w:sz w:val="24"/>
                        <w:szCs w:val="24"/>
                        <w:lang w:val="en-CA"/>
                      </w:rPr>
                      <w:t>a1</w:t>
                    </w:r>
                  </w:p>
                </w:txbxContent>
              </v:textbox>
            </v:shape>
            <v:shape id="Text Box 85" o:spid="_x0000_s1054" type="#_x0000_t202" style="position:absolute;left:1187450;top:2590800;width:383540;height:20701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r14nwwAA&#10;ANsAAAAPAAAAZHJzL2Rvd25yZXYueG1sRI/BasMwEETvhfyD2EBujZQEinGjhKTQ0h7t5pDjYm0t&#10;E2tlrG3i9uurQqHHYWbeMNv9FHp1pTF1kS2slgYUcRNdx62F0/vzfQEqCbLDPjJZ+KIE+93sboul&#10;izeu6FpLqzKEU4kWvMhQap0aTwHTMg7E2fuIY0DJcmy1G/GW4aHXa2MedMCO84LHgZ48NZf6M1ho&#10;zbpaVcZ/9+eXY1W81SLni7N2MZ8Oj6CEJvkP/7VfnYViA79f8g/Qu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r14nwwAAANsAAAAPAAAAAAAAAAAAAAAAAJcCAABkcnMvZG93&#10;bnJldi54bWxQSwUGAAAAAAQABAD1AAAAhwMAAAAA&#10;" filled="f" stroked="f">
              <v:textbox inset=".5mm,.3mm,.5mm,.3mm">
                <w:txbxContent>
                  <w:p w:rsidR="007F0024" w:rsidRPr="009D3D68" w:rsidRDefault="007F0024" w:rsidP="00C85C47">
                    <w:pPr>
                      <w:rPr>
                        <w:rFonts w:ascii="Times New Roman" w:hAnsi="Times New Roman"/>
                        <w:i/>
                        <w:sz w:val="24"/>
                        <w:szCs w:val="24"/>
                        <w:lang w:val="en-CA"/>
                      </w:rPr>
                    </w:pPr>
                    <w:r>
                      <w:rPr>
                        <w:rFonts w:ascii="Times New Roman" w:hAnsi="Times New Roman"/>
                        <w:i/>
                        <w:sz w:val="24"/>
                        <w:szCs w:val="24"/>
                        <w:lang w:val="en-CA"/>
                      </w:rPr>
                      <w:t>a2</w:t>
                    </w:r>
                  </w:p>
                </w:txbxContent>
              </v:textbox>
            </v:shape>
            <v:shape id="Text Box 81" o:spid="_x0000_s1055" type="#_x0000_t202" style="position:absolute;left:3073400;top:2019300;width:279400;height:19177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lFgkwwAA&#10;ANsAAAAPAAAAZHJzL2Rvd25yZXYueG1sRI/BasMwEETvhfyD2EBujZQcUuNGCUmhpT3azSHHxdpa&#10;JtbKWNvE7ddXhUKPw8y8Ybb7KfTqSmPqIltYLQ0o4ia6jlsLp/fn+wJUEmSHfWSy8EUJ9rvZ3RZL&#10;F29c0bWWVmUIpxIteJGh1Do1ngKmZRyIs/cRx4CS5dhqN+Itw0Ov18ZsdMCO84LHgZ48NZf6M1ho&#10;zbpaVcZ/9+eXY1W81SLni7N2MZ8Oj6CEJvkP/7VfnYXiAX6/5B+gd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tlFgkwwAAANsAAAAPAAAAAAAAAAAAAAAAAJcCAABkcnMvZG93&#10;bnJldi54bWxQSwUGAAAAAAQABAD1AAAAhwMAAAAA&#10;" filled="f" stroked="f">
              <v:textbox inset=".5mm,.3mm,.5mm,.3mm">
                <w:txbxContent>
                  <w:p w:rsidR="007F0024" w:rsidRPr="009D3D68" w:rsidRDefault="007F0024" w:rsidP="00C85C47">
                    <w:pPr>
                      <w:jc w:val="right"/>
                      <w:rPr>
                        <w:rFonts w:ascii="Times New Roman" w:hAnsi="Times New Roman"/>
                        <w:i/>
                        <w:sz w:val="24"/>
                        <w:szCs w:val="24"/>
                        <w:lang w:val="en-CA"/>
                      </w:rPr>
                    </w:pPr>
                    <w:r>
                      <w:rPr>
                        <w:rFonts w:ascii="Times New Roman" w:hAnsi="Times New Roman"/>
                        <w:i/>
                        <w:sz w:val="24"/>
                        <w:szCs w:val="24"/>
                        <w:lang w:val="en-CA"/>
                      </w:rPr>
                      <w:t>b1</w:t>
                    </w:r>
                  </w:p>
                </w:txbxContent>
              </v:textbox>
            </v:shape>
            <v:shape id="Text Box 84" o:spid="_x0000_s1056" type="#_x0000_t202" style="position:absolute;left:3180080;top:2476500;width:382270;height:20002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RsZTwwAA&#10;ANsAAAAPAAAAZHJzL2Rvd25yZXYueG1sRI/BasMwEETvhfyD2EBujZQQinGjhKTQ0h7t5pDjYm0t&#10;E2tlrG3i9uurQqHHYWbeMNv9FHp1pTF1kS2slgYUcRNdx62F0/vzfQEqCbLDPjJZ+KIE+93sboul&#10;izeu6FpLqzKEU4kWvMhQap0aTwHTMg7E2fuIY0DJcmy1G/GW4aHXa2MedMCO84LHgZ48NZf6M1ho&#10;zbpaVcZ/9+eXY1W81SLni7N2MZ8Oj6CEJvkP/7VfnYViA79f8g/Qu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RsZTwwAAANsAAAAPAAAAAAAAAAAAAAAAAJcCAABkcnMvZG93&#10;bnJldi54bWxQSwUGAAAAAAQABAD1AAAAhwMAAAAA&#10;" filled="f" stroked="f">
              <v:textbox inset=".5mm,.3mm,.5mm,.3mm">
                <w:txbxContent>
                  <w:p w:rsidR="007F0024" w:rsidRPr="009D3D68" w:rsidRDefault="007F0024" w:rsidP="00C85C47">
                    <w:pPr>
                      <w:rPr>
                        <w:rFonts w:ascii="Times New Roman" w:hAnsi="Times New Roman"/>
                        <w:i/>
                        <w:sz w:val="24"/>
                        <w:szCs w:val="24"/>
                        <w:lang w:val="en-CA"/>
                      </w:rPr>
                    </w:pPr>
                    <w:r>
                      <w:rPr>
                        <w:rFonts w:ascii="Times New Roman" w:hAnsi="Times New Roman"/>
                        <w:i/>
                        <w:sz w:val="24"/>
                        <w:szCs w:val="24"/>
                        <w:lang w:val="en-CA"/>
                      </w:rPr>
                      <w:t>b2</w:t>
                    </w:r>
                  </w:p>
                </w:txbxContent>
              </v:textbox>
            </v:shape>
            <v:shape id="Text Box 87" o:spid="_x0000_s1057" type="#_x0000_t202" style="position:absolute;left:1466850;top:2933700;width:192405;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MWXLwgAA&#10;ANsAAAAPAAAAZHJzL2Rvd25yZXYueG1sRI/BasMwEETvhf6D2EJvjeQcinGihLbQkB7t9pDjYm0s&#10;E2tlrE3i9OurQqHHYWbeMOvtHAZ1oSn1kS0UCwOKuI2u587C1+f7UwkqCbLDITJZuFGC7eb+bo2V&#10;i1eu6dJIpzKEU4UWvMhYaZ1aTwHTIo7E2TvGKaBkOXXaTXjN8DDopTHPOmDPecHjSG+e2lNzDhY6&#10;s6yL2vjv4bB7rcuPRuRwctY+PswvK1BCs/yH/9p7Z6Es4PdL/gF68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0xZcvCAAAA2wAAAA8AAAAAAAAAAAAAAAAAlwIAAGRycy9kb3du&#10;cmV2LnhtbFBLBQYAAAAABAAEAPUAAACGAwAAAAA=&#10;" filled="f" stroked="f">
              <v:textbox inset=".5mm,.3mm,.5mm,.3mm">
                <w:txbxContent>
                  <w:p w:rsidR="007F0024" w:rsidRPr="009D3D68" w:rsidRDefault="007F0024" w:rsidP="00C85C47">
                    <w:pPr>
                      <w:rPr>
                        <w:rFonts w:ascii="Times New Roman" w:hAnsi="Times New Roman"/>
                        <w:i/>
                        <w:sz w:val="24"/>
                        <w:szCs w:val="24"/>
                        <w:lang w:val="en-CA"/>
                      </w:rPr>
                    </w:pPr>
                    <w:r w:rsidRPr="009D3D68">
                      <w:rPr>
                        <w:rFonts w:ascii="Times New Roman" w:hAnsi="Times New Roman"/>
                        <w:i/>
                        <w:sz w:val="24"/>
                        <w:szCs w:val="24"/>
                        <w:lang w:val="en-CA"/>
                      </w:rPr>
                      <w:t>c</w:t>
                    </w:r>
                  </w:p>
                </w:txbxContent>
              </v:textbox>
            </v:shape>
            <v:shape id="Text Box 86" o:spid="_x0000_s1058" type="#_x0000_t202" style="position:absolute;left:3282950;top:2958465;width:231140;height:20383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4/u8wgAA&#10;ANsAAAAPAAAAZHJzL2Rvd25yZXYueG1sRI/BasMwEETvhfyD2EJvjRQfinGjhKSQ0hzt9pDjYm0t&#10;E2tlrG3i5uurQqHHYWbeMOvtHAZ1oSn1kS2slgYUcRtdz52Fj/fDYwkqCbLDITJZ+KYE283ibo2V&#10;i1eu6dJIpzKEU4UWvMhYaZ1aTwHTMo7E2fuMU0DJcuq0m/Ca4WHQhTFPOmDPecHjSC+e2nPzFSx0&#10;pqhXtfG34fS6r8tjI3I6O2sf7ufdMyihWf7Df+03Z6Es4PdL/gF68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j+7zCAAAA2wAAAA8AAAAAAAAAAAAAAAAAlwIAAGRycy9kb3du&#10;cmV2LnhtbFBLBQYAAAAABAAEAPUAAACGAwAAAAA=&#10;" filled="f" stroked="f">
              <v:textbox inset=".5mm,.3mm,.5mm,.3mm">
                <w:txbxContent>
                  <w:p w:rsidR="007F0024" w:rsidRPr="009D3D68" w:rsidRDefault="007F0024" w:rsidP="00C85C47">
                    <w:pPr>
                      <w:rPr>
                        <w:rFonts w:ascii="Times New Roman" w:hAnsi="Times New Roman"/>
                        <w:i/>
                        <w:sz w:val="24"/>
                        <w:szCs w:val="24"/>
                        <w:lang w:val="en-CA"/>
                      </w:rPr>
                    </w:pPr>
                    <w:r>
                      <w:rPr>
                        <w:rFonts w:ascii="Times New Roman" w:hAnsi="Times New Roman"/>
                        <w:i/>
                        <w:sz w:val="24"/>
                        <w:szCs w:val="24"/>
                        <w:lang w:val="en-CA"/>
                      </w:rPr>
                      <w:t>d</w:t>
                    </w:r>
                  </w:p>
                </w:txbxContent>
              </v:textbox>
            </v:shape>
            <v:shape id="Text Box 79" o:spid="_x0000_s1059" type="#_x0000_t202" style="position:absolute;left:3282950;top:1219200;width:270510;height:228600;flip:y;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3EfUwwAA&#10;ANwAAAAPAAAAZHJzL2Rvd25yZXYueG1sRE9La8JAEL4X/A/LFLzVTYsv0qwiBcFDWjQV7HHITrLB&#10;7GzIrpr+e7cg9DYf33Oy9WBbcaXeN44VvE4SEMSl0w3XCo7f25clCB+QNbaOScEveVivRk8Zptrd&#10;+EDXItQihrBPUYEJoUul9KUhi37iOuLIVa63GCLsa6l7vMVw28q3JJlLiw3HBoMdfRgqz8XFKtD5&#10;6TRbnLv8YH6m1a790nmx/1Rq/Dxs3kEEGsK/+OHe6Th/voC/Z+IFcnU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3EfUwwAAANwAAAAPAAAAAAAAAAAAAAAAAJcCAABkcnMvZG93&#10;bnJldi54bWxQSwUGAAAAAAQABAD1AAAAhwMAAAAA&#10;" filled="f" stroked="f">
              <v:textbox>
                <w:txbxContent>
                  <w:p w:rsidR="007F0024" w:rsidRPr="009D3D68" w:rsidRDefault="007F0024" w:rsidP="00C85C47">
                    <w:pPr>
                      <w:rPr>
                        <w:rFonts w:ascii="Times New Roman" w:hAnsi="Times New Roman"/>
                        <w:i/>
                        <w:sz w:val="24"/>
                        <w:szCs w:val="24"/>
                        <w:lang w:val="en-CA"/>
                      </w:rPr>
                    </w:pPr>
                    <w:r w:rsidRPr="009D3D68">
                      <w:rPr>
                        <w:rFonts w:ascii="Times New Roman" w:hAnsi="Times New Roman"/>
                        <w:i/>
                        <w:sz w:val="24"/>
                        <w:szCs w:val="24"/>
                        <w:lang w:val="en-CA"/>
                      </w:rPr>
                      <w:t>b</w:t>
                    </w:r>
                  </w:p>
                </w:txbxContent>
              </v:textbox>
            </v:shape>
            <v:oval id="Oval 267" o:spid="_x0000_s1060" style="position:absolute;left:209550;top:28194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9NdnwgAA&#10;ANwAAAAPAAAAZHJzL2Rvd25yZXYueG1sRI/disIwFITvBd8hHMEb0WS7oFKNIgvr6qU/D3Bojm2x&#10;OSlNtj9vv1kQvBxm5htmu+9tJVpqfOlYw8dCgSDOnCk513C/fc/XIHxANlg5Jg0DedjvxqMtpsZ1&#10;fKH2GnIRIexT1FCEUKdS+qwgi37hauLoPVxjMUTZ5NI02EW4rWSi1FJaLDkuFFjTV0HZ8/prNbTH&#10;5ESzAYcuX9eDusx+zk/1qfV00h82IAL14R1+tU9GQ7Jcwf+ZeATk7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n012fCAAAA3AAAAA8AAAAAAAAAAAAAAAAAlwIAAGRycy9kb3du&#10;cmV2LnhtbFBLBQYAAAAABAAEAPUAAACGAwAAAAA=&#10;" filled="f" strokecolor="black [3213]" strokeweight="1pt"/>
            <v:oval id="Oval 266" o:spid="_x0000_s1061" style="position:absolute;left:2025650;top:28194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uHL8wgAA&#10;ANwAAAAPAAAAZHJzL2Rvd25yZXYueG1sRI/disIwFITvhX2HcBa8kTXZLhTpGkWEVffSnwc4NMe2&#10;2JyUJvbn7Y0geDnMzDfMcj3YWnTU+sqxhu+5AkGcO1NxoeFy/vtagPAB2WDtmDSM5GG9+pgsMTOu&#10;5yN1p1CICGGfoYYyhCaT0uclWfRz1xBH7+paiyHKtpCmxT7CbS0TpVJpseK4UGJD25Ly2+luNXS7&#10;5ECzEce+WDSjOs72/zf1o/X0c9j8ggg0hHf41T4YDUmawvNMPAJy9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a4cvzCAAAA3AAAAA8AAAAAAAAAAAAAAAAAlwIAAGRycy9kb3du&#10;cmV2LnhtbFBLBQYAAAAABAAEAPUAAACGAwAAAAA=&#10;" filled="f" strokecolor="black [3213]" strokeweight="1pt"/>
            <v:oval id="Oval 265" o:spid="_x0000_s1062" style="position:absolute;left:3841750;top:28194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auyLwwAA&#10;ANwAAAAPAAAAZHJzL2Rvd25yZXYueG1sRI9bi8IwFITfBf9DOIIvoslWFOkaZVnwso9efsChOdsW&#10;m5PSZHv590YQ9nGYmW+Y7b63lWip8aVjDR8LBYI4c6bkXMP9dphvQPiAbLByTBoG8rDfjUdbTI3r&#10;+ELtNeQiQtinqKEIoU6l9FlBFv3C1cTR+3WNxRBlk0vTYBfhtpKJUmtpseS4UGBN3wVlj+uf1dAe&#10;kzPNBhy6fFMP6jI7/TzUUuvppP/6BBGoD//hd/tsNCTrFbzOxCMgd0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auyLwwAAANwAAAAPAAAAAAAAAAAAAAAAAJcCAABkcnMvZG93&#10;bnJldi54bWxQSwUGAAAAAAQABAD1AAAAhwMAAAAA&#10;" filled="f" strokecolor="black [3213]" strokeweight="1pt"/>
            <v:oval id="Oval 263" o:spid="_x0000_s1063" style="position:absolute;left:139700;top:9906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z9FkwgAA&#10;ANwAAAAPAAAAZHJzL2Rvd25yZXYueG1sRI/disIwFITvBd8hHMEbWRMriHSNIoI/e6nuAxyas22x&#10;OSlN7M/bG2HBy2FmvmE2u95WoqXGl441LOYKBHHmTMm5ht/78WsNwgdkg5Vj0jCQh912PNpgalzH&#10;V2pvIRcRwj5FDUUIdSqlzwqy6OeuJo7en2sshiibXJoGuwi3lUyUWkmLJceFAms6FJQ9bk+roT0l&#10;F5oNOHT5uh7UdXb+eail1tNJv/8GEagPn/B/+2I0JKslvM/EIyC3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bP0WTCAAAA3AAAAA8AAAAAAAAAAAAAAAAAlwIAAGRycy9kb3du&#10;cmV2LnhtbFBLBQYAAAAABAAEAPUAAACGAwAAAAA=&#10;" filled="f" strokecolor="black [3213]" strokeweight="1pt"/>
            <v:rect id="_x0000_s1064" style="position:absolute;top:1104900;width:1276350;height:66421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sxnNxQAA&#10;ANwAAAAPAAAAZHJzL2Rvd25yZXYueG1sRI9Ba8JAFITvQv/D8gq9iG4qRSS6ShFKgxTEpPX8yD6T&#10;YPZtzG6T+O9dQfA4zMw3zGozmFp01LrKsoL3aQSCOLe64kLBb/Y1WYBwHlljbZkUXMnBZv0yWmGs&#10;bc8H6lJfiABhF6OC0vsmltLlJRl0U9sQB+9kW4M+yLaQusU+wE0tZ1E0lwYrDgslNrQtKT+n/0ZB&#10;n++7Y/bzLffjY2L5kly26d9OqbfX4XMJwtPgn+FHO9EKZvMPuJ8JR0C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ezGc3FAAAA3AAAAA8AAAAAAAAAAAAAAAAAlwIAAGRycy9k&#10;b3ducmV2LnhtbFBLBQYAAAAABAAEAPUAAACJAwAAAAA=&#10;" filled="f" stroked="f">
              <v:textbox>
                <w:txbxContent>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sz w:val="24"/>
                        <w:szCs w:val="24"/>
                        <w:lang w:val="en-CA"/>
                      </w:rPr>
                      <w:t>Achievement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1</w:t>
                    </w:r>
                  </w:p>
                </w:txbxContent>
              </v:textbox>
            </v:rect>
            <v:oval id="Oval 262" o:spid="_x0000_s1065" style="position:absolute;left:2025650;top:9906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g3T/wgAA&#10;ANwAAAAPAAAAZHJzL2Rvd25yZXYueG1sRI/disIwFITvBd8hHMEb0WQriFSjiLD+XOruAxyaY1ts&#10;TkoT+/P2ZmHBy2FmvmG2+95WoqXGl441fC0UCOLMmZJzDb8/3/M1CB+QDVaOScNAHva78WiLqXEd&#10;36i9h1xECPsUNRQh1KmUPivIol+4mjh6D9dYDFE2uTQNdhFuK5kotZIWS44LBdZ0LCh73l9WQ3tK&#10;LjQbcOjydT2o2+x8faql1tNJf9iACNSHT/i/fTEaklUCf2fiEZC7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mDdP/CAAAA3AAAAA8AAAAAAAAAAAAAAAAAlwIAAGRycy9kb3du&#10;cmV2LnhtbFBLBQYAAAAABAAEAPUAAACGAwAAAAA=&#10;" filled="f" strokecolor="black [3213]" strokeweight="1pt"/>
            <v:oval id="Oval 261" o:spid="_x0000_s1066" style="position:absolute;left:3771900;top:9906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UeqIwgAA&#10;ANwAAAAPAAAAZHJzL2Rvd25yZXYueG1sRI/disIwFITvF3yHcARvRBMriFSjiOCuXvrzAIfm2Bab&#10;k9LE/ry9WVjYy2FmvmG2+95WoqXGl441LOYKBHHmTMm5hsf9NFuD8AHZYOWYNAzkYb8bfW0xNa7j&#10;K7W3kIsIYZ+ihiKEOpXSZwVZ9HNXE0fv6RqLIcoml6bBLsJtJROlVtJiyXGhwJqOBWWv29tqaL+T&#10;M00HHLp8XQ/qOv25vNRS68m4P2xABOrDf/ivfTYaktUCfs/EIyB3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lR6ojCAAAA3AAAAA8AAAAAAAAAAAAAAAAAlwIAAGRycy9kb3du&#10;cmV2LnhtbFBLBQYAAAAABAAEAPUAAACGAwAAAAA=&#10;" filled="f" strokecolor="black [3213]" strokeweight="1pt"/>
            <v:shape id="Straight Arrow Connector 275" o:spid="_x0000_s1067" type="#_x0000_t32" style="position:absolute;left:279400;top:3733800;width:279400;height:4572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TWmbcUAAADcAAAADwAAAGRycy9kb3ducmV2LnhtbESPT4vCMBTE7wt+h/AEb2tqF/9QjSJC&#10;YRV2cdWDx0fzbIrNS2mi1m9vFhb2OMzMb5jFqrO1uFPrK8cKRsMEBHHhdMWlgtMxf5+B8AFZY+2Y&#10;FDzJw2rZe1tgpt2Df+h+CKWIEPYZKjAhNJmUvjBk0Q9dQxy9i2sthijbUuoWHxFua5kmyURarDgu&#10;GGxoY6i4Hm5WQfg25/25mFx2243O+etjn+bJWqlBv1vPQQTqwn/4r/2pFaTTMfyeiUdALl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TWmbcUAAADcAAAADwAAAAAAAAAA&#10;AAAAAAChAgAAZHJzL2Rvd25yZXYueG1sUEsFBgAAAAAEAAQA+QAAAJMDAAAAAA==&#10;" strokecolor="black [3213]" strokeweight="1pt">
              <v:stroke endarrow="block"/>
            </v:shape>
            <v:shape id="Straight Arrow Connector 276" o:spid="_x0000_s1068" type="#_x0000_t32" style="position:absolute;left:698500;top:3733800;width: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E3IpsUAAADcAAAADwAAAGRycy9kb3ducmV2LnhtbESPQWvCQBSE7wX/w/KE3urGVE1JXYO0&#10;BIV6iW3vj+wzCc2+DdmtSf31bkHwOMzMN8w6G00rztS7xrKC+SwCQVxa3XCl4Oszf3oB4TyyxtYy&#10;KfgjB9lm8rDGVNuBCzoffSUChF2KCmrvu1RKV9Zk0M1sRxy8k+0N+iD7SuoehwA3rYyjaCUNNhwW&#10;auzoraby5/hrFOw0Pn+fFktTFkVevScfh0VycUo9TsftKwhPo7+Hb+29VhAnK/g/E46A3F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E3IpsUAAADcAAAADwAAAAAAAAAA&#10;AAAAAAChAgAAZHJzL2Rvd25yZXYueG1sUEsFBgAAAAAEAAQA+QAAAJMDAAAAAA==&#10;" strokecolor="black [3213]" strokeweight="1pt">
              <v:stroke endarrow="block"/>
            </v:shape>
            <v:shape id="Straight Arrow Connector 270" o:spid="_x0000_s1069" type="#_x0000_t32" style="position:absolute;left:838200;top:3733800;width:27940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Oj1ScIAAADcAAAADwAAAGRycy9kb3ducmV2LnhtbERPTWvCQBC9F/oflil4q5umtpHoGkqL&#10;WLCXRL0P2TEJZmdDdptEf333IPT4eN/rbDKtGKh3jWUFL/MIBHFpdcOVguNh+7wE4TyyxtYyKbiS&#10;g2zz+LDGVNuRcxoKX4kQwi5FBbX3XSqlK2sy6Oa2Iw7c2fYGfYB9JXWPYwg3rYyj6F0abDg01NjR&#10;Z03lpfg1CnYaX0/nxZsp83xbfSX7n0Vyc0rNnqaPFQhPk/8X393fWkGchPnhTDgCcvM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Oj1ScIAAADcAAAADwAAAAAAAAAAAAAA&#10;AAChAgAAZHJzL2Rvd25yZXYueG1sUEsFBgAAAAAEAAQA+QAAAJADAAAAAA==&#10;" strokecolor="black [3213]" strokeweight="1pt">
              <v:stroke endarrow="block"/>
            </v:shape>
            <v:shape id="Straight Arrow Connector 274" o:spid="_x0000_s1070" type="#_x0000_t32" style="position:absolute;left:2514600;top:3733800;width: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9PzSsQAAADcAAAADwAAAGRycy9kb3ducmV2LnhtbESPQWvCQBSE7wX/w/IEb7qpRiPRVUpF&#10;FPQSbe+P7DMJzb4N2VVjf31XEHocZuYbZrnuTC1u1LrKsoL3UQSCOLe64kLB13k7nINwHlljbZkU&#10;PMjBetV7W2Kq7Z0zup18IQKEXYoKSu+bVEqXl2TQjWxDHLyLbQ36INtC6hbvAW5qOY6imTRYcVgo&#10;saHPkvKf09Uo2GmcfF/iqcmzbFtsksMxTn6dUoN+97EA4anz/+FXe68VjJMYnmfCEZCr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30/NKxAAAANwAAAAPAAAAAAAAAAAA&#10;AAAAAKECAABkcnMvZG93bnJldi54bWxQSwUGAAAAAAQABAD5AAAAkgMAAAAA&#10;" strokecolor="black [3213]" strokeweight="1pt">
              <v:stroke endarrow="block"/>
            </v:shape>
            <v:shape id="Straight Arrow Connector 269" o:spid="_x0000_s1071" type="#_x0000_t32" style="position:absolute;left:2654300;top:3733800;width:27940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AvKCcMAAADcAAAADwAAAGRycy9kb3ducmV2LnhtbESPT4vCMBTE78J+h/AWvGnq/7UaRRRR&#10;cC91d++P5tkWm5fSRK1+eiMIexxm5jfMfNmYUlypdoVlBb1uBII4tbrgTMHvz7bzBcJ5ZI2lZVJw&#10;JwfLxUdrjrG2N07oevSZCBB2MSrIva9iKV2ak0HXtRVx8E62NuiDrDOpa7wFuCllP4rG0mDBYSHH&#10;itY5pefjxSjYaRz8nYYjkybJNttMDt/DycMp1f5sVjMQnhr/H36391pBfzyF15lwBOTiC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wLygnDAAAA3AAAAA8AAAAAAAAAAAAA&#10;AAAAoQIAAGRycy9kb3ducmV2LnhtbFBLBQYAAAAABAAEAPkAAACRAwAAAAA=&#10;" strokecolor="black [3213]" strokeweight="1pt">
              <v:stroke endarrow="block"/>
            </v:shape>
            <v:shape id="Straight Arrow Connector 273" o:spid="_x0000_s1072" type="#_x0000_t32" style="position:absolute;left:2095500;top:3733800;width:279400;height:4572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ZCbgsQAAADcAAAADwAAAGRycy9kb3ducmV2LnhtbESPT4vCMBTE78J+h/CEvWlqBZWuUUQo&#10;rAuK/w4eH82zKdu8lCZq99tvBMHjMDO/YebLztbiTq2vHCsYDRMQxIXTFZcKzqd8MAPhA7LG2jEp&#10;+CMPy8VHb46Zdg8+0P0YShEh7DNUYEJoMil9YciiH7qGOHpX11oMUbal1C0+ItzWMk2SibRYcVww&#10;2NDaUPF7vFkFYWcu+0sxuf5s1jrn7Xif5slKqc9+t/oCEagL7/Cr/a0VpNMxPM/EIyA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kJuCxAAAANwAAAAPAAAAAAAAAAAA&#10;AAAAAKECAABkcnMvZG93bnJldi54bWxQSwUGAAAAAAQABAD5AAAAkgMAAAAA&#10;" strokecolor="black [3213]" strokeweight="1pt">
              <v:stroke endarrow="block"/>
            </v:shape>
            <v:shape id="Straight Arrow Connector 272" o:spid="_x0000_s1073" type="#_x0000_t32" style="position:absolute;left:4400550;top:3733800;width: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3bOpcUAAADcAAAADwAAAGRycy9kb3ducmV2LnhtbESPQWvCQBSE70L/w/IKvdWNqW0kZiNi&#10;kRbqJaneH9lnEsy+Ddmtpv56t1DwOMzMN0y2Gk0nzjS41rKC2TQCQVxZ3XKtYP+9fV6AcB5ZY2eZ&#10;FPySg1X+MMkw1fbCBZ1LX4sAYZeigsb7PpXSVQ0ZdFPbEwfvaAeDPsihlnrAS4CbTsZR9CYNthwW&#10;Guxp01B1Kn+Mgg+NL4fj/NVURbGt35Ov3Ty5OqWeHsf1EoSn0d/D/+1PrSBOYvg7E46AzG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3bOpcUAAADcAAAADwAAAAAAAAAA&#10;AAAAAAChAgAAZHJzL2Rvd25yZXYueG1sUEsFBgAAAAAEAAQA+QAAAJMDAAAAAA==&#10;" strokecolor="black [3213]" strokeweight="1pt">
              <v:stroke endarrow="block"/>
            </v:shape>
            <v:shape id="Straight Arrow Connector 268" o:spid="_x0000_s1074" type="#_x0000_t32" style="position:absolute;left:4540250;top:3733800;width:27940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0dvksIAAADcAAAADwAAAGRycy9kb3ducmV2LnhtbERPy2rCQBTdF/yH4QrdNZPaNErMRMQi&#10;Cu0mtt1fMjcPmrkTMlON/frOQnB5OO98M5lenGl0nWUFz1EMgriyuuNGwdfn/mkFwnlkjb1lUnAl&#10;B5ti9pBjpu2FSzqffCNCCLsMFbTeD5mUrmrJoIvsQBy42o4GfYBjI/WIlxBuermI41Qa7Dg0tDjQ&#10;rqXq5/RrFBw0vnzXyaupynLfvC3fP5Lln1PqcT5t1yA8Tf4uvrmPWsEiDWvDmXAEZPE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0dvksIAAADcAAAADwAAAAAAAAAAAAAA&#10;AAChAgAAZHJzL2Rvd25yZXYueG1sUEsFBgAAAAAEAAQA+QAAAJADAAAAAA==&#10;" strokecolor="black [3213]" strokeweight="1pt">
              <v:stroke endarrow="block"/>
            </v:shape>
            <v:shape id="Straight Arrow Connector 271" o:spid="_x0000_s1075" type="#_x0000_t32" style="position:absolute;left:3981450;top:3733800;width:279400;height:4572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g6gbsQAAADcAAAADwAAAGRycy9kb3ducmV2LnhtbESPQYvCMBSE74L/ITzBm6Z2QaUaRYTC&#10;rrCi7h48PppnU2xeSpPV+u/NguBxmJlvmOW6s7W4Uesrxwom4wQEceF0xaWC3598NAfhA7LG2jEp&#10;eJCH9arfW2Km3Z2PdDuFUkQI+wwVmBCaTEpfGLLox64hjt7FtRZDlG0pdYv3CLe1TJNkKi1WHBcM&#10;NrQ1VFxPf1ZB2Jvz4VxML7uvrc75++OQ5slGqeGg2yxABOrCO/xqf2oF6WwC/2fiEZCrJ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DqBuxAAAANwAAAAPAAAAAAAAAAAA&#10;AAAAAKECAABkcnMvZG93bnJldi54bWxQSwUGAAAAAAQABAD5AAAAkgMAAAAA&#10;" strokecolor="black [3213]" strokeweight="1pt">
              <v:stroke endarrow="block"/>
            </v:shape>
            <v:shape id="Text Box 285" o:spid="_x0000_s1076" type="#_x0000_t202" style="position:absolute;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Ia9bxwAA&#10;ANwAAAAPAAAAZHJzL2Rvd25yZXYueG1sRI/dasJAFITvC77DcgRvim60VTS6SlEKpYrgD4J3h+wx&#10;CWbPptmNSd++Wyj0cpiZb5jFqjWFeFDlcssKhoMIBHFidc6pgvPpvT8F4TyyxsIyKfgmB6tl52mB&#10;sbYNH+hx9KkIEHYxKsi8L2MpXZKRQTewJXHwbrYy6IOsUqkrbALcFHIURRNpMOewkGFJ64yS+7E2&#10;CmZF8+nl5bTf7F437qt+eb7W21qpXrd9m4Pw1Pr/8F/7QysYTcfweyYcAbn8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jCGvW8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sidRPr="002945AE">
                      <w:rPr>
                        <w:rFonts w:ascii="Times New Roman" w:hAnsi="Times New Roman"/>
                        <w:sz w:val="24"/>
                        <w:szCs w:val="24"/>
                      </w:rPr>
                      <w:t>Q1</w:t>
                    </w:r>
                  </w:p>
                </w:txbxContent>
              </v:textbox>
            </v:shape>
            <v:shape id="Text Box 284" o:spid="_x0000_s1077" type="#_x0000_t202" style="position:absolute;left:48895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bQrAxwAA&#10;ANwAAAAPAAAAZHJzL2Rvd25yZXYueG1sRI/dasJAFITvC77DcgRvim5qRTS6ilQEaUXwB8G7Q/aY&#10;BLNnY3Zj0rfvFgq9HGbmG2a+bE0hnlS53LKCt0EEgjixOudUwfm06U9AOI+ssbBMCr7JwXLReZlj&#10;rG3DB3oefSoChF2MCjLvy1hKl2Rk0A1sSRy8m60M+iCrVOoKmwA3hRxG0VgazDksZFjSR0bJ/Vgb&#10;BdOi+fTyctqvd6O1e9Tvr9f6q1aq121XMxCeWv8f/mtvtYLhZAS/Z8IRkIs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420KwM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2</w:t>
                    </w:r>
                  </w:p>
                </w:txbxContent>
              </v:textbox>
            </v:shape>
            <v:shape id="Text Box 283" o:spid="_x0000_s1078" type="#_x0000_t202" style="position:absolute;left:97790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hJK0xwAA&#10;ANwAAAAPAAAAZHJzL2Rvd25yZXYueG1sRI9ba8JAFITfC/6H5Qi+FN14oWjqKkURRKXghULfDtnT&#10;JDR7NmY3Jv57Vyj0cZiZb5j5sjWFuFHlcssKhoMIBHFidc6pgst505+CcB5ZY2GZFNzJwXLReZlj&#10;rG3DR7qdfCoChF2MCjLvy1hKl2Rk0A1sSRy8H1sZ9EFWqdQVNgFuCjmKojdpMOewkGFJq4yS31Nt&#10;FMyKZufl1/lzfZis3bUev37X+1qpXrf9eAfhqfX/4b/2VisYTcfwPBOOgFw8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bISStM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3</w:t>
                    </w:r>
                  </w:p>
                </w:txbxContent>
              </v:textbox>
            </v:shape>
            <v:shape id="Text Box 282" o:spid="_x0000_s1079" type="#_x0000_t202" style="position:absolute;left:181610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yDcvxwAA&#10;ANwAAAAPAAAAZHJzL2Rvd25yZXYueG1sRI/dasJAFITvC77DcgRvim6aFtHoKkURSiuCPwjeHbLH&#10;JJg9G7Mbk759t1Do5TAz3zDzZWdK8aDaFZYVvIwiEMSp1QVnCk7HzXACwnlkjaVlUvBNDpaL3tMc&#10;E21b3tPj4DMRIOwSVJB7XyVSujQng25kK+LgXW1t0AdZZ1LX2Aa4KWUcRWNpsOCwkGNFq5zS26Ex&#10;CqZl++nl+bhbb9/W7t68Pl+ar0apQb97n4Hw1Pn/8F/7QyuIJzH8nglHQC5+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A8g3L8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sidRPr="002945AE">
                      <w:rPr>
                        <w:rFonts w:ascii="Times New Roman" w:hAnsi="Times New Roman"/>
                        <w:sz w:val="24"/>
                        <w:szCs w:val="24"/>
                      </w:rPr>
                      <w:t>Q1</w:t>
                    </w:r>
                  </w:p>
                </w:txbxContent>
              </v:textbox>
            </v:shape>
            <v:shape id="Text Box 281" o:spid="_x0000_s1080" type="#_x0000_t202" style="position:absolute;left:230505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GqlYxwAA&#10;ANwAAAAPAAAAZHJzL2Rvd25yZXYueG1sRI/dasJAFITvC32H5RS8KbpRi2h0laIIUkXwB8G7Q/aY&#10;hGbPxuzGpG/vFgq9HGbmG2a2aE0hHlS53LKCfi8CQZxYnXOq4Hxad8cgnEfWWFgmBT/kYDF/fZlh&#10;rG3DB3ocfSoChF2MCjLvy1hKl2Rk0PVsSRy8m60M+iCrVOoKmwA3hRxE0UgazDksZFjSMqPk+1gb&#10;BZOi+fLyctqvdh8rd6+H79d6WyvVeWs/pyA8tf4//NfeaAWDcR9+z4QjIOdP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8xqpWM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2</w:t>
                    </w:r>
                  </w:p>
                </w:txbxContent>
              </v:textbox>
            </v:shape>
            <v:shape id="Text Box 280" o:spid="_x0000_s1081" type="#_x0000_t202" style="position:absolute;left:279400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VgzDwwAA&#10;ANwAAAAPAAAAZHJzL2Rvd25yZXYueG1sRE9Na8JAEL0L/odlBC9FN9oiNrqKKIXSiqAWwduQHZNg&#10;djZmNyb+e/dQ8Ph43/Nlawpxp8rllhWMhhEI4sTqnFMFf8evwRSE88gaC8uk4EEOlotuZ46xtg3v&#10;6X7wqQgh7GJUkHlfxlK6JCODbmhL4sBdbGXQB1ilUlfYhHBTyHEUTaTBnENDhiWtM0quh9oo+Cya&#10;Hy9Px91m+7Fxt/r97Vz/1kr1e+1qBsJT61/if/e3VjCehvnhTDgCcvEE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VgzDwwAAANwAAAAPAAAAAAAAAAAAAAAAAJcCAABkcnMvZG93&#10;bnJldi54bWxQSwUGAAAAAAQABAD1AAAAhwM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3</w:t>
                    </w:r>
                  </w:p>
                </w:txbxContent>
              </v:textbox>
            </v:shape>
            <v:shape id="Text Box 279" o:spid="_x0000_s1082" type="#_x0000_t202" style="position:absolute;left:370205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dV5xwAA&#10;ANwAAAAPAAAAZHJzL2Rvd25yZXYueG1sRI9ba8JAFITfC/6H5Qi+FN1oi5foKkUplCqCFwTfDtlj&#10;EsyeTbMbk/77bqHQx2FmvmEWq9YU4kGVyy0rGA4iEMSJ1TmnCs6n9/4UhPPIGgvLpOCbHKyWnacF&#10;xto2fKDH0aciQNjFqCDzvoyldElGBt3AlsTBu9nKoA+ySqWusAlwU8hRFI2lwZzDQoYlrTNK7sfa&#10;KJgVzaeXl9N+s3vduK/65flab2ulet32bQ7CU+v/w3/tD61gNJnB75lwBOTy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OLnVec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sidRPr="002945AE">
                      <w:rPr>
                        <w:rFonts w:ascii="Times New Roman" w:hAnsi="Times New Roman"/>
                        <w:sz w:val="24"/>
                        <w:szCs w:val="24"/>
                      </w:rPr>
                      <w:t>Q1</w:t>
                    </w:r>
                  </w:p>
                </w:txbxContent>
              </v:textbox>
            </v:shape>
            <v:shape id="Text Box 278" o:spid="_x0000_s1083" type="#_x0000_t202" style="position:absolute;left:419100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9XDixAAA&#10;ANwAAAAPAAAAZHJzL2Rvd25yZXYueG1sRE9Na8JAEL0L/odlCr2I2Wil1phVpFIoWgrVIngbstMk&#10;mJ1NsxuT/vvuQfD4eN/pujeVuFLjSssKJlEMgjizuuRcwffxbfwCwnlkjZVlUvBHDtar4SDFRNuO&#10;v+h68LkIIewSVFB4XydSuqwggy6yNXHgfmxj0AfY5FI32IVwU8lpHD9LgyWHhgJrei0ouxxao2BR&#10;dTsvT8fP7cds637bp9G53bdKPT70myUIT72/i2/ud61gOg9rw5lwBOTq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Vw4sQAAADcAAAADwAAAAAAAAAAAAAAAACXAgAAZHJzL2Rv&#10;d25yZXYueG1sUEsFBgAAAAAEAAQA9QAAAIg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2</w:t>
                    </w:r>
                  </w:p>
                </w:txbxContent>
              </v:textbox>
            </v:shape>
            <v:shape id="Text Box 277" o:spid="_x0000_s1084" type="#_x0000_t202" style="position:absolute;left:467995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auSQxwAA&#10;ANwAAAAPAAAAZHJzL2Rvd25yZXYueG1sRI9ba8JAFITfC/6H5Qi+FN1oi5foKkUplCqCFwTfDtlj&#10;EsyeTbMbk/77bqHQx2FmvmEWq9YU4kGVyy0rGA4iEMSJ1TmnCs6n9/4UhPPIGgvLpOCbHKyWnacF&#10;xto2fKDH0aciQNjFqCDzvoyldElGBt3AlsTBu9nKoA+ySqWusAlwU8hRFI2lwZzDQoYlrTNK7sfa&#10;KJgVzaeXl9N+s3vduK/65flab2ulet32bQ7CU+v/w3/tD61gNJnA75lwBOTy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JmrkkM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3</w:t>
                    </w:r>
                  </w:p>
                </w:txbxContent>
              </v:textbox>
            </v:shape>
            <v:shape id="Straight Arrow Connector 257" o:spid="_x0000_s1085" type="#_x0000_t32" style="position:absolute;left:698500;top:342900;width:349250;height:6477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R7B4cUAAADcAAAADwAAAGRycy9kb3ducmV2LnhtbESPT4vCMBTE7wt+h/AEb2tqF/9QjSJC&#10;YRV2cdWDx0fzbIrNS2mi1m9vFhb2OMzMb5jFqrO1uFPrK8cKRsMEBHHhdMWlgtMxf5+B8AFZY+2Y&#10;FDzJw2rZe1tgpt2Df+h+CKWIEPYZKjAhNJmUvjBk0Q9dQxy9i2sthijbUuoWHxFua5kmyURarDgu&#10;GGxoY6i4Hm5WQfg25/25mFx2243O+etjn+bJWqlBv1vPQQTqwn/4r/2pFaTjKfyeiUdALl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R7B4cUAAADcAAAADwAAAAAAAAAA&#10;AAAAAAChAgAAZHJzL2Rvd25yZXYueG1sUEsFBgAAAAAEAAQA+QAAAJMDAAAAAA==&#10;" strokecolor="black [3213]" strokeweight="1pt">
              <v:stroke endarrow="block"/>
            </v:shape>
            <v:shape id="Straight Arrow Connector 252" o:spid="_x0000_s1086" type="#_x0000_t32" style="position:absolute;left:628650;top:342900;width:0;height:6858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WliecMAAADcAAAADwAAAGRycy9kb3ducmV2LnhtbESPQYvCMBSE78L+h/AW9qapFWWpRhGh&#10;sC4o6nrw+GieTbF5KU1W6783guBxmJlvmNmis7W4UusrxwqGgwQEceF0xaWC41/e/wbhA7LG2jEp&#10;uJOHxfyjN8NMuxvv6XoIpYgQ9hkqMCE0mZS+MGTRD1xDHL2zay2GKNtS6hZvEW5rmSbJRFqsOC4Y&#10;bGhlqLgc/q2CsDWn3amYnH/XK53zZrRL82Sp1Ndnt5yCCNSFd/jV/tEK0nEKzzPxCM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1pYnnDAAAA3AAAAA8AAAAAAAAAAAAA&#10;AAAAoQIAAGRycy9kb3ducmV2LnhtbFBLBQYAAAAABAAEAPkAAACRAwAAAAA=&#10;" strokecolor="black [3213]" strokeweight="1pt">
              <v:stroke endarrow="block"/>
            </v:shape>
            <v:shape id="Straight Arrow Connector 258" o:spid="_x0000_s1087" type="#_x0000_t32" style="position:absolute;left:2095500;top:342900;width:279400;height:647700;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1QnzMIAAADcAAAADwAAAGRycy9kb3ducmV2LnhtbESPTWsCQQyG74X+hyEFbzVbxbKsjiKC&#10;VHqrFbyGnewHu5NZdqa6/ffmUOgxvHmf5NnsJt+bG4+xDWLhbZ6BYSmDa6W2cPk+vuZgYiJx1Adh&#10;C78cYbd9ftpQ4cJdvvh2TrVRiMSCLDQpDQViLBv2FOdhYNGsCqOnpONYoxvprnDf4yLL3tFTK3qh&#10;oYEPDZfd+ccr5dDuc/zoritMy2PeUfU5YGXt7GXar8EkntL/8l/75CwsVvqtyqgI4PY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1QnzMIAAADcAAAADwAAAAAAAAAAAAAA&#10;AAChAgAAZHJzL2Rvd25yZXYueG1sUEsFBgAAAAAEAAQA+QAAAJADAAAAAA==&#10;" strokecolor="black [3213]" strokeweight="1pt">
              <v:stroke endarrow="block"/>
            </v:shape>
            <v:shape id="Straight Arrow Connector 260" o:spid="_x0000_s1088" type="#_x0000_t32" style="position:absolute;left:2514600;top:342900;width:0;height:6477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JuTKMEAAADcAAAADwAAAGRycy9kb3ducmV2LnhtbERPTYvCMBC9L/gfwgje1nQrFKlGEaGw&#10;Ci5aPXgcmrEp20xKk9X67zcHwePjfS/Xg23FnXrfOFbwNU1AEFdON1wruJyLzzkIH5A1to5JwZM8&#10;rFejjyXm2j34RPcy1CKGsM9RgQmhy6X0lSGLfuo64sjdXG8xRNjXUvf4iOG2lWmSZNJiw7HBYEdb&#10;Q9Vv+WcVhB9zPV6r7LbfbXXBh9kxLZKNUpPxsFmACDSEt/jl/tYK0izOj2fiEZCrf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8m5MowQAAANwAAAAPAAAAAAAAAAAAAAAA&#10;AKECAABkcnMvZG93bnJldi54bWxQSwUGAAAAAAQABAD5AAAAjwMAAAAA&#10;" strokecolor="black [3213]" strokeweight="1pt">
              <v:stroke endarrow="block"/>
            </v:shape>
            <v:shape id="Straight Arrow Connector 259" o:spid="_x0000_s1089" type="#_x0000_t32" style="position:absolute;left:2654300;top:342900;width:279400;height:6858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83wCMQAAADcAAAADwAAAGRycy9kb3ducmV2LnhtbESPQWvCQBSE7wX/w/IEb3VjiqLRVUQI&#10;VKHFqgePj+wzG8y+DdlV4793C4Ueh5n5hlmsOluLO7W+cqxgNExAEBdOV1wqOB3z9ykIH5A11o5J&#10;wZM8rJa9twVm2j34h+6HUIoIYZ+hAhNCk0npC0MW/dA1xNG7uNZiiLItpW7xEeG2lmmSTKTFiuOC&#10;wYY2horr4WYVhG9z3p+LyWW33eicvz72aZ6slRr0u/UcRKAu/If/2p9aQTqewe+ZeATk8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zfAIxAAAANwAAAAPAAAAAAAAAAAA&#10;AAAAAKECAABkcnMvZG93bnJldi54bWxQSwUGAAAAAAQABAD5AAAAkgMAAAAA&#10;" strokecolor="black [3213]" strokeweight="1pt">
              <v:stroke endarrow="block"/>
            </v:shape>
            <v:shape id="Straight Arrow Connector 256" o:spid="_x0000_s1090" type="#_x0000_t32" style="position:absolute;left:3562350;top:342900;width:558800;height:647700;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YcWJcEAAADcAAAADwAAAGRycy9kb3ducmV2LnhtbESPzYrCQBCE7wu+w9AL3tbOKkqIjiKC&#10;KHvTFbw2mc4PyfSEzKjx7Z0FYY9FVX1FrTaDbdWde1870fA9SUCx5M7UUmq4/O6/UlA+kBhqnbCG&#10;J3vYrEcfK8qMe8iJ7+dQqggRn5GGKoQuQ/R5xZb8xHUs0StcbylE2ZdoenpEuG1xmiQLtFRLXKio&#10;413FeXO+2UjZ1dsUD811jmG2TxsqfjostB5/DtslqMBD+A+/20ejYTpfwN+ZeARw/Q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JhxYlwQAAANwAAAAPAAAAAAAAAAAAAAAA&#10;AKECAABkcnMvZG93bnJldi54bWxQSwUGAAAAAAQABAD5AAAAjwMAAAAA&#10;" strokecolor="black [3213]" strokeweight="1pt">
              <v:stroke endarrow="block"/>
            </v:shape>
            <v:shape id="Straight Arrow Connector 255" o:spid="_x0000_s1091" type="#_x0000_t32" style="position:absolute;left:4051300;top:342900;width:139700;height:647700;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WIUsIAAADcAAAADwAAAGRycy9kb3ducmV2LnhtbESPX2vCQBDE3wt+h2MF3+pGJSVETxFB&#10;FN9qC31dcps/JLcXcqfGb+8VCn0cZuY3zGY32k7defCNEw2LeQKKpXCmkUrD99fxPQPlA4mhzglr&#10;eLKH3XbytqHcuId88v0aKhUh4nPSUIfQ54i+qNmSn7ueJXqlGyyFKIcKzUCPCLcdLpPkAy01Ehdq&#10;6vlQc9FebzZSDs0+w1P7k2JYHbOWykuPpdaz6bhfgwo8hv/wX/tsNCzTFH7PxCOA2x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WIUsIAAADcAAAADwAAAAAAAAAAAAAA&#10;AAChAgAAZHJzL2Rvd25yZXYueG1sUEsFBgAAAAAEAAQA+QAAAJADAAAAAA==&#10;" strokecolor="black [3213]" strokeweight="1pt">
              <v:stroke endarrow="block"/>
            </v:shape>
            <v:shape id="Straight Arrow Connector 254" o:spid="_x0000_s1092" type="#_x0000_t32" style="position:absolute;left:4330700;top:342900;width:69850;height:6477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xflsUAAADcAAAADwAAAGRycy9kb3ducmV2LnhtbESPQWvCQBSE7wX/w/IEb3XT2IqkWUWE&#10;gBYsVnvI8ZF9ZkOzb0N21fjv3UKhx2FmvmHy1WBbcaXeN44VvEwTEMSV0w3XCr5PxfMChA/IGlvH&#10;pOBOHlbL0VOOmXY3/qLrMdQiQthnqMCE0GVS+sqQRT91HXH0zq63GKLsa6l7vEW4bWWaJHNpseG4&#10;YLCjjaHq53ixCsKnKQ9lNT9/7Da64P3skBbJWqnJeFi/gwg0hP/wX3urFaRvr/B7Jh4BuX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cxflsUAAADcAAAADwAAAAAAAAAA&#10;AAAAAAChAgAAZHJzL2Rvd25yZXYueG1sUEsFBgAAAAAEAAQA+QAAAJMDAAAAAA==&#10;" strokecolor="black [3213]" strokeweight="1pt">
              <v:stroke endarrow="block"/>
            </v:shape>
            <v:shape id="Straight Arrow Connector 253" o:spid="_x0000_s1093" type="#_x0000_t32" style="position:absolute;left:4400550;top:342900;width:488950;height:6477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iXH4sQAAADcAAAADwAAAGRycy9kb3ducmV2LnhtbESPT4vCMBTE78J+h/CEvWlqRZGuUUQo&#10;rAuK/w4eH82zKdu8lCZq99tvBMHjMDO/YebLztbiTq2vHCsYDRMQxIXTFZcKzqd8MAPhA7LG2jEp&#10;+CMPy8VHb46Zdg8+0P0YShEh7DNUYEJoMil9YciiH7qGOHpX11oMUbal1C0+ItzWMk2SqbRYcVww&#10;2NDaUPF7vFkFYWcu+0sxvf5s1jrn7Xif5slKqc9+t/oCEagL7/Cr/a0VpJMxPM/EIyA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CJcfixAAAANwAAAAPAAAAAAAAAAAA&#10;AAAAAKECAABkcnMvZG93bnJldi54bWxQSwUGAAAAAAQABAD5AAAAkgMAAAAA&#10;" strokecolor="black [3213]" strokeweight="1pt">
              <v:stroke endarrow="block"/>
            </v:shape>
            <v:shape id="Text Box 243" o:spid="_x0000_s1094" type="#_x0000_t202" style="position:absolute;left:9080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L2</w:t>
                    </w:r>
                  </w:p>
                </w:txbxContent>
              </v:textbox>
            </v:shape>
            <v:shape id="Text Box 244" o:spid="_x0000_s1095" type="#_x0000_t202" style="position:absolute;left:18161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1LBaxwAA&#10;ANwAAAAPAAAAZHJzL2Rvd25yZXYueG1sRI/dasJAFITvC77DcgRvim5qg2h0FakI0paCPwjeHbLH&#10;JJg9G7Mbk759t1Do5TAz3zCLVWdK8aDaFZYVvIwiEMSp1QVnCk7H7XAKwnlkjaVlUvBNDlbL3tMC&#10;E21b3tPj4DMRIOwSVJB7XyVSujQng25kK+LgXW1t0AdZZ1LX2Aa4KeU4iibSYMFhIceK3nJKb4fG&#10;KJiV7buX5+PX5jPeuHvz+nxpPhqlBv1uPQfhqfP/4b/2TisYxzH8nglHQC5/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GNSwWscAAADcAAAADwAAAAAAAAAAAAAAAACXAgAAZHJz&#10;L2Rvd25yZXYueG1sUEsFBgAAAAAEAAQA9QAAAIsDAAAAAA==&#10;" filled="f" strokecolor="black [3213]" strokeweight="1pt">
              <v:textbox>
                <w:txbxContent>
                  <w:p w:rsidR="007F0024" w:rsidRPr="002814D7" w:rsidRDefault="007F0024" w:rsidP="00C85C47">
                    <w:pPr>
                      <w:jc w:val="center"/>
                      <w:rPr>
                        <w:rFonts w:ascii="Times New Roman" w:hAnsi="Times New Roman"/>
                        <w:sz w:val="32"/>
                        <w:szCs w:val="32"/>
                      </w:rPr>
                    </w:pPr>
                    <w:r w:rsidRPr="002814D7">
                      <w:rPr>
                        <w:rFonts w:ascii="Times New Roman" w:hAnsi="Times New Roman"/>
                        <w:sz w:val="32"/>
                        <w:szCs w:val="32"/>
                      </w:rPr>
                      <w:t>+</w:t>
                    </w:r>
                  </w:p>
                </w:txbxContent>
              </v:textbox>
            </v:shape>
            <v:shape id="Text Box 251" o:spid="_x0000_s1096" type="#_x0000_t202" style="position:absolute;left:23050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eoUfxwAA&#10;ANwAAAAPAAAAZHJzL2Rvd25yZXYueG1sRI9Ba8JAFITvQv/D8gq9FN1orWjqKlIpiJZCowi9PbKv&#10;SWj2bcxuTPz3rlDwOMzMN8x82ZlSnKl2hWUFw0EEgji1uuBMwWH/0Z+CcB5ZY2mZFFzIwXLx0Jtj&#10;rG3L33ROfCYChF2MCnLvq1hKl+Zk0A1sRRy8X1sb9EHWmdQ1tgFuSjmKook0WHBYyLGi95zSv6Qx&#10;CmZlu/XyuP9af47X7tS8PP80u0app8du9QbCU+fv4f/2RisYvQ7hdiYcAbm4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jXqFH8cAAADcAAAADwAAAAAAAAAAAAAAAACXAgAAZHJz&#10;L2Rvd25yZXYueG1sUEsFBgAAAAAEAAQA9QAAAIsDAAAAAA==&#10;" filled="f" strokecolor="black [3213]" strokeweight="1pt">
              <v:textbox>
                <w:txbxContent>
                  <w:p w:rsidR="007F0024" w:rsidRPr="002814D7" w:rsidRDefault="007F0024" w:rsidP="00C85C47">
                    <w:pPr>
                      <w:jc w:val="center"/>
                      <w:rPr>
                        <w:rFonts w:ascii="Times New Roman" w:hAnsi="Times New Roman"/>
                        <w:sz w:val="32"/>
                        <w:szCs w:val="32"/>
                      </w:rPr>
                    </w:pPr>
                    <w:r>
                      <w:rPr>
                        <w:rFonts w:ascii="Times New Roman" w:hAnsi="Times New Roman"/>
                        <w:sz w:val="32"/>
                        <w:szCs w:val="32"/>
                      </w:rPr>
                      <w:t>−</w:t>
                    </w:r>
                  </w:p>
                </w:txbxContent>
              </v:textbox>
            </v:shape>
            <v:shape id="Text Box 250" o:spid="_x0000_s1097" type="#_x0000_t202" style="position:absolute;left:2794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NiCExAAA&#10;ANwAAAAPAAAAZHJzL2Rvd25yZXYueG1sRE9Na8JAEL0L/odlCr2I2Wit1JhVpFIoWgrVIngbstMk&#10;mJ1NsxuT/vvuQfD4eN/pujeVuFLjSssKJlEMgjizuuRcwffxbfwCwnlkjZVlUvBHDtar4SDFRNuO&#10;v+h68LkIIewSVFB4XydSuqwggy6yNXHgfmxj0AfY5FI32IVwU8lpHM+lwZJDQ4E1vRaUXQ6tUbCo&#10;up2Xp+Pn9mO2db/t0+jc7lulHh/6zRKEp97fxTf3u1YwfQ7zw5lwBOTqH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jYghMQAAADcAAAADwAAAAAAAAAAAAAAAACXAgAAZHJzL2Rv&#10;d25yZXYueG1sUEsFBgAAAAAEAAQA9QAAAIgDAAAAAA==&#10;" filled="f" strokecolor="black [3213]" strokeweight="1pt">
              <v:textbox>
                <w:txbxContent>
                  <w:p w:rsidR="007F0024" w:rsidRPr="00160B27" w:rsidRDefault="007F0024" w:rsidP="00C85C47">
                    <w:pPr>
                      <w:jc w:val="center"/>
                      <w:rPr>
                        <w:rFonts w:ascii="Times New Roman" w:hAnsi="Times New Roman"/>
                        <w:sz w:val="32"/>
                        <w:szCs w:val="32"/>
                      </w:rPr>
                    </w:pPr>
                    <w:r w:rsidRPr="00160B27">
                      <w:rPr>
                        <w:rFonts w:ascii="Times New Roman" w:hAnsi="Times New Roman"/>
                        <w:sz w:val="32"/>
                        <w:szCs w:val="32"/>
                      </w:rPr>
                      <w:t>×</w:t>
                    </w:r>
                  </w:p>
                </w:txbxContent>
              </v:textbox>
            </v:shape>
            <v:shape id="Text Box 245" o:spid="_x0000_s1098" type="#_x0000_t202" style="position:absolute;left:4191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mBXBxwAA&#10;ANwAAAAPAAAAZHJzL2Rvd25yZXYueG1sRI/dasJAFITvBd9hOQVvim5qrWh0lVIRihbBHwTvDtnT&#10;JJg9m2Y3Jn37rlDwcpiZb5j5sjWFuFHlcssKXgYRCOLE6pxTBafjuj8B4TyyxsIyKfglB8tFtzPH&#10;WNuG93Q7+FQECLsYFWTel7GULsnIoBvYkjh437Yy6IOsUqkrbALcFHIYRWNpMOewkGFJHxkl10Nt&#10;FEyLZuPl+bhbfY1W7qd+fb7U21qp3lP7PgPhqfWP8H/7UysYjt7gfiYcAbn4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d5gVwc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L</w:t>
                    </w:r>
                    <w:r w:rsidRPr="002945AE">
                      <w:rPr>
                        <w:rFonts w:ascii="Times New Roman" w:hAnsi="Times New Roman"/>
                        <w:sz w:val="24"/>
                        <w:szCs w:val="24"/>
                      </w:rPr>
                      <w:t>1</w:t>
                    </w:r>
                  </w:p>
                </w:txbxContent>
              </v:textbox>
            </v:shape>
            <v:shape id="Text Box 246" o:spid="_x0000_s1099" type="#_x0000_t202" style="position:absolute;left:32829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" filled="f" strokecolor="black [3213]" strokeweight="1pt">
              <v:textbox>
                <w:txbxContent>
                  <w:p w:rsidR="007F0024" w:rsidRPr="002814D7" w:rsidRDefault="007F0024" w:rsidP="00C85C47">
                    <w:pPr>
                      <w:jc w:val="center"/>
                      <w:rPr>
                        <w:rFonts w:ascii="Times New Roman" w:hAnsi="Times New Roman"/>
                        <w:sz w:val="32"/>
                        <w:szCs w:val="32"/>
                      </w:rPr>
                    </w:pPr>
                    <w:r w:rsidRPr="002814D7">
                      <w:rPr>
                        <w:rFonts w:ascii="Times New Roman" w:hAnsi="Times New Roman"/>
                        <w:sz w:val="32"/>
                        <w:szCs w:val="32"/>
                      </w:rPr>
                      <w:t>+</w:t>
                    </w:r>
                  </w:p>
                  <w:p w:rsidR="007F0024" w:rsidRPr="002945AE" w:rsidRDefault="007F0024" w:rsidP="00C85C47">
                    <w:pPr>
                      <w:rPr>
                        <w:rFonts w:ascii="Times New Roman" w:hAnsi="Times New Roman"/>
                        <w:sz w:val="24"/>
                        <w:szCs w:val="24"/>
                      </w:rPr>
                    </w:pPr>
                  </w:p>
                </w:txbxContent>
              </v:textbox>
            </v:shape>
            <v:shape id="Text Box 247" o:spid="_x0000_s1100" type="#_x0000_t202" style="position:absolute;left:37719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32"/>
                        <w:szCs w:val="32"/>
                      </w:rPr>
                      <w:t>−</w:t>
                    </w:r>
                  </w:p>
                </w:txbxContent>
              </v:textbox>
            </v:shape>
            <v:shape id="Text Box 248" o:spid="_x0000_s1101" type="#_x0000_t202" style="position:absolute;left:42608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bpfxAAA&#10;ANwAAAAPAAAAZHJzL2Rvd25yZXYueG1sRE9Na8JAEL0L/odlhF6KbmpFNLpKUQqlFcEogrchOybB&#10;7GzMbkz677uHgsfH+16uO1OKB9WusKzgbRSBIE6tLjhTcDp+DmcgnEfWWFomBb/kYL3q95YYa9vy&#10;gR6Jz0QIYRejgtz7KpbSpTkZdCNbEQfuamuDPsA6k7rGNoSbUo6jaCoNFhwacqxok1N6SxqjYF62&#10;316ej/vtbrJ19+b99dL8NEq9DLqPBQhPnX+K/91fWsF4EtaGM+EIyNU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Zm6X8QAAADcAAAADwAAAAAAAAAAAAAAAACXAgAAZHJzL2Rv&#10;d25yZXYueG1sUEsFBgAAAAAEAAQA9QAAAIgDAAAAAA==&#10;" filled="f" strokecolor="black [3213]" strokeweight="1pt">
              <v:textbox>
                <w:txbxContent>
                  <w:p w:rsidR="007F0024" w:rsidRPr="00160B27" w:rsidRDefault="007F0024" w:rsidP="00C85C47">
                    <w:pPr>
                      <w:jc w:val="center"/>
                      <w:rPr>
                        <w:rFonts w:ascii="Times New Roman" w:hAnsi="Times New Roman"/>
                        <w:sz w:val="32"/>
                        <w:szCs w:val="32"/>
                      </w:rPr>
                    </w:pPr>
                    <w:r w:rsidRPr="00160B27">
                      <w:rPr>
                        <w:rFonts w:ascii="Times New Roman" w:hAnsi="Times New Roman"/>
                        <w:sz w:val="32"/>
                        <w:szCs w:val="32"/>
                      </w:rPr>
                      <w:t>×</w:t>
                    </w:r>
                  </w:p>
                  <w:p w:rsidR="007F0024" w:rsidRPr="002945AE" w:rsidRDefault="007F0024" w:rsidP="00C85C47">
                    <w:pPr>
                      <w:rPr>
                        <w:rFonts w:ascii="Times New Roman" w:hAnsi="Times New Roman"/>
                        <w:sz w:val="24"/>
                        <w:szCs w:val="24"/>
                      </w:rPr>
                    </w:pPr>
                  </w:p>
                </w:txbxContent>
              </v:textbox>
            </v:shape>
            <v:shape id="Text Box 249" o:spid="_x0000_s1102" type="#_x0000_t202" style="position:absolute;left:47498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1R/ExwAA&#10;ANwAAAAPAAAAZHJzL2Rvd25yZXYueG1sRI/dasJAFITvhb7Dcgq9Ed1oRTS6iiiF0orgD4XeHbLH&#10;JJg9m2Y3Jr69WxC8HGbmG2a+bE0hrlS53LKCQT8CQZxYnXOq4HT86E1AOI+ssbBMCm7kYLl46cwx&#10;1rbhPV0PPhUBwi5GBZn3ZSylSzIy6Pq2JA7e2VYGfZBVKnWFTYCbQg6jaCwN5hwWMixpnVFyOdRG&#10;wbRovrz8Oe4229HG/dXv3d/6u1bq7bVdzUB4av0z/Gh/agXD0RT+z4QjIBd3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9tUfxMcAAADcAAAADwAAAAAAAAAAAAAAAACXAgAAZHJz&#10;L2Rvd25yZXYueG1sUEsFBgAAAAAEAAQA9QAAAIsDAAAAAA==&#10;" filled="f" strokecolor="black [3213]" strokeweight="1pt">
              <v:textbox>
                <w:txbxContent>
                  <w:p w:rsidR="007F0024" w:rsidRPr="00160B27" w:rsidRDefault="007F0024" w:rsidP="00C85C47">
                    <w:pPr>
                      <w:jc w:val="center"/>
                      <w:rPr>
                        <w:rFonts w:ascii="Times New Roman" w:hAnsi="Times New Roman"/>
                        <w:sz w:val="32"/>
                        <w:szCs w:val="32"/>
                      </w:rPr>
                    </w:pPr>
                    <w:r w:rsidRPr="00160B27">
                      <w:rPr>
                        <w:rFonts w:ascii="Times New Roman" w:hAnsi="Times New Roman"/>
                        <w:sz w:val="32"/>
                        <w:szCs w:val="32"/>
                      </w:rPr>
                      <w:t>÷</w:t>
                    </w:r>
                  </w:p>
                </w:txbxContent>
              </v:textbox>
            </v:shape>
            <w10:wrap type="through"/>
          </v:group>
        </w:pict>
      </w: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73252C" w:rsidRPr="006A45F3" w:rsidRDefault="0073252C" w:rsidP="008D00EC">
      <w:pPr>
        <w:spacing w:after="0" w:line="480" w:lineRule="auto"/>
        <w:rPr>
          <w:rFonts w:ascii="Times New Roman" w:hAnsi="Times New Roman"/>
          <w:b/>
          <w:sz w:val="24"/>
          <w:szCs w:val="24"/>
          <w:lang w:val="en-CA"/>
        </w:rPr>
      </w:pPr>
    </w:p>
    <w:p w:rsidR="008D00EC" w:rsidRPr="006A45F3" w:rsidRDefault="008D00EC" w:rsidP="008D00EC">
      <w:pPr>
        <w:spacing w:after="0" w:line="480" w:lineRule="auto"/>
        <w:rPr>
          <w:rFonts w:ascii="Times New Roman" w:hAnsi="Times New Roman"/>
          <w:sz w:val="24"/>
          <w:szCs w:val="24"/>
          <w:lang w:val="en-CA"/>
        </w:rPr>
      </w:pPr>
      <w:r w:rsidRPr="006A45F3">
        <w:rPr>
          <w:rFonts w:ascii="Times New Roman" w:hAnsi="Times New Roman"/>
          <w:b/>
          <w:sz w:val="24"/>
          <w:szCs w:val="24"/>
          <w:lang w:val="en-CA"/>
        </w:rPr>
        <w:t xml:space="preserve">Figure </w:t>
      </w:r>
      <w:r w:rsidR="006E7962" w:rsidRPr="006A45F3">
        <w:rPr>
          <w:rFonts w:ascii="Times New Roman" w:hAnsi="Times New Roman"/>
          <w:b/>
          <w:sz w:val="24"/>
          <w:szCs w:val="24"/>
          <w:lang w:val="en-CA"/>
        </w:rPr>
        <w:t>1</w:t>
      </w:r>
      <w:r w:rsidRPr="006A45F3">
        <w:rPr>
          <w:rFonts w:ascii="Times New Roman" w:hAnsi="Times New Roman"/>
          <w:b/>
          <w:sz w:val="24"/>
          <w:szCs w:val="24"/>
          <w:lang w:val="en-CA"/>
        </w:rPr>
        <w:t>.</w:t>
      </w:r>
      <w:r w:rsidRPr="006A45F3">
        <w:rPr>
          <w:rFonts w:ascii="Times New Roman" w:hAnsi="Times New Roman"/>
          <w:sz w:val="24"/>
          <w:szCs w:val="24"/>
          <w:lang w:val="en-CA"/>
        </w:rPr>
        <w:t xml:space="preserve">Cross-lagged model of </w:t>
      </w:r>
      <w:r w:rsidR="00627460" w:rsidRPr="006A45F3">
        <w:rPr>
          <w:rFonts w:ascii="Times New Roman" w:hAnsi="Times New Roman"/>
          <w:sz w:val="24"/>
          <w:szCs w:val="24"/>
          <w:lang w:val="en-CA"/>
        </w:rPr>
        <w:t xml:space="preserve">achievement </w:t>
      </w:r>
      <w:r w:rsidRPr="006A45F3">
        <w:rPr>
          <w:rFonts w:ascii="Times New Roman" w:hAnsi="Times New Roman"/>
          <w:sz w:val="24"/>
          <w:szCs w:val="24"/>
          <w:lang w:val="en-CA"/>
        </w:rPr>
        <w:t>and intrinsic motivation in mathematics.</w:t>
      </w:r>
      <w:r w:rsidR="00177C41" w:rsidRPr="00177C41">
        <w:rPr>
          <w:rFonts w:ascii="Times New Roman" w:hAnsi="Times New Roman"/>
          <w:noProof/>
          <w:sz w:val="24"/>
          <w:szCs w:val="24"/>
          <w:lang w:val="en-US" w:eastAsia="en-US"/>
        </w:rPr>
        <w:pict>
          <v:shape id="AutoShape 14" o:spid="_x0000_s1202" type="#_x0000_t32" style="position:absolute;margin-left:-138.2pt;margin-top:7.2pt;width:45.25pt;height:0;z-index:251659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">
            <v:stroke endarrow="block"/>
          </v:shape>
        </w:pict>
      </w:r>
      <w:r w:rsidR="00627460" w:rsidRPr="006A45F3">
        <w:rPr>
          <w:rFonts w:ascii="Times New Roman" w:hAnsi="Times New Roman"/>
          <w:noProof/>
          <w:sz w:val="24"/>
          <w:szCs w:val="24"/>
          <w:lang w:val="en-US" w:eastAsia="en-US"/>
        </w:rPr>
        <w:t>Achievement</w:t>
      </w:r>
      <w:r w:rsidRPr="006A45F3">
        <w:rPr>
          <w:rFonts w:ascii="Times New Roman" w:hAnsi="Times New Roman"/>
          <w:sz w:val="24"/>
          <w:szCs w:val="24"/>
          <w:lang w:val="en-CA"/>
        </w:rPr>
        <w:t xml:space="preserve"> in mathematics was measured by Number Knowledge Test</w:t>
      </w:r>
      <w:r w:rsidR="00627460" w:rsidRPr="006A45F3">
        <w:rPr>
          <w:rFonts w:ascii="Times New Roman" w:hAnsi="Times New Roman"/>
          <w:sz w:val="24"/>
          <w:szCs w:val="24"/>
          <w:lang w:val="en-CA"/>
        </w:rPr>
        <w:t>in grade 1</w:t>
      </w:r>
      <w:r w:rsidRPr="006A45F3">
        <w:rPr>
          <w:rFonts w:ascii="Times New Roman" w:hAnsi="Times New Roman"/>
          <w:sz w:val="24"/>
          <w:szCs w:val="24"/>
          <w:lang w:val="en-CA"/>
        </w:rPr>
        <w:t xml:space="preserve">; and by the Canadian Achievement Test for mathematics </w:t>
      </w:r>
      <w:r w:rsidR="00627460" w:rsidRPr="006A45F3">
        <w:rPr>
          <w:rFonts w:ascii="Times New Roman" w:hAnsi="Times New Roman"/>
          <w:sz w:val="24"/>
          <w:szCs w:val="24"/>
          <w:lang w:val="en-CA"/>
        </w:rPr>
        <w:t>in grades 2 and 4</w:t>
      </w:r>
      <w:r w:rsidRPr="006A45F3">
        <w:rPr>
          <w:rFonts w:ascii="Times New Roman" w:hAnsi="Times New Roman"/>
          <w:sz w:val="24"/>
          <w:szCs w:val="24"/>
          <w:lang w:val="en-CA"/>
        </w:rPr>
        <w:t>. The cross-lagged paths were constrained to equality (a1 = a2, b1 = b2).</w:t>
      </w:r>
    </w:p>
    <w:p w:rsidR="0073252C" w:rsidRPr="006A45F3" w:rsidRDefault="0073252C" w:rsidP="008D00EC">
      <w:pPr>
        <w:spacing w:after="0" w:line="480" w:lineRule="auto"/>
        <w:rPr>
          <w:rFonts w:ascii="Times New Roman" w:hAnsi="Times New Roman"/>
          <w:sz w:val="24"/>
          <w:szCs w:val="24"/>
          <w:lang w:val="en-CA"/>
        </w:rPr>
      </w:pPr>
    </w:p>
    <w:p w:rsidR="0073252C" w:rsidRPr="006A45F3" w:rsidRDefault="0073252C" w:rsidP="008D00EC">
      <w:pPr>
        <w:spacing w:after="0" w:line="480" w:lineRule="auto"/>
        <w:rPr>
          <w:rFonts w:ascii="Times New Roman" w:hAnsi="Times New Roman"/>
          <w:sz w:val="24"/>
          <w:szCs w:val="24"/>
          <w:lang w:val="en-CA"/>
        </w:rPr>
      </w:pPr>
    </w:p>
    <w:p w:rsidR="0073252C" w:rsidRPr="006A45F3" w:rsidRDefault="0073252C" w:rsidP="008D00EC">
      <w:pPr>
        <w:spacing w:after="0" w:line="480" w:lineRule="auto"/>
        <w:rPr>
          <w:rFonts w:ascii="Times New Roman" w:hAnsi="Times New Roman"/>
          <w:sz w:val="24"/>
          <w:szCs w:val="24"/>
          <w:lang w:val="en-CA"/>
        </w:rPr>
      </w:pPr>
    </w:p>
    <w:p w:rsidR="0073252C" w:rsidRPr="006A45F3" w:rsidRDefault="0073252C" w:rsidP="008D00EC">
      <w:pPr>
        <w:spacing w:after="0" w:line="480" w:lineRule="auto"/>
        <w:rPr>
          <w:rFonts w:ascii="Times New Roman" w:hAnsi="Times New Roman"/>
          <w:sz w:val="24"/>
          <w:szCs w:val="24"/>
          <w:lang w:val="en-CA"/>
        </w:rPr>
      </w:pPr>
    </w:p>
    <w:p w:rsidR="008D00EC" w:rsidRPr="006A45F3" w:rsidRDefault="008D00EC" w:rsidP="008D00EC">
      <w:pPr>
        <w:spacing w:after="0" w:line="24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240" w:lineRule="auto"/>
        <w:rPr>
          <w:rFonts w:ascii="Times New Roman" w:hAnsi="Times New Roman"/>
          <w:sz w:val="24"/>
          <w:szCs w:val="24"/>
          <w:lang w:val="en-CA"/>
        </w:rPr>
      </w:pPr>
    </w:p>
    <w:p w:rsidR="008D00EC" w:rsidRPr="006A45F3" w:rsidRDefault="008D00EC" w:rsidP="008D00EC">
      <w:pPr>
        <w:autoSpaceDE w:val="0"/>
        <w:autoSpaceDN w:val="0"/>
        <w:adjustRightInd w:val="0"/>
        <w:spacing w:after="0" w:line="480" w:lineRule="auto"/>
        <w:rPr>
          <w:rFonts w:ascii="Times New Roman" w:hAnsi="Times New Roman"/>
          <w:sz w:val="24"/>
          <w:szCs w:val="24"/>
          <w:lang w:val="en-CA"/>
        </w:rPr>
      </w:pPr>
    </w:p>
    <w:p w:rsidR="00C85C47" w:rsidRPr="006A45F3" w:rsidRDefault="00C85C47" w:rsidP="00C85C47">
      <w:pPr>
        <w:autoSpaceDE w:val="0"/>
        <w:autoSpaceDN w:val="0"/>
        <w:adjustRightInd w:val="0"/>
        <w:spacing w:after="0" w:line="240" w:lineRule="auto"/>
        <w:rPr>
          <w:rFonts w:ascii="Times New Roman" w:hAnsi="Times New Roman"/>
          <w:b/>
          <w:sz w:val="24"/>
          <w:szCs w:val="24"/>
          <w:lang w:val="en-CA"/>
        </w:rPr>
      </w:pPr>
    </w:p>
    <w:p w:rsidR="00C85C47" w:rsidRPr="006A45F3" w:rsidRDefault="00177C41" w:rsidP="00C85C47">
      <w:pPr>
        <w:autoSpaceDE w:val="0"/>
        <w:autoSpaceDN w:val="0"/>
        <w:adjustRightInd w:val="0"/>
        <w:spacing w:after="0" w:line="240" w:lineRule="auto"/>
        <w:rPr>
          <w:rFonts w:ascii="Times New Roman" w:hAnsi="Times New Roman"/>
          <w:sz w:val="24"/>
          <w:szCs w:val="24"/>
          <w:lang w:val="en-CA"/>
        </w:rPr>
      </w:pPr>
      <w:r w:rsidRPr="00177C41">
        <w:rPr>
          <w:rFonts w:ascii="Times New Roman" w:hAnsi="Times New Roman"/>
          <w:noProof/>
          <w:sz w:val="24"/>
          <w:szCs w:val="24"/>
          <w:lang w:val="en-US" w:eastAsia="en-US"/>
        </w:rPr>
        <w:pict>
          <v:group id="Group 498" o:spid="_x0000_s1103" style="position:absolute;margin-left:22pt;margin-top:8.4pt;width:423.5pt;height:357pt;z-index:251667456;mso-width-relative:margin" coordsize="5099050,4533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">
            <v:group id="Group 53" o:spid="_x0000_s1104" style="position:absolute;left:50800;top:1447800;width:4908550;height:2171700" coordorigin="1374,6286" coordsize="6633,342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4PVCcUAAADcAAAA&#10;DwAAAAAAAAAAAAAAAACpAgAAZHJzL2Rvd25yZXYueG1sUEsFBgAAAAAEAAQA+gAAAJsDAAAAAA==&#10;">
              <v:rect id="Rectangle 312" o:spid="_x0000_s1105" style="position:absolute;left:1374;top:8626;width:1725;height:1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f+HMwgAA&#10;ANwAAAAPAAAAZHJzL2Rvd25yZXYueG1sRE/Pa8IwFL4L+x/CG+ymyeZats4oMigMnAersOujebZl&#10;zUttYlv/++Uw8Pjx/V5tJtuKgXrfONbwvFAgiEtnGq40nI75/A2ED8gGW8ek4UYeNuuH2Qoz40Y+&#10;0FCESsQQ9hlqqEPoMil9WZNFv3AdceTOrrcYIuwraXocY7ht5YtSqbTYcGyosaPPmsrf4mo1YPpq&#10;Lvvz8vu4u6b4Xk0qT36U1k+P0/YDRKAp3MX/7i+jYZnE+fFMPAJy/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1/4czCAAAA3AAAAA8AAAAAAAAAAAAAAAAAlwIAAGRycy9kb3du&#10;cmV2LnhtbFBLBQYAAAAABAAEAPUAAACGAwAAAAA=&#10;" stroked="f">
                <v:textbox>
                  <w:txbxContent>
                    <w:p w:rsidR="007F0024" w:rsidRDefault="007F0024" w:rsidP="00C85C47">
                      <w:pPr>
                        <w:spacing w:after="0" w:line="240" w:lineRule="auto"/>
                        <w:jc w:val="center"/>
                        <w:rPr>
                          <w:rFonts w:ascii="Times New Roman" w:hAnsi="Times New Roman"/>
                          <w:b/>
                          <w:sz w:val="24"/>
                          <w:szCs w:val="24"/>
                          <w:lang w:val="en-CA"/>
                        </w:rPr>
                      </w:pPr>
                      <w:r>
                        <w:rPr>
                          <w:rFonts w:ascii="Times New Roman" w:hAnsi="Times New Roman"/>
                          <w:sz w:val="24"/>
                          <w:szCs w:val="24"/>
                          <w:lang w:val="en-CA"/>
                        </w:rPr>
                        <w:t>Motivation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1</w:t>
                      </w:r>
                    </w:p>
                  </w:txbxContent>
                </v:textbox>
              </v:rect>
              <v:rect id="Rectangle 313" o:spid="_x0000_s1106" style="position:absolute;left:3828;top:8626;width:1725;height:1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M0RXxAAA&#10;ANwAAAAPAAAAZHJzL2Rvd25yZXYueG1sRI9Pi8IwFMTvgt8hPGFvmriuRatRlgVhQT34B7w+mmdb&#10;bF66TdT67TeC4HGYmd8w82VrK3GjxpeONQwHCgRx5kzJuYbjYdWfgPAB2WDlmDQ8yMNy0e3MMTXu&#10;zju67UMuIoR9ihqKEOpUSp8VZNEPXE0cvbNrLIYom1yaBu8Rbiv5qVQiLZYcFwqs6aeg7LK/Wg2Y&#10;fJm/7Xm0OayvCU7zVq3GJ6X1R6/9noEI1IZ3+NX+NRpG4yE8z8QjIB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jNEV8QAAADcAAAADwAAAAAAAAAAAAAAAACXAgAAZHJzL2Rv&#10;d25yZXYueG1sUEsFBgAAAAAEAAQA9QAAAIgDAAAAAA==&#10;" stroked="f">
                <v:textbox>
                  <w:txbxContent>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sz w:val="24"/>
                          <w:szCs w:val="24"/>
                          <w:lang w:val="en-CA"/>
                        </w:rPr>
                        <w:t>Motivation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2</w:t>
                      </w:r>
                    </w:p>
                  </w:txbxContent>
                </v:textbox>
              </v:rect>
              <v:rect id="Rectangle 314" o:spid="_x0000_s1107" style="position:absolute;left:6282;top:8660;width:1725;height:104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4dogxQAA&#10;ANwAAAAPAAAAZHJzL2Rvd25yZXYueG1sRI9Ba8JAFITvQv/D8gq96W61CTV1FRECBeuhWvD6yD6T&#10;0OzbNLsm8d93C0KPw8x8w6w2o21ET52vHWt4nikQxIUzNZcavk759BWED8gGG8ek4UYeNuuHyQoz&#10;4wb+pP4YShEh7DPUUIXQZlL6oiKLfuZa4uhdXGcxRNmV0nQ4RLht5FypVFqsOS5U2NKuouL7eLUa&#10;MH0xP4fL4uO0v6a4LEeVJ2el9dPjuH0DEWgM/+F7+91oWCRz+DsTj4Bc/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Lh2iDFAAAA3AAAAA8AAAAAAAAAAAAAAAAAlwIAAGRycy9k&#10;b3ducmV2LnhtbFBLBQYAAAAABAAEAPUAAACJAwAAAAA=&#10;" stroked="f">
                <v:textbox>
                  <w:txbxContent>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sz w:val="24"/>
                          <w:szCs w:val="24"/>
                          <w:lang w:val="en-CA"/>
                        </w:rPr>
                        <w:t>Motivation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4</w:t>
                      </w:r>
                    </w:p>
                  </w:txbxContent>
                </v:textbox>
              </v:rect>
              <v:shape id="AutoShape 316" o:spid="_x0000_s1108" type="#_x0000_t32" style="position:absolute;left:2804;top:6286;width:1227;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RrxH8YAAADcAAAADwAAAGRycy9kb3ducmV2LnhtbESPQWvCQBSE7wX/w/KE3upGpUXTbESE&#10;lqJ4qEpob4/saxLMvg27q8b+elco9DjMzDdMtuhNK87kfGNZwXiUgCAurW64UnDYvz3NQPiArLG1&#10;TAqu5GGRDx4yTLW98Cedd6ESEcI+RQV1CF0qpS9rMuhHtiOO3o91BkOUrpLa4SXCTSsnSfIiDTYc&#10;F2rsaFVTedydjIKvzfxUXIstrYvxfP2Nzvjf/btSj8N++QoiUB/+w3/tD61g+jyF+5l4BGR+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ka8R/GAAAA3AAAAA8AAAAAAAAA&#10;AAAAAAAAoQIAAGRycy9kb3ducmV2LnhtbFBLBQYAAAAABAAEAPkAAACUAwAAAAA=&#10;">
                <v:stroke endarrow="block"/>
              </v:shape>
              <v:shape id="AutoShape 317" o:spid="_x0000_s1109" type="#_x0000_t32" style="position:absolute;left:5352;top:6286;width:1038;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vNpa8YAAADcAAAADwAAAGRycy9kb3ducmV2LnhtbESPQWvCQBSE70L/w/IEb3WjtqKpq4ig&#10;iKWHxhLa2yP7TEKzb8PuqrG/vlsoeBxm5htmsepMIy7kfG1ZwWiYgCAurK65VPBx3D7OQPiArLGx&#10;TApu5GG1fOgtMNX2yu90yUIpIoR9igqqENpUSl9UZNAPbUscvZN1BkOUrpTa4TXCTSPHSTKVBmuO&#10;CxW2tKmo+M7ORsHn6/yc3/I3OuSj+eELnfE/x51Sg363fgERqAv38H97rxVMnp/g70w8AnL5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bzaWvGAAAA3AAAAA8AAAAAAAAA&#10;AAAAAAAAoQIAAGRycy9kb3ducmV2LnhtbFBLBQYAAAAABAAEAPkAAACUAwAAAAA=&#10;">
                <v:stroke endarrow="block"/>
              </v:shape>
              <v:shape id="AutoShape 319" o:spid="_x0000_s1110" type="#_x0000_t32" style="position:absolute;left:2897;top:8986;width:1133;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b/M8MYAAADcAAAADwAAAGRycy9kb3ducmV2LnhtbESPQWvCQBSE74X+h+UVvNWNiqXGbKQI&#10;SrF4qJagt0f2mYRm34bdVWN/fVco9DjMzDdMtuhNKy7kfGNZwWiYgCAurW64UvC1Xz2/gvABWWNr&#10;mRTcyMMif3zIMNX2yp902YVKRAj7FBXUIXSplL6syaAf2o44eifrDIYoXSW1w2uEm1aOk+RFGmw4&#10;LtTY0bKm8nt3NgoOH7NzcSu2tClGs80RnfE/+7VSg6f+bQ4iUB/+w3/td61gMp3C/Uw8AjL/B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m/zPDGAAAA3AAAAA8AAAAAAAAA&#10;AAAAAAAAoQIAAGRycy9kb3ducmV2LnhtbFBLBQYAAAAABAAEAPkAAACUAwAAAAA=&#10;">
                <v:stroke endarrow="block"/>
              </v:shape>
              <v:shape id="AutoShape 320" o:spid="_x0000_s1111" type="#_x0000_t32" style="position:absolute;left:5351;top:8986;width:1133;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W1Sh8YAAADcAAAADwAAAGRycy9kb3ducmV2LnhtbESPQWvCQBSE7wX/w/KE3urGlorGbEQK&#10;LcXSQ1WC3h7ZZxLMvg27q8b+elco9DjMzDdMtuhNK87kfGNZwXiUgCAurW64UrDdvD9NQfiArLG1&#10;TAqu5GGRDx4yTLW98A+d16ESEcI+RQV1CF0qpS9rMuhHtiOO3sE6gyFKV0nt8BLhppXPSTKRBhuO&#10;CzV29FZTeVyfjILd1+xUXItvWhXj2WqPzvjfzYdSj8N+OQcRqA//4b/2p1bw8jqB+5l4BGR+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ltUofGAAAA3AAAAA8AAAAAAAAA&#10;AAAAAAAAoQIAAGRycy9kb3ducmV2LnhtbFBLBQYAAAAABAAEAPkAAACUAwAAAAA=&#10;">
                <v:stroke endarrow="block"/>
              </v:shape>
              <v:rect id="Rectangle 322" o:spid="_x0000_s1112" style="position:absolute;left:4447;top:7129;width:448;height:39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3MaYaxAAA&#10;ANwAAAAPAAAAZHJzL2Rvd25yZXYueG1sRI9Bi8IwFITvgv8hPMGbpirqbjWK7KLoUetlb2+bZ1tt&#10;XkoTtfrrNwuCx2FmvmHmy8aU4ka1KywrGPQjEMSp1QVnCo7JuvcBwnlkjaVlUvAgB8tFuzXHWNs7&#10;7+l28JkIEHYxKsi9r2IpXZqTQde3FXHwTrY26IOsM6lrvAe4KeUwiibSYMFhIceKvnJKL4erUfBb&#10;DI/43CebyHyuR37XJOfrz7dS3U6zmoHw1Ph3+NXeagWj8RT+z4QjIB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zGmGsQAAADcAAAADwAAAAAAAAAAAAAAAACXAgAAZHJzL2Rv&#10;d25yZXYueG1sUEsFBgAAAAAEAAQA9QAAAIgDAAAAAA==&#10;">
                <v:textbox>
                  <w:txbxContent>
                    <w:p w:rsidR="007F0024" w:rsidRPr="00A44DB5" w:rsidRDefault="007F0024" w:rsidP="00C85C47">
                      <w:pPr>
                        <w:spacing w:after="0" w:line="240" w:lineRule="auto"/>
                        <w:jc w:val="center"/>
                        <w:rPr>
                          <w:rFonts w:ascii="Times New Roman" w:hAnsi="Times New Roman"/>
                          <w:sz w:val="24"/>
                          <w:szCs w:val="24"/>
                          <w:lang w:val="en-CA"/>
                        </w:rPr>
                      </w:pPr>
                      <w:r w:rsidRPr="00A44DB5">
                        <w:rPr>
                          <w:rFonts w:ascii="Times New Roman" w:hAnsi="Times New Roman"/>
                          <w:sz w:val="24"/>
                          <w:szCs w:val="24"/>
                          <w:lang w:val="en-CA"/>
                        </w:rPr>
                        <w:t>E</w:t>
                      </w:r>
                    </w:p>
                  </w:txbxContent>
                </v:textbox>
              </v:rect>
              <v:rect id="Rectangle 323" o:spid="_x0000_s1113" style="position:absolute;left:4461;top:7942;width:448;height:39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rjJovwAA&#10;ANwAAAAPAAAAZHJzL2Rvd25yZXYueG1sRE9Nr8FAFN1L/IfJldgxRbxQhsh7ISypjd3VudrSudN0&#10;BuXXm8VLLE/O93zZmFI8qHaFZQWDfgSCOLW64EzBMVn3JiCcR9ZYWiYFL3KwXLRbc4y1ffKeHgef&#10;iRDCLkYFufdVLKVLczLo+rYiDtzF1gZ9gHUmdY3PEG5KOYyiH2mw4NCQY0W/OaW3w90oOBfDI773&#10;ySYy0/XI75rkej/9KdXtNKsZCE+N/4r/3VutYDQOa8OZcATk4g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auMmi/AAAA3AAAAA8AAAAAAAAAAAAAAAAAlwIAAGRycy9kb3ducmV2&#10;LnhtbFBLBQYAAAAABAAEAPUAAACDAwAAAAA=&#10;">
                <v:textbox>
                  <w:txbxContent>
                    <w:p w:rsidR="007F0024" w:rsidRPr="00A44DB5" w:rsidRDefault="007F0024" w:rsidP="00C85C47">
                      <w:pPr>
                        <w:spacing w:after="0" w:line="240" w:lineRule="auto"/>
                        <w:jc w:val="center"/>
                        <w:rPr>
                          <w:rFonts w:ascii="Times New Roman" w:hAnsi="Times New Roman"/>
                          <w:sz w:val="24"/>
                          <w:szCs w:val="24"/>
                          <w:lang w:val="en-CA"/>
                        </w:rPr>
                      </w:pPr>
                      <w:r w:rsidRPr="00A44DB5">
                        <w:rPr>
                          <w:rFonts w:ascii="Times New Roman" w:hAnsi="Times New Roman"/>
                          <w:sz w:val="24"/>
                          <w:szCs w:val="24"/>
                          <w:lang w:val="en-CA"/>
                        </w:rPr>
                        <w:t>E</w:t>
                      </w:r>
                    </w:p>
                  </w:txbxContent>
                </v:textbox>
              </v:rect>
              <v:rect id="Rectangle 324" o:spid="_x0000_s1114" style="position:absolute;left:6891;top:7129;width:448;height:39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4pfzxQAA&#10;ANwAAAAPAAAAZHJzL2Rvd25yZXYueG1sRI9Ba8JAFITvhf6H5RV6azYqLU10FbGktEdNLr09s88k&#10;mn0bsmtM/fVuoeBxmJlvmMVqNK0YqHeNZQWTKAZBXFrdcKWgyLOXdxDOI2tsLZOCX3KwWj4+LDDV&#10;9sJbGna+EgHCLkUFtfddKqUrazLoItsRB+9ge4M+yL6SusdLgJtWTuP4TRpsOCzU2NGmpvK0OxsF&#10;+2Za4HWbf8YmyWb+e8yP558PpZ6fxvUchKfR38P/7S+tYPaawN+ZcATk8gY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nil/PFAAAA3AAAAA8AAAAAAAAAAAAAAAAAlwIAAGRycy9k&#10;b3ducmV2LnhtbFBLBQYAAAAABAAEAPUAAACJAwAAAAA=&#10;">
                <v:textbox>
                  <w:txbxContent>
                    <w:p w:rsidR="007F0024" w:rsidRPr="00A44DB5" w:rsidRDefault="007F0024" w:rsidP="00C85C47">
                      <w:pPr>
                        <w:spacing w:after="0" w:line="240" w:lineRule="auto"/>
                        <w:jc w:val="center"/>
                        <w:rPr>
                          <w:rFonts w:ascii="Times New Roman" w:hAnsi="Times New Roman"/>
                          <w:sz w:val="24"/>
                          <w:szCs w:val="24"/>
                          <w:lang w:val="en-CA"/>
                        </w:rPr>
                      </w:pPr>
                      <w:r w:rsidRPr="00A44DB5">
                        <w:rPr>
                          <w:rFonts w:ascii="Times New Roman" w:hAnsi="Times New Roman"/>
                          <w:sz w:val="24"/>
                          <w:szCs w:val="24"/>
                          <w:lang w:val="en-CA"/>
                        </w:rPr>
                        <w:t>E</w:t>
                      </w:r>
                    </w:p>
                  </w:txbxContent>
                </v:textbox>
              </v:rect>
              <v:rect id="Rectangle 325" o:spid="_x0000_s1115" style="position:absolute;left:6891;top:7942;width:448;height:39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tPTTwAAA&#10;ANwAAAAPAAAAZHJzL2Rvd25yZXYueG1sRE9Nr8FAFN2/xH+YXIndM0UiTxkihLCk3dhdnastnTtN&#10;Z1B+vVlI3vLkfM8WranEgxpXWlYw6EcgiDOrS84VpMnm9w+E88gaK8uk4EUOFvPOzwxjbZ98oMfR&#10;5yKEsItRQeF9HUvpsoIMur6tiQN3sY1BH2CTS93gM4SbSg6jaCwNlhwaCqxpVVB2O96NgnM5TPF9&#10;SLaRmWxGft8m1/tprVSv2y6nIDy1/l/8de+0gtE4zA9nwhGQ8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2tPTTwAAAANwAAAAPAAAAAAAAAAAAAAAAAJcCAABkcnMvZG93bnJl&#10;di54bWxQSwUGAAAAAAQABAD1AAAAhAMAAAAA&#10;">
                <v:textbox>
                  <w:txbxContent>
                    <w:p w:rsidR="007F0024" w:rsidRPr="00A44DB5" w:rsidRDefault="007F0024" w:rsidP="00C85C47">
                      <w:pPr>
                        <w:spacing w:after="0" w:line="240" w:lineRule="auto"/>
                        <w:jc w:val="center"/>
                        <w:rPr>
                          <w:rFonts w:ascii="Times New Roman" w:hAnsi="Times New Roman"/>
                          <w:sz w:val="24"/>
                          <w:szCs w:val="24"/>
                          <w:lang w:val="en-CA"/>
                        </w:rPr>
                      </w:pPr>
                      <w:r w:rsidRPr="00A44DB5">
                        <w:rPr>
                          <w:rFonts w:ascii="Times New Roman" w:hAnsi="Times New Roman"/>
                          <w:sz w:val="24"/>
                          <w:szCs w:val="24"/>
                          <w:lang w:val="en-CA"/>
                        </w:rPr>
                        <w:t>E</w:t>
                      </w:r>
                    </w:p>
                  </w:txbxContent>
                </v:textbox>
              </v:rect>
              <v:shape id="AutoShape 328" o:spid="_x0000_s1116" type="#_x0000_t32" style="position:absolute;left:2196;top:6972;width:1;height:1549;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oPF8UAAADcAAAADwAAAGRycy9kb3ducmV2LnhtbESPQWvCQBSE70L/w/IKvTWbtCgSXUVK&#10;iwVRMZr7I/tMgtm3IbvV6K93hYLHYWa+Yabz3jTiTJ2rLStIohgEcWF1zaWCw/7nfQzCeWSNjWVS&#10;cCUH89nLYIqpthfe0TnzpQgQdikqqLxvUyldUZFBF9mWOHhH2xn0QXal1B1eAtw08iOOR9JgzWGh&#10;wpa+KipO2Z9RcFsvab/G4237neWb1XCZDDd5rtTba7+YgPDU+2f4v/2rFXyOEnicCUdAzu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cUoPF8UAAADcAAAADwAAAAAAAAAA&#10;AAAAAAChAgAAZHJzL2Rvd25yZXYueG1sUEsFBgAAAAAEAAQA+QAAAJMDAAAAAA==&#10;">
                <v:stroke startarrow="block" endarrow="block"/>
              </v:shape>
              <v:shape id="AutoShape 329" o:spid="_x0000_s1117" type="#_x0000_t32" style="position:absolute;left:2520;top:6871;width:1794;height:1699;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DqeOcUAAADcAAAADwAAAGRycy9kb3ducmV2LnhtbESPQWsCMRSE70L/Q3gFb5pVQXQ1Sim0&#10;iOJBLUu9PTavu0s3L0sSdfXXG0HwOMzMN8x82ZpanMn5yrKCQT8BQZxbXXGh4Ofw1ZuA8AFZY22Z&#10;FFzJw3Lx1pljqu2Fd3Teh0JECPsUFZQhNKmUPi/JoO/bhjh6f9YZDFG6QmqHlwg3tRwmyVgarDgu&#10;lNjQZ0n5//5kFPxupqfsmm1pnQ2m6yM642+Hb6W67+3HDESgNrzCz/ZKKxiNh/A4E4+AXN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DqeOcUAAADcAAAADwAAAAAAAAAA&#10;AAAAAAChAgAAZHJzL2Rvd25yZXYueG1sUEsFBgAAAAAEAAQA+QAAAJMDAAAAAA==&#10;">
                <v:stroke endarrow="block"/>
              </v:shape>
              <v:shape id="AutoShape 330" o:spid="_x0000_s1118" type="#_x0000_t32" style="position:absolute;left:5069;top:6871;width:1752;height:165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3Y7osUAAADcAAAADwAAAGRycy9kb3ducmV2LnhtbESPQWvCQBSE70L/w/IKvelGBanRVUrB&#10;UiweaiTo7ZF9TUKzb8PuqtFf7wqCx2FmvmHmy8404kTO15YVDAcJCOLC6ppLBbts1X8H4QOyxsYy&#10;KbiQh+XipTfHVNsz/9JpG0oRIexTVFCF0KZS+qIig35gW+Lo/VlnMETpSqkdniPcNHKUJBNpsOa4&#10;UGFLnxUV/9ujUbD/mR7zS76hdT6crg/ojL9mX0q9vXYfMxCBuvAMP9rfWsF4Mob7mXgE5OIG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3Y7osUAAADcAAAADwAAAAAAAAAA&#10;AAAAAAChAgAAZHJzL2Rvd25yZXYueG1sUEsFBgAAAAAEAAQA+QAAAJMDAAAAAA==&#10;">
                <v:stroke endarrow="block"/>
              </v:shape>
              <v:shape id="AutoShape 332" o:spid="_x0000_s1119" type="#_x0000_t32" style="position:absolute;left:4679;top:7534;width:0;height:40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T2sj8YAAADcAAAADwAAAGRycy9kb3ducmV2LnhtbESP3WrCQBSE7wu+w3KE3tWNVqWkWUXE&#10;oiAqxub+kD35odmzIbvV1Kd3C4VeDjPzDZMse9OIK3WutqxgPIpAEOdW11wq+Lx8vLyBcB5ZY2OZ&#10;FPyQg+Vi8JRgrO2Nz3RNfSkChF2MCirv21hKl1dk0I1sSxy8wnYGfZBdKXWHtwA3jZxE0VwarDks&#10;VNjSuqL8K/02Cu6HLV0OWNxPmzQ77mfb8eyYZUo9D/vVOwhPvf8P/7V3WsHrfAq/Z8IRkIsH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E9rI/GAAAA3AAAAA8AAAAAAAAA&#10;AAAAAAAAoQIAAGRycy9kb3ducmV2LnhtbFBLBQYAAAAABAAEAPkAAACUAwAAAAA=&#10;">
                <v:stroke startarrow="block" endarrow="block"/>
              </v:shape>
              <v:shape id="AutoShape 333" o:spid="_x0000_s1120" type="#_x0000_t32" style="position:absolute;left:7125;top:7534;width:0;height:40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nEJFMUAAADcAAAADwAAAGRycy9kb3ducmV2LnhtbESPQWvCQBSE70L/w/IKvZmNlYikriJi&#10;sVBUjM39kX0mwezbkF019dd3C4LHYWa+YWaL3jTiSp2rLSsYRTEI4sLqmksFP8fP4RSE88gaG8uk&#10;4JccLOYvgxmm2t74QNfMlyJA2KWooPK+TaV0RUUGXWRb4uCdbGfQB9mVUnd4C3DTyPc4nkiDNYeF&#10;CltaVVScs4tRcN9u6LjF032/zvLdd7IZJbs8V+rttV9+gPDU+2f40f7SCsaTBP7PhCMg5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nEJFMUAAADcAAAADwAAAAAAAAAA&#10;AAAAAAChAgAAZHJzL2Rvd25yZXYueG1sUEsFBgAAAAAEAAQA+QAAAJMDAAAAAA==&#10;">
                <v:stroke startarrow="block" endarrow="block"/>
              </v:shape>
              <v:shape id="AutoShape 335" o:spid="_x0000_s1121" type="#_x0000_t32" style="position:absolute;left:4679;top:6972;width:0;height:157;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hDTecQAAADcAAAADwAAAGRycy9kb3ducmV2LnhtbESPwWrDMBBE74X8g9hAb42clJjgRjZJ&#10;oBB6CU0C6XGxtraotTKWajl/XxUKPQ4z84bZVpPtxEiDN44VLBcZCOLaacONguvl9WkDwgdkjZ1j&#10;UnAnD1U5e9hioV3kdxrPoREJwr5ABW0IfSGlr1uy6BeuJ07epxsshiSHRuoBY4LbTq6yLJcWDaeF&#10;Fns6tFR/nb+tAhNPZuyPh7h/u314Hcnc184o9Tifdi8gAk3hP/zXPmoFz3kOv2fSEZDl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2ENN5xAAAANwAAAAPAAAAAAAAAAAA&#10;AAAAAKECAABkcnMvZG93bnJldi54bWxQSwUGAAAAAAQABAD5AAAAkgMAAAAA&#10;">
                <v:stroke endarrow="block"/>
              </v:shape>
              <v:shape id="AutoShape 336" o:spid="_x0000_s1122" type="#_x0000_t32" style="position:absolute;left:7135;top:6971;width:0;height:157;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Vx24sQAAADcAAAADwAAAGRycy9kb3ducmV2LnhtbESPS2vDMBCE74X8B7GB3ho5LXngWg5p&#10;oBB6KXlAelysrS1qrYylWs6/rwKFHIeZ+YYpNqNtxUC9N44VzGcZCOLKacO1gvPp/WkNwgdkja1j&#10;UnAlD5ty8lBgrl3kAw3HUIsEYZ+jgiaELpfSVw1Z9DPXESfv2/UWQ5J9LXWPMcFtK5+zbCktGk4L&#10;DXa0a6j6Of5aBSZ+mqHb7+Lbx+XL60jmunBGqcfpuH0FEWgM9/B/e68VvCxXcDuTjoAs/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ZXHbixAAAANwAAAAPAAAAAAAAAAAA&#10;AAAAAKECAABkcnMvZG93bnJldi54bWxQSwUGAAAAAAQABAD5AAAAkgMAAAAA&#10;">
                <v:stroke endarrow="block"/>
              </v:shape>
              <v:shape id="AutoShape 338" o:spid="_x0000_s1123" type="#_x0000_t32" style="position:absolute;left:4679;top:8336;width:0;height:18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dKp08MAAADcAAAADwAAAGRycy9kb3ducmV2LnhtbERPz2vCMBS+D/wfwhN2m6kTylqNMgSH&#10;OHaYHWW7PZpnW9a8lCRq619vDoMdP77fq81gOnEh51vLCuazBARxZXXLtYKvYvf0AsIHZI2dZVIw&#10;kofNevKwwlzbK3/S5RhqEUPY56igCaHPpfRVQwb9zPbEkTtZZzBE6GqpHV5juOnkc5Kk0mDLsaHB&#10;nrYNVb/Hs1Hw/Z6dy7H8oEM5zw4/6Iy/FW9KPU6H1yWIQEP4F/+591rBIo1r45l4BOT6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nSqdPDAAAA3AAAAA8AAAAAAAAAAAAA&#10;AAAAoQIAAGRycy9kb3ducmV2LnhtbFBLBQYAAAAABAAEAPkAAACRAwAAAAA=&#10;">
                <v:stroke endarrow="block"/>
              </v:shape>
              <v:shape id="AutoShape 339" o:spid="_x0000_s1124" type="#_x0000_t32" style="position:absolute;left:7125;top:8336;width:0;height:18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p4MSMUAAADcAAAADwAAAGRycy9kb3ducmV2LnhtbESPQWvCQBSE74L/YXlCb7qxBTHRVaTQ&#10;Uiw9qCXo7ZF9JsHs27C7avTXuwWhx2FmvmHmy8404kLO15YVjEcJCOLC6ppLBb+7j+EUhA/IGhvL&#10;pOBGHpaLfm+OmbZX3tBlG0oRIewzVFCF0GZS+qIig35kW+LoHa0zGKJ0pdQOrxFuGvmaJBNpsOa4&#10;UGFL7xUVp+3ZKNh/p+f8lv/QOh+n6wM64++7T6VeBt1qBiJQF/7Dz/aXVvA2SeHvTDwCcvE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p4MSMUAAADcAAAADwAAAAAAAAAA&#10;AAAAAAChAgAAZHJzL2Rvd25yZXYueG1sUEsFBgAAAAAEAAQA+QAAAJMDAAAAAA==&#10;">
                <v:stroke endarrow="block"/>
              </v:shape>
              <v:shape id="AutoShape 341" o:spid="_x0000_s1125" type="#_x0000_t32" style="position:absolute;left:2520;top:6871;width:1794;height:165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2x4S8EAAADcAAAADwAAAGRycy9kb3ducmV2LnhtbERPz2vCMBS+C/sfwht403TKplTTMoWB&#10;7DKmgh4fzbMNNi+lyZr63y+HwY4f3+9tOdpWDNR741jByzwDQVw5bbhWcD59zNYgfEDW2DomBQ/y&#10;UBZPky3m2kX+puEYapFC2OeooAmhy6X0VUMW/dx1xIm7ud5iSLCvpe4xpnDbykWWvUmLhlNDgx3t&#10;G6ruxx+rwMQvM3SHfdx9Xq5eRzKPV2eUmj6P7xsQgcbwL/5zH7SC5SrNT2fSEZDFL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TbHhLwQAAANwAAAAPAAAAAAAAAAAAAAAA&#10;AKECAABkcnMvZG93bnJldi54bWxQSwUGAAAAAAQABAD5AAAAjwMAAAAA&#10;">
                <v:stroke endarrow="block"/>
              </v:shape>
              <v:shape id="AutoShape 342" o:spid="_x0000_s1126" type="#_x0000_t32" style="position:absolute;left:5069;top:6871;width:1699;height:1762;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CDd0MMAAADcAAAADwAAAGRycy9kb3ducmV2LnhtbESPQWsCMRSE74X+h/AK3mpWxbasRmkF&#10;QbxItVCPj81zN7h5WTZxs/57Iwgeh5n5hpkve1uLjlpvHCsYDTMQxIXThksFf4f1+xcIH5A11o5J&#10;wZU8LBevL3PMtYv8S90+lCJB2OeooAqhyaX0RUUW/dA1xMk7udZiSLItpW4xJrit5TjLPqRFw2mh&#10;woZWFRXn/cUqMHFnumazij/b/6PXkcx16oxSg7f+ewYiUB+e4Ud7oxVMPkdwP5OOgFzc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wg3dDDAAAA3AAAAA8AAAAAAAAAAAAA&#10;AAAAoQIAAGRycy9kb3ducmV2LnhtbFBLBQYAAAAABAAEAPkAAACRAwAAAAA=&#10;">
                <v:stroke endarrow="block"/>
              </v:shape>
            </v:group>
            <v:group id="Group 497" o:spid="_x0000_s1127" style="position:absolute;width:5099050;height:4533900" coordsize="5099050,45339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">
              <v:oval id="Oval 382" o:spid="_x0000_s1128" style="position:absolute;left:209550;top:28194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p2YwgAA&#10;ANwAAAAPAAAAZHJzL2Rvd25yZXYueG1sRI9bi8IwFITfF/wP4Qj7IppshaVUo4iwXh69/IBDc2yL&#10;zUlpYi//frOw4OMwM98w6+1ga9FR6yvHGr4WCgRx7kzFhYb77WeegvAB2WDtmDSM5GG7mXysMTOu&#10;5wt111CICGGfoYYyhCaT0uclWfQL1xBH7+FaiyHKtpCmxT7CbS0Tpb6lxYrjQokN7UvKn9eX1dAd&#10;khPNRhz7Im1GdZkdz0+11PpzOuxWIAIN4R3+b5+MhmWawN+ZeATk5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9unZjCAAAA3AAAAA8AAAAAAAAAAAAAAAAAlwIAAGRycy9kb3du&#10;cmV2LnhtbFBLBQYAAAAABAAEAPUAAACGAwAAAAA=&#10;" filled="f" strokecolor="black [3213]" strokeweight="1pt"/>
              <v:oval id="Oval 381" o:spid="_x0000_s1129" style="position:absolute;left:2025650;top:28194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vAPvwgAA&#10;ANwAAAAPAAAAZHJzL2Rvd25yZXYueG1sRI/disIwFITvF3yHcIS9EU1UWEq3UURwVy/9eYBDc7Yt&#10;Nielif15+40geDnMzDdMth1sLTpqfeVYw3KhQBDnzlRcaLhdD/MEhA/IBmvHpGEkD9vN5CPD1Lie&#10;z9RdQiEihH2KGsoQmlRKn5dk0S9cQxy9P9daDFG2hTQt9hFua7lS6ktarDgulNjQvqT8fnlYDd3P&#10;6kizEce+SJpRnWe/p7taa/05HXbfIAIN4R1+tY9GwzpZwvNMPAJy8w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8A+/CAAAA3AAAAA8AAAAAAAAAAAAAAAAAlwIAAGRycy9kb3du&#10;cmV2LnhtbFBLBQYAAAAABAAEAPUAAACGAwAAAAA=&#10;" filled="f" strokecolor="black [3213]" strokeweight="1pt"/>
              <v:oval id="Oval 380" o:spid="_x0000_s1130" style="position:absolute;left:3841750;top:28194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" filled="f" strokecolor="black [3213]" strokeweight="1pt"/>
              <v:oval id="Oval 346" o:spid="_x0000_s1131" style="position:absolute;left:139700;top:9906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7CEBwgAA&#10;ANwAAAAPAAAAZHJzL2Rvd25yZXYueG1sRI9bi8IwFITfF/wP4Qi+iCari0g1iix4e/TyAw7NsS02&#10;J6WJvfx7s7Dg4zAz3zDrbWdL0VDtC8cavqcKBHHqTMGZhvttP1mC8AHZYOmYNPTkYbsZfK0xMa7l&#10;CzXXkIkIYZ+ghjyEKpHSpzlZ9FNXEUfv4WqLIco6k6bGNsJtKWdKLaTFguNCjhX95pQ+ry+roTnM&#10;TjTusW+zZdWry/h4fqq51qNht1uBCNSFT/i/fTIa5j8L+DsTj4Dcv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vsIQHCAAAA3AAAAA8AAAAAAAAAAAAAAAAAlwIAAGRycy9kb3du&#10;cmV2LnhtbFBLBQYAAAAABAAEAPUAAACGAwAAAAA=&#10;" filled="f" strokecolor="black [3213]" strokeweight="1pt"/>
              <v:rect id="_x0000_s1132" style="position:absolute;top:1104900;width:1276350;height:66421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Lr1ixQAA&#10;ANwAAAAPAAAAZHJzL2Rvd25yZXYueG1sRI9Ba8JAFITvBf/D8gpeim5UqCW6ighiKIIYq+dH9pmE&#10;Zt/G7DaJ/94tFHocZuYbZrnuTSVaalxpWcFkHIEgzqwuOVfwdd6NPkA4j6yxskwKHuRgvRq8LDHW&#10;tuMTtanPRYCwi1FB4X0dS+myggy6sa2Jg3ezjUEfZJNL3WAX4KaS0yh6lwZLDgsF1rQtKPtOf4yC&#10;Lju21/NhL49v18TyPblv08unUsPXfrMA4an3/+G/dqIVzOZT+D0TjoBcP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QuvWLFAAAA3AAAAA8AAAAAAAAAAAAAAAAAlwIAAGRycy9k&#10;b3ducmV2LnhtbFBLBQYAAAAABAAEAPUAAACJAwAAAAA=&#10;" filled="f" stroked="f">
                <v:textbox>
                  <w:txbxContent>
                    <w:p w:rsidR="007F0024" w:rsidRPr="00CF5D37" w:rsidRDefault="007F0024" w:rsidP="00757FB6">
                      <w:pPr>
                        <w:spacing w:after="0" w:line="240" w:lineRule="auto"/>
                        <w:jc w:val="center"/>
                        <w:rPr>
                          <w:rFonts w:ascii="Times New Roman" w:hAnsi="Times New Roman"/>
                          <w:sz w:val="24"/>
                          <w:szCs w:val="24"/>
                          <w:lang w:val="en-CA"/>
                        </w:rPr>
                      </w:pPr>
                      <w:r>
                        <w:rPr>
                          <w:rFonts w:ascii="Times New Roman" w:hAnsi="Times New Roman"/>
                          <w:sz w:val="24"/>
                          <w:szCs w:val="24"/>
                          <w:lang w:val="en-CA"/>
                        </w:rPr>
                        <w:t>Achievement Mathematics</w:t>
                      </w:r>
                    </w:p>
                    <w:p w:rsidR="007F0024" w:rsidRPr="00CF5D37" w:rsidRDefault="007F0024" w:rsidP="00C85C47">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1</w:t>
                      </w:r>
                    </w:p>
                  </w:txbxContent>
                </v:textbox>
              </v:rect>
              <v:oval id="Oval 345" o:spid="_x0000_s1133" style="position:absolute;left:2025650;top:9906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Pr92wgAA&#10;ANwAAAAPAAAAZHJzL2Rvd25yZXYueG1sRI/disIwFITvhX2HcARvRBP/FqlGWRbW1Ut1H+DQHNti&#10;c1Ka2J+33wiCl8PMfMNs950tRUO1LxxrmE0VCOLUmYIzDX/Xn8kahA/IBkvHpKEnD/vdx2CLiXEt&#10;n6m5hExECPsENeQhVImUPs3Jop+6ijh6N1dbDFHWmTQ1thFuSzlX6lNaLDgu5FjRd07p/fKwGprD&#10;/EjjHvs2W1e9Oo9/T3e10Ho07L42IAJ14R1+tY9Gw2K5gueZeATk7h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s+v3bCAAAA3AAAAA8AAAAAAAAAAAAAAAAAlwIAAGRycy9kb3du&#10;cmV2LnhtbFBLBQYAAAAABAAEAPUAAACGAwAAAAA=&#10;" filled="f" strokecolor="black [3213]" strokeweight="1pt"/>
              <v:oval id="Oval 344" o:spid="_x0000_s1134" style="position:absolute;left:3771900;top:990600;width:977900;height:914400;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chrtwwAA&#10;ANwAAAAPAAAAZHJzL2Rvd25yZXYueG1sRI/disIwFITvF3yHcARvZE38QaQaZVnY1b207gMcmmNb&#10;bE5KE/vz9kYQvBxm5htmd+htJVpqfOlYw3ymQBBnzpSca/i//HxuQPiAbLByTBoG8nDYjz52mBjX&#10;8ZnaNOQiQtgnqKEIoU6k9FlBFv3M1cTRu7rGYoiyyaVpsItwW8mFUmtpseS4UGBN3wVlt/RuNbS/&#10;ixNNBxy6fFMP6jw9/t3UUuvJuP/aggjUh3f41T4ZDcvVCp5n4hGQ+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kchrtwwAAANwAAAAPAAAAAAAAAAAAAAAAAJcCAABkcnMvZG93&#10;bnJldi54bWxQSwUGAAAAAAQABAD1AAAAhwMAAAAA&#10;" filled="f" strokecolor="black [3213]" strokeweight="1pt"/>
              <v:shape id="Straight Arrow Connector 392" o:spid="_x0000_s1135" type="#_x0000_t32" style="position:absolute;left:279400;top:3733800;width:279400;height:4572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HXfsQAAADcAAAADwAAAGRycy9kb3ducmV2LnhtbESPT4vCMBTE78J+h/CEvWlqBdGuUUQo&#10;rAuK/w4eH82zKdu8lCZq99tvBMHjMDO/YebLztbiTq2vHCsYDRMQxIXTFZcKzqd8MAXhA7LG2jEp&#10;+CMPy8VHb46Zdg8+0P0YShEh7DNUYEJoMil9YciiH7qGOHpX11oMUbal1C0+ItzWMk2SibRYcVww&#10;2NDaUPF7vFkFYWcu+0sxuf5s1jrn7Xif5slKqc9+t/oCEagL7/Cr/a0VjGcpPM/EIyA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gMdd+xAAAANwAAAAPAAAAAAAAAAAA&#10;AAAAAKECAABkcnMvZG93bnJldi54bWxQSwUGAAAAAAQABAD5AAAAkgMAAAAA&#10;" strokecolor="black [3213]" strokeweight="1pt">
                <v:stroke endarrow="block"/>
              </v:shape>
              <v:shape id="Straight Arrow Connector 393" o:spid="_x0000_s1136" type="#_x0000_t32" style="position:absolute;left:698500;top:3733800;width: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eCWcUAAADcAAAADwAAAGRycy9kb3ducmV2LnhtbESPW2vCQBSE3wv+h+UIfasbjfUSs4q0&#10;iIX6Ei/vh+zJBbNnQ3araX+9Wyj0cZiZb5h005tG3KhztWUF41EEgji3uuZSwfm0e1mAcB5ZY2OZ&#10;FHyTg8168JRiou2dM7odfSkChF2CCirv20RKl1dk0I1sSxy8wnYGfZBdKXWH9wA3jZxE0UwarDks&#10;VNjSW0X59fhlFOw1xpdi+mryLNuV7/PPw3T+45R6HvbbFQhPvf8P/7U/tIJ4GcPvmXAE5Po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eCWcUAAADcAAAADwAAAAAAAAAA&#10;AAAAAAChAgAAZHJzL2Rvd25yZXYueG1sUEsFBgAAAAAEAAQA+QAAAJMDAAAAAA==&#10;" strokecolor="black [3213]" strokeweight="1pt">
                <v:stroke endarrow="block"/>
              </v:shape>
              <v:shape id="Straight Arrow Connector 387" o:spid="_x0000_s1137" type="#_x0000_t32" style="position:absolute;left:838200;top:3733800;width:27940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DUSh8UAAADcAAAADwAAAGRycy9kb3ducmV2LnhtbESPT2vCQBTE7wW/w/IEb3VTtU1IsxGp&#10;iIX2ErX3R/blD82+DdmtRj+9Wyj0OMzMb5hsPZpOnGlwrWUFT/MIBHFpdcu1gtNx95iAcB5ZY2eZ&#10;FFzJwTqfPGSYanvhgs4HX4sAYZeigsb7PpXSlQ0ZdHPbEwevsoNBH+RQSz3gJcBNJxdR9CINthwW&#10;GuzpraHy+/BjFOw1Lr+q1bMpi2JXb+OPz1V8c0rNpuPmFYSn0f+H/9rvWsEyieH3TDgCMr8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DUSh8UAAADcAAAADwAAAAAAAAAA&#10;AAAAAAChAgAAZHJzL2Rvd25yZXYueG1sUEsFBgAAAAAEAAQA+QAAAJMDAAAAAA==&#10;" strokecolor="black [3213]" strokeweight="1pt">
                <v:stroke endarrow="block"/>
              </v:shape>
              <v:shape id="Straight Arrow Connector 391" o:spid="_x0000_s1138" type="#_x0000_t32" style="position:absolute;left:2514600;top:3733800;width: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Um5tcQAAADcAAAADwAAAGRycy9kb3ducmV2LnhtbESPT4vCMBTE74LfITzBm6b+W9dqFFHE&#10;Bb3UXe+P5tkWm5fSRO3upzcLgsdhZn7DLFaNKcWdaldYVjDoRyCIU6sLzhT8fO96nyCcR9ZYWiYF&#10;v+RgtWy3Fhhr++CE7iefiQBhF6OC3PsqltKlORl0fVsRB+9ia4M+yDqTusZHgJtSDqPoQxosOCzk&#10;WNEmp/R6uhkFe42j82U8MWmS7LLt9HAcT/+cUt1Os56D8NT4d/jV/tIKRrMB/J8JR0Au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hSbm1xAAAANwAAAAPAAAAAAAAAAAA&#10;AAAAAKECAABkcnMvZG93bnJldi54bWxQSwUGAAAAAAQABAD5AAAAkgMAAAAA&#10;" strokecolor="black [3213]" strokeweight="1pt">
                <v:stroke endarrow="block"/>
              </v:shape>
              <v:shape id="Straight Arrow Connector 386" o:spid="_x0000_s1139" type="#_x0000_t32" style="position:absolute;left:2654300;top:3733800;width:27940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3m3HMUAAADcAAAADwAAAGRycy9kb3ducmV2LnhtbESPQWvCQBSE7wX/w/KE3pqNGo2kriJK&#10;aKFeou39kX0modm3Ibtq2l/fLQgeh5n5hlltBtOKK/WusaxgEsUgiEurG64UfJ7ylyUI55E1tpZJ&#10;wQ852KxHTyvMtL1xQdejr0SAsMtQQe19l0npypoMush2xME7296gD7KvpO7xFuCmldM4XkiDDYeF&#10;Gjva1VR+Hy9GwZvG2dc5mZuyKPJqn34ckvTXKfU8HravIDwN/hG+t9+1gtlyAf9nwhGQ6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3m3HMUAAADcAAAADwAAAAAAAAAA&#10;AAAAAAChAgAAZHJzL2Rvd25yZXYueG1sUEsFBgAAAAAEAAQA+QAAAJMDAAAAAA==&#10;" strokecolor="black [3213]" strokeweight="1pt">
                <v:stroke endarrow="block"/>
              </v:shape>
              <v:shape id="Straight Arrow Connector 390" o:spid="_x0000_s1140" type="#_x0000_t32" style="position:absolute;left:2095500;top:3733800;width:279400;height:4572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6/sksEAAADcAAAADwAAAGRycy9kb3ducmV2LnhtbERPTYvCMBC9C/sfwizsTVMVxK2mIkLB&#10;XVDU9eBxaKZNsZmUJmr335uD4PHxvper3jbiTp2vHSsYjxIQxIXTNVcKzn/5cA7CB2SNjWNS8E8e&#10;VtnHYImpdg8+0v0UKhFD2KeowITQplL6wpBFP3ItceRK11kMEXaV1B0+Yrht5CRJZtJizbHBYEsb&#10;Q8X1dLMKwt5cDpdiVv7+bHTOu+lhkidrpb4++/UCRKA+vMUv91YrmH7H+fFMPAIyew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r+ySwQAAANwAAAAPAAAAAAAAAAAAAAAA&#10;AKECAABkcnMvZG93bnJldi54bWxQSwUGAAAAAAQABAD5AAAAjwMAAAAA&#10;" strokecolor="black [3213]" strokeweight="1pt">
                <v:stroke endarrow="block"/>
              </v:shape>
              <v:shape id="Straight Arrow Connector 389" o:spid="_x0000_s1141" type="#_x0000_t32" style="position:absolute;left:4400550;top:3733800;width:0;height:4572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uYjbsYAAADcAAAADwAAAGRycy9kb3ducmV2LnhtbESPT2vCQBTE7wW/w/KE3uqm1apN3YTS&#10;EiroJf65P7LPJDT7NmS3Jvrpu0LB4zAzv2FW6WAacabO1ZYVPE8iEMSF1TWXCg777GkJwnlkjY1l&#10;UnAhB2kyelhhrG3POZ13vhQBwi5GBZX3bSylKyoy6Ca2JQ7eyXYGfZBdKXWHfYCbRr5E0VwarDks&#10;VNjSZ0XFz+7XKPjWOD2eZq+myPOs/FpstrPF1Sn1OB4+3kF4Gvw9/N9eawXT5RvczoQjIJM/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rmI27GAAAA3AAAAA8AAAAAAAAA&#10;AAAAAAAAoQIAAGRycy9kb3ducmV2LnhtbFBLBQYAAAAABAAEAPkAAACUAwAAAAA=&#10;" strokecolor="black [3213]" strokeweight="1pt">
                <v:stroke endarrow="block"/>
              </v:shape>
              <v:shape id="Straight Arrow Connector 385" o:spid="_x0000_s1142" type="#_x0000_t32" style="position:absolute;left:4540250;top:3641090;width:279400;height:57150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6spa8UAAADcAAAADwAAAGRycy9kb3ducmV2LnhtbESPQWvCQBSE7wX/w/KE3sxGjUZSVxEl&#10;tFAv0fb+yD6T0OzbkF017a/vFoQeh5n5hllvB9OKG/WusaxgGsUgiEurG64UfJzzyQqE88gaW8uk&#10;4JscbDejpzVm2t65oNvJVyJA2GWooPa+y6R0ZU0GXWQ74uBdbG/QB9lXUvd4D3DTylkcL6XBhsNC&#10;jR3tayq/Tlej4FXj/POSLExZFHl1SN+PSfrjlHoeD7sXEJ4G/x9+tN+0gvlqAX9nwhGQm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6spa8UAAADcAAAADwAAAAAAAAAA&#10;AAAAAAChAgAAZHJzL2Rvd25yZXYueG1sUEsFBgAAAAAEAAQA+QAAAJMDAAAAAA==&#10;" strokecolor="black [3213]" strokeweight="1pt">
                <v:stroke endarrow="block"/>
              </v:shape>
              <v:shape id="Straight Arrow Connector 388" o:spid="_x0000_s1143" type="#_x0000_t32" style="position:absolute;left:3981450;top:3733800;width:279400;height:457200;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B2ScIAAADcAAAADwAAAGRycy9kb3ducmV2LnhtbERPz2uDMBS+D/Y/hDfobca2IMU1SikI&#10;22DD2R08PsyrkZoXMVlr//vlMNjx4/u9Lxc7iivNfnCsYJ2kIIg7pwfuFXyfqucdCB+QNY6OScGd&#10;PJTF48Mec+1u/EXXJvQihrDPUYEJYcql9J0hiz5xE3Hkzm62GCKce6lnvMVwO8pNmmbS4sCxweBE&#10;R0PdpfmxCsKnaeu2y87vb0dd8ce23lTpQanV03J4ARFoCf/iP/erVrDdxbXxTDwCsvg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AB2ScIAAADcAAAADwAAAAAAAAAAAAAA&#10;AAChAgAAZHJzL2Rvd25yZXYueG1sUEsFBgAAAAAEAAQA+QAAAJADAAAAAA==&#10;" strokecolor="black [3213]" strokeweight="1pt">
                <v:stroke endarrow="block"/>
              </v:shape>
              <v:shape id="Text Box 402" o:spid="_x0000_s1144" type="#_x0000_t202" style="position:absolute;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UPaNxwAA&#10;ANwAAAAPAAAAZHJzL2Rvd25yZXYueG1sRI/dasJAFITvC77DcgRvim60IhpdRRRB2lLwB8G7Q/aY&#10;BLNnY3Zj0rfvFgq9HGbmG2axak0hnlS53LKC4SACQZxYnXOq4Hza9acgnEfWWFgmBd/kYLXsvCww&#10;1rbhAz2PPhUBwi5GBZn3ZSylSzIy6Aa2JA7ezVYGfZBVKnWFTYCbQo6iaCIN5hwWMixpk1FyP9ZG&#10;waxo3r28nL62n+Ote9Rvr9f6o1aq123XcxCeWv8f/mvvtYJxNILfM+EIyOUP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2FD2jc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sidRPr="002945AE">
                        <w:rPr>
                          <w:rFonts w:ascii="Times New Roman" w:hAnsi="Times New Roman"/>
                          <w:sz w:val="24"/>
                          <w:szCs w:val="24"/>
                        </w:rPr>
                        <w:t>Q1</w:t>
                      </w:r>
                    </w:p>
                  </w:txbxContent>
                </v:textbox>
              </v:shape>
              <v:shape id="Text Box 401" o:spid="_x0000_s1145" type="#_x0000_t202" style="position:absolute;left:48895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gmj6xwAA&#10;ANwAAAAPAAAAZHJzL2Rvd25yZXYueG1sRI9Ba8JAFITvBf/D8gQvUjdakTa6CVIplFoKahG8PbLP&#10;JJh9m2Y3Jv33XUHocZiZb5hV2ptKXKlxpWUF00kEgjizuuRcwffh7fEZhPPIGivLpOCXHKTJ4GGF&#10;sbYd7+i697kIEHYxKii8r2MpXVaQQTexNXHwzrYx6INscqkb7ALcVHIWRQtpsOSwUGBNrwVll31r&#10;FLxU3YeXx8PX5nO+cT/t0/jUblulRsN+vQThqff/4Xv7XSuYR1O4nQlHQCZ/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KIJo+s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2</w:t>
                      </w:r>
                    </w:p>
                  </w:txbxContent>
                </v:textbox>
              </v:shape>
              <v:shape id="Text Box 400" o:spid="_x0000_s1146" type="#_x0000_t202" style="position:absolute;left:97790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zs1hxAAA&#10;ANwAAAAPAAAAZHJzL2Rvd25yZXYueG1sRE9Na8JAEL0L/Q/LFLxI3bRKqTEbKRVBqgiNUuhtyI5J&#10;aHY2zW5M+u/dg+Dx8b6T1WBqcaHWVZYVPE8jEMS51RUXCk7HzdMbCOeRNdaWScE/OVilD6MEY217&#10;/qJL5gsRQtjFqKD0vomldHlJBt3UNsSBO9vWoA+wLaRusQ/hppYvUfQqDVYcGkps6KOk/DfrjIJF&#10;3X96+X08rPfztfvrZpOfbtcpNX4c3pcgPA3+Lr65t1rBPArzw5lwBGR6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87NYcQAAADcAAAADwAAAAAAAAAAAAAAAACXAgAAZHJzL2Rv&#10;d25yZXYueG1sUEsFBgAAAAAEAAQA9QAAAIg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3</w:t>
                      </w:r>
                    </w:p>
                  </w:txbxContent>
                </v:textbox>
              </v:shape>
              <v:shape id="Text Box 399" o:spid="_x0000_s1147" type="#_x0000_t202" style="position:absolute;left:181610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sidRPr="002945AE">
                        <w:rPr>
                          <w:rFonts w:ascii="Times New Roman" w:hAnsi="Times New Roman"/>
                          <w:sz w:val="24"/>
                          <w:szCs w:val="24"/>
                        </w:rPr>
                        <w:t>Q1</w:t>
                      </w:r>
                    </w:p>
                  </w:txbxContent>
                </v:textbox>
              </v:shape>
              <v:shape id="Text Box 398" o:spid="_x0000_s1148" type="#_x0000_t202" style="position:absolute;left:230505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GJmFxAAA&#10;ANwAAAAPAAAAZHJzL2Rvd25yZXYueG1sRE9Na8JAEL0L/Q/LFLxIs7GK1JhViiKUKkJjKfQ2ZMck&#10;NDubZjcm/ffdg+Dx8b7TzWBqcaXWVZYVTKMYBHFudcWFgs/z/ukFhPPIGmvLpOCPHGzWD6MUE217&#10;/qBr5gsRQtglqKD0vkmkdHlJBl1kG+LAXWxr0AfYFlK32IdwU8vnOF5IgxWHhhIb2paU/2SdUbCs&#10;+3cvv86n3XG+c7/dbPLdHTqlxo/D6wqEp8HfxTf3m1YwW4a14Uw4AnL9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RiZhcQAAADcAAAADwAAAAAAAAAAAAAAAACXAgAAZHJzL2Rv&#10;d25yZXYueG1sUEsFBgAAAAAEAAQA9QAAAIg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2</w:t>
                      </w:r>
                    </w:p>
                  </w:txbxContent>
                </v:textbox>
              </v:shape>
              <v:shape id="Text Box 397" o:spid="_x0000_s1149" type="#_x0000_t202" style="position:absolute;left:279400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3</w:t>
                      </w:r>
                    </w:p>
                  </w:txbxContent>
                </v:textbox>
              </v:shape>
              <v:shape id="Text Box 396" o:spid="_x0000_s1150" type="#_x0000_t202" style="position:absolute;left:370205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y6hsxwAA&#10;ANwAAAAPAAAAZHJzL2Rvd25yZXYueG1sRI/dasJAFITvC77DcoTeFN1Ui2h0FakUxIrgD4J3h+wx&#10;CWbPxuzGpG/fLRS8HGbmG2a2aE0hHlS53LKC934EgjixOudUwen41RuDcB5ZY2GZFPyQg8W88zLD&#10;WNuG9/Q4+FQECLsYFWTel7GULsnIoOvbkjh4V1sZ9EFWqdQVNgFuCjmIopE0mHNYyLCkz4yS26E2&#10;CiZFs/HyfNytth8rd6+Hb5f6u1bqtdsupyA8tf4Z/m+vtYLhZAR/Z8IRkPN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j8uobM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sidRPr="002945AE">
                        <w:rPr>
                          <w:rFonts w:ascii="Times New Roman" w:hAnsi="Times New Roman"/>
                          <w:sz w:val="24"/>
                          <w:szCs w:val="24"/>
                        </w:rPr>
                        <w:t>Q1</w:t>
                      </w:r>
                    </w:p>
                  </w:txbxContent>
                </v:textbox>
              </v:shape>
              <v:shape id="Text Box 395" o:spid="_x0000_s1151" type="#_x0000_t202" style="position:absolute;left:419100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TYbxwAA&#10;ANwAAAAPAAAAZHJzL2Rvd25yZXYueG1sRI/dasJAFITvC77DcoTeFN2oVTS6SlEKpYrgD4J3h+wx&#10;CWbPptmNSd++Wyj0cpiZb5jFqjWFeFDlcssKBv0IBHFidc6pgvPpvTcF4TyyxsIyKfgmB6tl52mB&#10;sbYNH+hx9KkIEHYxKsi8L2MpXZKRQde3JXHwbrYy6IOsUqkrbALcFHIYRRNpMOewkGFJ64yS+7E2&#10;CmZF8+nl5bTf7F437qsevVzrba3Uc7d9m4Pw1Pr/8F/7QysYzcbweyYcAbn8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fxk2G8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2</w:t>
                      </w:r>
                    </w:p>
                  </w:txbxContent>
                </v:textbox>
              </v:shape>
              <v:shape id="Text Box 394" o:spid="_x0000_s1152" type="#_x0000_t202" style="position:absolute;left:4679950;top: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VZOAxwAA&#10;ANwAAAAPAAAAZHJzL2Rvd25yZXYueG1sRI/dasJAFITvC77DcoTeFN1URTS6ilQKYkXwB8G7Q/aY&#10;BLNnY3Zj0rfvFgq9HGbmG2a+bE0hnlS53LKC934EgjixOudUwfn02ZuAcB5ZY2GZFHyTg+Wi8zLH&#10;WNuGD/Q8+lQECLsYFWTel7GULsnIoOvbkjh4N1sZ9EFWqdQVNgFuCjmIorE0mHNYyLCkj4yS+7E2&#10;CqZFs/Xyctqvd6O1e9TDt2v9VSv12m1XMxCeWv8f/mtvtILhdAS/Z8IRkIs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EFWTgM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Q3</w:t>
                      </w:r>
                    </w:p>
                  </w:txbxContent>
                </v:textbox>
              </v:shape>
              <v:shape id="Straight Arrow Connector 340" o:spid="_x0000_s1153" type="#_x0000_t32" style="position:absolute;left:698500;top:342900;width:349250;height:6477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c/A1cEAAADcAAAADwAAAGRycy9kb3ducmV2LnhtbERPy4rCMBTdC/MP4Q7MTlMfyFBNRYSC&#10;M6Co48Llpbltis1NaaJ2/t4sBJeH816uetuIO3W+dqxgPEpAEBdO11wpOP/lw28QPiBrbByTgn/y&#10;sMo+BktMtXvwke6nUIkYwj5FBSaENpXSF4Ys+pFriSNXus5iiLCrpO7wEcNtIydJMpcWa44NBlva&#10;GCqup5tVEPbmcrgU8/L3Z6Nz3k0PkzxZK/X12a8XIAL14S1+ubdawXQW58cz8QjI7Ak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Bz8DVwQAAANwAAAAPAAAAAAAAAAAAAAAA&#10;AKECAABkcnMvZG93bnJldi54bWxQSwUGAAAAAAQABAD5AAAAjwMAAAAA&#10;" strokecolor="black [3213]" strokeweight="1pt">
                <v:stroke endarrow="block"/>
              </v:shape>
              <v:shape id="Straight Arrow Connector 335" o:spid="_x0000_s1154" type="#_x0000_t32" style="position:absolute;left:628650;top:342900;width:0;height:6858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b4QMMUAAADcAAAADwAAAGRycy9kb3ducmV2LnhtbESPQWvCQBSE74X+h+UJvdWNCZUSXUMI&#10;BGqhxdoePD6yz2ww+zZkV03/fbcgeBxm5htmXUy2FxcafedYwWKegCBunO64VfDzXT+/gvABWWPv&#10;mBT8kodi8/iwxly7K3/RZR9aESHsc1RgQhhyKX1jyKKfu4E4ekc3WgxRjq3UI14j3PYyTZKltNhx&#10;XDA4UGWoOe3PVkH4NIfdoVke37eVrvkj26V1Uir1NJvKFYhAU7iHb+03rSDLXuD/TDwCcvM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b4QMMUAAADcAAAADwAAAAAAAAAA&#10;AAAAAAChAgAAZHJzL2Rvd25yZXYueG1sUEsFBgAAAAAEAAQA+QAAAJMDAAAAAA==&#10;" strokecolor="black [3213]" strokeweight="1pt">
                <v:stroke endarrow="block"/>
              </v:shape>
              <v:shape id="Straight Arrow Connector 341" o:spid="_x0000_s1155" type="#_x0000_t32" style="position:absolute;left:2095500;top:342900;width:279400;height:647700;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VYXEcIAAADcAAAADwAAAGRycy9kb3ducmV2LnhtbESPS2vDMBCE74X+B7GF3Jp1nhg3SgiB&#10;kJJbHtDrYq0f2FoZS0ncf18VAjkOM/MNs9oMtlV37n3tRMNknIBiyZ2ppdRwvew/U1A+kBhqnbCG&#10;X/awWb+/rSgz7iEnvp9DqSJEfEYaqhC6DNHnFVvyY9exRK9wvaUQZV+i6ekR4bbFaZIs0VItcaGi&#10;jncV5835ZiNlV29TPDQ/CwyzfdpQceyw0Hr0MWy/QAUewiv8bH8bDbP5BP7PxCOA6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VYXEcIAAADcAAAADwAAAAAAAAAAAAAA&#10;AAChAgAAZHJzL2Rvd25yZXYueG1sUEsFBgAAAAAEAAQA+QAAAJADAAAAAA==&#10;" strokecolor="black [3213]" strokeweight="1pt">
                <v:stroke endarrow="block"/>
              </v:shape>
              <v:shape id="Straight Arrow Connector 343" o:spid="_x0000_s1156" type="#_x0000_t32" style="position:absolute;left:2514600;top:342900;width:0;height:6477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R1eosUAAADcAAAADwAAAGRycy9kb3ducmV2LnhtbESPQWvCQBSE74X+h+UJvdWNSZESXUMI&#10;BGqhxdoePD6yz2ww+zZkV03/fbcgeBxm5htmXUy2FxcafedYwWKegCBunO64VfDzXT+/gvABWWPv&#10;mBT8kodi8/iwxly7K3/RZR9aESHsc1RgQhhyKX1jyKKfu4E4ekc3WgxRjq3UI14j3PYyTZKltNhx&#10;XDA4UGWoOe3PVkH4NIfdoVke37eVrvkj26V1Uir1NJvKFYhAU7iHb+03rSB7yeD/TDwCcvM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R1eosUAAADcAAAADwAAAAAAAAAA&#10;AAAAAAChAgAAZHJzL2Rvd25yZXYueG1sUEsFBgAAAAAEAAQA+QAAAJMDAAAAAA==&#10;" strokecolor="black [3213]" strokeweight="1pt">
                <v:stroke endarrow="block"/>
              </v:shape>
              <v:shape id="Straight Arrow Connector 342" o:spid="_x0000_s1157" type="#_x0000_t32" style="position:absolute;left:2654300;top:342900;width:279400;height:6858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lH7OcQAAADcAAAADwAAAGRycy9kb3ducmV2LnhtbESPT4vCMBTE78J+h/CEvWlqFZGuUUQo&#10;rAuK/w4eH82zKdu8lCZq99tvBMHjMDO/YebLztbiTq2vHCsYDRMQxIXTFZcKzqd8MAPhA7LG2jEp&#10;+CMPy8VHb46Zdg8+0P0YShEh7DNUYEJoMil9YciiH7qGOHpX11oMUbal1C0+ItzWMk2SqbRYcVww&#10;2NDaUPF7vFkFYWcu+0sxvf5s1jrn7Xif5slKqc9+t/oCEagL7/Cr/a0VjCcpPM/EIyA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eUfs5xAAAANwAAAAPAAAAAAAAAAAA&#10;AAAAAKECAABkcnMvZG93bnJldi54bWxQSwUGAAAAAAQABAD5AAAAkgMAAAAA&#10;" strokecolor="black [3213]" strokeweight="1pt">
                <v:stroke endarrow="block"/>
              </v:shape>
              <v:shape id="Straight Arrow Connector 339" o:spid="_x0000_s1158" type="#_x0000_t32" style="position:absolute;left:3492500;top:342900;width:558800;height:647700;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yZoasMAAADcAAAADwAAAGRycy9kb3ducmV2LnhtbESPzWrDMBCE74W+g9hCb826MSmuG9mE&#10;QGjJrUmg18Va/2BrZSwlcd4+KhR6HGbmG2ZdznZQF55850TD6yIBxVI500mj4XTcvWSgfCAxNDhh&#10;DTf2UBaPD2vKjbvKN18OoVERIj4nDW0IY47oq5Yt+YUbWaJXu8lSiHJq0Ex0jXA74DJJ3tBSJ3Gh&#10;pZG3LVf94WwjZdttMvzsf1YY0l3WU70fsdb6+WnefIAKPIf/8F/7y2hI03f4PROPABZ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MmaGrDAAAA3AAAAA8AAAAAAAAAAAAA&#10;AAAAoQIAAGRycy9kb3ducmV2LnhtbFBLBQYAAAAABAAEAPkAAACRAwAAAAA=&#10;" strokecolor="black [3213]" strokeweight="1pt">
                <v:stroke endarrow="block"/>
              </v:shape>
              <v:shape id="Straight Arrow Connector 338" o:spid="_x0000_s1159" type="#_x0000_t32" style="position:absolute;left:3981450;top:342900;width:139700;height:647700;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GrN8cIAAADcAAAADwAAAGRycy9kb3ducmV2LnhtbESPy2rDQAxF94X8w6BAd43cmBbjZhJC&#10;ILRk17TQrfDID+zRGM8kcf8+WhS6FFf3SGezm/1grjzFLoiF51UGhqUKrpPGwvfX8akAExOJoyEI&#10;W/jlCLvt4mFDpQs3+eTrOTVGIRJLstCmNJaIsWrZU1yFkUWzOkyeko5Tg26im8L9gOsse0VPneiF&#10;lkY+tFz154tXyqHbF/je/7xgyo9FT/VpxNrax+W8fwOTeE7/y3/tD2chz/VblVERwO0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GrN8cIAAADcAAAADwAAAAAAAAAAAAAA&#10;AAChAgAAZHJzL2Rvd25yZXYueG1sUEsFBgAAAAAEAAQA+QAAAJADAAAAAA==&#10;" strokecolor="black [3213]" strokeweight="1pt">
                <v:stroke endarrow="block"/>
              </v:shape>
              <v:shape id="Straight Arrow Connector 337" o:spid="_x0000_s1160" type="#_x0000_t32" style="position:absolute;left:4260850;top:342900;width:69850;height:6477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iAr3MUAAADcAAAADwAAAGRycy9kb3ducmV2LnhtbESPQWvCQBSE74X+h+UJvdWNCWiJriEE&#10;Am2hYm0PHh/ZZzaYfRuyW03/fbcgeBxm5htmU0y2FxcafedYwWKegCBunO64VfD9VT+/gPABWWPv&#10;mBT8kodi+/iwwVy7K3/S5RBaESHsc1RgQhhyKX1jyKKfu4E4eic3WgxRjq3UI14j3PYyTZKltNhx&#10;XDA4UGWoOR9+rIKwM8f9sVme3t8qXfNHtk/rpFTqaTaVaxCBpnAP39qvWkGWreD/TDwCcvs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iAr3MUAAADcAAAADwAAAAAAAAAA&#10;AAAAAAChAgAAZHJzL2Rvd25yZXYueG1sUEsFBgAAAAAEAAQA+QAAAJMDAAAAAA==&#10;" strokecolor="black [3213]" strokeweight="1pt">
                <v:stroke endarrow="block"/>
              </v:shape>
              <v:shape id="Straight Arrow Connector 336" o:spid="_x0000_s1161" type="#_x0000_t32" style="position:absolute;left:4330700;top:342900;width:488950;height:64770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yOR8MAAADcAAAADwAAAGRycy9kb3ducmV2LnhtbESPQYvCMBSE7wv+h/AEb2uqhbJUo4hQ&#10;UMHFVQ8eH82zKTYvpYla/71ZWNjjMDPfMPNlbxvxoM7XjhVMxgkI4tLpmisF51Px+QXCB2SNjWNS&#10;8CIPy8XgY465dk/+occxVCJC2OeowITQ5lL60pBFP3YtcfSurrMYouwqqTt8Rrht5DRJMmmx5rhg&#10;sKW1ofJ2vFsF4dtcDpcyu+62a13wPj1Mi2Sl1GjYr2YgAvXhP/zX3mgFaZrB75l4BOTi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lsjkfDAAAA3AAAAA8AAAAAAAAAAAAA&#10;AAAAoQIAAGRycy9kb3ducmV2LnhtbFBLBQYAAAAABAAEAPkAAACRAwAAAAA=&#10;" strokecolor="black [3213]" strokeweight="1pt">
                <v:stroke endarrow="block"/>
              </v:shape>
              <v:shape id="Text Box 330" o:spid="_x0000_s1162" type="#_x0000_t202" style="position:absolute;left:9080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CMq5xAAA&#10;ANwAAAAPAAAAZHJzL2Rvd25yZXYueG1sRE/LasJAFN0L/YfhFtwUnWiKaHSUogilFcEHhe4umWsS&#10;mrkTMxMT/95ZFFweznux6kwpblS7wrKC0TACQZxaXXCm4HzaDqYgnEfWWFomBXdysFq+9BaYaNvy&#10;gW5Hn4kQwi5BBbn3VSKlS3My6Ia2Ig7cxdYGfYB1JnWNbQg3pRxH0UQaLDg05FjROqf079gYBbOy&#10;/fLy57Tf7N437trEb7/Nd6NU/7X7mIPw1Pmn+N/9qRXEcZgfzoQjIJ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QjKucQAAADcAAAADwAAAAAAAAAAAAAAAACXAgAAZHJzL2Rv&#10;d25yZXYueG1sUEsFBgAAAAAEAAQA9QAAAIg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L2</w:t>
                      </w:r>
                    </w:p>
                  </w:txbxContent>
                </v:textbox>
              </v:shape>
              <v:shape id="Text Box 332" o:spid="_x0000_s1163" type="#_x0000_t202" style="position:absolute;left:18161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lvFVxwAA&#10;ANwAAAAPAAAAZHJzL2Rvd25yZXYueG1sRI9Ba8JAFITvhf6H5RV6Ed3UlKLRVUpFEC2FRhG8PbLP&#10;JDT7Ns1uTPz3bkHocZiZb5j5sjeVuFDjSssKXkYRCOLM6pJzBYf9ejgB4TyyxsoyKbiSg+Xi8WGO&#10;ibYdf9Ml9bkIEHYJKii8rxMpXVaQQTeyNXHwzrYx6INscqkb7ALcVHIcRW/SYMlhocCaPgrKftLW&#10;KJhW3dbL4/5r9fm6cr9tPDi1u1ap56f+fQbCU+//w/f2RiuI4zH8nQlHQC5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1pbxVccAAADcAAAADwAAAAAAAAAAAAAAAACXAgAAZHJz&#10;L2Rvd25yZXYueG1sUEsFBgAAAAAEAAQA9QAAAIsDAAAAAA==&#10;" filled="f" strokecolor="black [3213]" strokeweight="1pt">
                <v:textbox>
                  <w:txbxContent>
                    <w:p w:rsidR="007F0024" w:rsidRPr="002814D7" w:rsidRDefault="007F0024" w:rsidP="00C85C47">
                      <w:pPr>
                        <w:jc w:val="center"/>
                        <w:rPr>
                          <w:rFonts w:ascii="Times New Roman" w:hAnsi="Times New Roman"/>
                          <w:sz w:val="32"/>
                          <w:szCs w:val="32"/>
                        </w:rPr>
                      </w:pPr>
                      <w:r w:rsidRPr="002814D7">
                        <w:rPr>
                          <w:rFonts w:ascii="Times New Roman" w:hAnsi="Times New Roman"/>
                          <w:sz w:val="32"/>
                          <w:szCs w:val="32"/>
                        </w:rPr>
                        <w:t>+</w:t>
                      </w:r>
                    </w:p>
                  </w:txbxContent>
                </v:textbox>
              </v:shape>
              <v:shape id="Text Box 334" o:spid="_x0000_s1164" type="#_x0000_t202" style="position:absolute;left:23050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M8y6xwAA&#10;ANwAAAAPAAAAZHJzL2Rvd25yZXYueG1sRI9Ba8JAFITvhf6H5RW8FN3YSNHoKkURxIrQKIK3R/aZ&#10;hGbfptmNSf99t1DocZiZb5jFqjeVuFPjSssKxqMIBHFmdcm5gvNpO5yCcB5ZY2WZFHyTg9Xy8WGB&#10;ibYdf9A99bkIEHYJKii8rxMpXVaQQTeyNXHwbrYx6INscqkb7ALcVPIlil6lwZLDQoE1rQvKPtPW&#10;KJhV3d7Ly+m4OUw27quNn6/te6vU4Kl/m4Pw1Pv/8F97pxXE8QR+z4QjIJc/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NjPMuscAAADcAAAADwAAAAAAAAAAAAAAAACXAgAAZHJz&#10;L2Rvd25yZXYueG1sUEsFBgAAAAAEAAQA9QAAAIsDAAAAAA==&#10;" filled="f" strokecolor="black [3213]" strokeweight="1pt">
                <v:textbox>
                  <w:txbxContent>
                    <w:p w:rsidR="007F0024" w:rsidRPr="002814D7" w:rsidRDefault="007F0024" w:rsidP="00C85C47">
                      <w:pPr>
                        <w:jc w:val="center"/>
                        <w:rPr>
                          <w:rFonts w:ascii="Times New Roman" w:hAnsi="Times New Roman"/>
                          <w:sz w:val="32"/>
                          <w:szCs w:val="32"/>
                        </w:rPr>
                      </w:pPr>
                      <w:r>
                        <w:rPr>
                          <w:rFonts w:ascii="Times New Roman" w:hAnsi="Times New Roman"/>
                          <w:sz w:val="32"/>
                          <w:szCs w:val="32"/>
                        </w:rPr>
                        <w:t>−</w:t>
                      </w:r>
                    </w:p>
                  </w:txbxContent>
                </v:textbox>
              </v:shape>
              <v:shape id="Text Box 333" o:spid="_x0000_s1165" type="#_x0000_t202" style="position:absolute;left:27241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2lTOxwAA&#10;ANwAAAAPAAAAZHJzL2Rvd25yZXYueG1sRI/dasJAFITvC32H5RS8KbqpkaKpqxRFEJWCPwi9O2RP&#10;k9Ds2ZjdmPj2rlDo5TAz3zDTeWdKcaXaFZYVvA0iEMSp1QVnCk7HVX8MwnlkjaVlUnAjB/PZ89MU&#10;E21b3tP14DMRIOwSVJB7XyVSujQng25gK+Lg/djaoA+yzqSusQ1wU8phFL1LgwWHhRwrWuSU/h4a&#10;o2BSthsvz8ev5W60dJcmfv1uto1SvZfu8wOEp87/h//aa60gjmN4nAlHQM7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udpUzscAAADcAAAADwAAAAAAAAAAAAAAAACXAgAAZHJz&#10;L2Rvd25yZXYueG1sUEsFBgAAAAAEAAQA9QAAAIsDAAAAAA==&#10;" filled="f" strokecolor="black [3213]" strokeweight="1pt">
                <v:textbox>
                  <w:txbxContent>
                    <w:p w:rsidR="007F0024" w:rsidRPr="00160B27" w:rsidRDefault="007F0024" w:rsidP="00C85C47">
                      <w:pPr>
                        <w:jc w:val="center"/>
                        <w:rPr>
                          <w:rFonts w:ascii="Times New Roman" w:hAnsi="Times New Roman"/>
                          <w:sz w:val="32"/>
                          <w:szCs w:val="32"/>
                        </w:rPr>
                      </w:pPr>
                      <w:r w:rsidRPr="00160B27">
                        <w:rPr>
                          <w:rFonts w:ascii="Times New Roman" w:hAnsi="Times New Roman"/>
                          <w:sz w:val="32"/>
                          <w:szCs w:val="32"/>
                        </w:rPr>
                        <w:t>×</w:t>
                      </w:r>
                    </w:p>
                  </w:txbxContent>
                </v:textbox>
              </v:shape>
              <v:shape id="Text Box 331" o:spid="_x0000_s1166" type="#_x0000_t202" style="position:absolute;left:4191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RG8ixwAA&#10;ANwAAAAPAAAAZHJzL2Rvd25yZXYueG1sRI/dasJAFITvC77DcgRvim40RTS6ilQKpRXBHwTvDtlj&#10;EsyeTbMbk759t1Do5TAz3zDLdWdK8aDaFZYVjEcRCOLU6oIzBefT23AGwnlkjaVlUvBNDtar3tMS&#10;E21bPtDj6DMRIOwSVJB7XyVSujQng25kK+Lg3Wxt0AdZZ1LX2Aa4KeUkiqbSYMFhIceKXnNK78fG&#10;KJiX7YeXl9N+u3vZuq8mfr42n41Sg363WYDw1Pn/8F/7XSuI4zH8nglHQK5+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JkRvIscAAADcAAAADwAAAAAAAAAAAAAAAACXAgAAZHJz&#10;L2Rvd25yZXYueG1sUEsFBgAAAAAEAAQA9QAAAIs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24"/>
                          <w:szCs w:val="24"/>
                        </w:rPr>
                        <w:t>L</w:t>
                      </w:r>
                      <w:r w:rsidRPr="002945AE">
                        <w:rPr>
                          <w:rFonts w:ascii="Times New Roman" w:hAnsi="Times New Roman"/>
                          <w:sz w:val="24"/>
                          <w:szCs w:val="24"/>
                        </w:rPr>
                        <w:t>1</w:t>
                      </w:r>
                    </w:p>
                  </w:txbxContent>
                </v:textbox>
              </v:shape>
              <v:shape id="Text Box 329" o:spid="_x0000_s1167" type="#_x0000_t202" style="position:absolute;left:32131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6/X5xwAA&#10;ANwAAAAPAAAAZHJzL2Rvd25yZXYueG1sRI/dasJAFITvC77DcgRvim78odTUVYoiiEqhKoJ3h+xp&#10;Epo9G7MbE9/eFQq9HGbmG2a2aE0hblS53LKC4SACQZxYnXOq4HRc999BOI+ssbBMCu7kYDHvvMww&#10;1rbhb7odfCoChF2MCjLvy1hKl2Rk0A1sSRy8H1sZ9EFWqdQVNgFuCjmKojdpMOewkGFJy4yS30Nt&#10;FEyLZuvl+fi12k9W7lqPXy/1rlaq120/P0B4av1/+K+90QrGoyk8z4QjIOcP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Xev1+ccAAADcAAAADwAAAAAAAAAAAAAAAACXAgAAZHJz&#10;L2Rvd25yZXYueG1sUEsFBgAAAAAEAAQA9QAAAIsDAAAAAA==&#10;" filled="f" strokecolor="black [3213]" strokeweight="1pt">
                <v:textbox>
                  <w:txbxContent>
                    <w:p w:rsidR="007F0024" w:rsidRPr="002814D7" w:rsidRDefault="007F0024" w:rsidP="00C85C47">
                      <w:pPr>
                        <w:jc w:val="center"/>
                        <w:rPr>
                          <w:rFonts w:ascii="Times New Roman" w:hAnsi="Times New Roman"/>
                          <w:sz w:val="32"/>
                          <w:szCs w:val="32"/>
                        </w:rPr>
                      </w:pPr>
                      <w:r w:rsidRPr="002814D7">
                        <w:rPr>
                          <w:rFonts w:ascii="Times New Roman" w:hAnsi="Times New Roman"/>
                          <w:sz w:val="32"/>
                          <w:szCs w:val="32"/>
                        </w:rPr>
                        <w:t>+</w:t>
                      </w:r>
                    </w:p>
                    <w:p w:rsidR="007F0024" w:rsidRPr="002945AE" w:rsidRDefault="007F0024" w:rsidP="00C85C47">
                      <w:pPr>
                        <w:rPr>
                          <w:rFonts w:ascii="Times New Roman" w:hAnsi="Times New Roman"/>
                          <w:sz w:val="24"/>
                          <w:szCs w:val="24"/>
                        </w:rPr>
                      </w:pPr>
                    </w:p>
                  </w:txbxContent>
                </v:textbox>
              </v:shape>
              <v:shape id="Text Box 328" o:spid="_x0000_s1168" type="#_x0000_t202" style="position:absolute;left:37020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p1BixAAA&#10;ANwAAAAPAAAAZHJzL2Rvd25yZXYueG1sRE9Na8JAEL0X/A/LFLwU3VSl1JiNlIogKoVGEbwN2WkS&#10;zM6m2Y1J/333UOjx8b6T9WBqcafWVZYVPE8jEMS51RUXCs6n7eQVhPPIGmvLpOCHHKzT0UOCsbY9&#10;f9I984UIIexiVFB638RSurwkg25qG+LAfdnWoA+wLaRusQ/hppazKHqRBisODSU29F5Sfss6o2BZ&#10;93svL6ePzXGxcd/d/OnaHTqlxo/D2wqEp8H/i//cO61gPgtrw5lwBGT6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dQYsQAAADcAAAADwAAAAAAAAAAAAAAAACXAgAAZHJzL2Rv&#10;d25yZXYueG1sUEsFBgAAAAAEAAQA9QAAAIgDAAAAAA==&#10;" filled="f" strokecolor="black [3213]" strokeweight="1pt">
                <v:textbox>
                  <w:txbxContent>
                    <w:p w:rsidR="007F0024" w:rsidRPr="002945AE" w:rsidRDefault="007F0024" w:rsidP="00C85C47">
                      <w:pPr>
                        <w:jc w:val="center"/>
                        <w:rPr>
                          <w:rFonts w:ascii="Times New Roman" w:hAnsi="Times New Roman"/>
                          <w:sz w:val="24"/>
                          <w:szCs w:val="24"/>
                        </w:rPr>
                      </w:pPr>
                      <w:r>
                        <w:rPr>
                          <w:rFonts w:ascii="Times New Roman" w:hAnsi="Times New Roman"/>
                          <w:sz w:val="32"/>
                          <w:szCs w:val="32"/>
                        </w:rPr>
                        <w:t>−</w:t>
                      </w:r>
                    </w:p>
                  </w:txbxContent>
                </v:textbox>
              </v:shape>
              <v:shape id="Text Box 327" o:spid="_x0000_s1169" type="#_x0000_t202" style="position:absolute;left:419100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" filled="f" strokecolor="black [3213]" strokeweight="1pt">
                <v:textbox>
                  <w:txbxContent>
                    <w:p w:rsidR="007F0024" w:rsidRPr="00160B27" w:rsidRDefault="007F0024" w:rsidP="00C85C47">
                      <w:pPr>
                        <w:jc w:val="center"/>
                        <w:rPr>
                          <w:rFonts w:ascii="Times New Roman" w:hAnsi="Times New Roman"/>
                          <w:sz w:val="32"/>
                          <w:szCs w:val="32"/>
                        </w:rPr>
                      </w:pPr>
                      <w:r w:rsidRPr="00160B27">
                        <w:rPr>
                          <w:rFonts w:ascii="Times New Roman" w:hAnsi="Times New Roman"/>
                          <w:sz w:val="32"/>
                          <w:szCs w:val="32"/>
                        </w:rPr>
                        <w:t>×</w:t>
                      </w:r>
                    </w:p>
                    <w:p w:rsidR="007F0024" w:rsidRPr="002945AE" w:rsidRDefault="007F0024" w:rsidP="00C85C47">
                      <w:pPr>
                        <w:rPr>
                          <w:rFonts w:ascii="Times New Roman" w:hAnsi="Times New Roman"/>
                          <w:sz w:val="24"/>
                          <w:szCs w:val="24"/>
                        </w:rPr>
                      </w:pPr>
                    </w:p>
                  </w:txbxContent>
                </v:textbox>
              </v:shape>
              <v:shape id="Text Box 326" o:spid="_x0000_s1170" type="#_x0000_t202" style="position:absolute;left:4679950;width:419100;height:3429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" filled="f" strokecolor="black [3213]" strokeweight="1pt">
                <v:textbox>
                  <w:txbxContent>
                    <w:p w:rsidR="007F0024" w:rsidRPr="00160B27" w:rsidRDefault="007F0024" w:rsidP="00C85C47">
                      <w:pPr>
                        <w:jc w:val="center"/>
                        <w:rPr>
                          <w:rFonts w:ascii="Times New Roman" w:hAnsi="Times New Roman"/>
                          <w:sz w:val="32"/>
                          <w:szCs w:val="32"/>
                        </w:rPr>
                      </w:pPr>
                      <w:r w:rsidRPr="00160B27">
                        <w:rPr>
                          <w:rFonts w:ascii="Times New Roman" w:hAnsi="Times New Roman"/>
                          <w:sz w:val="32"/>
                          <w:szCs w:val="32"/>
                        </w:rPr>
                        <w:t>÷</w:t>
                      </w:r>
                    </w:p>
                  </w:txbxContent>
                </v:textbox>
              </v:shape>
              <v:shape id="_x0000_s1171" type="#_x0000_t202" style="position:absolute;left:1099127;top:2612390;width:628650;height:23558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ySAxxAAA&#10;ANwAAAAPAAAAZHJzL2Rvd25yZXYueG1sRI/BasMwEETvhf6D2EBvjRQTQnCjhKbQkB7t9pDjYm0t&#10;E2tlrG3i9OurQqHHYWbeMJvdFHp1oTF1kS0s5gYUcRNdx62Fj/fXxzWoJMgO+8hk4UYJdtv7uw2W&#10;Ll65okstrcoQTiVa8CJDqXVqPAVM8zgQZ+8zjgEly7HVbsRrhodeF8asdMCO84LHgV48Nef6K1ho&#10;TVEtKuO/+9NhX63fapHT2Vn7MJuen0AJTfIf/msfnYXlqoDfM/kI6O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ckgMcQAAADcAAAADwAAAAAAAAAAAAAAAACXAgAAZHJzL2Rv&#10;d25yZXYueG1sUEsFBgAAAAAEAAQA9QAAAIgDAAAAAA==&#10;" filled="f" stroked="f">
                <v:textbox inset=".5mm,.3mm,.5mm,.3mm">
                  <w:txbxContent>
                    <w:p w:rsidR="007F0024" w:rsidRPr="002B46AD" w:rsidRDefault="007F0024" w:rsidP="00BE3CC4">
                      <w:pPr>
                        <w:rPr>
                          <w:rFonts w:ascii="Times New Roman" w:hAnsi="Times New Roman"/>
                          <w:lang w:val="en-CA"/>
                        </w:rPr>
                      </w:pPr>
                      <w:r>
                        <w:rPr>
                          <w:rFonts w:ascii="Times New Roman" w:hAnsi="Times New Roman"/>
                          <w:lang w:val="en-CA"/>
                        </w:rPr>
                        <w:t>-.01</w:t>
                      </w:r>
                      <w:r>
                        <w:rPr>
                          <w:rFonts w:ascii="Times New Roman" w:hAnsi="Times New Roman"/>
                          <w:vertAlign w:val="superscript"/>
                          <w:lang w:val="en-CA"/>
                        </w:rPr>
                        <w:t>ns</w:t>
                      </w:r>
                    </w:p>
                  </w:txbxContent>
                </v:textbox>
              </v:shape>
              <v:shape id="_x0000_s1172" type="#_x0000_t202" style="position:absolute;left:1047750;top:1812290;width:558800;height:23558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AXj9xAAA&#10;ANwAAAAPAAAAZHJzL2Rvd25yZXYueG1sRI9BSwMxFITvgv8hPMGbTVqqtNumRYWKHnfbQ4+Pzetm&#10;6eZl2Tzb1V9vBMHjMDPfMOvtGDp1oSG1kS1MJwYUcR1dy42Fw373sACVBNlhF5ksfFGC7eb2Zo2F&#10;i1cu6VJJozKEU4EWvEhfaJ1qTwHTJPbE2TvFIaBkOTTaDXjN8NDpmTFPOmDLecFjT6+e6nP1GSw0&#10;ZlZOS+O/u+PbS7n4qESOZ2ft/d34vAIlNMp/+K/97izMH5fweyYfAb3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F4/cQAAADcAAAADwAAAAAAAAAAAAAAAACXAgAAZHJzL2Rv&#10;d25yZXYueG1sUEsFBgAAAAAEAAQA9QAAAIgDAAAAAA==&#10;" filled="f" stroked="f">
                <v:textbox inset=".5mm,.3mm,.5mm,.3mm">
                  <w:txbxContent>
                    <w:p w:rsidR="007F0024" w:rsidRPr="002B46AD" w:rsidRDefault="007F0024" w:rsidP="00C85C47">
                      <w:pPr>
                        <w:rPr>
                          <w:rFonts w:ascii="Times New Roman" w:hAnsi="Times New Roman"/>
                          <w:lang w:val="en-CA"/>
                        </w:rPr>
                      </w:pPr>
                      <w:r>
                        <w:rPr>
                          <w:rFonts w:ascii="Times New Roman" w:hAnsi="Times New Roman"/>
                          <w:lang w:val="en-CA"/>
                        </w:rPr>
                        <w:t xml:space="preserve"> .09</w:t>
                      </w:r>
                    </w:p>
                  </w:txbxContent>
                </v:textbox>
              </v:shape>
              <v:shape id="_x0000_s1173" type="#_x0000_t202" style="position:absolute;left:1257300;top:2955925;width:628650;height:23495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bB3ewwAA&#10;ANwAAAAPAAAAZHJzL2Rvd25yZXYueG1sRI9BawIxFITvBf9DeEJvNVFEZGuUVlDa4249eHxsXjeL&#10;m5dl89Rtf31TKPQ4zMw3zGY3hk7daEhtZAvzmQFFXEfXcmPh9HF4WoNKguywi0wWvijBbjt52GDh&#10;4p1LulXSqAzhVKAFL9IXWqfaU8A0iz1x9j7jEFCyHBrtBrxneOj0wpiVDthyXvDY095TfamuwUJj&#10;FuW8NP67Ox9fy/V7JXK+OGsfp+PLMyihUf7Df+03Z2G5WsLvmXwE9PY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bB3ewwAAANwAAAAPAAAAAAAAAAAAAAAAAJcCAABkcnMvZG93&#10;bnJldi54bWxQSwUGAAAAAAQABAD1AAAAhwMAAAAA&#10;" filled="f" stroked="f">
                <v:textbox inset=".5mm,.3mm,.5mm,.3mm">
                  <w:txbxContent>
                    <w:p w:rsidR="007F0024" w:rsidRPr="002B46AD" w:rsidRDefault="007F0024" w:rsidP="00C85C47">
                      <w:pPr>
                        <w:jc w:val="center"/>
                        <w:rPr>
                          <w:rFonts w:ascii="Times New Roman" w:hAnsi="Times New Roman"/>
                          <w:lang w:val="en-CA"/>
                        </w:rPr>
                      </w:pPr>
                      <w:r>
                        <w:rPr>
                          <w:rFonts w:ascii="Times New Roman" w:hAnsi="Times New Roman"/>
                          <w:lang w:val="en-CA"/>
                        </w:rPr>
                        <w:t>.31</w:t>
                      </w:r>
                    </w:p>
                  </w:txbxContent>
                </v:textbox>
              </v:shape>
              <v:shape id="_x0000_s1174" type="#_x0000_t202" style="position:absolute;left:3073400;top:2955925;width:628650;height:23495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hYWqxAAA&#10;ANwAAAAPAAAAZHJzL2Rvd25yZXYueG1sRI9BawIxFITvhf6H8Aq91URbRFajqNDSHnf14PGxeW4W&#10;Ny/L5lW3/fVNodDjMDPfMKvNGDp1pSG1kS1MJwYUcR1dy42F4+H1aQEqCbLDLjJZ+KIEm/X93QoL&#10;F29c0rWSRmUIpwIteJG+0DrVngKmSeyJs3eOQ0DJcmi0G/CW4aHTM2PmOmDLecFjT3tP9aX6DBYa&#10;MyunpfHf3eltVy4+KpHTxVn7+DBul6CERvkP/7XfnYWX+TP8nslHQK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KoWFqsQAAADcAAAADwAAAAAAAAAAAAAAAACXAgAAZHJzL2Rv&#10;d25yZXYueG1sUEsFBgAAAAAEAAQA9QAAAIgDAAAAAA==&#10;" filled="f" stroked="f">
                <v:textbox inset=".5mm,.3mm,.5mm,.3mm">
                  <w:txbxContent>
                    <w:p w:rsidR="007F0024" w:rsidRPr="002B46AD" w:rsidRDefault="007F0024" w:rsidP="00C85C47">
                      <w:pPr>
                        <w:jc w:val="center"/>
                        <w:rPr>
                          <w:rFonts w:ascii="Times New Roman" w:hAnsi="Times New Roman"/>
                          <w:lang w:val="en-CA"/>
                        </w:rPr>
                      </w:pPr>
                      <w:r>
                        <w:rPr>
                          <w:rFonts w:ascii="Times New Roman" w:hAnsi="Times New Roman"/>
                          <w:lang w:val="en-CA"/>
                        </w:rPr>
                        <w:t>.42</w:t>
                      </w:r>
                    </w:p>
                  </w:txbxContent>
                </v:textbox>
              </v:shape>
              <v:shape id="_x0000_s1175" type="#_x0000_t202" style="position:absolute;left:3003550;top:2619375;width:628650;height:22161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G75GxAAA&#10;ANwAAAAPAAAAZHJzL2Rvd25yZXYueG1sRI/BasMwEETvhfyD2EBvjeRQQnCjhCbQ0B7t9pDjYm0t&#10;E2tlrG3i9OurQqHHYWbeMJvdFHp1oTF1kS0UCwOKuImu49bCx/vLwxpUEmSHfWSycKMEu+3sboOl&#10;i1eu6FJLqzKEU4kWvMhQap0aTwHTIg7E2fuMY0DJcmy1G/Ga4aHXS2NWOmDHecHjQAdPzbn+ChZa&#10;s6yKyvjv/nTcV+u3WuR0dtbez6fnJ1BCk/yH/9qvzsLjqoDfM/kI6O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Ru+RsQAAADcAAAADwAAAAAAAAAAAAAAAACXAgAAZHJzL2Rv&#10;d25yZXYueG1sUEsFBgAAAAAEAAQA9QAAAIgDAAAAAA==&#10;" filled="f" stroked="f">
                <v:textbox inset=".5mm,.3mm,.5mm,.3mm">
                  <w:txbxContent>
                    <w:p w:rsidR="007F0024" w:rsidRPr="002B46AD" w:rsidRDefault="007F0024" w:rsidP="00C85C47">
                      <w:pPr>
                        <w:rPr>
                          <w:rFonts w:ascii="Times New Roman" w:hAnsi="Times New Roman"/>
                          <w:lang w:val="en-CA"/>
                        </w:rPr>
                      </w:pPr>
                      <w:r>
                        <w:rPr>
                          <w:rFonts w:ascii="Times New Roman" w:hAnsi="Times New Roman"/>
                          <w:lang w:val="en-CA"/>
                        </w:rPr>
                        <w:t>.02</w:t>
                      </w:r>
                      <w:r>
                        <w:rPr>
                          <w:rFonts w:ascii="Times New Roman" w:hAnsi="Times New Roman"/>
                          <w:vertAlign w:val="superscript"/>
                          <w:lang w:val="en-CA"/>
                        </w:rPr>
                        <w:t>ns</w:t>
                      </w:r>
                    </w:p>
                  </w:txbxContent>
                </v:textbox>
              </v:shape>
              <v:shape id="_x0000_s1176" type="#_x0000_t202" style="position:absolute;left:2863850;top:1812290;width:698500;height:23558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VxvdwAAA&#10;ANwAAAAPAAAAZHJzL2Rvd25yZXYueG1sRE9NawIxEL0L/Q9hCr1pohSR1ShaUNrjbj14HDbjZnEz&#10;WTZT3fbXN4dCj4/3vdmNoVN3GlIb2cJ8ZkAR19G13Fg4fx6nK1BJkB12kcnCNyXYbZ8mGyxcfHBJ&#10;90oalUM4FWjBi/SF1qn2FDDNYk+cuWscAkqGQ6PdgI8cHjq9MGapA7acGzz29OapvlVfwUJjFuW8&#10;NP6nu5wO5eqjErncnLUvz+N+DUpolH/xn/vdWXhd5vn5TD4Cevs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aVxvdwAAAANwAAAAPAAAAAAAAAAAAAAAAAJcCAABkcnMvZG93bnJl&#10;di54bWxQSwUGAAAAAAQABAD1AAAAhAMAAAAA&#10;" filled="f" stroked="f">
                <v:textbox inset=".5mm,.3mm,.5mm,.3mm">
                  <w:txbxContent>
                    <w:p w:rsidR="007F0024" w:rsidRPr="002B46AD" w:rsidRDefault="007F0024" w:rsidP="00C85C47">
                      <w:pPr>
                        <w:rPr>
                          <w:rFonts w:ascii="Times New Roman" w:hAnsi="Times New Roman"/>
                          <w:lang w:val="en-CA"/>
                        </w:rPr>
                      </w:pPr>
                      <w:r>
                        <w:rPr>
                          <w:rFonts w:ascii="Times New Roman" w:hAnsi="Times New Roman"/>
                          <w:lang w:val="en-CA"/>
                        </w:rPr>
                        <w:t xml:space="preserve">   .14</w:t>
                      </w:r>
                    </w:p>
                  </w:txbxContent>
                </v:textbox>
              </v:shape>
              <v:shape id="_x0000_s1177" type="#_x0000_t202" style="position:absolute;left:1257300;top:1240790;width:628650;height:23558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Td1mwQAA&#10;ANwAAAAPAAAAZHJzL2Rvd25yZXYueG1sRE9NawIxEL0X/A9hBG81UdoiW6PYQos97tqDx2EzbhY3&#10;k2Uz1dVf3xwKPT7e93o7hk5daEhtZAuLuQFFXEfXcmPh+/DxuAKVBNlhF5ks3CjBdjN5WGPh4pVL&#10;ulTSqBzCqUALXqQvtE61p4BpHnvizJ3iEFAyHBrtBrzm8NDppTEvOmDLucFjT++e6nP1Eyw0Zlku&#10;SuPv3fHzrVx9VSLHs7N2Nh13r6CERvkX/7n3zsLTc16bz+QjoD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k3dZsEAAADcAAAADwAAAAAAAAAAAAAAAACXAgAAZHJzL2Rvd25y&#10;ZXYueG1sUEsFBgAAAAAEAAQA9QAAAIUDAAAAAA==&#10;" filled="f" stroked="f">
                <v:textbox inset=".5mm,.3mm,.5mm,.3mm">
                  <w:txbxContent>
                    <w:p w:rsidR="007F0024" w:rsidRPr="002B46AD" w:rsidRDefault="007F0024" w:rsidP="00C85C47">
                      <w:pPr>
                        <w:jc w:val="center"/>
                        <w:rPr>
                          <w:rFonts w:ascii="Times New Roman" w:hAnsi="Times New Roman"/>
                          <w:lang w:val="en-CA"/>
                        </w:rPr>
                      </w:pPr>
                      <w:r>
                        <w:rPr>
                          <w:rFonts w:ascii="Times New Roman" w:hAnsi="Times New Roman"/>
                          <w:lang w:val="en-CA"/>
                        </w:rPr>
                        <w:t>.76</w:t>
                      </w:r>
                    </w:p>
                  </w:txbxContent>
                </v:textbox>
              </v:shape>
              <v:shape id="_x0000_s1178" type="#_x0000_t202" style="position:absolute;left:3073400;top:1240790;width:558800;height:23558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0kkUxAAA&#10;ANwAAAAPAAAAZHJzL2Rvd25yZXYueG1sRI9BSwMxFITvQv9DeAVvNmmptqxNiwoVPe62hx4fm+dm&#10;6eZl2Tzb1V9vBMHjMDPfMJvdGDp1oSG1kS3MZwYUcR1dy42F42F/twaVBNlhF5ksfFGC3XZys8HC&#10;xSuXdKmkURnCqUALXqQvtE61p4BpFnvi7H3EIaBkOTTaDXjN8NDphTEPOmDLecFjTy+e6nP1GSw0&#10;ZlHOS+O/u9Prc7l+r0ROZ2ft7XR8egQlNMp/+K/95iws71fweyYfAb3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9JJFMQAAADcAAAADwAAAAAAAAAAAAAAAACXAgAAZHJzL2Rv&#10;d25yZXYueG1sUEsFBgAAAAAEAAQA9QAAAIgDAAAAAA==&#10;" filled="f" stroked="f">
                <v:textbox inset=".5mm,.3mm,.5mm,.3mm">
                  <w:txbxContent>
                    <w:p w:rsidR="007F0024" w:rsidRPr="002B46AD" w:rsidRDefault="007F0024" w:rsidP="00C85C47">
                      <w:pPr>
                        <w:jc w:val="center"/>
                        <w:rPr>
                          <w:rFonts w:ascii="Times New Roman" w:hAnsi="Times New Roman"/>
                          <w:lang w:val="en-CA"/>
                        </w:rPr>
                      </w:pPr>
                      <w:r>
                        <w:rPr>
                          <w:rFonts w:ascii="Times New Roman" w:hAnsi="Times New Roman"/>
                          <w:lang w:val="en-CA"/>
                        </w:rPr>
                        <w:t>.74</w:t>
                      </w:r>
                    </w:p>
                  </w:txbxContent>
                </v:textbox>
              </v:shape>
              <v:shape id="_x0000_s1179" type="#_x0000_t202" style="position:absolute;left:27940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ILhFxAAA&#10;ANwAAAAPAAAAZHJzL2Rvd25yZXYueG1sRI9BawIxFITvhf6H8Aq91URpRVajqNDSHnf14PGxeW4W&#10;Ny/L5lW3/fVNodDjMDPfMKvNGDp1pSG1kS1MJwYUcR1dy42F4+H1aQEqCbLDLjJZ+KIEm/X93QoL&#10;F29c0rWSRmUIpwIteJG+0DrVngKmSeyJs3eOQ0DJcmi0G/CW4aHTM2PmOmDLecFjT3tP9aX6DBYa&#10;MyunpfHf3eltVy4+KpHTxVn7+DBul6CERvkP/7XfnYXn+Qv8nslHQK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iC4Rc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60</w:t>
                      </w:r>
                    </w:p>
                  </w:txbxContent>
                </v:textbox>
              </v:shape>
              <v:shape id="_x0000_s1180" type="#_x0000_t202" style="position:absolute;left:76835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8iYyxAAA&#10;ANwAAAAPAAAAZHJzL2Rvd25yZXYueG1sRI/BasMwEETvhfyD2EBvjZRQTHCjhCbQ0B7t9pDjYm0t&#10;E2tlrG3i9OurQqHHYWbeMJvdFHp1oTF1kS0sFwYUcRNdx62Fj/eXhzWoJMgO+8hk4UYJdtvZ3QZL&#10;F69c0aWWVmUIpxIteJGh1Do1ngKmRRyIs/cZx4CS5dhqN+I1w0OvV8YUOmDHecHjQAdPzbn+ChZa&#10;s6qWlfHf/em4r9Zvtcjp7Ky9n0/PT6CEJvkP/7VfnYXHooDfM/kI6O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ImMs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78</w:t>
                      </w:r>
                    </w:p>
                  </w:txbxContent>
                </v:textbox>
              </v:shape>
              <v:shape id="_x0000_s1181" type="#_x0000_t202" style="position:absolute;left:188595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voOpxAAA&#10;ANwAAAAPAAAAZHJzL2Rvd25yZXYueG1sRI9BawIxFITvhf6H8Aq91UQpVlajqNDSHnf14PGxeW4W&#10;Ny/L5lW3/fVNodDjMDPfMKvNGDp1pSG1kS1MJwYUcR1dy42F4+H1aQEqCbLDLjJZ+KIEm/X93QoL&#10;F29c0rWSRmUIpwIteJG+0DrVngKmSeyJs3eOQ0DJcmi0G/CW4aHTM2PmOmDLecFjT3tP9aX6DBYa&#10;MyunpfHf3eltVy4+KpHTxVn7+DBul6CERvkP/7XfnYXn+Qv8nslHQK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b6Dqc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76</w:t>
                      </w:r>
                    </w:p>
                  </w:txbxContent>
                </v:textbox>
              </v:shape>
              <v:shape id="_x0000_s1182" type="#_x0000_t202" style="position:absolute;left:216535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IRfbwAAA&#10;ANwAAAAPAAAAZHJzL2Rvd25yZXYueG1sRE9NawIxEL0L/Q9hCr1pohSR1ShaUNrjbj14HDbjZnEz&#10;WTZT3fbXN4dCj4/3vdmNoVN3GlIb2cJ8ZkAR19G13Fg4fx6nK1BJkB12kcnCNyXYbZ8mGyxcfHBJ&#10;90oalUM4FWjBi/SF1qn2FDDNYk+cuWscAkqGQ6PdgI8cHjq9MGapA7acGzz29OapvlVfwUJjFuW8&#10;NP6nu5wO5eqjErncnLUvz+N+DUpolH/xn/vdWXhd5rX5TD4Cevs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kIRfbwAAAANwAAAAPAAAAAAAAAAAAAAAAAJcCAABkcnMvZG93bnJl&#10;di54bWxQSwUGAAAAAAQABAD1AAAAhAM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76</w:t>
                      </w:r>
                    </w:p>
                  </w:txbxContent>
                </v:textbox>
              </v:shape>
              <v:shape id="_x0000_s1183" type="#_x0000_t202" style="position:absolute;left:244475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bbJAxAAA&#10;ANwAAAAPAAAAZHJzL2Rvd25yZXYueG1sRI9BawIxFITvBf9DeEJvNVGK6NYoWmhpj7t68PjYvG4W&#10;Ny/L5lW3/fVNodDjMDPfMJvdGDp1pSG1kS3MZwYUcR1dy42F0/HlYQUqCbLDLjJZ+KIEu+3kboOF&#10;izcu6VpJozKEU4EWvEhfaJ1qTwHTLPbE2fuIQ0DJcmi0G/CW4aHTC2OWOmDLecFjT8+e6kv1GSw0&#10;ZlHOS+O/u/ProVy9VyLni7P2fjrun0AJjfIf/mu/OQuPyzX8ns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S22yQM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55</w:t>
                      </w:r>
                    </w:p>
                  </w:txbxContent>
                </v:textbox>
              </v:shape>
              <v:shape id="_x0000_s1184" type="#_x0000_t202" style="position:absolute;left:335280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jo0AwQAA&#10;ANwAAAAPAAAAZHJzL2Rvd25yZXYueG1sRE9NawIxEL0X/A9hBG81UUorW6PYQos97tqDx2EzbhY3&#10;k2Uz1dVf3xwKPT7e93o7hk5daEhtZAuLuQFFXEfXcmPh+/DxuAKVBNlhF5ks3CjBdjN5WGPh4pVL&#10;ulTSqBzCqUALXqQvtE61p4BpHnvizJ3iEFAyHBrtBrzm8NDppTHPOmDLucFjT++e6nP1Eyw0Zlku&#10;SuPv3fHzrVx9VSLHs7N2Nh13r6CERvkX/7n3zsLTS56fz+QjoD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46NAMEAAADcAAAADwAAAAAAAAAAAAAAAACXAgAAZHJzL2Rvd25y&#10;ZXYueG1sUEsFBgAAAAAEAAQA9QAAAIU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64</w:t>
                      </w:r>
                    </w:p>
                  </w:txbxContent>
                </v:textbox>
              </v:shape>
              <v:shape id="_x0000_s1185" type="#_x0000_t202" style="position:absolute;left:370205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wiibxAAA&#10;ANwAAAAPAAAAZHJzL2Rvd25yZXYueG1sRI9BS8NAFITvQv/D8gre7G6KaIndllZo0WOihx4f2Wc2&#10;NPs2ZJ9t9Ne7guBxmJlvmPV2Cr260Ji6yBaKhQFF3ETXcWvh/e1wtwKVBNlhH5ksfFGC7WZ2s8bS&#10;xStXdKmlVRnCqUQLXmQotU6Np4BpEQfi7H3EMaBkObbajXjN8NDrpTEPOmDHecHjQM+emnP9GSy0&#10;ZlkVlfHf/em4r1avtcjp7Ky9nU+7J1BCk/yH/9ovzsL9YwG/Z/IR0J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MIom8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67</w:t>
                      </w:r>
                    </w:p>
                  </w:txbxContent>
                </v:textbox>
              </v:shape>
              <v:shape id="_x0000_s1186" type="#_x0000_t202" style="position:absolute;left:398145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ELbsxAAA&#10;ANwAAAAPAAAAZHJzL2Rvd25yZXYueG1sRI9BS8NAFITvQv/D8gre7G6DaIndllZo0WOihx4f2Wc2&#10;NPs2ZJ9t9Ne7guBxmJlvmPV2Cr260Ji6yBaWCwOKuImu49bC+9vhbgUqCbLDPjJZ+KIE283sZo2l&#10;i1eu6FJLqzKEU4kWvMhQap0aTwHTIg7E2fuIY0DJcmy1G/Ga4aHXhTEPOmDHecHjQM+emnP9GSy0&#10;pqiWlfHf/em4r1avtcjp7Ky9nU+7J1BCk/yH/9ovzsL9YwG/Z/IR0Js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BC27M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65</w:t>
                      </w:r>
                    </w:p>
                  </w:txbxContent>
                </v:textbox>
              </v:shape>
              <v:shape id="_x0000_s1187" type="#_x0000_t202" style="position:absolute;left:4260850;top:5549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XBN3xAAA&#10;ANwAAAAPAAAAZHJzL2Rvd25yZXYueG1sRI9BSwMxFITvQv9DeAVvNmkrtqxNiwoVPe62hx4fm+dm&#10;6eZl2Tzb1V9vBMHjMDPfMJvdGDp1oSG1kS3MZwYUcR1dy42F42F/twaVBNlhF5ksfFGC3XZys8HC&#10;xSuXdKmkURnCqUALXqQvtE61p4BpFnvi7H3EIaBkOTTaDXjN8NDphTEPOmDLecFjTy+e6nP1GSw0&#10;ZlHOS+O/u9Prc7l+r0ROZ2ft7XR8egQlNMp/+K/95izcr5bweyYfAb3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r1wTd8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60</w:t>
                      </w:r>
                    </w:p>
                  </w:txbxContent>
                </v:textbox>
              </v:shape>
              <v:shape id="_x0000_s1188" type="#_x0000_t202" style="position:absolute;left:6985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tYsDxAAA&#10;ANwAAAAPAAAAZHJzL2Rvd25yZXYueG1sRI9BawIxFITvhf6H8Aq91USRVlajVKGlPe7qweNj87pZ&#10;3Lwsm1fd9tc3gtDjMDPfMKvNGDp1piG1kS1MJwYUcR1dy42Fw/7taQEqCbLDLjJZ+KEEm/X93QoL&#10;Fy9c0rmSRmUIpwIteJG+0DrVngKmSeyJs/cVh4CS5dBoN+Alw0OnZ8Y864At5wWPPe081afqO1ho&#10;zKyclsb/dsf3bbn4rESOJ2ft48P4ugQlNMp/+Nb+cBbmL3O4nslHQ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LWLA8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90</w:t>
                      </w:r>
                    </w:p>
                  </w:txbxContent>
                </v:textbox>
              </v:shape>
              <v:shape id="_x0000_s1189" type="#_x0000_t202" style="position:absolute;left:34925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6YxAAA&#10;ANwAAAAPAAAAZHJzL2Rvd25yZXYueG1sRI9BSwMxFITvQv9DeAVvNmmptqxNiwoVPe62hx4fm+dm&#10;6eZl2Tzb1V9vBMHjMDPfMJvdGDp1oSG1kS3MZwYUcR1dy42F42F/twaVBNlhF5ksfFGC3XZys8HC&#10;xSuXdKmkURnCqUALXqQvtE61p4BpFnvi7H3EIaBkOTTaDXjN8NDphTEPOmDLecFjTy+e6nP1GSw0&#10;ZlHOS+O/u9Prc7l+r0ROZ2ft7XR8egQlNMp/+K/95iwsV/fweyYfAb3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umM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87</w:t>
                      </w:r>
                    </w:p>
                  </w:txbxContent>
                </v:textbox>
              </v:shape>
              <v:shape id="_x0000_s1190" type="#_x0000_t202" style="position:absolute;left:62865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7DvxAAA&#10;ANwAAAAPAAAAZHJzL2Rvd25yZXYueG1sRI9BawIxFITvhf6H8Aq91UQpVlajqNDSHnf14PGxeW4W&#10;Ny/L5lW3/fVNodDjMDPfMKvNGDp1pSG1kS1MJwYUcR1dy42F4+H1aQEqCbLDLjJZ+KIEm/X93QoL&#10;F29c0rWSRmUIpwIteJG+0DrVngKmSeyJs3eOQ0DJcmi0G/CW4aHTM2PmOmDLecFjT3tP9aX6DBYa&#10;MyunpfHf3eltVy4+KpHTxVn7+DBul6CERvkP/7XfnYXnlzn8nslHQK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yuw78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38</w:t>
                      </w:r>
                    </w:p>
                  </w:txbxContent>
                </v:textbox>
              </v:shape>
              <v:shape id="_x0000_s1191" type="#_x0000_t202" style="position:absolute;left:188595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ZxV0xAAA&#10;ANwAAAAPAAAAZHJzL2Rvd25yZXYueG1sRI9BawIxFITvhf6H8Aq91UQpVVajqNDSHnf14PGxeW4W&#10;Ny/L5lW3/fVNodDjMDPfMKvNGDp1pSG1kS1MJwYUcR1dy42F4+H1aQEqCbLDLjJZ+KIEm/X93QoL&#10;F29c0rWSRmUIpwIteJG+0DrVngKmSeyJs3eOQ0DJcmi0G/CW4aHTM2NedMCW84LHnvae6kv1GSw0&#10;ZlZOS+O/u9Pbrlx8VCKni7P28WHcLkEJjfIf/mu/OwvP8zn8nslHQK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GcVdM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89</w:t>
                      </w:r>
                    </w:p>
                  </w:txbxContent>
                </v:textbox>
              </v:shape>
              <v:shape id="_x0000_s1192" type="#_x0000_t202" style="position:absolute;left:216535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IEGwQAA&#10;ANwAAAAPAAAAZHJzL2Rvd25yZXYueG1sRE9NawIxEL0X/A9hBG81UUorW6PYQos97tqDx2EzbhY3&#10;k2Uz1dVf3xwKPT7e93o7hk5daEhtZAuLuQFFXEfXcmPh+/DxuAKVBNlhF5ks3CjBdjN5WGPh4pVL&#10;ulTSqBzCqUALXqQvtE61p4BpHnvizJ3iEFAyHBrtBrzm8NDppTHPOmDLucFjT++e6nP1Eyw0Zlku&#10;SuPv3fHzrVx9VSLHs7N2Nh13r6CERvkX/7n3zsLTS16bz+QjoD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fiBBsEAAADcAAAADwAAAAAAAAAAAAAAAACXAgAAZHJzL2Rvd25y&#10;ZXYueG1sUEsFBgAAAAAEAAQA9QAAAIU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91</w:t>
                      </w:r>
                    </w:p>
                  </w:txbxContent>
                </v:textbox>
              </v:shape>
              <v:shape id="_x0000_s1193" type="#_x0000_t202" style="position:absolute;left:244475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tCSdxAAA&#10;ANwAAAAPAAAAZHJzL2Rvd25yZXYueG1sRI9BSwMxFITvgv8hPMGbTVqKttumRYWKHnfbQ4+Pzetm&#10;6eZl2Tzb1V9vBMHjMDPfMOvtGDp1oSG1kS1MJwYUcR1dy42Fw373sACVBNlhF5ksfFGC7eb2Zo2F&#10;i1cu6VJJozKEU4EWvEhfaJ1qTwHTJPbE2TvFIaBkOTTaDXjN8NDpmTGPOmDLecFjT6+e6nP1GSw0&#10;ZlZOS+O/u+PbS7n4qESOZ2ft/d34vAIlNMp/+K/97izMn5bweyYfAb3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rQkncQAAADcAAAADwAAAAAAAAAAAAAAAACXAgAAZHJzL2Rv&#10;d25yZXYueG1sUEsFBgAAAAAEAAQA9QAAAIgDA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46</w:t>
                      </w:r>
                    </w:p>
                  </w:txbxContent>
                </v:textbox>
              </v:shape>
              <v:shape id="_x0000_s1194" type="#_x0000_t202" style="position:absolute;left:377190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ZjPZwAAA&#10;ANwAAAAPAAAAZHJzL2Rvd25yZXYueG1sRE89a8MwEN0L/Q/iCt0aKR6KcaKEJpDSjnY7ZDysq2Vi&#10;nYx1SZz8+moodHy87/V2DoO60JT6yBaWCwOKuI2u587C99fhpQSVBNnhEJks3CjBdvP4sMbKxSvX&#10;dGmkUzmEU4UWvMhYaZ1aTwHTIo7EmfuJU0DJcOq0m/Caw8OgC2NedcCec4PHkfae2lNzDhY6U9TL&#10;2vj7cHzf1eVnI3I8OWufn+a3FSihWf7Ff+4PZ6Eo89p8Jh8Bvfk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iZjPZwAAAANwAAAAPAAAAAAAAAAAAAAAAAJcCAABkcnMvZG93bnJl&#10;di54bWxQSwUGAAAAAAQABAD1AAAAhAM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89</w:t>
                      </w:r>
                    </w:p>
                  </w:txbxContent>
                </v:textbox>
              </v:shape>
              <v:shape id="_x0000_s1195" type="#_x0000_t202" style="position:absolute;left:405130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KpZCwwAA&#10;ANwAAAAPAAAAZHJzL2Rvd25yZXYueG1sRI9BS8NAFITvgv9heUJvdrc5lBi7LVpQ9JjYQ4+P7DMb&#10;mn0bsq9t9Ne7guBxmJlvmM1uDoO60JT6yBZWSwOKuI2u587C4ePlvgSVBNnhEJksfFGC3fb2ZoOV&#10;i1eu6dJIpzKEU4UWvMhYaZ1aTwHTMo7E2fuMU0DJcuq0m/Ca4WHQhTFrHbDnvOBxpL2n9tScg4XO&#10;FPWqNv57OL4+1+V7I3I8OWsXd/PTIyihWf7Df+03Z6EoH+D3TD4Cevs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KpZCwwAAANwAAAAPAAAAAAAAAAAAAAAAAJcCAABkcnMvZG93&#10;bnJldi54bWxQSwUGAAAAAAQABAD1AAAAhwM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94</w:t>
                      </w:r>
                    </w:p>
                  </w:txbxContent>
                </v:textbox>
              </v:shape>
              <v:shape id="_x0000_s1196" type="#_x0000_t202" style="position:absolute;left:4330700;top:3869690;width:349250;height:22860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yakCwAAA&#10;ANwAAAAPAAAAZHJzL2Rvd25yZXYueG1sRE89b8IwEN0r8R+sq9St2GRANGBQi9QKxqQMjKf4GkfE&#10;5yi+Qtpfj4dKHZ/e92Y3hV5daUxdZAuLuQFF3ETXcWvh9Pn+vAKVBNlhH5ks/FCC3Xb2sMHSxRtX&#10;dK2lVTmEU4kWvMhQap0aTwHTPA7EmfuKY0DJcGy1G/GWw0OvC2OWOmDHucHjQHtPzaX+DhZaU1SL&#10;yvjf/vzxVq2Otcj54qx9epxe16CEJvkX/7kPzkLxkufnM/kI6O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ZyakCwAAAANwAAAAPAAAAAAAAAAAAAAAAAJcCAABkcnMvZG93bnJl&#10;di54bWxQSwUGAAAAAAQABAD1AAAAhAMAAAAA&#10;" filled="f" stroked="f">
                <v:textbox inset=".5mm,.3mm,.5mm,.3mm">
                  <w:txbxContent>
                    <w:p w:rsidR="007F0024" w:rsidRPr="002B46AD" w:rsidRDefault="007F0024" w:rsidP="00C85C47">
                      <w:pPr>
                        <w:jc w:val="right"/>
                        <w:rPr>
                          <w:rFonts w:ascii="Times New Roman" w:hAnsi="Times New Roman"/>
                          <w:lang w:val="en-CA"/>
                        </w:rPr>
                      </w:pPr>
                      <w:r w:rsidRPr="002B46AD">
                        <w:rPr>
                          <w:rFonts w:ascii="Times New Roman" w:hAnsi="Times New Roman"/>
                          <w:lang w:val="en-CA"/>
                        </w:rPr>
                        <w:t>.</w:t>
                      </w:r>
                      <w:r>
                        <w:rPr>
                          <w:rFonts w:ascii="Times New Roman" w:hAnsi="Times New Roman"/>
                          <w:lang w:val="en-CA"/>
                        </w:rPr>
                        <w:t>50</w:t>
                      </w:r>
                    </w:p>
                  </w:txbxContent>
                </v:textbox>
              </v:shape>
            </v:group>
            <w10:wrap type="through"/>
          </v:group>
        </w:pict>
      </w:r>
    </w:p>
    <w:p w:rsidR="00C85C47" w:rsidRPr="006A45F3" w:rsidRDefault="00C85C47" w:rsidP="00C85C47">
      <w:pPr>
        <w:autoSpaceDE w:val="0"/>
        <w:autoSpaceDN w:val="0"/>
        <w:adjustRightInd w:val="0"/>
        <w:spacing w:after="0" w:line="240" w:lineRule="auto"/>
        <w:rPr>
          <w:rFonts w:ascii="Times New Roman" w:hAnsi="Times New Roman"/>
          <w:sz w:val="24"/>
          <w:szCs w:val="24"/>
          <w:lang w:val="en-CA"/>
        </w:rPr>
      </w:pPr>
    </w:p>
    <w:p w:rsidR="00C85C47" w:rsidRPr="006A45F3" w:rsidRDefault="00C85C47" w:rsidP="00C85C47">
      <w:pPr>
        <w:autoSpaceDE w:val="0"/>
        <w:autoSpaceDN w:val="0"/>
        <w:adjustRightInd w:val="0"/>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177C41" w:rsidP="007722B3">
      <w:pPr>
        <w:spacing w:after="0" w:line="240" w:lineRule="auto"/>
        <w:rPr>
          <w:rFonts w:ascii="Times New Roman" w:hAnsi="Times New Roman"/>
          <w:sz w:val="24"/>
          <w:szCs w:val="24"/>
          <w:lang w:val="en-CA"/>
        </w:rPr>
      </w:pPr>
      <w:r w:rsidRPr="00177C41">
        <w:rPr>
          <w:rFonts w:ascii="Times New Roman" w:hAnsi="Times New Roman"/>
          <w:noProof/>
          <w:sz w:val="24"/>
          <w:szCs w:val="24"/>
          <w:lang w:val="en-US" w:eastAsia="en-US"/>
        </w:rPr>
        <w:pict>
          <v:rect id="Rectangle 308" o:spid="_x0000_s1197" style="position:absolute;margin-left:323pt;margin-top:10.8pt;width:106pt;height:52.3pt;z-index:251671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" filled="f" stroked="f">
            <v:textbox>
              <w:txbxContent>
                <w:p w:rsidR="007F0024" w:rsidRPr="00CF5D37" w:rsidRDefault="007F0024" w:rsidP="007722B3">
                  <w:pPr>
                    <w:spacing w:after="0" w:line="240" w:lineRule="auto"/>
                    <w:jc w:val="center"/>
                    <w:rPr>
                      <w:rFonts w:ascii="Times New Roman" w:hAnsi="Times New Roman"/>
                      <w:sz w:val="24"/>
                      <w:szCs w:val="24"/>
                      <w:lang w:val="en-CA"/>
                    </w:rPr>
                  </w:pPr>
                  <w:r>
                    <w:rPr>
                      <w:rFonts w:ascii="Times New Roman" w:hAnsi="Times New Roman"/>
                      <w:sz w:val="24"/>
                      <w:szCs w:val="24"/>
                      <w:lang w:val="en-CA"/>
                    </w:rPr>
                    <w:t>Achievement Mathematics</w:t>
                  </w:r>
                </w:p>
                <w:p w:rsidR="007F0024" w:rsidRPr="00CF5D37" w:rsidRDefault="007F0024" w:rsidP="007722B3">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4</w:t>
                  </w:r>
                </w:p>
              </w:txbxContent>
            </v:textbox>
          </v:rect>
        </w:pict>
      </w:r>
      <w:r w:rsidRPr="00177C41">
        <w:rPr>
          <w:rFonts w:ascii="Times New Roman" w:hAnsi="Times New Roman"/>
          <w:noProof/>
          <w:sz w:val="24"/>
          <w:szCs w:val="24"/>
          <w:lang w:val="en-US" w:eastAsia="en-US"/>
        </w:rPr>
        <w:pict>
          <v:rect id="_x0000_s1198" style="position:absolute;margin-left:176pt;margin-top:12.6pt;width:106pt;height:52.3pt;z-index:2516695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" filled="f" stroked="f">
            <v:textbox>
              <w:txbxContent>
                <w:p w:rsidR="007F0024" w:rsidRPr="00CF5D37" w:rsidRDefault="007F0024" w:rsidP="007722B3">
                  <w:pPr>
                    <w:spacing w:after="0" w:line="240" w:lineRule="auto"/>
                    <w:jc w:val="center"/>
                    <w:rPr>
                      <w:rFonts w:ascii="Times New Roman" w:hAnsi="Times New Roman"/>
                      <w:sz w:val="24"/>
                      <w:szCs w:val="24"/>
                      <w:lang w:val="en-CA"/>
                    </w:rPr>
                  </w:pPr>
                  <w:r>
                    <w:rPr>
                      <w:rFonts w:ascii="Times New Roman" w:hAnsi="Times New Roman"/>
                      <w:sz w:val="24"/>
                      <w:szCs w:val="24"/>
                      <w:lang w:val="en-CA"/>
                    </w:rPr>
                    <w:t>Achievement Mathematics</w:t>
                  </w:r>
                </w:p>
                <w:p w:rsidR="007F0024" w:rsidRPr="00CF5D37" w:rsidRDefault="007F0024" w:rsidP="007722B3">
                  <w:pPr>
                    <w:spacing w:after="0" w:line="240" w:lineRule="auto"/>
                    <w:jc w:val="center"/>
                    <w:rPr>
                      <w:rFonts w:ascii="Times New Roman" w:hAnsi="Times New Roman"/>
                      <w:sz w:val="24"/>
                      <w:szCs w:val="24"/>
                      <w:lang w:val="en-CA"/>
                    </w:rPr>
                  </w:pPr>
                  <w:r>
                    <w:rPr>
                      <w:rFonts w:ascii="Times New Roman" w:hAnsi="Times New Roman"/>
                      <w:b/>
                      <w:sz w:val="24"/>
                      <w:szCs w:val="24"/>
                      <w:lang w:val="en-CA"/>
                    </w:rPr>
                    <w:t>Grade 2</w:t>
                  </w:r>
                </w:p>
              </w:txbxContent>
            </v:textbox>
          </v:rect>
        </w:pict>
      </w: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C85C47" w:rsidRPr="006A45F3" w:rsidRDefault="00C85C47" w:rsidP="00C85C47">
      <w:pPr>
        <w:spacing w:after="0" w:line="240" w:lineRule="auto"/>
        <w:rPr>
          <w:rFonts w:ascii="Times New Roman" w:hAnsi="Times New Roman"/>
          <w:sz w:val="24"/>
          <w:szCs w:val="24"/>
          <w:lang w:val="en-CA"/>
        </w:rPr>
      </w:pPr>
    </w:p>
    <w:p w:rsidR="000D2DC7" w:rsidRPr="006A45F3" w:rsidRDefault="000D2DC7" w:rsidP="007C445E">
      <w:pPr>
        <w:autoSpaceDE w:val="0"/>
        <w:autoSpaceDN w:val="0"/>
        <w:adjustRightInd w:val="0"/>
        <w:spacing w:after="0" w:line="480" w:lineRule="auto"/>
        <w:rPr>
          <w:rFonts w:ascii="Times New Roman" w:hAnsi="Times New Roman"/>
          <w:sz w:val="24"/>
          <w:szCs w:val="24"/>
          <w:lang w:val="en-CA"/>
        </w:rPr>
      </w:pPr>
    </w:p>
    <w:p w:rsidR="000D2DC7" w:rsidRPr="006A45F3" w:rsidRDefault="00177C41" w:rsidP="007C445E">
      <w:pPr>
        <w:autoSpaceDE w:val="0"/>
        <w:autoSpaceDN w:val="0"/>
        <w:adjustRightInd w:val="0"/>
        <w:spacing w:after="0" w:line="480" w:lineRule="auto"/>
        <w:rPr>
          <w:rFonts w:ascii="Times New Roman" w:hAnsi="Times New Roman"/>
          <w:sz w:val="24"/>
          <w:szCs w:val="24"/>
          <w:lang w:val="en-CA"/>
        </w:rPr>
      </w:pPr>
      <w:r w:rsidRPr="00177C41">
        <w:rPr>
          <w:rFonts w:ascii="Times New Roman" w:hAnsi="Times New Roman"/>
          <w:noProof/>
          <w:sz w:val="24"/>
          <w:szCs w:val="24"/>
          <w:lang w:val="en-US" w:eastAsia="en-US"/>
        </w:rPr>
        <w:pict>
          <v:shape id="Text Box 350" o:spid="_x0000_s1199" type="#_x0000_t202" style="position:absolute;margin-left:74.6pt;margin-top:10.3pt;width:46.4pt;height:18.55pt;z-index:2516736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" filled="f" stroked="f">
            <v:textbox inset=".5mm,.3mm,.5mm,.3mm">
              <w:txbxContent>
                <w:p w:rsidR="007F0024" w:rsidRPr="002B46AD" w:rsidRDefault="007F0024" w:rsidP="00117429">
                  <w:pPr>
                    <w:rPr>
                      <w:rFonts w:ascii="Times New Roman" w:hAnsi="Times New Roman"/>
                      <w:lang w:val="en-CA"/>
                    </w:rPr>
                  </w:pPr>
                  <w:r>
                    <w:rPr>
                      <w:rFonts w:ascii="Times New Roman" w:hAnsi="Times New Roman"/>
                      <w:lang w:val="en-CA"/>
                    </w:rPr>
                    <w:t xml:space="preserve"> .20</w:t>
                  </w:r>
                </w:p>
              </w:txbxContent>
            </v:textbox>
          </v:shape>
        </w:pict>
      </w:r>
      <w:r w:rsidRPr="00177C41">
        <w:rPr>
          <w:rFonts w:ascii="Times New Roman" w:hAnsi="Times New Roman"/>
          <w:noProof/>
          <w:sz w:val="24"/>
          <w:szCs w:val="24"/>
          <w:lang w:val="en-US" w:eastAsia="en-US"/>
        </w:rPr>
        <w:pict>
          <v:shape id="_x0000_s1200" type="#_x0000_t202" style="position:absolute;margin-left:379.5pt;margin-top:10.85pt;width:33pt;height:18pt;z-index:251677696;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" filled="f" stroked="f">
            <v:textbox inset=".5mm,.3mm,.5mm,.3mm">
              <w:txbxContent>
                <w:p w:rsidR="007F0024" w:rsidRPr="002B46AD" w:rsidRDefault="007F0024" w:rsidP="00117429">
                  <w:pPr>
                    <w:rPr>
                      <w:rFonts w:ascii="Times New Roman" w:hAnsi="Times New Roman"/>
                      <w:lang w:val="en-CA"/>
                    </w:rPr>
                  </w:pPr>
                  <w:r>
                    <w:rPr>
                      <w:rFonts w:ascii="Times New Roman" w:hAnsi="Times New Roman"/>
                      <w:lang w:val="en-CA"/>
                    </w:rPr>
                    <w:t xml:space="preserve"> .18</w:t>
                  </w:r>
                </w:p>
              </w:txbxContent>
            </v:textbox>
          </v:shape>
        </w:pict>
      </w:r>
      <w:r w:rsidRPr="00177C41">
        <w:rPr>
          <w:rFonts w:ascii="Times New Roman" w:hAnsi="Times New Roman"/>
          <w:noProof/>
          <w:sz w:val="24"/>
          <w:szCs w:val="24"/>
          <w:lang w:val="en-US" w:eastAsia="en-US"/>
        </w:rPr>
        <w:pict>
          <v:shape id="_x0000_s1201" type="#_x0000_t202" style="position:absolute;margin-left:228.6pt;margin-top:10.85pt;width:29.9pt;height:18pt;z-index:25167564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" filled="f" stroked="f">
            <v:textbox inset=".5mm,.3mm,.5mm,.3mm">
              <w:txbxContent>
                <w:p w:rsidR="007F0024" w:rsidRPr="002B46AD" w:rsidRDefault="007F0024" w:rsidP="00117429">
                  <w:pPr>
                    <w:rPr>
                      <w:rFonts w:ascii="Times New Roman" w:hAnsi="Times New Roman"/>
                      <w:lang w:val="en-CA"/>
                    </w:rPr>
                  </w:pPr>
                  <w:r>
                    <w:rPr>
                      <w:rFonts w:ascii="Times New Roman" w:hAnsi="Times New Roman"/>
                      <w:lang w:val="en-CA"/>
                    </w:rPr>
                    <w:t xml:space="preserve"> .08</w:t>
                  </w:r>
                </w:p>
              </w:txbxContent>
            </v:textbox>
          </v:shape>
        </w:pict>
      </w:r>
    </w:p>
    <w:p w:rsidR="000D2DC7" w:rsidRPr="006A45F3" w:rsidRDefault="000D2DC7" w:rsidP="007C445E">
      <w:pPr>
        <w:autoSpaceDE w:val="0"/>
        <w:autoSpaceDN w:val="0"/>
        <w:adjustRightInd w:val="0"/>
        <w:spacing w:after="0" w:line="480" w:lineRule="auto"/>
        <w:rPr>
          <w:rFonts w:ascii="Times New Roman" w:hAnsi="Times New Roman"/>
          <w:sz w:val="24"/>
          <w:szCs w:val="24"/>
          <w:lang w:val="en-CA"/>
        </w:rPr>
      </w:pPr>
    </w:p>
    <w:p w:rsidR="000D2DC7" w:rsidRPr="006A45F3" w:rsidRDefault="000D2DC7" w:rsidP="007C445E">
      <w:pPr>
        <w:autoSpaceDE w:val="0"/>
        <w:autoSpaceDN w:val="0"/>
        <w:adjustRightInd w:val="0"/>
        <w:spacing w:after="0" w:line="480" w:lineRule="auto"/>
        <w:rPr>
          <w:rFonts w:ascii="Times New Roman" w:hAnsi="Times New Roman"/>
          <w:sz w:val="24"/>
          <w:szCs w:val="24"/>
          <w:lang w:val="en-CA"/>
        </w:rPr>
      </w:pPr>
    </w:p>
    <w:p w:rsidR="000D2DC7" w:rsidRPr="006A45F3" w:rsidRDefault="000D2DC7" w:rsidP="007C445E">
      <w:pPr>
        <w:autoSpaceDE w:val="0"/>
        <w:autoSpaceDN w:val="0"/>
        <w:adjustRightInd w:val="0"/>
        <w:spacing w:after="0" w:line="480" w:lineRule="auto"/>
        <w:rPr>
          <w:rFonts w:ascii="Times New Roman" w:hAnsi="Times New Roman"/>
          <w:sz w:val="24"/>
          <w:szCs w:val="24"/>
          <w:lang w:val="en-CA"/>
        </w:rPr>
      </w:pPr>
    </w:p>
    <w:p w:rsidR="000D2DC7" w:rsidRPr="006A45F3" w:rsidRDefault="000D2DC7" w:rsidP="007C445E">
      <w:pPr>
        <w:autoSpaceDE w:val="0"/>
        <w:autoSpaceDN w:val="0"/>
        <w:adjustRightInd w:val="0"/>
        <w:spacing w:after="0" w:line="480" w:lineRule="auto"/>
        <w:rPr>
          <w:rFonts w:ascii="Times New Roman" w:hAnsi="Times New Roman"/>
          <w:sz w:val="24"/>
          <w:szCs w:val="24"/>
          <w:lang w:val="en-CA"/>
        </w:rPr>
      </w:pPr>
    </w:p>
    <w:p w:rsidR="000D2DC7" w:rsidRPr="006A45F3" w:rsidRDefault="000D2DC7" w:rsidP="007C445E">
      <w:pPr>
        <w:autoSpaceDE w:val="0"/>
        <w:autoSpaceDN w:val="0"/>
        <w:adjustRightInd w:val="0"/>
        <w:spacing w:after="0" w:line="480" w:lineRule="auto"/>
        <w:rPr>
          <w:rFonts w:ascii="Times New Roman" w:hAnsi="Times New Roman"/>
          <w:sz w:val="24"/>
          <w:szCs w:val="24"/>
          <w:lang w:val="en-CA"/>
        </w:rPr>
      </w:pPr>
    </w:p>
    <w:p w:rsidR="000D2DC7" w:rsidRPr="006A45F3" w:rsidRDefault="000D2DC7" w:rsidP="007C445E">
      <w:pPr>
        <w:autoSpaceDE w:val="0"/>
        <w:autoSpaceDN w:val="0"/>
        <w:adjustRightInd w:val="0"/>
        <w:spacing w:after="0" w:line="480" w:lineRule="auto"/>
        <w:rPr>
          <w:rFonts w:ascii="Times New Roman" w:hAnsi="Times New Roman"/>
          <w:sz w:val="24"/>
          <w:szCs w:val="24"/>
          <w:lang w:val="en-CA"/>
        </w:rPr>
      </w:pPr>
    </w:p>
    <w:p w:rsidR="004171C6" w:rsidRPr="006A45F3" w:rsidRDefault="004171C6" w:rsidP="000D2DC7">
      <w:pPr>
        <w:autoSpaceDE w:val="0"/>
        <w:autoSpaceDN w:val="0"/>
        <w:adjustRightInd w:val="0"/>
        <w:spacing w:after="0" w:line="480" w:lineRule="auto"/>
        <w:rPr>
          <w:rFonts w:ascii="Times New Roman" w:hAnsi="Times New Roman"/>
          <w:b/>
          <w:sz w:val="24"/>
          <w:szCs w:val="24"/>
          <w:lang w:val="en-CA"/>
        </w:rPr>
      </w:pPr>
    </w:p>
    <w:p w:rsidR="000D2DC7" w:rsidRPr="006A45F3" w:rsidRDefault="000D2DC7" w:rsidP="000D2DC7">
      <w:pPr>
        <w:autoSpaceDE w:val="0"/>
        <w:autoSpaceDN w:val="0"/>
        <w:adjustRightInd w:val="0"/>
        <w:spacing w:after="0" w:line="480" w:lineRule="auto"/>
        <w:rPr>
          <w:rFonts w:ascii="Times New Roman" w:hAnsi="Times New Roman"/>
          <w:sz w:val="24"/>
          <w:szCs w:val="24"/>
          <w:lang w:val="en-CA"/>
        </w:rPr>
      </w:pPr>
      <w:r w:rsidRPr="006A45F3">
        <w:rPr>
          <w:rFonts w:ascii="Times New Roman" w:hAnsi="Times New Roman"/>
          <w:b/>
          <w:sz w:val="24"/>
          <w:szCs w:val="24"/>
          <w:lang w:val="en-CA"/>
        </w:rPr>
        <w:t xml:space="preserve">Figure </w:t>
      </w:r>
      <w:r w:rsidR="006E7962" w:rsidRPr="006A45F3">
        <w:rPr>
          <w:rFonts w:ascii="Times New Roman" w:hAnsi="Times New Roman"/>
          <w:b/>
          <w:sz w:val="24"/>
          <w:szCs w:val="24"/>
          <w:lang w:val="en-CA"/>
        </w:rPr>
        <w:t>2</w:t>
      </w:r>
      <w:r w:rsidRPr="006A45F3">
        <w:rPr>
          <w:rFonts w:ascii="Times New Roman" w:hAnsi="Times New Roman"/>
          <w:b/>
          <w:sz w:val="24"/>
          <w:szCs w:val="24"/>
          <w:lang w:val="en-CA"/>
        </w:rPr>
        <w:t>.</w:t>
      </w:r>
      <w:r w:rsidRPr="006A45F3">
        <w:rPr>
          <w:rFonts w:ascii="Times New Roman" w:hAnsi="Times New Roman"/>
          <w:sz w:val="24"/>
          <w:szCs w:val="24"/>
          <w:lang w:val="en-CA"/>
        </w:rPr>
        <w:t xml:space="preserve">Final cross-lagged model of </w:t>
      </w:r>
      <w:r w:rsidR="00757FB6" w:rsidRPr="006A45F3">
        <w:rPr>
          <w:rFonts w:ascii="Times New Roman" w:hAnsi="Times New Roman"/>
          <w:sz w:val="24"/>
          <w:szCs w:val="24"/>
          <w:lang w:val="en-CA"/>
        </w:rPr>
        <w:t>achievement</w:t>
      </w:r>
      <w:r w:rsidRPr="006A45F3">
        <w:rPr>
          <w:rFonts w:ascii="Times New Roman" w:hAnsi="Times New Roman"/>
          <w:sz w:val="24"/>
          <w:szCs w:val="24"/>
          <w:lang w:val="en-CA"/>
        </w:rPr>
        <w:t xml:space="preserve"> in mathematics and intrinsic motivation in mathematics. Standardized solution of the non-constrained model, all significant paths unless indicated otherwise (ns</w:t>
      </w:r>
      <w:r w:rsidR="00BE61D9" w:rsidRPr="006A45F3">
        <w:rPr>
          <w:rFonts w:ascii="Times New Roman" w:hAnsi="Times New Roman"/>
          <w:sz w:val="24"/>
          <w:szCs w:val="24"/>
          <w:lang w:val="en-CA"/>
        </w:rPr>
        <w:t xml:space="preserve"> = non significant</w:t>
      </w:r>
      <w:r w:rsidRPr="006A45F3">
        <w:rPr>
          <w:rFonts w:ascii="Times New Roman" w:hAnsi="Times New Roman"/>
          <w:sz w:val="24"/>
          <w:szCs w:val="24"/>
          <w:lang w:val="en-CA"/>
        </w:rPr>
        <w:t xml:space="preserve">). </w:t>
      </w:r>
      <w:r w:rsidR="001C14BD" w:rsidRPr="006A45F3">
        <w:rPr>
          <w:rFonts w:ascii="Times New Roman" w:hAnsi="Times New Roman"/>
          <w:sz w:val="24"/>
          <w:szCs w:val="24"/>
          <w:lang w:val="en-CA"/>
        </w:rPr>
        <w:t xml:space="preserve">Not shown </w:t>
      </w:r>
      <w:r w:rsidR="001C14BD" w:rsidRPr="006A45F3">
        <w:rPr>
          <w:rFonts w:ascii="Times New Roman" w:hAnsi="Times New Roman"/>
          <w:sz w:val="24"/>
          <w:szCs w:val="24"/>
          <w:lang w:val="en-US" w:eastAsia="en-GB"/>
        </w:rPr>
        <w:t xml:space="preserve">are the correlated uniquenesses. </w:t>
      </w:r>
      <w:r w:rsidR="00757FB6" w:rsidRPr="006A45F3">
        <w:rPr>
          <w:rFonts w:ascii="Times New Roman" w:hAnsi="Times New Roman"/>
          <w:sz w:val="24"/>
          <w:szCs w:val="24"/>
          <w:lang w:val="en-CA"/>
        </w:rPr>
        <w:t>Achievement</w:t>
      </w:r>
      <w:r w:rsidRPr="006A45F3">
        <w:rPr>
          <w:rFonts w:ascii="Times New Roman" w:hAnsi="Times New Roman"/>
          <w:sz w:val="24"/>
          <w:szCs w:val="24"/>
          <w:lang w:val="en-CA"/>
        </w:rPr>
        <w:t xml:space="preserve"> in mathematics was controlled for general cognitive abilities. L1 and L2 = Level 1 and Level 2 in the Number knowledge test; the symbols (+, −, ×, ÷) indicate the mathematics dimensions of the </w:t>
      </w:r>
      <w:r w:rsidR="003852CC" w:rsidRPr="006A45F3">
        <w:rPr>
          <w:rFonts w:ascii="Times New Roman" w:hAnsi="Times New Roman"/>
          <w:sz w:val="24"/>
          <w:szCs w:val="24"/>
          <w:lang w:val="en-CA"/>
        </w:rPr>
        <w:t>achievement measure</w:t>
      </w:r>
      <w:r w:rsidRPr="006A45F3">
        <w:rPr>
          <w:rFonts w:ascii="Times New Roman" w:hAnsi="Times New Roman"/>
          <w:sz w:val="24"/>
          <w:szCs w:val="24"/>
          <w:lang w:val="en-CA"/>
        </w:rPr>
        <w:t xml:space="preserve">. </w:t>
      </w:r>
    </w:p>
    <w:p w:rsidR="007C445E" w:rsidRPr="006A45F3" w:rsidRDefault="007C445E" w:rsidP="007C445E">
      <w:pPr>
        <w:autoSpaceDE w:val="0"/>
        <w:autoSpaceDN w:val="0"/>
        <w:adjustRightInd w:val="0"/>
        <w:spacing w:after="0" w:line="240" w:lineRule="auto"/>
        <w:rPr>
          <w:rFonts w:ascii="Times New Roman" w:hAnsi="Times New Roman"/>
          <w:sz w:val="24"/>
          <w:szCs w:val="24"/>
          <w:lang w:val="en-CA"/>
        </w:rPr>
      </w:pPr>
    </w:p>
    <w:p w:rsidR="007C445E" w:rsidRPr="006A45F3" w:rsidRDefault="007C445E" w:rsidP="00DF4049">
      <w:pPr>
        <w:rPr>
          <w:rFonts w:ascii="Times New Roman" w:hAnsi="Times New Roman"/>
          <w:sz w:val="24"/>
          <w:szCs w:val="24"/>
          <w:lang w:val="en-CA"/>
        </w:rPr>
      </w:pPr>
    </w:p>
    <w:p w:rsidR="00BD30F0" w:rsidRPr="006A45F3" w:rsidRDefault="00BD30F0" w:rsidP="00DF4049">
      <w:pPr>
        <w:rPr>
          <w:rFonts w:ascii="Times New Roman" w:hAnsi="Times New Roman"/>
          <w:sz w:val="24"/>
          <w:szCs w:val="24"/>
          <w:lang w:val="en-CA"/>
        </w:rPr>
      </w:pPr>
    </w:p>
    <w:sectPr w:rsidR="00BD30F0" w:rsidRPr="006A45F3" w:rsidSect="00704DD8">
      <w:headerReference w:type="even" r:id="rId50"/>
      <w:headerReference w:type="default" r:id="rId51"/>
      <w:pgSz w:w="14151" w:h="16838"/>
      <w:pgMar w:top="1440" w:right="1440" w:bottom="1440" w:left="144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207AAF" w15:done="0"/>
  <w15:commentEx w15:paraId="0F34237B" w15:done="0"/>
  <w15:commentEx w15:paraId="6980288F" w15:done="0"/>
  <w15:commentEx w15:paraId="7631B61D" w15:done="0"/>
  <w15:commentEx w15:paraId="250A6F6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60E4" w:rsidRDefault="001C60E4" w:rsidP="005E4C82">
      <w:pPr>
        <w:spacing w:after="0" w:line="240" w:lineRule="auto"/>
      </w:pPr>
      <w:r>
        <w:separator/>
      </w:r>
    </w:p>
  </w:endnote>
  <w:endnote w:type="continuationSeparator" w:id="1">
    <w:p w:rsidR="001C60E4" w:rsidRDefault="001C60E4" w:rsidP="005E4C8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CC"/>
    <w:family w:val="swiss"/>
    <w:pitch w:val="variable"/>
    <w:sig w:usb0="E0002AFF" w:usb1="C0007843" w:usb2="00000009" w:usb3="00000000" w:csb0="000001FF" w:csb1="00000000"/>
  </w:font>
  <w:font w:name="MS ??">
    <w:altName w:val="Arial Unicode MS"/>
    <w:panose1 w:val="00000000000000000000"/>
    <w:charset w:val="80"/>
    <w:family w:val="auto"/>
    <w:notTrueType/>
    <w:pitch w:val="variable"/>
    <w:sig w:usb0="00000000" w:usb1="08070000" w:usb2="00000010" w:usb3="00000000" w:csb0="00020000" w:csb1="00000000"/>
  </w:font>
  <w:font w:name="Courier New">
    <w:panose1 w:val="02070309020205020404"/>
    <w:charset w:val="CC"/>
    <w:family w:val="modern"/>
    <w:pitch w:val="fixed"/>
    <w:sig w:usb0="E0002AFF" w:usb1="C0007843" w:usb2="00000009" w:usb3="00000000" w:csb0="000001FF" w:csb1="00000000"/>
  </w:font>
  <w:font w:name="Times New Roman">
    <w:panose1 w:val="02020603050405020304"/>
    <w:charset w:val="CC"/>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Verdana">
    <w:panose1 w:val="020B0604030504040204"/>
    <w:charset w:val="CC"/>
    <w:family w:val="swiss"/>
    <w:pitch w:val="variable"/>
    <w:sig w:usb0="A10006FF" w:usb1="4000205B" w:usb2="00000010" w:usb3="00000000" w:csb0="0000019F" w:csb1="00000000"/>
  </w:font>
  <w:font w:name="Calibri">
    <w:panose1 w:val="020F0502020204030204"/>
    <w:charset w:val="CC"/>
    <w:family w:val="swiss"/>
    <w:pitch w:val="variable"/>
    <w:sig w:usb0="E00002FF" w:usb1="4000ACFF" w:usb2="00000001" w:usb3="00000000" w:csb0="0000019F" w:csb1="00000000"/>
  </w:font>
  <w:font w:name="Times">
    <w:panose1 w:val="02020603050405020304"/>
    <w:charset w:val="CC"/>
    <w:family w:val="roman"/>
    <w:pitch w:val="variable"/>
    <w:sig w:usb0="E0002AFF" w:usb1="C0007841" w:usb2="00000009" w:usb3="00000000" w:csb0="000001FF" w:csb1="00000000"/>
  </w:font>
  <w:font w:name="Tahoma">
    <w:panose1 w:val="020B0604030504040204"/>
    <w:charset w:val="CC"/>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CC"/>
    <w:family w:val="roman"/>
    <w:pitch w:val="variable"/>
    <w:sig w:usb0="E00002FF" w:usb1="400004FF" w:usb2="00000000" w:usb3="00000000" w:csb0="0000019F" w:csb1="00000000"/>
  </w:font>
  <w:font w:name="ＭＳ 明朝">
    <w:altName w:val="MS Mincho"/>
    <w:charset w:val="4E"/>
    <w:family w:val="auto"/>
    <w:pitch w:val="variable"/>
    <w:sig w:usb0="00000000"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60E4" w:rsidRDefault="001C60E4" w:rsidP="005E4C82">
      <w:pPr>
        <w:spacing w:after="0" w:line="240" w:lineRule="auto"/>
      </w:pPr>
      <w:r>
        <w:separator/>
      </w:r>
    </w:p>
  </w:footnote>
  <w:footnote w:type="continuationSeparator" w:id="1">
    <w:p w:rsidR="001C60E4" w:rsidRDefault="001C60E4" w:rsidP="005E4C82">
      <w:pPr>
        <w:spacing w:after="0" w:line="240" w:lineRule="auto"/>
      </w:pPr>
      <w:r>
        <w:continuationSeparator/>
      </w:r>
    </w:p>
  </w:footnote>
  <w:footnote w:id="2">
    <w:p w:rsidR="00100813" w:rsidRPr="00100813" w:rsidRDefault="00100813">
      <w:pPr>
        <w:pStyle w:val="af7"/>
        <w:rPr>
          <w:lang w:val="fr-FR"/>
        </w:rPr>
      </w:pPr>
      <w:r>
        <w:rPr>
          <w:rStyle w:val="af9"/>
        </w:rPr>
        <w:footnoteRef/>
      </w:r>
      <w:r w:rsidRPr="000445D5">
        <w:rPr>
          <w:rFonts w:ascii="Times New Roman" w:hAnsi="Times New Roman"/>
          <w:lang w:val="en-CA"/>
        </w:rPr>
        <w:t>A similar set of analyses was also conducted using teacher ratings of children’s mathematic</w:t>
      </w:r>
      <w:r>
        <w:rPr>
          <w:rFonts w:ascii="Times New Roman" w:hAnsi="Times New Roman"/>
          <w:lang w:val="en-CA"/>
        </w:rPr>
        <w:t>s</w:t>
      </w:r>
      <w:r w:rsidRPr="000445D5">
        <w:rPr>
          <w:rFonts w:ascii="Times New Roman" w:hAnsi="Times New Roman"/>
          <w:lang w:val="en-CA"/>
        </w:rPr>
        <w:t xml:space="preserve"> achievement in grade 1, 2, 4, and 6. The pattern of results was similar to that presented here, that is, achievement predicted intrinsic mot</w:t>
      </w:r>
      <w:r>
        <w:rPr>
          <w:rFonts w:ascii="Times New Roman" w:hAnsi="Times New Roman"/>
          <w:lang w:val="en-CA"/>
        </w:rPr>
        <w:t>ivation, but not the reverse</w:t>
      </w:r>
      <w:r w:rsidRPr="000445D5">
        <w:rPr>
          <w:rFonts w:ascii="Times New Roman" w:hAnsi="Times New Roman"/>
          <w:lang w:val="en-CA"/>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0024" w:rsidRPr="00825786" w:rsidRDefault="00177C41">
    <w:pPr>
      <w:pStyle w:val="a4"/>
      <w:rPr>
        <w:lang w:val="en-CA"/>
      </w:rPr>
    </w:pPr>
    <w:sdt>
      <w:sdtPr>
        <w:id w:val="171999623"/>
        <w:placeholder>
          <w:docPart w:val="2E35A8837B6A1244A57B170E88983B04"/>
        </w:placeholder>
        <w:temporary/>
        <w:showingPlcHdr/>
      </w:sdtPr>
      <w:sdtContent>
        <w:r w:rsidR="007F0024" w:rsidRPr="00825786">
          <w:rPr>
            <w:lang w:val="en-CA"/>
          </w:rPr>
          <w:t>[Type text]</w:t>
        </w:r>
      </w:sdtContent>
    </w:sdt>
    <w:r w:rsidR="007F0024">
      <w:ptab w:relativeTo="margin" w:alignment="center" w:leader="none"/>
    </w:r>
    <w:sdt>
      <w:sdtPr>
        <w:id w:val="171999624"/>
        <w:placeholder>
          <w:docPart w:val="664565D7EF1C964C8AC80660918D7F08"/>
        </w:placeholder>
        <w:temporary/>
        <w:showingPlcHdr/>
      </w:sdtPr>
      <w:sdtContent>
        <w:r w:rsidR="007F0024" w:rsidRPr="00825786">
          <w:rPr>
            <w:lang w:val="en-CA"/>
          </w:rPr>
          <w:t>[Type text]</w:t>
        </w:r>
      </w:sdtContent>
    </w:sdt>
    <w:r w:rsidR="007F0024">
      <w:ptab w:relativeTo="margin" w:alignment="right" w:leader="none"/>
    </w:r>
    <w:sdt>
      <w:sdtPr>
        <w:id w:val="171999625"/>
        <w:placeholder>
          <w:docPart w:val="DEC57471389E234B9D07D13495675811"/>
        </w:placeholder>
        <w:temporary/>
        <w:showingPlcHdr/>
      </w:sdtPr>
      <w:sdtContent>
        <w:r w:rsidR="007F0024" w:rsidRPr="00825786">
          <w:rPr>
            <w:lang w:val="en-CA"/>
          </w:rPr>
          <w:t>[Type text]</w:t>
        </w:r>
      </w:sdtContent>
    </w:sdt>
  </w:p>
  <w:p w:rsidR="007F0024" w:rsidRPr="00825786" w:rsidRDefault="007F0024">
    <w:pPr>
      <w:pStyle w:val="a4"/>
      <w:rPr>
        <w:lang w:val="en-CA"/>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0024" w:rsidRDefault="007F0024">
    <w:pPr>
      <w:pStyle w:val="a4"/>
      <w:rPr>
        <w:rStyle w:val="af6"/>
        <w:rFonts w:ascii="Times New Roman" w:hAnsi="Times New Roman"/>
        <w:sz w:val="24"/>
        <w:szCs w:val="24"/>
      </w:rPr>
    </w:pPr>
    <w:r w:rsidRPr="00275AAA">
      <w:rPr>
        <w:rFonts w:ascii="Times New Roman" w:hAnsi="Times New Roman"/>
        <w:sz w:val="24"/>
        <w:szCs w:val="24"/>
      </w:rPr>
      <w:t>MOTIVATI</w:t>
    </w:r>
    <w:r>
      <w:rPr>
        <w:rFonts w:ascii="Times New Roman" w:hAnsi="Times New Roman"/>
        <w:sz w:val="24"/>
        <w:szCs w:val="24"/>
      </w:rPr>
      <w:t>ON AND MATHEMATICAL ACHIEVEMEN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177C41" w:rsidRPr="004171C6">
      <w:rPr>
        <w:rStyle w:val="af6"/>
        <w:rFonts w:ascii="Times New Roman" w:hAnsi="Times New Roman"/>
        <w:sz w:val="24"/>
        <w:szCs w:val="24"/>
      </w:rPr>
      <w:fldChar w:fldCharType="begin"/>
    </w:r>
    <w:r w:rsidRPr="004171C6">
      <w:rPr>
        <w:rStyle w:val="af6"/>
        <w:rFonts w:ascii="Times New Roman" w:hAnsi="Times New Roman"/>
        <w:sz w:val="24"/>
        <w:szCs w:val="24"/>
      </w:rPr>
      <w:instrText xml:space="preserve"> PAGE </w:instrText>
    </w:r>
    <w:r w:rsidR="00177C41" w:rsidRPr="004171C6">
      <w:rPr>
        <w:rStyle w:val="af6"/>
        <w:rFonts w:ascii="Times New Roman" w:hAnsi="Times New Roman"/>
        <w:sz w:val="24"/>
        <w:szCs w:val="24"/>
      </w:rPr>
      <w:fldChar w:fldCharType="separate"/>
    </w:r>
    <w:r w:rsidR="00642052">
      <w:rPr>
        <w:rStyle w:val="af6"/>
        <w:rFonts w:ascii="Times New Roman" w:hAnsi="Times New Roman"/>
        <w:noProof/>
        <w:sz w:val="24"/>
        <w:szCs w:val="24"/>
      </w:rPr>
      <w:t>17</w:t>
    </w:r>
    <w:r w:rsidR="00177C41" w:rsidRPr="004171C6">
      <w:rPr>
        <w:rStyle w:val="af6"/>
        <w:rFonts w:ascii="Times New Roman" w:hAnsi="Times New Roman"/>
        <w:sz w:val="24"/>
        <w:szCs w:val="24"/>
      </w:rPr>
      <w:fldChar w:fldCharType="end"/>
    </w:r>
  </w:p>
  <w:p w:rsidR="007F0024" w:rsidRPr="004171C6" w:rsidRDefault="007F0024">
    <w:pPr>
      <w:pStyle w:val="a4"/>
      <w:rPr>
        <w:rFonts w:ascii="Times New Roman" w:hAnsi="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F73AF"/>
    <w:multiLevelType w:val="hybridMultilevel"/>
    <w:tmpl w:val="AC0E2630"/>
    <w:lvl w:ilvl="0" w:tplc="6B46B394">
      <w:start w:val="2"/>
      <w:numFmt w:val="bullet"/>
      <w:lvlText w:val="-"/>
      <w:lvlJc w:val="left"/>
      <w:pPr>
        <w:ind w:left="720" w:hanging="360"/>
      </w:pPr>
      <w:rPr>
        <w:rFonts w:ascii="Arial" w:eastAsia="MS ??"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A12737E"/>
    <w:multiLevelType w:val="hybridMultilevel"/>
    <w:tmpl w:val="5ADAB134"/>
    <w:lvl w:ilvl="0" w:tplc="831061B8">
      <w:start w:val="2"/>
      <w:numFmt w:val="bullet"/>
      <w:lvlText w:val=""/>
      <w:lvlJc w:val="left"/>
      <w:pPr>
        <w:ind w:left="720" w:hanging="360"/>
      </w:pPr>
      <w:rPr>
        <w:rFonts w:ascii="Symbol" w:eastAsia="Times New Roman" w:hAnsi="Symbol" w:hint="default"/>
      </w:rPr>
    </w:lvl>
    <w:lvl w:ilvl="1" w:tplc="0C0C0003">
      <w:start w:val="1"/>
      <w:numFmt w:val="bullet"/>
      <w:lvlText w:val="o"/>
      <w:lvlJc w:val="left"/>
      <w:pPr>
        <w:ind w:left="1440" w:hanging="360"/>
      </w:pPr>
      <w:rPr>
        <w:rFonts w:ascii="Courier New" w:hAnsi="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hint="default"/>
      </w:rPr>
    </w:lvl>
    <w:lvl w:ilvl="8" w:tplc="0C0C0005">
      <w:start w:val="1"/>
      <w:numFmt w:val="bullet"/>
      <w:lvlText w:val=""/>
      <w:lvlJc w:val="left"/>
      <w:pPr>
        <w:ind w:left="6480" w:hanging="360"/>
      </w:pPr>
      <w:rPr>
        <w:rFonts w:ascii="Wingdings" w:hAnsi="Wingdings" w:hint="default"/>
      </w:rPr>
    </w:lvl>
  </w:abstractNum>
  <w:abstractNum w:abstractNumId="2">
    <w:nsid w:val="0D7162F1"/>
    <w:multiLevelType w:val="hybridMultilevel"/>
    <w:tmpl w:val="BBCACC6C"/>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nsid w:val="25F268BE"/>
    <w:multiLevelType w:val="multilevel"/>
    <w:tmpl w:val="00000000"/>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4">
    <w:nsid w:val="2B3E1421"/>
    <w:multiLevelType w:val="hybridMultilevel"/>
    <w:tmpl w:val="136C769A"/>
    <w:lvl w:ilvl="0" w:tplc="471C6C52">
      <w:start w:val="87"/>
      <w:numFmt w:val="bullet"/>
      <w:lvlText w:val="-"/>
      <w:lvlJc w:val="left"/>
      <w:pPr>
        <w:ind w:left="720" w:hanging="360"/>
      </w:pPr>
      <w:rPr>
        <w:rFonts w:ascii="Courier New" w:eastAsia="Times New Roman" w:hAnsi="Courier New" w:hint="default"/>
        <w:sz w:val="20"/>
      </w:rPr>
    </w:lvl>
    <w:lvl w:ilvl="1" w:tplc="0C0C0003">
      <w:start w:val="1"/>
      <w:numFmt w:val="bullet"/>
      <w:lvlText w:val="o"/>
      <w:lvlJc w:val="left"/>
      <w:pPr>
        <w:ind w:left="1440" w:hanging="360"/>
      </w:pPr>
      <w:rPr>
        <w:rFonts w:ascii="Courier New" w:hAnsi="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hint="default"/>
      </w:rPr>
    </w:lvl>
    <w:lvl w:ilvl="8" w:tplc="0C0C0005">
      <w:start w:val="1"/>
      <w:numFmt w:val="bullet"/>
      <w:lvlText w:val=""/>
      <w:lvlJc w:val="left"/>
      <w:pPr>
        <w:ind w:left="6480" w:hanging="360"/>
      </w:pPr>
      <w:rPr>
        <w:rFonts w:ascii="Wingdings" w:hAnsi="Wingdings" w:hint="default"/>
      </w:rPr>
    </w:lvl>
  </w:abstractNum>
  <w:abstractNum w:abstractNumId="5">
    <w:nsid w:val="32AA71E1"/>
    <w:multiLevelType w:val="multilevel"/>
    <w:tmpl w:val="00000000"/>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6">
    <w:nsid w:val="3817182F"/>
    <w:multiLevelType w:val="hybridMultilevel"/>
    <w:tmpl w:val="00484C88"/>
    <w:lvl w:ilvl="0" w:tplc="8E04907A">
      <w:start w:val="1"/>
      <w:numFmt w:val="bullet"/>
      <w:lvlText w:val=""/>
      <w:lvlJc w:val="left"/>
      <w:pPr>
        <w:tabs>
          <w:tab w:val="num" w:pos="720"/>
        </w:tabs>
        <w:ind w:left="720" w:hanging="360"/>
      </w:pPr>
      <w:rPr>
        <w:rFonts w:ascii="Wingdings 3" w:hAnsi="Wingdings 3" w:hint="default"/>
      </w:rPr>
    </w:lvl>
    <w:lvl w:ilvl="1" w:tplc="1ECCEC74">
      <w:numFmt w:val="bullet"/>
      <w:lvlText w:val="◦"/>
      <w:lvlJc w:val="left"/>
      <w:pPr>
        <w:tabs>
          <w:tab w:val="num" w:pos="1440"/>
        </w:tabs>
        <w:ind w:left="1440" w:hanging="360"/>
      </w:pPr>
      <w:rPr>
        <w:rFonts w:ascii="Verdana" w:hAnsi="Verdana" w:hint="default"/>
      </w:rPr>
    </w:lvl>
    <w:lvl w:ilvl="2" w:tplc="E7BE19DC">
      <w:start w:val="1"/>
      <w:numFmt w:val="bullet"/>
      <w:lvlText w:val=""/>
      <w:lvlJc w:val="left"/>
      <w:pPr>
        <w:tabs>
          <w:tab w:val="num" w:pos="2160"/>
        </w:tabs>
        <w:ind w:left="2160" w:hanging="360"/>
      </w:pPr>
      <w:rPr>
        <w:rFonts w:ascii="Wingdings 3" w:hAnsi="Wingdings 3" w:hint="default"/>
      </w:rPr>
    </w:lvl>
    <w:lvl w:ilvl="3" w:tplc="65666EC8">
      <w:start w:val="1"/>
      <w:numFmt w:val="bullet"/>
      <w:lvlText w:val=""/>
      <w:lvlJc w:val="left"/>
      <w:pPr>
        <w:tabs>
          <w:tab w:val="num" w:pos="2880"/>
        </w:tabs>
        <w:ind w:left="2880" w:hanging="360"/>
      </w:pPr>
      <w:rPr>
        <w:rFonts w:ascii="Wingdings 3" w:hAnsi="Wingdings 3" w:hint="default"/>
      </w:rPr>
    </w:lvl>
    <w:lvl w:ilvl="4" w:tplc="8A60FDFA">
      <w:start w:val="1"/>
      <w:numFmt w:val="bullet"/>
      <w:lvlText w:val=""/>
      <w:lvlJc w:val="left"/>
      <w:pPr>
        <w:tabs>
          <w:tab w:val="num" w:pos="3600"/>
        </w:tabs>
        <w:ind w:left="3600" w:hanging="360"/>
      </w:pPr>
      <w:rPr>
        <w:rFonts w:ascii="Wingdings 3" w:hAnsi="Wingdings 3" w:hint="default"/>
      </w:rPr>
    </w:lvl>
    <w:lvl w:ilvl="5" w:tplc="FC4C762E">
      <w:start w:val="1"/>
      <w:numFmt w:val="bullet"/>
      <w:lvlText w:val=""/>
      <w:lvlJc w:val="left"/>
      <w:pPr>
        <w:tabs>
          <w:tab w:val="num" w:pos="4320"/>
        </w:tabs>
        <w:ind w:left="4320" w:hanging="360"/>
      </w:pPr>
      <w:rPr>
        <w:rFonts w:ascii="Wingdings 3" w:hAnsi="Wingdings 3" w:hint="default"/>
      </w:rPr>
    </w:lvl>
    <w:lvl w:ilvl="6" w:tplc="612A0C24">
      <w:start w:val="1"/>
      <w:numFmt w:val="bullet"/>
      <w:lvlText w:val=""/>
      <w:lvlJc w:val="left"/>
      <w:pPr>
        <w:tabs>
          <w:tab w:val="num" w:pos="5040"/>
        </w:tabs>
        <w:ind w:left="5040" w:hanging="360"/>
      </w:pPr>
      <w:rPr>
        <w:rFonts w:ascii="Wingdings 3" w:hAnsi="Wingdings 3" w:hint="default"/>
      </w:rPr>
    </w:lvl>
    <w:lvl w:ilvl="7" w:tplc="303A9FAC">
      <w:start w:val="1"/>
      <w:numFmt w:val="bullet"/>
      <w:lvlText w:val=""/>
      <w:lvlJc w:val="left"/>
      <w:pPr>
        <w:tabs>
          <w:tab w:val="num" w:pos="5760"/>
        </w:tabs>
        <w:ind w:left="5760" w:hanging="360"/>
      </w:pPr>
      <w:rPr>
        <w:rFonts w:ascii="Wingdings 3" w:hAnsi="Wingdings 3" w:hint="default"/>
      </w:rPr>
    </w:lvl>
    <w:lvl w:ilvl="8" w:tplc="33BC40BC">
      <w:start w:val="1"/>
      <w:numFmt w:val="bullet"/>
      <w:lvlText w:val=""/>
      <w:lvlJc w:val="left"/>
      <w:pPr>
        <w:tabs>
          <w:tab w:val="num" w:pos="6480"/>
        </w:tabs>
        <w:ind w:left="6480" w:hanging="360"/>
      </w:pPr>
      <w:rPr>
        <w:rFonts w:ascii="Wingdings 3" w:hAnsi="Wingdings 3" w:hint="default"/>
      </w:rPr>
    </w:lvl>
  </w:abstractNum>
  <w:abstractNum w:abstractNumId="7">
    <w:nsid w:val="3A3C5755"/>
    <w:multiLevelType w:val="hybridMultilevel"/>
    <w:tmpl w:val="ECE0F464"/>
    <w:lvl w:ilvl="0" w:tplc="5BD08CA4">
      <w:start w:val="2"/>
      <w:numFmt w:val="bullet"/>
      <w:lvlText w:val=""/>
      <w:lvlJc w:val="left"/>
      <w:pPr>
        <w:ind w:left="1080" w:hanging="360"/>
      </w:pPr>
      <w:rPr>
        <w:rFonts w:ascii="Symbol" w:eastAsia="Times New Roman" w:hAnsi="Symbol" w:hint="default"/>
      </w:rPr>
    </w:lvl>
    <w:lvl w:ilvl="1" w:tplc="0C0C0003">
      <w:start w:val="1"/>
      <w:numFmt w:val="bullet"/>
      <w:lvlText w:val="o"/>
      <w:lvlJc w:val="left"/>
      <w:pPr>
        <w:ind w:left="1800" w:hanging="360"/>
      </w:pPr>
      <w:rPr>
        <w:rFonts w:ascii="Courier New" w:hAnsi="Courier New" w:hint="default"/>
      </w:rPr>
    </w:lvl>
    <w:lvl w:ilvl="2" w:tplc="0C0C0005">
      <w:start w:val="1"/>
      <w:numFmt w:val="bullet"/>
      <w:lvlText w:val=""/>
      <w:lvlJc w:val="left"/>
      <w:pPr>
        <w:ind w:left="2520" w:hanging="360"/>
      </w:pPr>
      <w:rPr>
        <w:rFonts w:ascii="Wingdings" w:hAnsi="Wingdings" w:hint="default"/>
      </w:rPr>
    </w:lvl>
    <w:lvl w:ilvl="3" w:tplc="0C0C0001">
      <w:start w:val="1"/>
      <w:numFmt w:val="bullet"/>
      <w:lvlText w:val=""/>
      <w:lvlJc w:val="left"/>
      <w:pPr>
        <w:ind w:left="3240" w:hanging="360"/>
      </w:pPr>
      <w:rPr>
        <w:rFonts w:ascii="Symbol" w:hAnsi="Symbol" w:hint="default"/>
      </w:rPr>
    </w:lvl>
    <w:lvl w:ilvl="4" w:tplc="0C0C0003">
      <w:start w:val="1"/>
      <w:numFmt w:val="bullet"/>
      <w:lvlText w:val="o"/>
      <w:lvlJc w:val="left"/>
      <w:pPr>
        <w:ind w:left="3960" w:hanging="360"/>
      </w:pPr>
      <w:rPr>
        <w:rFonts w:ascii="Courier New" w:hAnsi="Courier New" w:hint="default"/>
      </w:rPr>
    </w:lvl>
    <w:lvl w:ilvl="5" w:tplc="0C0C0005">
      <w:start w:val="1"/>
      <w:numFmt w:val="bullet"/>
      <w:lvlText w:val=""/>
      <w:lvlJc w:val="left"/>
      <w:pPr>
        <w:ind w:left="4680" w:hanging="360"/>
      </w:pPr>
      <w:rPr>
        <w:rFonts w:ascii="Wingdings" w:hAnsi="Wingdings" w:hint="default"/>
      </w:rPr>
    </w:lvl>
    <w:lvl w:ilvl="6" w:tplc="0C0C0001">
      <w:start w:val="1"/>
      <w:numFmt w:val="bullet"/>
      <w:lvlText w:val=""/>
      <w:lvlJc w:val="left"/>
      <w:pPr>
        <w:ind w:left="5400" w:hanging="360"/>
      </w:pPr>
      <w:rPr>
        <w:rFonts w:ascii="Symbol" w:hAnsi="Symbol" w:hint="default"/>
      </w:rPr>
    </w:lvl>
    <w:lvl w:ilvl="7" w:tplc="0C0C0003">
      <w:start w:val="1"/>
      <w:numFmt w:val="bullet"/>
      <w:lvlText w:val="o"/>
      <w:lvlJc w:val="left"/>
      <w:pPr>
        <w:ind w:left="6120" w:hanging="360"/>
      </w:pPr>
      <w:rPr>
        <w:rFonts w:ascii="Courier New" w:hAnsi="Courier New" w:hint="default"/>
      </w:rPr>
    </w:lvl>
    <w:lvl w:ilvl="8" w:tplc="0C0C0005">
      <w:start w:val="1"/>
      <w:numFmt w:val="bullet"/>
      <w:lvlText w:val=""/>
      <w:lvlJc w:val="left"/>
      <w:pPr>
        <w:ind w:left="6840" w:hanging="360"/>
      </w:pPr>
      <w:rPr>
        <w:rFonts w:ascii="Wingdings" w:hAnsi="Wingdings" w:hint="default"/>
      </w:rPr>
    </w:lvl>
  </w:abstractNum>
  <w:abstractNum w:abstractNumId="8">
    <w:nsid w:val="6C721E90"/>
    <w:multiLevelType w:val="hybridMultilevel"/>
    <w:tmpl w:val="48C66264"/>
    <w:lvl w:ilvl="0" w:tplc="8F8A34F0">
      <w:start w:val="2"/>
      <w:numFmt w:val="bullet"/>
      <w:lvlText w:val=""/>
      <w:lvlJc w:val="left"/>
      <w:pPr>
        <w:ind w:left="720" w:hanging="360"/>
      </w:pPr>
      <w:rPr>
        <w:rFonts w:ascii="Symbol" w:eastAsia="Times New Roman" w:hAnsi="Symbol" w:hint="default"/>
      </w:rPr>
    </w:lvl>
    <w:lvl w:ilvl="1" w:tplc="0C0C0003">
      <w:start w:val="1"/>
      <w:numFmt w:val="bullet"/>
      <w:lvlText w:val="o"/>
      <w:lvlJc w:val="left"/>
      <w:pPr>
        <w:ind w:left="1440" w:hanging="360"/>
      </w:pPr>
      <w:rPr>
        <w:rFonts w:ascii="Courier New" w:hAnsi="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hint="default"/>
      </w:rPr>
    </w:lvl>
    <w:lvl w:ilvl="8" w:tplc="0C0C0005">
      <w:start w:val="1"/>
      <w:numFmt w:val="bullet"/>
      <w:lvlText w:val=""/>
      <w:lvlJc w:val="left"/>
      <w:pPr>
        <w:ind w:left="6480" w:hanging="360"/>
      </w:pPr>
      <w:rPr>
        <w:rFonts w:ascii="Wingdings" w:hAnsi="Wingdings" w:hint="default"/>
      </w:rPr>
    </w:lvl>
  </w:abstractNum>
  <w:abstractNum w:abstractNumId="9">
    <w:nsid w:val="71970FCF"/>
    <w:multiLevelType w:val="hybridMultilevel"/>
    <w:tmpl w:val="433005A4"/>
    <w:lvl w:ilvl="0" w:tplc="A6D816CC">
      <w:start w:val="1"/>
      <w:numFmt w:val="bullet"/>
      <w:lvlText w:val=""/>
      <w:lvlJc w:val="left"/>
      <w:pPr>
        <w:tabs>
          <w:tab w:val="num" w:pos="720"/>
        </w:tabs>
        <w:ind w:left="720" w:hanging="360"/>
      </w:pPr>
      <w:rPr>
        <w:rFonts w:ascii="Wingdings" w:hAnsi="Wingdings" w:hint="default"/>
      </w:rPr>
    </w:lvl>
    <w:lvl w:ilvl="1" w:tplc="049ADC62">
      <w:start w:val="1"/>
      <w:numFmt w:val="bullet"/>
      <w:lvlText w:val=""/>
      <w:lvlJc w:val="left"/>
      <w:pPr>
        <w:tabs>
          <w:tab w:val="num" w:pos="1440"/>
        </w:tabs>
        <w:ind w:left="1440" w:hanging="360"/>
      </w:pPr>
      <w:rPr>
        <w:rFonts w:ascii="Wingdings" w:hAnsi="Wingdings" w:hint="default"/>
      </w:rPr>
    </w:lvl>
    <w:lvl w:ilvl="2" w:tplc="321E112E">
      <w:start w:val="1"/>
      <w:numFmt w:val="bullet"/>
      <w:lvlText w:val=""/>
      <w:lvlJc w:val="left"/>
      <w:pPr>
        <w:tabs>
          <w:tab w:val="num" w:pos="2160"/>
        </w:tabs>
        <w:ind w:left="2160" w:hanging="360"/>
      </w:pPr>
      <w:rPr>
        <w:rFonts w:ascii="Wingdings" w:hAnsi="Wingdings" w:hint="default"/>
      </w:rPr>
    </w:lvl>
    <w:lvl w:ilvl="3" w:tplc="8FFEA666">
      <w:start w:val="1"/>
      <w:numFmt w:val="bullet"/>
      <w:lvlText w:val=""/>
      <w:lvlJc w:val="left"/>
      <w:pPr>
        <w:tabs>
          <w:tab w:val="num" w:pos="2880"/>
        </w:tabs>
        <w:ind w:left="2880" w:hanging="360"/>
      </w:pPr>
      <w:rPr>
        <w:rFonts w:ascii="Wingdings" w:hAnsi="Wingdings" w:hint="default"/>
      </w:rPr>
    </w:lvl>
    <w:lvl w:ilvl="4" w:tplc="0BA6242A">
      <w:start w:val="1"/>
      <w:numFmt w:val="bullet"/>
      <w:lvlText w:val=""/>
      <w:lvlJc w:val="left"/>
      <w:pPr>
        <w:tabs>
          <w:tab w:val="num" w:pos="3600"/>
        </w:tabs>
        <w:ind w:left="3600" w:hanging="360"/>
      </w:pPr>
      <w:rPr>
        <w:rFonts w:ascii="Wingdings" w:hAnsi="Wingdings" w:hint="default"/>
      </w:rPr>
    </w:lvl>
    <w:lvl w:ilvl="5" w:tplc="DBE0D2DA">
      <w:start w:val="1"/>
      <w:numFmt w:val="bullet"/>
      <w:lvlText w:val=""/>
      <w:lvlJc w:val="left"/>
      <w:pPr>
        <w:tabs>
          <w:tab w:val="num" w:pos="4320"/>
        </w:tabs>
        <w:ind w:left="4320" w:hanging="360"/>
      </w:pPr>
      <w:rPr>
        <w:rFonts w:ascii="Wingdings" w:hAnsi="Wingdings" w:hint="default"/>
      </w:rPr>
    </w:lvl>
    <w:lvl w:ilvl="6" w:tplc="A6848544">
      <w:start w:val="1"/>
      <w:numFmt w:val="bullet"/>
      <w:lvlText w:val=""/>
      <w:lvlJc w:val="left"/>
      <w:pPr>
        <w:tabs>
          <w:tab w:val="num" w:pos="5040"/>
        </w:tabs>
        <w:ind w:left="5040" w:hanging="360"/>
      </w:pPr>
      <w:rPr>
        <w:rFonts w:ascii="Wingdings" w:hAnsi="Wingdings" w:hint="default"/>
      </w:rPr>
    </w:lvl>
    <w:lvl w:ilvl="7" w:tplc="1226BDFC">
      <w:start w:val="1"/>
      <w:numFmt w:val="bullet"/>
      <w:lvlText w:val=""/>
      <w:lvlJc w:val="left"/>
      <w:pPr>
        <w:tabs>
          <w:tab w:val="num" w:pos="5760"/>
        </w:tabs>
        <w:ind w:left="5760" w:hanging="360"/>
      </w:pPr>
      <w:rPr>
        <w:rFonts w:ascii="Wingdings" w:hAnsi="Wingdings" w:hint="default"/>
      </w:rPr>
    </w:lvl>
    <w:lvl w:ilvl="8" w:tplc="1512D054">
      <w:start w:val="1"/>
      <w:numFmt w:val="bullet"/>
      <w:lvlText w:val=""/>
      <w:lvlJc w:val="left"/>
      <w:pPr>
        <w:tabs>
          <w:tab w:val="num" w:pos="6480"/>
        </w:tabs>
        <w:ind w:left="6480" w:hanging="360"/>
      </w:pPr>
      <w:rPr>
        <w:rFonts w:ascii="Wingdings" w:hAnsi="Wingdings" w:hint="default"/>
      </w:rPr>
    </w:lvl>
  </w:abstractNum>
  <w:abstractNum w:abstractNumId="10">
    <w:nsid w:val="72E1005F"/>
    <w:multiLevelType w:val="multilevel"/>
    <w:tmpl w:val="00000000"/>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1">
    <w:nsid w:val="75B03FC1"/>
    <w:multiLevelType w:val="hybridMultilevel"/>
    <w:tmpl w:val="34A4C132"/>
    <w:lvl w:ilvl="0" w:tplc="4C48BD90">
      <w:start w:val="1"/>
      <w:numFmt w:val="bullet"/>
      <w:lvlText w:val=""/>
      <w:lvlJc w:val="left"/>
      <w:pPr>
        <w:tabs>
          <w:tab w:val="num" w:pos="720"/>
        </w:tabs>
        <w:ind w:left="720" w:hanging="360"/>
      </w:pPr>
      <w:rPr>
        <w:rFonts w:ascii="Wingdings 3" w:hAnsi="Wingdings 3" w:hint="default"/>
      </w:rPr>
    </w:lvl>
    <w:lvl w:ilvl="1" w:tplc="ED7C700E">
      <w:start w:val="1"/>
      <w:numFmt w:val="bullet"/>
      <w:lvlText w:val=""/>
      <w:lvlJc w:val="left"/>
      <w:pPr>
        <w:tabs>
          <w:tab w:val="num" w:pos="1440"/>
        </w:tabs>
        <w:ind w:left="1440" w:hanging="360"/>
      </w:pPr>
      <w:rPr>
        <w:rFonts w:ascii="Wingdings 3" w:hAnsi="Wingdings 3" w:hint="default"/>
      </w:rPr>
    </w:lvl>
    <w:lvl w:ilvl="2" w:tplc="3BB28B8A">
      <w:start w:val="1"/>
      <w:numFmt w:val="bullet"/>
      <w:lvlText w:val=""/>
      <w:lvlJc w:val="left"/>
      <w:pPr>
        <w:tabs>
          <w:tab w:val="num" w:pos="2160"/>
        </w:tabs>
        <w:ind w:left="2160" w:hanging="360"/>
      </w:pPr>
      <w:rPr>
        <w:rFonts w:ascii="Wingdings 3" w:hAnsi="Wingdings 3" w:hint="default"/>
      </w:rPr>
    </w:lvl>
    <w:lvl w:ilvl="3" w:tplc="AE5EE6EA">
      <w:start w:val="1"/>
      <w:numFmt w:val="bullet"/>
      <w:lvlText w:val=""/>
      <w:lvlJc w:val="left"/>
      <w:pPr>
        <w:tabs>
          <w:tab w:val="num" w:pos="2880"/>
        </w:tabs>
        <w:ind w:left="2880" w:hanging="360"/>
      </w:pPr>
      <w:rPr>
        <w:rFonts w:ascii="Wingdings 3" w:hAnsi="Wingdings 3" w:hint="default"/>
      </w:rPr>
    </w:lvl>
    <w:lvl w:ilvl="4" w:tplc="57A01FC8">
      <w:start w:val="1"/>
      <w:numFmt w:val="bullet"/>
      <w:lvlText w:val=""/>
      <w:lvlJc w:val="left"/>
      <w:pPr>
        <w:tabs>
          <w:tab w:val="num" w:pos="3600"/>
        </w:tabs>
        <w:ind w:left="3600" w:hanging="360"/>
      </w:pPr>
      <w:rPr>
        <w:rFonts w:ascii="Wingdings 3" w:hAnsi="Wingdings 3" w:hint="default"/>
      </w:rPr>
    </w:lvl>
    <w:lvl w:ilvl="5" w:tplc="83A60E4C">
      <w:start w:val="1"/>
      <w:numFmt w:val="bullet"/>
      <w:lvlText w:val=""/>
      <w:lvlJc w:val="left"/>
      <w:pPr>
        <w:tabs>
          <w:tab w:val="num" w:pos="4320"/>
        </w:tabs>
        <w:ind w:left="4320" w:hanging="360"/>
      </w:pPr>
      <w:rPr>
        <w:rFonts w:ascii="Wingdings 3" w:hAnsi="Wingdings 3" w:hint="default"/>
      </w:rPr>
    </w:lvl>
    <w:lvl w:ilvl="6" w:tplc="FEA472E6">
      <w:start w:val="1"/>
      <w:numFmt w:val="bullet"/>
      <w:lvlText w:val=""/>
      <w:lvlJc w:val="left"/>
      <w:pPr>
        <w:tabs>
          <w:tab w:val="num" w:pos="5040"/>
        </w:tabs>
        <w:ind w:left="5040" w:hanging="360"/>
      </w:pPr>
      <w:rPr>
        <w:rFonts w:ascii="Wingdings 3" w:hAnsi="Wingdings 3" w:hint="default"/>
      </w:rPr>
    </w:lvl>
    <w:lvl w:ilvl="7" w:tplc="3FF28874">
      <w:start w:val="1"/>
      <w:numFmt w:val="bullet"/>
      <w:lvlText w:val=""/>
      <w:lvlJc w:val="left"/>
      <w:pPr>
        <w:tabs>
          <w:tab w:val="num" w:pos="5760"/>
        </w:tabs>
        <w:ind w:left="5760" w:hanging="360"/>
      </w:pPr>
      <w:rPr>
        <w:rFonts w:ascii="Wingdings 3" w:hAnsi="Wingdings 3" w:hint="default"/>
      </w:rPr>
    </w:lvl>
    <w:lvl w:ilvl="8" w:tplc="5A98092E">
      <w:start w:val="1"/>
      <w:numFmt w:val="bullet"/>
      <w:lvlText w:val=""/>
      <w:lvlJc w:val="left"/>
      <w:pPr>
        <w:tabs>
          <w:tab w:val="num" w:pos="6480"/>
        </w:tabs>
        <w:ind w:left="6480" w:hanging="360"/>
      </w:pPr>
      <w:rPr>
        <w:rFonts w:ascii="Wingdings 3" w:hAnsi="Wingdings 3" w:hint="default"/>
      </w:rPr>
    </w:lvl>
  </w:abstractNum>
  <w:abstractNum w:abstractNumId="12">
    <w:nsid w:val="771662FF"/>
    <w:multiLevelType w:val="hybridMultilevel"/>
    <w:tmpl w:val="23E44E9E"/>
    <w:lvl w:ilvl="0" w:tplc="5DCE1B9A">
      <w:start w:val="1"/>
      <w:numFmt w:val="decimal"/>
      <w:lvlText w:val="(%1)"/>
      <w:lvlJc w:val="left"/>
      <w:pPr>
        <w:tabs>
          <w:tab w:val="num" w:pos="720"/>
        </w:tabs>
        <w:ind w:left="720" w:hanging="360"/>
      </w:pPr>
      <w:rPr>
        <w:rFonts w:cs="Times New Roman" w:hint="default"/>
      </w:rPr>
    </w:lvl>
    <w:lvl w:ilvl="1" w:tplc="08090019">
      <w:start w:val="1"/>
      <w:numFmt w:val="lowerLetter"/>
      <w:lvlText w:val="%2."/>
      <w:lvlJc w:val="left"/>
      <w:pPr>
        <w:tabs>
          <w:tab w:val="num" w:pos="1440"/>
        </w:tabs>
        <w:ind w:left="1440" w:hanging="360"/>
      </w:pPr>
      <w:rPr>
        <w:rFonts w:cs="Times New Roman"/>
      </w:rPr>
    </w:lvl>
    <w:lvl w:ilvl="2" w:tplc="0809001B">
      <w:start w:val="1"/>
      <w:numFmt w:val="lowerRoman"/>
      <w:lvlText w:val="%3."/>
      <w:lvlJc w:val="right"/>
      <w:pPr>
        <w:tabs>
          <w:tab w:val="num" w:pos="2160"/>
        </w:tabs>
        <w:ind w:left="2160" w:hanging="180"/>
      </w:pPr>
      <w:rPr>
        <w:rFonts w:cs="Times New Roman"/>
      </w:rPr>
    </w:lvl>
    <w:lvl w:ilvl="3" w:tplc="0809000F">
      <w:start w:val="1"/>
      <w:numFmt w:val="decimal"/>
      <w:lvlText w:val="%4."/>
      <w:lvlJc w:val="left"/>
      <w:pPr>
        <w:tabs>
          <w:tab w:val="num" w:pos="2880"/>
        </w:tabs>
        <w:ind w:left="2880" w:hanging="360"/>
      </w:pPr>
      <w:rPr>
        <w:rFonts w:cs="Times New Roman"/>
      </w:rPr>
    </w:lvl>
    <w:lvl w:ilvl="4" w:tplc="08090019">
      <w:start w:val="1"/>
      <w:numFmt w:val="lowerLetter"/>
      <w:lvlText w:val="%5."/>
      <w:lvlJc w:val="left"/>
      <w:pPr>
        <w:tabs>
          <w:tab w:val="num" w:pos="3600"/>
        </w:tabs>
        <w:ind w:left="3600" w:hanging="360"/>
      </w:pPr>
      <w:rPr>
        <w:rFonts w:cs="Times New Roman"/>
      </w:rPr>
    </w:lvl>
    <w:lvl w:ilvl="5" w:tplc="0809001B">
      <w:start w:val="1"/>
      <w:numFmt w:val="lowerRoman"/>
      <w:lvlText w:val="%6."/>
      <w:lvlJc w:val="right"/>
      <w:pPr>
        <w:tabs>
          <w:tab w:val="num" w:pos="4320"/>
        </w:tabs>
        <w:ind w:left="4320" w:hanging="180"/>
      </w:pPr>
      <w:rPr>
        <w:rFonts w:cs="Times New Roman"/>
      </w:rPr>
    </w:lvl>
    <w:lvl w:ilvl="6" w:tplc="0809000F">
      <w:start w:val="1"/>
      <w:numFmt w:val="decimal"/>
      <w:lvlText w:val="%7."/>
      <w:lvlJc w:val="left"/>
      <w:pPr>
        <w:tabs>
          <w:tab w:val="num" w:pos="5040"/>
        </w:tabs>
        <w:ind w:left="5040" w:hanging="360"/>
      </w:pPr>
      <w:rPr>
        <w:rFonts w:cs="Times New Roman"/>
      </w:rPr>
    </w:lvl>
    <w:lvl w:ilvl="7" w:tplc="08090019">
      <w:start w:val="1"/>
      <w:numFmt w:val="lowerLetter"/>
      <w:lvlText w:val="%8."/>
      <w:lvlJc w:val="left"/>
      <w:pPr>
        <w:tabs>
          <w:tab w:val="num" w:pos="5760"/>
        </w:tabs>
        <w:ind w:left="5760" w:hanging="360"/>
      </w:pPr>
      <w:rPr>
        <w:rFonts w:cs="Times New Roman"/>
      </w:rPr>
    </w:lvl>
    <w:lvl w:ilvl="8" w:tplc="0809001B">
      <w:start w:val="1"/>
      <w:numFmt w:val="lowerRoman"/>
      <w:lvlText w:val="%9."/>
      <w:lvlJc w:val="right"/>
      <w:pPr>
        <w:tabs>
          <w:tab w:val="num" w:pos="6480"/>
        </w:tabs>
        <w:ind w:left="6480" w:hanging="180"/>
      </w:pPr>
      <w:rPr>
        <w:rFonts w:cs="Times New Roman"/>
      </w:rPr>
    </w:lvl>
  </w:abstractNum>
  <w:abstractNum w:abstractNumId="13">
    <w:nsid w:val="7D254C78"/>
    <w:multiLevelType w:val="hybridMultilevel"/>
    <w:tmpl w:val="D3D41A4A"/>
    <w:lvl w:ilvl="0" w:tplc="59487D48">
      <w:start w:val="2"/>
      <w:numFmt w:val="bullet"/>
      <w:lvlText w:val=""/>
      <w:lvlJc w:val="left"/>
      <w:pPr>
        <w:ind w:left="720" w:hanging="360"/>
      </w:pPr>
      <w:rPr>
        <w:rFonts w:ascii="Symbol" w:eastAsia="Times New Roman" w:hAnsi="Symbol" w:hint="default"/>
      </w:rPr>
    </w:lvl>
    <w:lvl w:ilvl="1" w:tplc="0C0C0003">
      <w:start w:val="1"/>
      <w:numFmt w:val="bullet"/>
      <w:lvlText w:val="o"/>
      <w:lvlJc w:val="left"/>
      <w:pPr>
        <w:ind w:left="1440" w:hanging="360"/>
      </w:pPr>
      <w:rPr>
        <w:rFonts w:ascii="Courier New" w:hAnsi="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hint="default"/>
      </w:rPr>
    </w:lvl>
    <w:lvl w:ilvl="5" w:tplc="0C0C0005">
      <w:start w:val="1"/>
      <w:numFmt w:val="bullet"/>
      <w:lvlText w:val=""/>
      <w:lvlJc w:val="left"/>
      <w:pPr>
        <w:ind w:left="4320" w:hanging="360"/>
      </w:pPr>
      <w:rPr>
        <w:rFonts w:ascii="Wingdings" w:hAnsi="Wingdings" w:hint="default"/>
      </w:rPr>
    </w:lvl>
    <w:lvl w:ilvl="6" w:tplc="0C0C0001">
      <w:start w:val="1"/>
      <w:numFmt w:val="bullet"/>
      <w:lvlText w:val=""/>
      <w:lvlJc w:val="left"/>
      <w:pPr>
        <w:ind w:left="5040" w:hanging="360"/>
      </w:pPr>
      <w:rPr>
        <w:rFonts w:ascii="Symbol" w:hAnsi="Symbol" w:hint="default"/>
      </w:rPr>
    </w:lvl>
    <w:lvl w:ilvl="7" w:tplc="0C0C0003">
      <w:start w:val="1"/>
      <w:numFmt w:val="bullet"/>
      <w:lvlText w:val="o"/>
      <w:lvlJc w:val="left"/>
      <w:pPr>
        <w:ind w:left="5760" w:hanging="360"/>
      </w:pPr>
      <w:rPr>
        <w:rFonts w:ascii="Courier New" w:hAnsi="Courier New" w:hint="default"/>
      </w:rPr>
    </w:lvl>
    <w:lvl w:ilvl="8" w:tplc="0C0C0005">
      <w:start w:val="1"/>
      <w:numFmt w:val="bullet"/>
      <w:lvlText w:val=""/>
      <w:lvlJc w:val="left"/>
      <w:pPr>
        <w:ind w:left="6480" w:hanging="360"/>
      </w:pPr>
      <w:rPr>
        <w:rFonts w:ascii="Wingdings" w:hAnsi="Wingdings" w:hint="default"/>
      </w:rPr>
    </w:lvl>
  </w:abstractNum>
  <w:abstractNum w:abstractNumId="14">
    <w:nsid w:val="7E1B2854"/>
    <w:multiLevelType w:val="hybridMultilevel"/>
    <w:tmpl w:val="1DFE0294"/>
    <w:lvl w:ilvl="0" w:tplc="33DC0A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1"/>
  </w:num>
  <w:num w:numId="4">
    <w:abstractNumId w:val="7"/>
  </w:num>
  <w:num w:numId="5">
    <w:abstractNumId w:val="4"/>
  </w:num>
  <w:num w:numId="6">
    <w:abstractNumId w:val="9"/>
  </w:num>
  <w:num w:numId="7">
    <w:abstractNumId w:val="11"/>
  </w:num>
  <w:num w:numId="8">
    <w:abstractNumId w:val="6"/>
  </w:num>
  <w:num w:numId="9">
    <w:abstractNumId w:val="5"/>
    <w:lvlOverride w:ilvl="0">
      <w:lvl w:ilvl="0">
        <w:start w:val="1"/>
        <w:numFmt w:val="decimal"/>
        <w:lvlText w:val="%1)"/>
        <w:lvlJc w:val="left"/>
        <w:rPr>
          <w:rFonts w:cs="Times New Roman"/>
        </w:rPr>
      </w:lvl>
    </w:lvlOverride>
    <w:lvlOverride w:ilvl="1">
      <w:lvl w:ilvl="1">
        <w:start w:val="1"/>
        <w:numFmt w:val="lowerLetter"/>
        <w:lvlText w:val="%2)"/>
        <w:lvlJc w:val="left"/>
        <w:rPr>
          <w:rFonts w:cs="Times New Roman"/>
        </w:rPr>
      </w:lvl>
    </w:lvlOverride>
    <w:lvlOverride w:ilvl="2">
      <w:lvl w:ilvl="2">
        <w:start w:val="1"/>
        <w:numFmt w:val="lowerRoman"/>
        <w:lvlText w:val="%3)"/>
        <w:lvlJc w:val="left"/>
        <w:rPr>
          <w:rFonts w:cs="Times New Roman"/>
        </w:rPr>
      </w:lvl>
    </w:lvlOverride>
    <w:lvlOverride w:ilvl="3">
      <w:lvl w:ilvl="3">
        <w:start w:val="1"/>
        <w:numFmt w:val="decimal"/>
        <w:lvlText w:val="(%4)"/>
        <w:lvlJc w:val="left"/>
        <w:rPr>
          <w:rFonts w:cs="Times New Roman"/>
        </w:rPr>
      </w:lvl>
    </w:lvlOverride>
    <w:lvlOverride w:ilvl="4">
      <w:lvl w:ilvl="4">
        <w:start w:val="1"/>
        <w:numFmt w:val="lowerLetter"/>
        <w:lvlText w:val="(%5)"/>
        <w:lvlJc w:val="left"/>
        <w:rPr>
          <w:rFonts w:cs="Times New Roman"/>
        </w:rPr>
      </w:lvl>
    </w:lvlOverride>
    <w:lvlOverride w:ilvl="5">
      <w:lvl w:ilvl="5">
        <w:start w:val="1"/>
        <w:numFmt w:val="lowerRoman"/>
        <w:lvlText w:val="(%6)"/>
        <w:lvlJc w:val="left"/>
        <w:rPr>
          <w:rFonts w:cs="Times New Roman"/>
        </w:rPr>
      </w:lvl>
    </w:lvlOverride>
    <w:lvlOverride w:ilvl="6">
      <w:lvl w:ilvl="6">
        <w:start w:val="1"/>
        <w:numFmt w:val="decimal"/>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10">
    <w:abstractNumId w:val="5"/>
    <w:lvlOverride w:ilvl="0">
      <w:lvl w:ilvl="0">
        <w:start w:val="1"/>
        <w:numFmt w:val="upperRoman"/>
        <w:lvlText w:val="%1."/>
        <w:lvlJc w:val="left"/>
        <w:rPr>
          <w:rFonts w:cs="Times New Roman"/>
        </w:rPr>
      </w:lvl>
    </w:lvlOverride>
    <w:lvlOverride w:ilvl="1">
      <w:lvl w:ilvl="1">
        <w:start w:val="1"/>
        <w:numFmt w:val="upperLetter"/>
        <w:lvlText w:val="%2."/>
        <w:lvlJc w:val="left"/>
        <w:rPr>
          <w:rFonts w:cs="Times New Roman"/>
        </w:rPr>
      </w:lvl>
    </w:lvlOverride>
    <w:lvlOverride w:ilvl="2">
      <w:lvl w:ilvl="2">
        <w:start w:val="1"/>
        <w:numFmt w:val="decimal"/>
        <w:lvlText w:val="%3."/>
        <w:lvlJc w:val="left"/>
        <w:rPr>
          <w:rFonts w:cs="Times New Roman"/>
        </w:rPr>
      </w:lvl>
    </w:lvlOverride>
    <w:lvlOverride w:ilvl="3">
      <w:lvl w:ilvl="3">
        <w:start w:val="1"/>
        <w:numFmt w:val="lowerLetter"/>
        <w:lvlText w:val="%4)"/>
        <w:lvlJc w:val="left"/>
        <w:rPr>
          <w:rFonts w:cs="Times New Roman"/>
        </w:rPr>
      </w:lvl>
    </w:lvlOverride>
    <w:lvlOverride w:ilvl="4">
      <w:lvl w:ilvl="4">
        <w:start w:val="1"/>
        <w:numFmt w:val="decimal"/>
        <w:lvlText w:val="(%5)"/>
        <w:lvlJc w:val="left"/>
        <w:rPr>
          <w:rFonts w:cs="Times New Roman"/>
        </w:rPr>
      </w:lvl>
    </w:lvlOverride>
    <w:lvlOverride w:ilvl="5">
      <w:lvl w:ilvl="5">
        <w:start w:val="1"/>
        <w:numFmt w:val="lowerLetter"/>
        <w:lvlText w:val="(%6)"/>
        <w:lvlJc w:val="left"/>
        <w:rPr>
          <w:rFonts w:cs="Times New Roman"/>
        </w:rPr>
      </w:lvl>
    </w:lvlOverride>
    <w:lvlOverride w:ilvl="6">
      <w:lvl w:ilvl="6">
        <w:start w:val="1"/>
        <w:numFmt w:val="lowerRoman"/>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11">
    <w:abstractNumId w:val="5"/>
    <w:lvlOverride w:ilvl="0">
      <w:lvl w:ilvl="0">
        <w:start w:val="1"/>
        <w:numFmt w:val="decimal"/>
        <w:lvlText w:val="%1."/>
        <w:lvlJc w:val="left"/>
        <w:rPr>
          <w:rFonts w:cs="Times New Roman"/>
        </w:rPr>
      </w:lvl>
    </w:lvlOverride>
    <w:lvlOverride w:ilvl="1">
      <w:lvl w:ilvl="1">
        <w:start w:val="1"/>
        <w:numFmt w:val="decimal"/>
        <w:lvlText w:val="%1.%2."/>
        <w:lvlJc w:val="left"/>
        <w:rPr>
          <w:rFonts w:cs="Times New Roman"/>
        </w:rPr>
      </w:lvl>
    </w:lvlOverride>
    <w:lvlOverride w:ilvl="2">
      <w:lvl w:ilvl="2">
        <w:start w:val="1"/>
        <w:numFmt w:val="decimal"/>
        <w:lvlText w:val="%1.%2.%3."/>
        <w:lvlJc w:val="left"/>
        <w:rPr>
          <w:rFonts w:cs="Times New Roman"/>
        </w:rPr>
      </w:lvl>
    </w:lvlOverride>
    <w:lvlOverride w:ilvl="3">
      <w:lvl w:ilvl="3">
        <w:start w:val="1"/>
        <w:numFmt w:val="decimal"/>
        <w:lvlText w:val="%1.%2.%3.%4."/>
        <w:lvlJc w:val="left"/>
        <w:rPr>
          <w:rFonts w:cs="Times New Roman"/>
        </w:rPr>
      </w:lvl>
    </w:lvlOverride>
    <w:lvlOverride w:ilvl="4">
      <w:lvl w:ilvl="4">
        <w:start w:val="1"/>
        <w:numFmt w:val="decimal"/>
        <w:lvlText w:val="%1.%2.%3.%4.%5."/>
        <w:lvlJc w:val="left"/>
        <w:rPr>
          <w:rFonts w:cs="Times New Roman"/>
        </w:rPr>
      </w:lvl>
    </w:lvlOverride>
    <w:lvlOverride w:ilvl="5">
      <w:lvl w:ilvl="5">
        <w:start w:val="1"/>
        <w:numFmt w:val="decimal"/>
        <w:lvlText w:val="%1.%2.%3.%4.%5.%6."/>
        <w:lvlJc w:val="left"/>
        <w:rPr>
          <w:rFonts w:cs="Times New Roman"/>
        </w:rPr>
      </w:lvl>
    </w:lvlOverride>
    <w:lvlOverride w:ilvl="6">
      <w:lvl w:ilvl="6">
        <w:start w:val="1"/>
        <w:numFmt w:val="decimal"/>
        <w:lvlText w:val="%1.%2.%3.%4.%5.%6.%7."/>
        <w:lvlJc w:val="left"/>
        <w:rPr>
          <w:rFonts w:cs="Times New Roman"/>
        </w:rPr>
      </w:lvl>
    </w:lvlOverride>
    <w:lvlOverride w:ilvl="7">
      <w:lvl w:ilvl="7">
        <w:start w:val="1"/>
        <w:numFmt w:val="decimal"/>
        <w:lvlText w:val="%1.%2.%3.%4.%5.%6.%7.%8."/>
        <w:lvlJc w:val="left"/>
        <w:rPr>
          <w:rFonts w:cs="Times New Roman"/>
        </w:rPr>
      </w:lvl>
    </w:lvlOverride>
    <w:lvlOverride w:ilvl="8">
      <w:lvl w:ilvl="8">
        <w:start w:val="1"/>
        <w:numFmt w:val="decimal"/>
        <w:lvlText w:val="%1.%2.%3.%4.%5.%6.%7.%8.%9."/>
        <w:lvlJc w:val="left"/>
        <w:rPr>
          <w:rFonts w:cs="Times New Roman"/>
        </w:rPr>
      </w:lvl>
    </w:lvlOverride>
  </w:num>
  <w:num w:numId="12">
    <w:abstractNumId w:val="3"/>
    <w:lvlOverride w:ilvl="0">
      <w:lvl w:ilvl="0">
        <w:start w:val="1"/>
        <w:numFmt w:val="decimal"/>
        <w:lvlText w:val="%1)"/>
        <w:lvlJc w:val="left"/>
        <w:rPr>
          <w:rFonts w:cs="Times New Roman"/>
        </w:rPr>
      </w:lvl>
    </w:lvlOverride>
    <w:lvlOverride w:ilvl="1">
      <w:lvl w:ilvl="1">
        <w:start w:val="1"/>
        <w:numFmt w:val="lowerLetter"/>
        <w:lvlText w:val="%2)"/>
        <w:lvlJc w:val="left"/>
        <w:rPr>
          <w:rFonts w:cs="Times New Roman"/>
        </w:rPr>
      </w:lvl>
    </w:lvlOverride>
    <w:lvlOverride w:ilvl="2">
      <w:lvl w:ilvl="2">
        <w:start w:val="1"/>
        <w:numFmt w:val="lowerRoman"/>
        <w:lvlText w:val="%3)"/>
        <w:lvlJc w:val="left"/>
        <w:rPr>
          <w:rFonts w:cs="Times New Roman"/>
        </w:rPr>
      </w:lvl>
    </w:lvlOverride>
    <w:lvlOverride w:ilvl="3">
      <w:lvl w:ilvl="3">
        <w:start w:val="1"/>
        <w:numFmt w:val="decimal"/>
        <w:lvlText w:val="(%4)"/>
        <w:lvlJc w:val="left"/>
        <w:rPr>
          <w:rFonts w:cs="Times New Roman"/>
        </w:rPr>
      </w:lvl>
    </w:lvlOverride>
    <w:lvlOverride w:ilvl="4">
      <w:lvl w:ilvl="4">
        <w:start w:val="1"/>
        <w:numFmt w:val="lowerLetter"/>
        <w:lvlText w:val="(%5)"/>
        <w:lvlJc w:val="left"/>
        <w:rPr>
          <w:rFonts w:cs="Times New Roman"/>
        </w:rPr>
      </w:lvl>
    </w:lvlOverride>
    <w:lvlOverride w:ilvl="5">
      <w:lvl w:ilvl="5">
        <w:start w:val="1"/>
        <w:numFmt w:val="lowerRoman"/>
        <w:lvlText w:val="(%6)"/>
        <w:lvlJc w:val="left"/>
        <w:rPr>
          <w:rFonts w:cs="Times New Roman"/>
        </w:rPr>
      </w:lvl>
    </w:lvlOverride>
    <w:lvlOverride w:ilvl="6">
      <w:lvl w:ilvl="6">
        <w:start w:val="1"/>
        <w:numFmt w:val="decimal"/>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13">
    <w:abstractNumId w:val="3"/>
    <w:lvlOverride w:ilvl="0">
      <w:lvl w:ilvl="0">
        <w:start w:val="1"/>
        <w:numFmt w:val="upperRoman"/>
        <w:lvlText w:val="%1."/>
        <w:lvlJc w:val="left"/>
        <w:rPr>
          <w:rFonts w:cs="Times New Roman"/>
        </w:rPr>
      </w:lvl>
    </w:lvlOverride>
    <w:lvlOverride w:ilvl="1">
      <w:lvl w:ilvl="1">
        <w:start w:val="1"/>
        <w:numFmt w:val="upperLetter"/>
        <w:lvlText w:val="%2."/>
        <w:lvlJc w:val="left"/>
        <w:rPr>
          <w:rFonts w:cs="Times New Roman"/>
        </w:rPr>
      </w:lvl>
    </w:lvlOverride>
    <w:lvlOverride w:ilvl="2">
      <w:lvl w:ilvl="2">
        <w:start w:val="1"/>
        <w:numFmt w:val="decimal"/>
        <w:lvlText w:val="%3."/>
        <w:lvlJc w:val="left"/>
        <w:rPr>
          <w:rFonts w:cs="Times New Roman"/>
        </w:rPr>
      </w:lvl>
    </w:lvlOverride>
    <w:lvlOverride w:ilvl="3">
      <w:lvl w:ilvl="3">
        <w:start w:val="1"/>
        <w:numFmt w:val="lowerLetter"/>
        <w:lvlText w:val="%4)"/>
        <w:lvlJc w:val="left"/>
        <w:rPr>
          <w:rFonts w:cs="Times New Roman"/>
        </w:rPr>
      </w:lvl>
    </w:lvlOverride>
    <w:lvlOverride w:ilvl="4">
      <w:lvl w:ilvl="4">
        <w:start w:val="1"/>
        <w:numFmt w:val="decimal"/>
        <w:lvlText w:val="(%5)"/>
        <w:lvlJc w:val="left"/>
        <w:rPr>
          <w:rFonts w:cs="Times New Roman"/>
        </w:rPr>
      </w:lvl>
    </w:lvlOverride>
    <w:lvlOverride w:ilvl="5">
      <w:lvl w:ilvl="5">
        <w:start w:val="1"/>
        <w:numFmt w:val="lowerLetter"/>
        <w:lvlText w:val="(%6)"/>
        <w:lvlJc w:val="left"/>
        <w:rPr>
          <w:rFonts w:cs="Times New Roman"/>
        </w:rPr>
      </w:lvl>
    </w:lvlOverride>
    <w:lvlOverride w:ilvl="6">
      <w:lvl w:ilvl="6">
        <w:start w:val="1"/>
        <w:numFmt w:val="lowerRoman"/>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14">
    <w:abstractNumId w:val="3"/>
    <w:lvlOverride w:ilvl="0">
      <w:lvl w:ilvl="0">
        <w:start w:val="1"/>
        <w:numFmt w:val="decimal"/>
        <w:lvlText w:val="%1."/>
        <w:lvlJc w:val="left"/>
        <w:rPr>
          <w:rFonts w:cs="Times New Roman"/>
        </w:rPr>
      </w:lvl>
    </w:lvlOverride>
    <w:lvlOverride w:ilvl="1">
      <w:lvl w:ilvl="1">
        <w:start w:val="1"/>
        <w:numFmt w:val="decimal"/>
        <w:lvlText w:val="%1.%2."/>
        <w:lvlJc w:val="left"/>
        <w:rPr>
          <w:rFonts w:cs="Times New Roman"/>
        </w:rPr>
      </w:lvl>
    </w:lvlOverride>
    <w:lvlOverride w:ilvl="2">
      <w:lvl w:ilvl="2">
        <w:start w:val="1"/>
        <w:numFmt w:val="decimal"/>
        <w:lvlText w:val="%1.%2.%3."/>
        <w:lvlJc w:val="left"/>
        <w:rPr>
          <w:rFonts w:cs="Times New Roman"/>
        </w:rPr>
      </w:lvl>
    </w:lvlOverride>
    <w:lvlOverride w:ilvl="3">
      <w:lvl w:ilvl="3">
        <w:start w:val="1"/>
        <w:numFmt w:val="decimal"/>
        <w:lvlText w:val="%1.%2.%3.%4."/>
        <w:lvlJc w:val="left"/>
        <w:rPr>
          <w:rFonts w:cs="Times New Roman"/>
        </w:rPr>
      </w:lvl>
    </w:lvlOverride>
    <w:lvlOverride w:ilvl="4">
      <w:lvl w:ilvl="4">
        <w:start w:val="1"/>
        <w:numFmt w:val="decimal"/>
        <w:lvlText w:val="%1.%2.%3.%4.%5."/>
        <w:lvlJc w:val="left"/>
        <w:rPr>
          <w:rFonts w:cs="Times New Roman"/>
        </w:rPr>
      </w:lvl>
    </w:lvlOverride>
    <w:lvlOverride w:ilvl="5">
      <w:lvl w:ilvl="5">
        <w:start w:val="1"/>
        <w:numFmt w:val="decimal"/>
        <w:lvlText w:val="%1.%2.%3.%4.%5.%6."/>
        <w:lvlJc w:val="left"/>
        <w:rPr>
          <w:rFonts w:cs="Times New Roman"/>
        </w:rPr>
      </w:lvl>
    </w:lvlOverride>
    <w:lvlOverride w:ilvl="6">
      <w:lvl w:ilvl="6">
        <w:start w:val="1"/>
        <w:numFmt w:val="decimal"/>
        <w:lvlText w:val="%1.%2.%3.%4.%5.%6.%7."/>
        <w:lvlJc w:val="left"/>
        <w:rPr>
          <w:rFonts w:cs="Times New Roman"/>
        </w:rPr>
      </w:lvl>
    </w:lvlOverride>
    <w:lvlOverride w:ilvl="7">
      <w:lvl w:ilvl="7">
        <w:start w:val="1"/>
        <w:numFmt w:val="decimal"/>
        <w:lvlText w:val="%1.%2.%3.%4.%5.%6.%7.%8."/>
        <w:lvlJc w:val="left"/>
        <w:rPr>
          <w:rFonts w:cs="Times New Roman"/>
        </w:rPr>
      </w:lvl>
    </w:lvlOverride>
    <w:lvlOverride w:ilvl="8">
      <w:lvl w:ilvl="8">
        <w:start w:val="1"/>
        <w:numFmt w:val="decimal"/>
        <w:lvlText w:val="%1.%2.%3.%4.%5.%6.%7.%8.%9."/>
        <w:lvlJc w:val="left"/>
        <w:rPr>
          <w:rFonts w:cs="Times New Roman"/>
        </w:rPr>
      </w:lvl>
    </w:lvlOverride>
  </w:num>
  <w:num w:numId="15">
    <w:abstractNumId w:val="10"/>
    <w:lvlOverride w:ilvl="0">
      <w:lvl w:ilvl="0">
        <w:start w:val="1"/>
        <w:numFmt w:val="decimal"/>
        <w:lvlText w:val="%1)"/>
        <w:lvlJc w:val="left"/>
        <w:rPr>
          <w:rFonts w:cs="Times New Roman"/>
        </w:rPr>
      </w:lvl>
    </w:lvlOverride>
    <w:lvlOverride w:ilvl="1">
      <w:lvl w:ilvl="1">
        <w:start w:val="1"/>
        <w:numFmt w:val="lowerLetter"/>
        <w:lvlText w:val="%2)"/>
        <w:lvlJc w:val="left"/>
        <w:rPr>
          <w:rFonts w:cs="Times New Roman"/>
        </w:rPr>
      </w:lvl>
    </w:lvlOverride>
    <w:lvlOverride w:ilvl="2">
      <w:lvl w:ilvl="2">
        <w:start w:val="1"/>
        <w:numFmt w:val="lowerRoman"/>
        <w:lvlText w:val="%3)"/>
        <w:lvlJc w:val="left"/>
        <w:rPr>
          <w:rFonts w:cs="Times New Roman"/>
        </w:rPr>
      </w:lvl>
    </w:lvlOverride>
    <w:lvlOverride w:ilvl="3">
      <w:lvl w:ilvl="3">
        <w:start w:val="1"/>
        <w:numFmt w:val="decimal"/>
        <w:lvlText w:val="(%4)"/>
        <w:lvlJc w:val="left"/>
        <w:rPr>
          <w:rFonts w:cs="Times New Roman"/>
        </w:rPr>
      </w:lvl>
    </w:lvlOverride>
    <w:lvlOverride w:ilvl="4">
      <w:lvl w:ilvl="4">
        <w:start w:val="1"/>
        <w:numFmt w:val="lowerLetter"/>
        <w:lvlText w:val="(%5)"/>
        <w:lvlJc w:val="left"/>
        <w:rPr>
          <w:rFonts w:cs="Times New Roman"/>
        </w:rPr>
      </w:lvl>
    </w:lvlOverride>
    <w:lvlOverride w:ilvl="5">
      <w:lvl w:ilvl="5">
        <w:start w:val="1"/>
        <w:numFmt w:val="lowerRoman"/>
        <w:lvlText w:val="(%6)"/>
        <w:lvlJc w:val="left"/>
        <w:rPr>
          <w:rFonts w:cs="Times New Roman"/>
        </w:rPr>
      </w:lvl>
    </w:lvlOverride>
    <w:lvlOverride w:ilvl="6">
      <w:lvl w:ilvl="6">
        <w:start w:val="1"/>
        <w:numFmt w:val="decimal"/>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16">
    <w:abstractNumId w:val="10"/>
    <w:lvlOverride w:ilvl="0">
      <w:lvl w:ilvl="0">
        <w:start w:val="1"/>
        <w:numFmt w:val="upperRoman"/>
        <w:lvlText w:val="%1."/>
        <w:lvlJc w:val="left"/>
        <w:rPr>
          <w:rFonts w:cs="Times New Roman"/>
        </w:rPr>
      </w:lvl>
    </w:lvlOverride>
    <w:lvlOverride w:ilvl="1">
      <w:lvl w:ilvl="1">
        <w:start w:val="1"/>
        <w:numFmt w:val="upperLetter"/>
        <w:lvlText w:val="%2."/>
        <w:lvlJc w:val="left"/>
        <w:rPr>
          <w:rFonts w:cs="Times New Roman"/>
        </w:rPr>
      </w:lvl>
    </w:lvlOverride>
    <w:lvlOverride w:ilvl="2">
      <w:lvl w:ilvl="2">
        <w:start w:val="1"/>
        <w:numFmt w:val="decimal"/>
        <w:lvlText w:val="%3."/>
        <w:lvlJc w:val="left"/>
        <w:rPr>
          <w:rFonts w:cs="Times New Roman"/>
        </w:rPr>
      </w:lvl>
    </w:lvlOverride>
    <w:lvlOverride w:ilvl="3">
      <w:lvl w:ilvl="3">
        <w:start w:val="1"/>
        <w:numFmt w:val="lowerLetter"/>
        <w:lvlText w:val="%4)"/>
        <w:lvlJc w:val="left"/>
        <w:rPr>
          <w:rFonts w:cs="Times New Roman"/>
        </w:rPr>
      </w:lvl>
    </w:lvlOverride>
    <w:lvlOverride w:ilvl="4">
      <w:lvl w:ilvl="4">
        <w:start w:val="1"/>
        <w:numFmt w:val="decimal"/>
        <w:lvlText w:val="(%5)"/>
        <w:lvlJc w:val="left"/>
        <w:rPr>
          <w:rFonts w:cs="Times New Roman"/>
        </w:rPr>
      </w:lvl>
    </w:lvlOverride>
    <w:lvlOverride w:ilvl="5">
      <w:lvl w:ilvl="5">
        <w:start w:val="1"/>
        <w:numFmt w:val="lowerLetter"/>
        <w:lvlText w:val="(%6)"/>
        <w:lvlJc w:val="left"/>
        <w:rPr>
          <w:rFonts w:cs="Times New Roman"/>
        </w:rPr>
      </w:lvl>
    </w:lvlOverride>
    <w:lvlOverride w:ilvl="6">
      <w:lvl w:ilvl="6">
        <w:start w:val="1"/>
        <w:numFmt w:val="lowerRoman"/>
        <w:lvlText w:val="(%7)"/>
        <w:lvlJc w:val="left"/>
        <w:rPr>
          <w:rFonts w:cs="Times New Roman"/>
        </w:rPr>
      </w:lvl>
    </w:lvlOverride>
    <w:lvlOverride w:ilvl="7">
      <w:lvl w:ilvl="7">
        <w:start w:val="1"/>
        <w:numFmt w:val="lowerLetter"/>
        <w:lvlText w:val="(%8)"/>
        <w:lvlJc w:val="left"/>
        <w:rPr>
          <w:rFonts w:cs="Times New Roman"/>
        </w:rPr>
      </w:lvl>
    </w:lvlOverride>
    <w:lvlOverride w:ilvl="8">
      <w:lvl w:ilvl="8">
        <w:start w:val="1"/>
        <w:numFmt w:val="lowerRoman"/>
        <w:lvlText w:val="(%9)"/>
        <w:lvlJc w:val="left"/>
        <w:rPr>
          <w:rFonts w:cs="Times New Roman"/>
        </w:rPr>
      </w:lvl>
    </w:lvlOverride>
  </w:num>
  <w:num w:numId="17">
    <w:abstractNumId w:val="10"/>
    <w:lvlOverride w:ilvl="0">
      <w:lvl w:ilvl="0">
        <w:start w:val="1"/>
        <w:numFmt w:val="decimal"/>
        <w:lvlText w:val="%1."/>
        <w:lvlJc w:val="left"/>
        <w:rPr>
          <w:rFonts w:cs="Times New Roman"/>
        </w:rPr>
      </w:lvl>
    </w:lvlOverride>
    <w:lvlOverride w:ilvl="1">
      <w:lvl w:ilvl="1">
        <w:start w:val="1"/>
        <w:numFmt w:val="decimal"/>
        <w:lvlText w:val="%1.%2."/>
        <w:lvlJc w:val="left"/>
        <w:rPr>
          <w:rFonts w:cs="Times New Roman"/>
        </w:rPr>
      </w:lvl>
    </w:lvlOverride>
    <w:lvlOverride w:ilvl="2">
      <w:lvl w:ilvl="2">
        <w:start w:val="1"/>
        <w:numFmt w:val="decimal"/>
        <w:lvlText w:val="%1.%2.%3."/>
        <w:lvlJc w:val="left"/>
        <w:rPr>
          <w:rFonts w:cs="Times New Roman"/>
        </w:rPr>
      </w:lvl>
    </w:lvlOverride>
    <w:lvlOverride w:ilvl="3">
      <w:lvl w:ilvl="3">
        <w:start w:val="1"/>
        <w:numFmt w:val="decimal"/>
        <w:lvlText w:val="%1.%2.%3.%4."/>
        <w:lvlJc w:val="left"/>
        <w:rPr>
          <w:rFonts w:cs="Times New Roman"/>
        </w:rPr>
      </w:lvl>
    </w:lvlOverride>
    <w:lvlOverride w:ilvl="4">
      <w:lvl w:ilvl="4">
        <w:start w:val="1"/>
        <w:numFmt w:val="decimal"/>
        <w:lvlText w:val="%1.%2.%3.%4.%5."/>
        <w:lvlJc w:val="left"/>
        <w:rPr>
          <w:rFonts w:cs="Times New Roman"/>
        </w:rPr>
      </w:lvl>
    </w:lvlOverride>
    <w:lvlOverride w:ilvl="5">
      <w:lvl w:ilvl="5">
        <w:start w:val="1"/>
        <w:numFmt w:val="decimal"/>
        <w:lvlText w:val="%1.%2.%3.%4.%5.%6."/>
        <w:lvlJc w:val="left"/>
        <w:rPr>
          <w:rFonts w:cs="Times New Roman"/>
        </w:rPr>
      </w:lvl>
    </w:lvlOverride>
    <w:lvlOverride w:ilvl="6">
      <w:lvl w:ilvl="6">
        <w:start w:val="1"/>
        <w:numFmt w:val="decimal"/>
        <w:lvlText w:val="%1.%2.%3.%4.%5.%6.%7."/>
        <w:lvlJc w:val="left"/>
        <w:rPr>
          <w:rFonts w:cs="Times New Roman"/>
        </w:rPr>
      </w:lvl>
    </w:lvlOverride>
    <w:lvlOverride w:ilvl="7">
      <w:lvl w:ilvl="7">
        <w:start w:val="1"/>
        <w:numFmt w:val="decimal"/>
        <w:lvlText w:val="%1.%2.%3.%4.%5.%6.%7.%8."/>
        <w:lvlJc w:val="left"/>
        <w:rPr>
          <w:rFonts w:cs="Times New Roman"/>
        </w:rPr>
      </w:lvl>
    </w:lvlOverride>
    <w:lvlOverride w:ilvl="8">
      <w:lvl w:ilvl="8">
        <w:start w:val="1"/>
        <w:numFmt w:val="decimal"/>
        <w:lvlText w:val="%1.%2.%3.%4.%5.%6.%7.%8.%9."/>
        <w:lvlJc w:val="left"/>
        <w:rPr>
          <w:rFonts w:cs="Times New Roman"/>
        </w:rPr>
      </w:lvl>
    </w:lvlOverride>
  </w:num>
  <w:num w:numId="18">
    <w:abstractNumId w:val="12"/>
  </w:num>
  <w:num w:numId="19">
    <w:abstractNumId w:val="14"/>
  </w:num>
  <w:num w:numId="20">
    <w:abstractNumId w:val="0"/>
  </w:num>
  <w:num w:numId="21">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édéric Guay">
    <w15:presenceInfo w15:providerId="AD" w15:userId="S-1-5-21-1060284298-1965331169-1417001333-1198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useFELayout/>
  </w:compat>
  <w:rsids>
    <w:rsidRoot w:val="006C24AA"/>
    <w:rsid w:val="000005BB"/>
    <w:rsid w:val="00000A8B"/>
    <w:rsid w:val="00000B84"/>
    <w:rsid w:val="00000F42"/>
    <w:rsid w:val="00001022"/>
    <w:rsid w:val="000014E4"/>
    <w:rsid w:val="000019E8"/>
    <w:rsid w:val="0000259B"/>
    <w:rsid w:val="000027CE"/>
    <w:rsid w:val="00002B99"/>
    <w:rsid w:val="0000456F"/>
    <w:rsid w:val="00004985"/>
    <w:rsid w:val="000050EA"/>
    <w:rsid w:val="00005487"/>
    <w:rsid w:val="00005554"/>
    <w:rsid w:val="00005852"/>
    <w:rsid w:val="000065D8"/>
    <w:rsid w:val="00006B2F"/>
    <w:rsid w:val="00006DDB"/>
    <w:rsid w:val="00007460"/>
    <w:rsid w:val="000076F0"/>
    <w:rsid w:val="00007E82"/>
    <w:rsid w:val="0001074B"/>
    <w:rsid w:val="00010AD1"/>
    <w:rsid w:val="00012513"/>
    <w:rsid w:val="000126F8"/>
    <w:rsid w:val="00013BED"/>
    <w:rsid w:val="00013BF0"/>
    <w:rsid w:val="00013C67"/>
    <w:rsid w:val="00013C99"/>
    <w:rsid w:val="00013D43"/>
    <w:rsid w:val="00013E7B"/>
    <w:rsid w:val="00013ED1"/>
    <w:rsid w:val="00014479"/>
    <w:rsid w:val="0001462C"/>
    <w:rsid w:val="00014D04"/>
    <w:rsid w:val="000155C6"/>
    <w:rsid w:val="000159A4"/>
    <w:rsid w:val="00015E40"/>
    <w:rsid w:val="000163E8"/>
    <w:rsid w:val="00016A4A"/>
    <w:rsid w:val="00016D8E"/>
    <w:rsid w:val="00016F6D"/>
    <w:rsid w:val="00017F54"/>
    <w:rsid w:val="00020442"/>
    <w:rsid w:val="0002049F"/>
    <w:rsid w:val="00020B31"/>
    <w:rsid w:val="0002127D"/>
    <w:rsid w:val="000213B7"/>
    <w:rsid w:val="00021944"/>
    <w:rsid w:val="000219CC"/>
    <w:rsid w:val="000237F5"/>
    <w:rsid w:val="00024639"/>
    <w:rsid w:val="00024C56"/>
    <w:rsid w:val="00024D32"/>
    <w:rsid w:val="00024E2A"/>
    <w:rsid w:val="00024E82"/>
    <w:rsid w:val="00025308"/>
    <w:rsid w:val="0002542D"/>
    <w:rsid w:val="000255D2"/>
    <w:rsid w:val="000260EB"/>
    <w:rsid w:val="0002628B"/>
    <w:rsid w:val="00026633"/>
    <w:rsid w:val="00026B98"/>
    <w:rsid w:val="00027612"/>
    <w:rsid w:val="00027667"/>
    <w:rsid w:val="00027756"/>
    <w:rsid w:val="00027998"/>
    <w:rsid w:val="00027CC7"/>
    <w:rsid w:val="00027E9E"/>
    <w:rsid w:val="000303A7"/>
    <w:rsid w:val="000306C3"/>
    <w:rsid w:val="00030D99"/>
    <w:rsid w:val="00031E93"/>
    <w:rsid w:val="00032399"/>
    <w:rsid w:val="000324BA"/>
    <w:rsid w:val="0003278C"/>
    <w:rsid w:val="00032E38"/>
    <w:rsid w:val="000330AF"/>
    <w:rsid w:val="000333F3"/>
    <w:rsid w:val="00033A24"/>
    <w:rsid w:val="0003453F"/>
    <w:rsid w:val="00034FE7"/>
    <w:rsid w:val="00035514"/>
    <w:rsid w:val="0003639A"/>
    <w:rsid w:val="0003690E"/>
    <w:rsid w:val="00036F83"/>
    <w:rsid w:val="00036FE0"/>
    <w:rsid w:val="000403AD"/>
    <w:rsid w:val="00040474"/>
    <w:rsid w:val="00041170"/>
    <w:rsid w:val="00041947"/>
    <w:rsid w:val="00041F0A"/>
    <w:rsid w:val="00041F8D"/>
    <w:rsid w:val="000420C8"/>
    <w:rsid w:val="000421AF"/>
    <w:rsid w:val="00042250"/>
    <w:rsid w:val="000422DE"/>
    <w:rsid w:val="0004243C"/>
    <w:rsid w:val="000425A1"/>
    <w:rsid w:val="00042C16"/>
    <w:rsid w:val="0004379D"/>
    <w:rsid w:val="000437A8"/>
    <w:rsid w:val="00043A1F"/>
    <w:rsid w:val="00044293"/>
    <w:rsid w:val="000444EF"/>
    <w:rsid w:val="00044C45"/>
    <w:rsid w:val="0004538A"/>
    <w:rsid w:val="000453DA"/>
    <w:rsid w:val="000454F1"/>
    <w:rsid w:val="00045602"/>
    <w:rsid w:val="00045B34"/>
    <w:rsid w:val="00045BAB"/>
    <w:rsid w:val="00046B89"/>
    <w:rsid w:val="00046D27"/>
    <w:rsid w:val="00046FB5"/>
    <w:rsid w:val="0004721E"/>
    <w:rsid w:val="000476BC"/>
    <w:rsid w:val="0005045F"/>
    <w:rsid w:val="0005118D"/>
    <w:rsid w:val="00051336"/>
    <w:rsid w:val="0005182C"/>
    <w:rsid w:val="00051C82"/>
    <w:rsid w:val="0005203F"/>
    <w:rsid w:val="000522B7"/>
    <w:rsid w:val="0005231B"/>
    <w:rsid w:val="00052325"/>
    <w:rsid w:val="0005256D"/>
    <w:rsid w:val="00052791"/>
    <w:rsid w:val="000529AC"/>
    <w:rsid w:val="00052AE1"/>
    <w:rsid w:val="00052DFF"/>
    <w:rsid w:val="00052E8B"/>
    <w:rsid w:val="000535C5"/>
    <w:rsid w:val="00053C5C"/>
    <w:rsid w:val="000546F2"/>
    <w:rsid w:val="00054788"/>
    <w:rsid w:val="00054977"/>
    <w:rsid w:val="00054B35"/>
    <w:rsid w:val="00054CB4"/>
    <w:rsid w:val="00054E67"/>
    <w:rsid w:val="00055089"/>
    <w:rsid w:val="000550CE"/>
    <w:rsid w:val="00055DD2"/>
    <w:rsid w:val="00056D04"/>
    <w:rsid w:val="00056D1A"/>
    <w:rsid w:val="00057262"/>
    <w:rsid w:val="0005766A"/>
    <w:rsid w:val="0005778D"/>
    <w:rsid w:val="00057937"/>
    <w:rsid w:val="00057F27"/>
    <w:rsid w:val="000605C6"/>
    <w:rsid w:val="00060A2D"/>
    <w:rsid w:val="00060D81"/>
    <w:rsid w:val="00061AF0"/>
    <w:rsid w:val="00062337"/>
    <w:rsid w:val="00062D28"/>
    <w:rsid w:val="00063FA6"/>
    <w:rsid w:val="00064042"/>
    <w:rsid w:val="00064271"/>
    <w:rsid w:val="000646C8"/>
    <w:rsid w:val="000648A9"/>
    <w:rsid w:val="00064914"/>
    <w:rsid w:val="000649D1"/>
    <w:rsid w:val="00064E15"/>
    <w:rsid w:val="0006591B"/>
    <w:rsid w:val="00065E65"/>
    <w:rsid w:val="00066200"/>
    <w:rsid w:val="00066305"/>
    <w:rsid w:val="0006637C"/>
    <w:rsid w:val="000665F7"/>
    <w:rsid w:val="00066D52"/>
    <w:rsid w:val="00066F47"/>
    <w:rsid w:val="000674A4"/>
    <w:rsid w:val="0006769E"/>
    <w:rsid w:val="00067962"/>
    <w:rsid w:val="00067BDF"/>
    <w:rsid w:val="000709FC"/>
    <w:rsid w:val="00070C4C"/>
    <w:rsid w:val="00070E79"/>
    <w:rsid w:val="00071177"/>
    <w:rsid w:val="000712D3"/>
    <w:rsid w:val="0007181B"/>
    <w:rsid w:val="00072621"/>
    <w:rsid w:val="00072675"/>
    <w:rsid w:val="00072ACD"/>
    <w:rsid w:val="00073081"/>
    <w:rsid w:val="000734D3"/>
    <w:rsid w:val="00073AD6"/>
    <w:rsid w:val="00073AFB"/>
    <w:rsid w:val="00073D08"/>
    <w:rsid w:val="00073E9A"/>
    <w:rsid w:val="000741FC"/>
    <w:rsid w:val="00074926"/>
    <w:rsid w:val="000752A6"/>
    <w:rsid w:val="00075663"/>
    <w:rsid w:val="00075BFD"/>
    <w:rsid w:val="0007602A"/>
    <w:rsid w:val="00076197"/>
    <w:rsid w:val="0007619E"/>
    <w:rsid w:val="00076744"/>
    <w:rsid w:val="00076AAF"/>
    <w:rsid w:val="00076C6A"/>
    <w:rsid w:val="00077304"/>
    <w:rsid w:val="00077403"/>
    <w:rsid w:val="00077409"/>
    <w:rsid w:val="00077A2B"/>
    <w:rsid w:val="00077C2C"/>
    <w:rsid w:val="000800E8"/>
    <w:rsid w:val="000800F4"/>
    <w:rsid w:val="0008049A"/>
    <w:rsid w:val="0008081E"/>
    <w:rsid w:val="00080B82"/>
    <w:rsid w:val="00080D58"/>
    <w:rsid w:val="00081513"/>
    <w:rsid w:val="000818B6"/>
    <w:rsid w:val="0008201E"/>
    <w:rsid w:val="0008245C"/>
    <w:rsid w:val="000828B0"/>
    <w:rsid w:val="00082D27"/>
    <w:rsid w:val="00083032"/>
    <w:rsid w:val="00083EAE"/>
    <w:rsid w:val="00084C7A"/>
    <w:rsid w:val="00084DC1"/>
    <w:rsid w:val="00085686"/>
    <w:rsid w:val="000857F4"/>
    <w:rsid w:val="00085BD4"/>
    <w:rsid w:val="0008611F"/>
    <w:rsid w:val="000864AF"/>
    <w:rsid w:val="0008692D"/>
    <w:rsid w:val="00086B22"/>
    <w:rsid w:val="00087484"/>
    <w:rsid w:val="000877A7"/>
    <w:rsid w:val="000901EF"/>
    <w:rsid w:val="000904A7"/>
    <w:rsid w:val="00090B83"/>
    <w:rsid w:val="00090D91"/>
    <w:rsid w:val="00090FBC"/>
    <w:rsid w:val="00091A62"/>
    <w:rsid w:val="00091C9F"/>
    <w:rsid w:val="00091E38"/>
    <w:rsid w:val="00092724"/>
    <w:rsid w:val="00092BB7"/>
    <w:rsid w:val="00093026"/>
    <w:rsid w:val="000931EF"/>
    <w:rsid w:val="00093A23"/>
    <w:rsid w:val="00094656"/>
    <w:rsid w:val="000949A4"/>
    <w:rsid w:val="000949E2"/>
    <w:rsid w:val="0009587A"/>
    <w:rsid w:val="00095B41"/>
    <w:rsid w:val="0009602F"/>
    <w:rsid w:val="00096DFD"/>
    <w:rsid w:val="000977B1"/>
    <w:rsid w:val="0009786F"/>
    <w:rsid w:val="00097F66"/>
    <w:rsid w:val="000A024D"/>
    <w:rsid w:val="000A0588"/>
    <w:rsid w:val="000A092F"/>
    <w:rsid w:val="000A106B"/>
    <w:rsid w:val="000A1574"/>
    <w:rsid w:val="000A17AD"/>
    <w:rsid w:val="000A1DDD"/>
    <w:rsid w:val="000A1F81"/>
    <w:rsid w:val="000A2986"/>
    <w:rsid w:val="000A2AEA"/>
    <w:rsid w:val="000A33F1"/>
    <w:rsid w:val="000A3D10"/>
    <w:rsid w:val="000A4171"/>
    <w:rsid w:val="000A456D"/>
    <w:rsid w:val="000A4854"/>
    <w:rsid w:val="000A500D"/>
    <w:rsid w:val="000A5EA1"/>
    <w:rsid w:val="000A5FAC"/>
    <w:rsid w:val="000A6720"/>
    <w:rsid w:val="000A694A"/>
    <w:rsid w:val="000A6D6E"/>
    <w:rsid w:val="000A6F1F"/>
    <w:rsid w:val="000A7C55"/>
    <w:rsid w:val="000A7C79"/>
    <w:rsid w:val="000A7DE2"/>
    <w:rsid w:val="000B08C5"/>
    <w:rsid w:val="000B0B42"/>
    <w:rsid w:val="000B1279"/>
    <w:rsid w:val="000B1325"/>
    <w:rsid w:val="000B1411"/>
    <w:rsid w:val="000B2D8F"/>
    <w:rsid w:val="000B4390"/>
    <w:rsid w:val="000B4A15"/>
    <w:rsid w:val="000B5541"/>
    <w:rsid w:val="000B598F"/>
    <w:rsid w:val="000B62BC"/>
    <w:rsid w:val="000B641D"/>
    <w:rsid w:val="000B6706"/>
    <w:rsid w:val="000B72FC"/>
    <w:rsid w:val="000C0376"/>
    <w:rsid w:val="000C07DD"/>
    <w:rsid w:val="000C0C35"/>
    <w:rsid w:val="000C1A59"/>
    <w:rsid w:val="000C1BFB"/>
    <w:rsid w:val="000C1E6B"/>
    <w:rsid w:val="000C25B3"/>
    <w:rsid w:val="000C2AEF"/>
    <w:rsid w:val="000C2F85"/>
    <w:rsid w:val="000C3716"/>
    <w:rsid w:val="000C37D8"/>
    <w:rsid w:val="000C3A0A"/>
    <w:rsid w:val="000C3EC0"/>
    <w:rsid w:val="000C420B"/>
    <w:rsid w:val="000C4920"/>
    <w:rsid w:val="000C4F0E"/>
    <w:rsid w:val="000C50E9"/>
    <w:rsid w:val="000C51BF"/>
    <w:rsid w:val="000C52CA"/>
    <w:rsid w:val="000C5748"/>
    <w:rsid w:val="000C59DD"/>
    <w:rsid w:val="000C5C02"/>
    <w:rsid w:val="000C629F"/>
    <w:rsid w:val="000C62D2"/>
    <w:rsid w:val="000C674E"/>
    <w:rsid w:val="000D0440"/>
    <w:rsid w:val="000D0CD0"/>
    <w:rsid w:val="000D19C5"/>
    <w:rsid w:val="000D1C83"/>
    <w:rsid w:val="000D259A"/>
    <w:rsid w:val="000D27F6"/>
    <w:rsid w:val="000D2B35"/>
    <w:rsid w:val="000D2DC7"/>
    <w:rsid w:val="000D3B09"/>
    <w:rsid w:val="000D40B5"/>
    <w:rsid w:val="000D5061"/>
    <w:rsid w:val="000D574D"/>
    <w:rsid w:val="000D5A78"/>
    <w:rsid w:val="000D5C52"/>
    <w:rsid w:val="000D6658"/>
    <w:rsid w:val="000D6882"/>
    <w:rsid w:val="000D6F0C"/>
    <w:rsid w:val="000D7765"/>
    <w:rsid w:val="000E07CD"/>
    <w:rsid w:val="000E0B21"/>
    <w:rsid w:val="000E1102"/>
    <w:rsid w:val="000E115A"/>
    <w:rsid w:val="000E1653"/>
    <w:rsid w:val="000E16AE"/>
    <w:rsid w:val="000E1A10"/>
    <w:rsid w:val="000E21DB"/>
    <w:rsid w:val="000E23DF"/>
    <w:rsid w:val="000E2532"/>
    <w:rsid w:val="000E2815"/>
    <w:rsid w:val="000E2EEB"/>
    <w:rsid w:val="000E324C"/>
    <w:rsid w:val="000E34BE"/>
    <w:rsid w:val="000E4A5E"/>
    <w:rsid w:val="000E4B04"/>
    <w:rsid w:val="000E5408"/>
    <w:rsid w:val="000E5A51"/>
    <w:rsid w:val="000E5F22"/>
    <w:rsid w:val="000E60F9"/>
    <w:rsid w:val="000E6385"/>
    <w:rsid w:val="000E6B29"/>
    <w:rsid w:val="000E6D43"/>
    <w:rsid w:val="000E6F46"/>
    <w:rsid w:val="000E72ED"/>
    <w:rsid w:val="000E73B6"/>
    <w:rsid w:val="000E7481"/>
    <w:rsid w:val="000E7DC6"/>
    <w:rsid w:val="000E7EC2"/>
    <w:rsid w:val="000E7EDE"/>
    <w:rsid w:val="000F00DE"/>
    <w:rsid w:val="000F0713"/>
    <w:rsid w:val="000F0BF8"/>
    <w:rsid w:val="000F0C2F"/>
    <w:rsid w:val="000F1298"/>
    <w:rsid w:val="000F17A1"/>
    <w:rsid w:val="000F1C28"/>
    <w:rsid w:val="000F1DBF"/>
    <w:rsid w:val="000F21ED"/>
    <w:rsid w:val="000F23A5"/>
    <w:rsid w:val="000F24EB"/>
    <w:rsid w:val="000F270C"/>
    <w:rsid w:val="000F2745"/>
    <w:rsid w:val="000F3C04"/>
    <w:rsid w:val="000F461A"/>
    <w:rsid w:val="000F4CA8"/>
    <w:rsid w:val="000F5164"/>
    <w:rsid w:val="000F51D8"/>
    <w:rsid w:val="000F5B16"/>
    <w:rsid w:val="000F65DC"/>
    <w:rsid w:val="000F6F3B"/>
    <w:rsid w:val="000F78C6"/>
    <w:rsid w:val="000F7906"/>
    <w:rsid w:val="00100189"/>
    <w:rsid w:val="00100813"/>
    <w:rsid w:val="00100814"/>
    <w:rsid w:val="00100E62"/>
    <w:rsid w:val="00101034"/>
    <w:rsid w:val="00101145"/>
    <w:rsid w:val="0010169E"/>
    <w:rsid w:val="001016F9"/>
    <w:rsid w:val="00101887"/>
    <w:rsid w:val="00101C15"/>
    <w:rsid w:val="001030CD"/>
    <w:rsid w:val="00103598"/>
    <w:rsid w:val="00103845"/>
    <w:rsid w:val="00103914"/>
    <w:rsid w:val="00104589"/>
    <w:rsid w:val="00104DD2"/>
    <w:rsid w:val="0010563E"/>
    <w:rsid w:val="00105A66"/>
    <w:rsid w:val="00105F2C"/>
    <w:rsid w:val="0010647D"/>
    <w:rsid w:val="001069CA"/>
    <w:rsid w:val="00106C46"/>
    <w:rsid w:val="00107161"/>
    <w:rsid w:val="001073A7"/>
    <w:rsid w:val="001103FE"/>
    <w:rsid w:val="001108D2"/>
    <w:rsid w:val="00110D7A"/>
    <w:rsid w:val="0011116C"/>
    <w:rsid w:val="00111D74"/>
    <w:rsid w:val="00111E1B"/>
    <w:rsid w:val="00111FFF"/>
    <w:rsid w:val="001125EE"/>
    <w:rsid w:val="001128EE"/>
    <w:rsid w:val="00112CAF"/>
    <w:rsid w:val="00112E9F"/>
    <w:rsid w:val="001132E6"/>
    <w:rsid w:val="00113314"/>
    <w:rsid w:val="001133B0"/>
    <w:rsid w:val="00113E90"/>
    <w:rsid w:val="001143E8"/>
    <w:rsid w:val="00115FB1"/>
    <w:rsid w:val="0011627E"/>
    <w:rsid w:val="0011668A"/>
    <w:rsid w:val="00116708"/>
    <w:rsid w:val="00117429"/>
    <w:rsid w:val="00117494"/>
    <w:rsid w:val="001178BE"/>
    <w:rsid w:val="00117E69"/>
    <w:rsid w:val="001216AF"/>
    <w:rsid w:val="00121A0D"/>
    <w:rsid w:val="0012253D"/>
    <w:rsid w:val="00122D48"/>
    <w:rsid w:val="00122E94"/>
    <w:rsid w:val="00123A02"/>
    <w:rsid w:val="00123D3A"/>
    <w:rsid w:val="001243E3"/>
    <w:rsid w:val="00124915"/>
    <w:rsid w:val="001251D0"/>
    <w:rsid w:val="00125419"/>
    <w:rsid w:val="00125513"/>
    <w:rsid w:val="0012603B"/>
    <w:rsid w:val="00126375"/>
    <w:rsid w:val="00126465"/>
    <w:rsid w:val="00126860"/>
    <w:rsid w:val="00126A81"/>
    <w:rsid w:val="00127B8A"/>
    <w:rsid w:val="00127E3F"/>
    <w:rsid w:val="00130082"/>
    <w:rsid w:val="0013012E"/>
    <w:rsid w:val="001307C5"/>
    <w:rsid w:val="001309BB"/>
    <w:rsid w:val="00130F41"/>
    <w:rsid w:val="001310CC"/>
    <w:rsid w:val="00131589"/>
    <w:rsid w:val="0013182B"/>
    <w:rsid w:val="00131981"/>
    <w:rsid w:val="001319A5"/>
    <w:rsid w:val="00131F4C"/>
    <w:rsid w:val="00132168"/>
    <w:rsid w:val="00132440"/>
    <w:rsid w:val="001333D8"/>
    <w:rsid w:val="00133868"/>
    <w:rsid w:val="00133919"/>
    <w:rsid w:val="00133E14"/>
    <w:rsid w:val="00134081"/>
    <w:rsid w:val="00134387"/>
    <w:rsid w:val="0013457B"/>
    <w:rsid w:val="00134A5E"/>
    <w:rsid w:val="00134ECF"/>
    <w:rsid w:val="0013526A"/>
    <w:rsid w:val="001362CB"/>
    <w:rsid w:val="001367B4"/>
    <w:rsid w:val="00136EA6"/>
    <w:rsid w:val="00137233"/>
    <w:rsid w:val="001374CC"/>
    <w:rsid w:val="001376EE"/>
    <w:rsid w:val="00137920"/>
    <w:rsid w:val="00137D11"/>
    <w:rsid w:val="001400CA"/>
    <w:rsid w:val="00140189"/>
    <w:rsid w:val="00140682"/>
    <w:rsid w:val="00140ACA"/>
    <w:rsid w:val="0014185F"/>
    <w:rsid w:val="00141F00"/>
    <w:rsid w:val="00142865"/>
    <w:rsid w:val="0014287B"/>
    <w:rsid w:val="00142ACE"/>
    <w:rsid w:val="00142C1E"/>
    <w:rsid w:val="00142E32"/>
    <w:rsid w:val="001430A0"/>
    <w:rsid w:val="00143533"/>
    <w:rsid w:val="00143968"/>
    <w:rsid w:val="00144A40"/>
    <w:rsid w:val="00144A72"/>
    <w:rsid w:val="00144ED4"/>
    <w:rsid w:val="00145308"/>
    <w:rsid w:val="0014556C"/>
    <w:rsid w:val="00145714"/>
    <w:rsid w:val="00145C36"/>
    <w:rsid w:val="00145FFB"/>
    <w:rsid w:val="001473EC"/>
    <w:rsid w:val="00147670"/>
    <w:rsid w:val="00150220"/>
    <w:rsid w:val="0015054B"/>
    <w:rsid w:val="001505D8"/>
    <w:rsid w:val="0015063F"/>
    <w:rsid w:val="00150A82"/>
    <w:rsid w:val="00150C1E"/>
    <w:rsid w:val="00150C6E"/>
    <w:rsid w:val="00150D65"/>
    <w:rsid w:val="0015108C"/>
    <w:rsid w:val="001517A0"/>
    <w:rsid w:val="001522BA"/>
    <w:rsid w:val="00152666"/>
    <w:rsid w:val="001526FE"/>
    <w:rsid w:val="001529E1"/>
    <w:rsid w:val="00152D87"/>
    <w:rsid w:val="00152FA3"/>
    <w:rsid w:val="001533CF"/>
    <w:rsid w:val="00153E24"/>
    <w:rsid w:val="00154159"/>
    <w:rsid w:val="00154688"/>
    <w:rsid w:val="00154B34"/>
    <w:rsid w:val="001551A8"/>
    <w:rsid w:val="0015536E"/>
    <w:rsid w:val="001557BC"/>
    <w:rsid w:val="00155B22"/>
    <w:rsid w:val="00155B3C"/>
    <w:rsid w:val="001563BC"/>
    <w:rsid w:val="00156C77"/>
    <w:rsid w:val="001572C1"/>
    <w:rsid w:val="001573F5"/>
    <w:rsid w:val="00157F58"/>
    <w:rsid w:val="0016027E"/>
    <w:rsid w:val="001605BF"/>
    <w:rsid w:val="00160654"/>
    <w:rsid w:val="00161343"/>
    <w:rsid w:val="001616B7"/>
    <w:rsid w:val="00161A0E"/>
    <w:rsid w:val="00162494"/>
    <w:rsid w:val="001626B0"/>
    <w:rsid w:val="00162713"/>
    <w:rsid w:val="00162A02"/>
    <w:rsid w:val="0016326E"/>
    <w:rsid w:val="001635D0"/>
    <w:rsid w:val="001639A1"/>
    <w:rsid w:val="00163AA4"/>
    <w:rsid w:val="00164C44"/>
    <w:rsid w:val="001656B6"/>
    <w:rsid w:val="00165980"/>
    <w:rsid w:val="00165DB5"/>
    <w:rsid w:val="00166570"/>
    <w:rsid w:val="001673CF"/>
    <w:rsid w:val="00167533"/>
    <w:rsid w:val="0016769B"/>
    <w:rsid w:val="00167B8E"/>
    <w:rsid w:val="00167DA0"/>
    <w:rsid w:val="00170BC5"/>
    <w:rsid w:val="00170DB2"/>
    <w:rsid w:val="00170E45"/>
    <w:rsid w:val="001713CD"/>
    <w:rsid w:val="0017199D"/>
    <w:rsid w:val="001719C2"/>
    <w:rsid w:val="00171D2B"/>
    <w:rsid w:val="00171DB1"/>
    <w:rsid w:val="00171FA4"/>
    <w:rsid w:val="0017240F"/>
    <w:rsid w:val="00172873"/>
    <w:rsid w:val="001734D8"/>
    <w:rsid w:val="00174438"/>
    <w:rsid w:val="001744CA"/>
    <w:rsid w:val="00174580"/>
    <w:rsid w:val="001758A6"/>
    <w:rsid w:val="0017600B"/>
    <w:rsid w:val="001764D3"/>
    <w:rsid w:val="00176AE3"/>
    <w:rsid w:val="00176AE6"/>
    <w:rsid w:val="00176BDC"/>
    <w:rsid w:val="00177660"/>
    <w:rsid w:val="00177A4F"/>
    <w:rsid w:val="00177A98"/>
    <w:rsid w:val="00177C41"/>
    <w:rsid w:val="00177E68"/>
    <w:rsid w:val="00180414"/>
    <w:rsid w:val="00180892"/>
    <w:rsid w:val="00180B1D"/>
    <w:rsid w:val="00180BF2"/>
    <w:rsid w:val="00180CAF"/>
    <w:rsid w:val="00180CB0"/>
    <w:rsid w:val="001810F8"/>
    <w:rsid w:val="00181B74"/>
    <w:rsid w:val="00182639"/>
    <w:rsid w:val="0018284E"/>
    <w:rsid w:val="0018299F"/>
    <w:rsid w:val="00182D28"/>
    <w:rsid w:val="00182D4D"/>
    <w:rsid w:val="00182DCB"/>
    <w:rsid w:val="001835A7"/>
    <w:rsid w:val="0018379F"/>
    <w:rsid w:val="00183C09"/>
    <w:rsid w:val="00184115"/>
    <w:rsid w:val="0018414A"/>
    <w:rsid w:val="00184E3D"/>
    <w:rsid w:val="00185508"/>
    <w:rsid w:val="00185859"/>
    <w:rsid w:val="00185F6E"/>
    <w:rsid w:val="00186017"/>
    <w:rsid w:val="001860AB"/>
    <w:rsid w:val="00186179"/>
    <w:rsid w:val="001863CE"/>
    <w:rsid w:val="00186C03"/>
    <w:rsid w:val="00186D01"/>
    <w:rsid w:val="00187601"/>
    <w:rsid w:val="001912B0"/>
    <w:rsid w:val="001918C0"/>
    <w:rsid w:val="00191987"/>
    <w:rsid w:val="00191A19"/>
    <w:rsid w:val="00191E55"/>
    <w:rsid w:val="00191EC3"/>
    <w:rsid w:val="00192FC0"/>
    <w:rsid w:val="001933E4"/>
    <w:rsid w:val="0019342D"/>
    <w:rsid w:val="001938FC"/>
    <w:rsid w:val="001940F5"/>
    <w:rsid w:val="001948C6"/>
    <w:rsid w:val="001953D2"/>
    <w:rsid w:val="001954B9"/>
    <w:rsid w:val="0019579D"/>
    <w:rsid w:val="0019606D"/>
    <w:rsid w:val="001967D4"/>
    <w:rsid w:val="00196908"/>
    <w:rsid w:val="00196EF5"/>
    <w:rsid w:val="001972B6"/>
    <w:rsid w:val="00197340"/>
    <w:rsid w:val="001976FE"/>
    <w:rsid w:val="00197B6C"/>
    <w:rsid w:val="001A03E1"/>
    <w:rsid w:val="001A04D1"/>
    <w:rsid w:val="001A04EC"/>
    <w:rsid w:val="001A05F8"/>
    <w:rsid w:val="001A111F"/>
    <w:rsid w:val="001A177F"/>
    <w:rsid w:val="001A17A7"/>
    <w:rsid w:val="001A1D2B"/>
    <w:rsid w:val="001A1FB1"/>
    <w:rsid w:val="001A2702"/>
    <w:rsid w:val="001A2A4E"/>
    <w:rsid w:val="001A2ED3"/>
    <w:rsid w:val="001A31A3"/>
    <w:rsid w:val="001A3288"/>
    <w:rsid w:val="001A3377"/>
    <w:rsid w:val="001A3BC2"/>
    <w:rsid w:val="001A402C"/>
    <w:rsid w:val="001A4394"/>
    <w:rsid w:val="001A4714"/>
    <w:rsid w:val="001A4CAE"/>
    <w:rsid w:val="001A50CB"/>
    <w:rsid w:val="001A520E"/>
    <w:rsid w:val="001A562A"/>
    <w:rsid w:val="001A5CFD"/>
    <w:rsid w:val="001A5FCB"/>
    <w:rsid w:val="001A6ACE"/>
    <w:rsid w:val="001A6C9D"/>
    <w:rsid w:val="001A72E6"/>
    <w:rsid w:val="001A74AF"/>
    <w:rsid w:val="001B002A"/>
    <w:rsid w:val="001B0080"/>
    <w:rsid w:val="001B046A"/>
    <w:rsid w:val="001B050F"/>
    <w:rsid w:val="001B1F4A"/>
    <w:rsid w:val="001B1F8B"/>
    <w:rsid w:val="001B220B"/>
    <w:rsid w:val="001B26F3"/>
    <w:rsid w:val="001B2A75"/>
    <w:rsid w:val="001B2F59"/>
    <w:rsid w:val="001B3395"/>
    <w:rsid w:val="001B3602"/>
    <w:rsid w:val="001B380C"/>
    <w:rsid w:val="001B3C01"/>
    <w:rsid w:val="001B3CD3"/>
    <w:rsid w:val="001B3EB0"/>
    <w:rsid w:val="001B418A"/>
    <w:rsid w:val="001B463B"/>
    <w:rsid w:val="001B4B5D"/>
    <w:rsid w:val="001B4EC9"/>
    <w:rsid w:val="001B5058"/>
    <w:rsid w:val="001B50B7"/>
    <w:rsid w:val="001B56E6"/>
    <w:rsid w:val="001B6338"/>
    <w:rsid w:val="001B635E"/>
    <w:rsid w:val="001B66C2"/>
    <w:rsid w:val="001B6938"/>
    <w:rsid w:val="001B6FE7"/>
    <w:rsid w:val="001B708D"/>
    <w:rsid w:val="001B751E"/>
    <w:rsid w:val="001B79F1"/>
    <w:rsid w:val="001B7C68"/>
    <w:rsid w:val="001C0356"/>
    <w:rsid w:val="001C0566"/>
    <w:rsid w:val="001C0CFE"/>
    <w:rsid w:val="001C0F01"/>
    <w:rsid w:val="001C1380"/>
    <w:rsid w:val="001C14BD"/>
    <w:rsid w:val="001C20CC"/>
    <w:rsid w:val="001C20EC"/>
    <w:rsid w:val="001C29DA"/>
    <w:rsid w:val="001C2E4B"/>
    <w:rsid w:val="001C31DC"/>
    <w:rsid w:val="001C3A77"/>
    <w:rsid w:val="001C3DE9"/>
    <w:rsid w:val="001C3E52"/>
    <w:rsid w:val="001C3E5A"/>
    <w:rsid w:val="001C3F8C"/>
    <w:rsid w:val="001C40BF"/>
    <w:rsid w:val="001C46EB"/>
    <w:rsid w:val="001C470A"/>
    <w:rsid w:val="001C531B"/>
    <w:rsid w:val="001C58CE"/>
    <w:rsid w:val="001C5B5C"/>
    <w:rsid w:val="001C5BD1"/>
    <w:rsid w:val="001C5D6B"/>
    <w:rsid w:val="001C6092"/>
    <w:rsid w:val="001C60E4"/>
    <w:rsid w:val="001C6BFC"/>
    <w:rsid w:val="001C6EF9"/>
    <w:rsid w:val="001C709B"/>
    <w:rsid w:val="001C73DF"/>
    <w:rsid w:val="001C7537"/>
    <w:rsid w:val="001C774A"/>
    <w:rsid w:val="001D0289"/>
    <w:rsid w:val="001D03BE"/>
    <w:rsid w:val="001D0521"/>
    <w:rsid w:val="001D071E"/>
    <w:rsid w:val="001D0A6A"/>
    <w:rsid w:val="001D0F60"/>
    <w:rsid w:val="001D12BB"/>
    <w:rsid w:val="001D1A9F"/>
    <w:rsid w:val="001D2284"/>
    <w:rsid w:val="001D2380"/>
    <w:rsid w:val="001D2895"/>
    <w:rsid w:val="001D2C3C"/>
    <w:rsid w:val="001D3080"/>
    <w:rsid w:val="001D37B8"/>
    <w:rsid w:val="001D385F"/>
    <w:rsid w:val="001D3DC8"/>
    <w:rsid w:val="001D3E0E"/>
    <w:rsid w:val="001D46A2"/>
    <w:rsid w:val="001D4712"/>
    <w:rsid w:val="001D4E5C"/>
    <w:rsid w:val="001D505C"/>
    <w:rsid w:val="001D574A"/>
    <w:rsid w:val="001D5826"/>
    <w:rsid w:val="001D5E6B"/>
    <w:rsid w:val="001D5FEC"/>
    <w:rsid w:val="001D606A"/>
    <w:rsid w:val="001D621E"/>
    <w:rsid w:val="001D653E"/>
    <w:rsid w:val="001D68FB"/>
    <w:rsid w:val="001D6EF5"/>
    <w:rsid w:val="001D6F49"/>
    <w:rsid w:val="001D760A"/>
    <w:rsid w:val="001D7685"/>
    <w:rsid w:val="001D7979"/>
    <w:rsid w:val="001D7C43"/>
    <w:rsid w:val="001D7F8F"/>
    <w:rsid w:val="001E1243"/>
    <w:rsid w:val="001E142C"/>
    <w:rsid w:val="001E15A1"/>
    <w:rsid w:val="001E199D"/>
    <w:rsid w:val="001E1E30"/>
    <w:rsid w:val="001E25C9"/>
    <w:rsid w:val="001E310C"/>
    <w:rsid w:val="001E40B9"/>
    <w:rsid w:val="001E4311"/>
    <w:rsid w:val="001E472A"/>
    <w:rsid w:val="001E58E4"/>
    <w:rsid w:val="001E6455"/>
    <w:rsid w:val="001E67B7"/>
    <w:rsid w:val="001E69D1"/>
    <w:rsid w:val="001E6E34"/>
    <w:rsid w:val="001E7460"/>
    <w:rsid w:val="001E767B"/>
    <w:rsid w:val="001E7A7C"/>
    <w:rsid w:val="001E7A9D"/>
    <w:rsid w:val="001E7B68"/>
    <w:rsid w:val="001F0067"/>
    <w:rsid w:val="001F1A0F"/>
    <w:rsid w:val="001F1B1B"/>
    <w:rsid w:val="001F21BE"/>
    <w:rsid w:val="001F2E5E"/>
    <w:rsid w:val="001F2EDD"/>
    <w:rsid w:val="001F30D9"/>
    <w:rsid w:val="001F3149"/>
    <w:rsid w:val="001F382C"/>
    <w:rsid w:val="001F443E"/>
    <w:rsid w:val="001F4631"/>
    <w:rsid w:val="001F4B36"/>
    <w:rsid w:val="001F4D84"/>
    <w:rsid w:val="001F52D4"/>
    <w:rsid w:val="001F60C6"/>
    <w:rsid w:val="001F64F2"/>
    <w:rsid w:val="001F6A30"/>
    <w:rsid w:val="001F7191"/>
    <w:rsid w:val="001F72D0"/>
    <w:rsid w:val="001F763B"/>
    <w:rsid w:val="001F7ED2"/>
    <w:rsid w:val="002000CB"/>
    <w:rsid w:val="002009F2"/>
    <w:rsid w:val="00200C22"/>
    <w:rsid w:val="00201014"/>
    <w:rsid w:val="00201447"/>
    <w:rsid w:val="0020224D"/>
    <w:rsid w:val="002024EB"/>
    <w:rsid w:val="002030D5"/>
    <w:rsid w:val="00203519"/>
    <w:rsid w:val="0020569C"/>
    <w:rsid w:val="002060E5"/>
    <w:rsid w:val="00206178"/>
    <w:rsid w:val="002075CE"/>
    <w:rsid w:val="00207A04"/>
    <w:rsid w:val="00207B97"/>
    <w:rsid w:val="00207BF2"/>
    <w:rsid w:val="00207DAF"/>
    <w:rsid w:val="00207E88"/>
    <w:rsid w:val="002104D7"/>
    <w:rsid w:val="00210DFF"/>
    <w:rsid w:val="0021125A"/>
    <w:rsid w:val="002114FE"/>
    <w:rsid w:val="00211DA3"/>
    <w:rsid w:val="002125DE"/>
    <w:rsid w:val="0021285E"/>
    <w:rsid w:val="0021307D"/>
    <w:rsid w:val="002130DF"/>
    <w:rsid w:val="0021328E"/>
    <w:rsid w:val="00213375"/>
    <w:rsid w:val="00213479"/>
    <w:rsid w:val="00213AFB"/>
    <w:rsid w:val="00213F17"/>
    <w:rsid w:val="0021423B"/>
    <w:rsid w:val="00214588"/>
    <w:rsid w:val="00214DEA"/>
    <w:rsid w:val="00214FA3"/>
    <w:rsid w:val="00214FB1"/>
    <w:rsid w:val="002157E2"/>
    <w:rsid w:val="00215AB9"/>
    <w:rsid w:val="00215EED"/>
    <w:rsid w:val="00216160"/>
    <w:rsid w:val="002166F0"/>
    <w:rsid w:val="00216BBC"/>
    <w:rsid w:val="00216C9B"/>
    <w:rsid w:val="00216FDE"/>
    <w:rsid w:val="00217688"/>
    <w:rsid w:val="00217985"/>
    <w:rsid w:val="002179F1"/>
    <w:rsid w:val="00217A63"/>
    <w:rsid w:val="00217B57"/>
    <w:rsid w:val="00217D02"/>
    <w:rsid w:val="0022013C"/>
    <w:rsid w:val="00220179"/>
    <w:rsid w:val="0022018E"/>
    <w:rsid w:val="002202E6"/>
    <w:rsid w:val="00220C3A"/>
    <w:rsid w:val="00220FF0"/>
    <w:rsid w:val="00221173"/>
    <w:rsid w:val="00221A61"/>
    <w:rsid w:val="00221A8B"/>
    <w:rsid w:val="002229C6"/>
    <w:rsid w:val="00222DC1"/>
    <w:rsid w:val="00223A21"/>
    <w:rsid w:val="00223B5E"/>
    <w:rsid w:val="00224445"/>
    <w:rsid w:val="00224525"/>
    <w:rsid w:val="00224672"/>
    <w:rsid w:val="00224A5B"/>
    <w:rsid w:val="00225051"/>
    <w:rsid w:val="00225610"/>
    <w:rsid w:val="00225687"/>
    <w:rsid w:val="002256FE"/>
    <w:rsid w:val="00225993"/>
    <w:rsid w:val="00225B67"/>
    <w:rsid w:val="00225FC5"/>
    <w:rsid w:val="00226121"/>
    <w:rsid w:val="002261FE"/>
    <w:rsid w:val="0022624D"/>
    <w:rsid w:val="0022647F"/>
    <w:rsid w:val="00226616"/>
    <w:rsid w:val="00227314"/>
    <w:rsid w:val="002307E6"/>
    <w:rsid w:val="00230E35"/>
    <w:rsid w:val="00231666"/>
    <w:rsid w:val="002316BF"/>
    <w:rsid w:val="00231734"/>
    <w:rsid w:val="00231DE7"/>
    <w:rsid w:val="002322D0"/>
    <w:rsid w:val="00232892"/>
    <w:rsid w:val="00232C8D"/>
    <w:rsid w:val="00232EB3"/>
    <w:rsid w:val="002332B0"/>
    <w:rsid w:val="00233A2C"/>
    <w:rsid w:val="0023444F"/>
    <w:rsid w:val="0023454C"/>
    <w:rsid w:val="0023480D"/>
    <w:rsid w:val="00235214"/>
    <w:rsid w:val="00235BA4"/>
    <w:rsid w:val="002363ED"/>
    <w:rsid w:val="002366C2"/>
    <w:rsid w:val="00236E7A"/>
    <w:rsid w:val="0023701F"/>
    <w:rsid w:val="002378C2"/>
    <w:rsid w:val="0023797A"/>
    <w:rsid w:val="00237A07"/>
    <w:rsid w:val="00237D1F"/>
    <w:rsid w:val="002405DD"/>
    <w:rsid w:val="0024081A"/>
    <w:rsid w:val="0024103B"/>
    <w:rsid w:val="0024187B"/>
    <w:rsid w:val="002418FB"/>
    <w:rsid w:val="00241C59"/>
    <w:rsid w:val="00241D4C"/>
    <w:rsid w:val="0024215B"/>
    <w:rsid w:val="0024233A"/>
    <w:rsid w:val="00243B5B"/>
    <w:rsid w:val="00244173"/>
    <w:rsid w:val="00244B19"/>
    <w:rsid w:val="00244FD8"/>
    <w:rsid w:val="00245DF2"/>
    <w:rsid w:val="00246419"/>
    <w:rsid w:val="00246696"/>
    <w:rsid w:val="002466CF"/>
    <w:rsid w:val="00246F4D"/>
    <w:rsid w:val="002475BD"/>
    <w:rsid w:val="0024781D"/>
    <w:rsid w:val="002478F2"/>
    <w:rsid w:val="00247AEB"/>
    <w:rsid w:val="002502C6"/>
    <w:rsid w:val="0025080A"/>
    <w:rsid w:val="00250F2B"/>
    <w:rsid w:val="002514D4"/>
    <w:rsid w:val="00251731"/>
    <w:rsid w:val="00251882"/>
    <w:rsid w:val="0025225D"/>
    <w:rsid w:val="002524FD"/>
    <w:rsid w:val="002526EF"/>
    <w:rsid w:val="0025292C"/>
    <w:rsid w:val="002529DA"/>
    <w:rsid w:val="00253666"/>
    <w:rsid w:val="002539DB"/>
    <w:rsid w:val="002539F4"/>
    <w:rsid w:val="00253D2A"/>
    <w:rsid w:val="002551AB"/>
    <w:rsid w:val="00256616"/>
    <w:rsid w:val="002566DA"/>
    <w:rsid w:val="00256843"/>
    <w:rsid w:val="0025693D"/>
    <w:rsid w:val="00257153"/>
    <w:rsid w:val="00257A40"/>
    <w:rsid w:val="00257C24"/>
    <w:rsid w:val="00257DE2"/>
    <w:rsid w:val="0026001B"/>
    <w:rsid w:val="002606D5"/>
    <w:rsid w:val="002610A3"/>
    <w:rsid w:val="0026167C"/>
    <w:rsid w:val="00261AC5"/>
    <w:rsid w:val="00261DDE"/>
    <w:rsid w:val="0026255C"/>
    <w:rsid w:val="00262D92"/>
    <w:rsid w:val="00262DF7"/>
    <w:rsid w:val="00262E7D"/>
    <w:rsid w:val="0026349E"/>
    <w:rsid w:val="00263918"/>
    <w:rsid w:val="00264333"/>
    <w:rsid w:val="0026438F"/>
    <w:rsid w:val="002644A1"/>
    <w:rsid w:val="00264859"/>
    <w:rsid w:val="002649BF"/>
    <w:rsid w:val="00265053"/>
    <w:rsid w:val="002657B2"/>
    <w:rsid w:val="00265DAD"/>
    <w:rsid w:val="00265E83"/>
    <w:rsid w:val="00265EDA"/>
    <w:rsid w:val="0026657B"/>
    <w:rsid w:val="002665E7"/>
    <w:rsid w:val="0026713A"/>
    <w:rsid w:val="002672F8"/>
    <w:rsid w:val="002676CD"/>
    <w:rsid w:val="00267C63"/>
    <w:rsid w:val="00270E53"/>
    <w:rsid w:val="002715E4"/>
    <w:rsid w:val="002718D5"/>
    <w:rsid w:val="00271C69"/>
    <w:rsid w:val="00271D1B"/>
    <w:rsid w:val="00271F73"/>
    <w:rsid w:val="00271FDC"/>
    <w:rsid w:val="002723A6"/>
    <w:rsid w:val="00272403"/>
    <w:rsid w:val="002724F6"/>
    <w:rsid w:val="00273299"/>
    <w:rsid w:val="0027394B"/>
    <w:rsid w:val="00274180"/>
    <w:rsid w:val="0027420D"/>
    <w:rsid w:val="002742B0"/>
    <w:rsid w:val="002747EE"/>
    <w:rsid w:val="00274B91"/>
    <w:rsid w:val="00275AAA"/>
    <w:rsid w:val="00275AD9"/>
    <w:rsid w:val="00275C56"/>
    <w:rsid w:val="00275E6D"/>
    <w:rsid w:val="00276926"/>
    <w:rsid w:val="00276AFB"/>
    <w:rsid w:val="00276DC5"/>
    <w:rsid w:val="00276FF7"/>
    <w:rsid w:val="00277C08"/>
    <w:rsid w:val="00280F88"/>
    <w:rsid w:val="00281355"/>
    <w:rsid w:val="00281922"/>
    <w:rsid w:val="002835B9"/>
    <w:rsid w:val="00283E6C"/>
    <w:rsid w:val="00284363"/>
    <w:rsid w:val="00284872"/>
    <w:rsid w:val="00284AC8"/>
    <w:rsid w:val="002851C0"/>
    <w:rsid w:val="00285AE4"/>
    <w:rsid w:val="00285C61"/>
    <w:rsid w:val="0028624F"/>
    <w:rsid w:val="00286A56"/>
    <w:rsid w:val="00287609"/>
    <w:rsid w:val="00287879"/>
    <w:rsid w:val="00287918"/>
    <w:rsid w:val="00287938"/>
    <w:rsid w:val="0029028B"/>
    <w:rsid w:val="00290701"/>
    <w:rsid w:val="00290713"/>
    <w:rsid w:val="0029092C"/>
    <w:rsid w:val="00290CB1"/>
    <w:rsid w:val="002918F4"/>
    <w:rsid w:val="00291DBD"/>
    <w:rsid w:val="00292645"/>
    <w:rsid w:val="00293C87"/>
    <w:rsid w:val="00293E99"/>
    <w:rsid w:val="0029417A"/>
    <w:rsid w:val="00294415"/>
    <w:rsid w:val="002946F3"/>
    <w:rsid w:val="00294DB6"/>
    <w:rsid w:val="00294ECA"/>
    <w:rsid w:val="00295864"/>
    <w:rsid w:val="0029609D"/>
    <w:rsid w:val="00296A98"/>
    <w:rsid w:val="00296DF8"/>
    <w:rsid w:val="002974F0"/>
    <w:rsid w:val="002975DD"/>
    <w:rsid w:val="00297C61"/>
    <w:rsid w:val="002A0055"/>
    <w:rsid w:val="002A051C"/>
    <w:rsid w:val="002A0723"/>
    <w:rsid w:val="002A14CD"/>
    <w:rsid w:val="002A1588"/>
    <w:rsid w:val="002A17FE"/>
    <w:rsid w:val="002A1964"/>
    <w:rsid w:val="002A2559"/>
    <w:rsid w:val="002A2D0C"/>
    <w:rsid w:val="002A3540"/>
    <w:rsid w:val="002A3964"/>
    <w:rsid w:val="002A51AE"/>
    <w:rsid w:val="002A52BF"/>
    <w:rsid w:val="002A5E9C"/>
    <w:rsid w:val="002A5FAA"/>
    <w:rsid w:val="002A678A"/>
    <w:rsid w:val="002A693B"/>
    <w:rsid w:val="002A722C"/>
    <w:rsid w:val="002B0329"/>
    <w:rsid w:val="002B0556"/>
    <w:rsid w:val="002B099F"/>
    <w:rsid w:val="002B0E3A"/>
    <w:rsid w:val="002B1033"/>
    <w:rsid w:val="002B1128"/>
    <w:rsid w:val="002B1402"/>
    <w:rsid w:val="002B1B85"/>
    <w:rsid w:val="002B1D70"/>
    <w:rsid w:val="002B2CE7"/>
    <w:rsid w:val="002B2F11"/>
    <w:rsid w:val="002B38CB"/>
    <w:rsid w:val="002B3A04"/>
    <w:rsid w:val="002B43AE"/>
    <w:rsid w:val="002B43C3"/>
    <w:rsid w:val="002B4745"/>
    <w:rsid w:val="002B50EA"/>
    <w:rsid w:val="002B5512"/>
    <w:rsid w:val="002B674D"/>
    <w:rsid w:val="002B68FE"/>
    <w:rsid w:val="002B6D81"/>
    <w:rsid w:val="002B6F33"/>
    <w:rsid w:val="002B73E4"/>
    <w:rsid w:val="002B7BB7"/>
    <w:rsid w:val="002C06AA"/>
    <w:rsid w:val="002C09B9"/>
    <w:rsid w:val="002C09CA"/>
    <w:rsid w:val="002C1427"/>
    <w:rsid w:val="002C18BD"/>
    <w:rsid w:val="002C1B78"/>
    <w:rsid w:val="002C2013"/>
    <w:rsid w:val="002C247D"/>
    <w:rsid w:val="002C29EE"/>
    <w:rsid w:val="002C2E6F"/>
    <w:rsid w:val="002C4027"/>
    <w:rsid w:val="002C4213"/>
    <w:rsid w:val="002C445B"/>
    <w:rsid w:val="002C445E"/>
    <w:rsid w:val="002C44A3"/>
    <w:rsid w:val="002C4638"/>
    <w:rsid w:val="002C4788"/>
    <w:rsid w:val="002C4A2C"/>
    <w:rsid w:val="002C57A7"/>
    <w:rsid w:val="002C5B07"/>
    <w:rsid w:val="002C5B54"/>
    <w:rsid w:val="002C5D7D"/>
    <w:rsid w:val="002C5F34"/>
    <w:rsid w:val="002C624A"/>
    <w:rsid w:val="002C62BB"/>
    <w:rsid w:val="002C64D8"/>
    <w:rsid w:val="002C6786"/>
    <w:rsid w:val="002C6EE4"/>
    <w:rsid w:val="002C7262"/>
    <w:rsid w:val="002C783D"/>
    <w:rsid w:val="002C7F2D"/>
    <w:rsid w:val="002D1651"/>
    <w:rsid w:val="002D1E85"/>
    <w:rsid w:val="002D20B2"/>
    <w:rsid w:val="002D2175"/>
    <w:rsid w:val="002D35BE"/>
    <w:rsid w:val="002D38B6"/>
    <w:rsid w:val="002D3D44"/>
    <w:rsid w:val="002D4592"/>
    <w:rsid w:val="002D4FB3"/>
    <w:rsid w:val="002D53BB"/>
    <w:rsid w:val="002D5B86"/>
    <w:rsid w:val="002D6100"/>
    <w:rsid w:val="002D6972"/>
    <w:rsid w:val="002D770E"/>
    <w:rsid w:val="002D790F"/>
    <w:rsid w:val="002E046A"/>
    <w:rsid w:val="002E04D6"/>
    <w:rsid w:val="002E0872"/>
    <w:rsid w:val="002E09AB"/>
    <w:rsid w:val="002E0D77"/>
    <w:rsid w:val="002E1172"/>
    <w:rsid w:val="002E12BB"/>
    <w:rsid w:val="002E1562"/>
    <w:rsid w:val="002E1B02"/>
    <w:rsid w:val="002E1CF8"/>
    <w:rsid w:val="002E25B0"/>
    <w:rsid w:val="002E2893"/>
    <w:rsid w:val="002E2A16"/>
    <w:rsid w:val="002E2C84"/>
    <w:rsid w:val="002E328F"/>
    <w:rsid w:val="002E33AE"/>
    <w:rsid w:val="002E3E4C"/>
    <w:rsid w:val="002E41BE"/>
    <w:rsid w:val="002E41C9"/>
    <w:rsid w:val="002E4370"/>
    <w:rsid w:val="002E484D"/>
    <w:rsid w:val="002E4920"/>
    <w:rsid w:val="002E54F8"/>
    <w:rsid w:val="002E59A7"/>
    <w:rsid w:val="002E5DAC"/>
    <w:rsid w:val="002E664C"/>
    <w:rsid w:val="002E6673"/>
    <w:rsid w:val="002E694D"/>
    <w:rsid w:val="002E6A96"/>
    <w:rsid w:val="002E6DC8"/>
    <w:rsid w:val="002E76EB"/>
    <w:rsid w:val="002E7844"/>
    <w:rsid w:val="002E7B22"/>
    <w:rsid w:val="002F0FD4"/>
    <w:rsid w:val="002F11C5"/>
    <w:rsid w:val="002F1CEC"/>
    <w:rsid w:val="002F2231"/>
    <w:rsid w:val="002F22D5"/>
    <w:rsid w:val="002F2449"/>
    <w:rsid w:val="002F33DD"/>
    <w:rsid w:val="002F37A6"/>
    <w:rsid w:val="002F3939"/>
    <w:rsid w:val="002F3F54"/>
    <w:rsid w:val="002F4100"/>
    <w:rsid w:val="002F5214"/>
    <w:rsid w:val="002F527D"/>
    <w:rsid w:val="002F572E"/>
    <w:rsid w:val="002F5BB0"/>
    <w:rsid w:val="002F7373"/>
    <w:rsid w:val="002F74C4"/>
    <w:rsid w:val="002F7576"/>
    <w:rsid w:val="002F7721"/>
    <w:rsid w:val="00300888"/>
    <w:rsid w:val="00300B40"/>
    <w:rsid w:val="00301315"/>
    <w:rsid w:val="0030162A"/>
    <w:rsid w:val="003019E0"/>
    <w:rsid w:val="003021F9"/>
    <w:rsid w:val="00302411"/>
    <w:rsid w:val="003025A6"/>
    <w:rsid w:val="00302848"/>
    <w:rsid w:val="003033A0"/>
    <w:rsid w:val="0030359E"/>
    <w:rsid w:val="003037F1"/>
    <w:rsid w:val="00303B6E"/>
    <w:rsid w:val="00303DEE"/>
    <w:rsid w:val="0030416F"/>
    <w:rsid w:val="0030530A"/>
    <w:rsid w:val="003054C9"/>
    <w:rsid w:val="00305AF7"/>
    <w:rsid w:val="00306276"/>
    <w:rsid w:val="003069F6"/>
    <w:rsid w:val="00306ABF"/>
    <w:rsid w:val="003072FE"/>
    <w:rsid w:val="00307386"/>
    <w:rsid w:val="0030749A"/>
    <w:rsid w:val="003077ED"/>
    <w:rsid w:val="003078C3"/>
    <w:rsid w:val="003078FA"/>
    <w:rsid w:val="00307D19"/>
    <w:rsid w:val="003107B5"/>
    <w:rsid w:val="00310E88"/>
    <w:rsid w:val="00311124"/>
    <w:rsid w:val="0031150C"/>
    <w:rsid w:val="0031199F"/>
    <w:rsid w:val="00312661"/>
    <w:rsid w:val="00312739"/>
    <w:rsid w:val="00312988"/>
    <w:rsid w:val="00312C28"/>
    <w:rsid w:val="00312D7B"/>
    <w:rsid w:val="00312EDD"/>
    <w:rsid w:val="00313F88"/>
    <w:rsid w:val="00314318"/>
    <w:rsid w:val="00314755"/>
    <w:rsid w:val="00315226"/>
    <w:rsid w:val="003154EF"/>
    <w:rsid w:val="003154F5"/>
    <w:rsid w:val="00315C12"/>
    <w:rsid w:val="00315D50"/>
    <w:rsid w:val="00316116"/>
    <w:rsid w:val="00316591"/>
    <w:rsid w:val="003165DC"/>
    <w:rsid w:val="00316F04"/>
    <w:rsid w:val="00316F1B"/>
    <w:rsid w:val="003171AC"/>
    <w:rsid w:val="00317367"/>
    <w:rsid w:val="00317C09"/>
    <w:rsid w:val="0032043A"/>
    <w:rsid w:val="0032075A"/>
    <w:rsid w:val="00320A3E"/>
    <w:rsid w:val="00321399"/>
    <w:rsid w:val="00321FC7"/>
    <w:rsid w:val="00322460"/>
    <w:rsid w:val="00322559"/>
    <w:rsid w:val="00322943"/>
    <w:rsid w:val="00322A73"/>
    <w:rsid w:val="00323417"/>
    <w:rsid w:val="00324065"/>
    <w:rsid w:val="0032458C"/>
    <w:rsid w:val="003245AE"/>
    <w:rsid w:val="00324BA7"/>
    <w:rsid w:val="00324EDD"/>
    <w:rsid w:val="003250BD"/>
    <w:rsid w:val="003257D7"/>
    <w:rsid w:val="003257E9"/>
    <w:rsid w:val="003258A2"/>
    <w:rsid w:val="00325FC4"/>
    <w:rsid w:val="0032617D"/>
    <w:rsid w:val="003268B5"/>
    <w:rsid w:val="00326B8F"/>
    <w:rsid w:val="003279B7"/>
    <w:rsid w:val="00327BFB"/>
    <w:rsid w:val="00327E26"/>
    <w:rsid w:val="00327FC6"/>
    <w:rsid w:val="00330892"/>
    <w:rsid w:val="003313A7"/>
    <w:rsid w:val="003313FC"/>
    <w:rsid w:val="003316E6"/>
    <w:rsid w:val="00331ADF"/>
    <w:rsid w:val="00331D50"/>
    <w:rsid w:val="00332186"/>
    <w:rsid w:val="003321B2"/>
    <w:rsid w:val="0033241A"/>
    <w:rsid w:val="00332AF6"/>
    <w:rsid w:val="00332D4B"/>
    <w:rsid w:val="00332EAC"/>
    <w:rsid w:val="00332F49"/>
    <w:rsid w:val="00333822"/>
    <w:rsid w:val="003338C3"/>
    <w:rsid w:val="003339BE"/>
    <w:rsid w:val="00334000"/>
    <w:rsid w:val="00334463"/>
    <w:rsid w:val="00335CE4"/>
    <w:rsid w:val="003361D6"/>
    <w:rsid w:val="00336CF9"/>
    <w:rsid w:val="0033736B"/>
    <w:rsid w:val="003378E3"/>
    <w:rsid w:val="00337CF1"/>
    <w:rsid w:val="00337F21"/>
    <w:rsid w:val="00340707"/>
    <w:rsid w:val="00340E75"/>
    <w:rsid w:val="00341588"/>
    <w:rsid w:val="00341817"/>
    <w:rsid w:val="00341AD9"/>
    <w:rsid w:val="00342188"/>
    <w:rsid w:val="003427CD"/>
    <w:rsid w:val="00342FA3"/>
    <w:rsid w:val="003430AF"/>
    <w:rsid w:val="00343447"/>
    <w:rsid w:val="00343479"/>
    <w:rsid w:val="00343AE0"/>
    <w:rsid w:val="00344A24"/>
    <w:rsid w:val="00345C20"/>
    <w:rsid w:val="00346465"/>
    <w:rsid w:val="003468B8"/>
    <w:rsid w:val="00346A38"/>
    <w:rsid w:val="0034768E"/>
    <w:rsid w:val="00350299"/>
    <w:rsid w:val="003503E4"/>
    <w:rsid w:val="00351215"/>
    <w:rsid w:val="00351255"/>
    <w:rsid w:val="003512CE"/>
    <w:rsid w:val="0035135B"/>
    <w:rsid w:val="00351E3E"/>
    <w:rsid w:val="00352B37"/>
    <w:rsid w:val="00352DD3"/>
    <w:rsid w:val="00353771"/>
    <w:rsid w:val="0035389F"/>
    <w:rsid w:val="00353E7C"/>
    <w:rsid w:val="0035411F"/>
    <w:rsid w:val="00354144"/>
    <w:rsid w:val="003542BE"/>
    <w:rsid w:val="0035436D"/>
    <w:rsid w:val="00354953"/>
    <w:rsid w:val="00354EBD"/>
    <w:rsid w:val="003555D0"/>
    <w:rsid w:val="00355978"/>
    <w:rsid w:val="00355B11"/>
    <w:rsid w:val="003564A4"/>
    <w:rsid w:val="003566FE"/>
    <w:rsid w:val="0035748B"/>
    <w:rsid w:val="00357CF3"/>
    <w:rsid w:val="00357F21"/>
    <w:rsid w:val="00357FD1"/>
    <w:rsid w:val="00360B8E"/>
    <w:rsid w:val="00360DA2"/>
    <w:rsid w:val="00361A92"/>
    <w:rsid w:val="00361CCB"/>
    <w:rsid w:val="00361DCE"/>
    <w:rsid w:val="00362CD5"/>
    <w:rsid w:val="00362EF0"/>
    <w:rsid w:val="0036307A"/>
    <w:rsid w:val="00363172"/>
    <w:rsid w:val="00363548"/>
    <w:rsid w:val="003635C9"/>
    <w:rsid w:val="00363970"/>
    <w:rsid w:val="00363AAB"/>
    <w:rsid w:val="00363C6B"/>
    <w:rsid w:val="00363D17"/>
    <w:rsid w:val="00363DA7"/>
    <w:rsid w:val="00363E09"/>
    <w:rsid w:val="00363ED6"/>
    <w:rsid w:val="00364471"/>
    <w:rsid w:val="00364908"/>
    <w:rsid w:val="0036588C"/>
    <w:rsid w:val="00365B77"/>
    <w:rsid w:val="00366781"/>
    <w:rsid w:val="00367DE9"/>
    <w:rsid w:val="00370D76"/>
    <w:rsid w:val="00370FA8"/>
    <w:rsid w:val="00371589"/>
    <w:rsid w:val="0037179C"/>
    <w:rsid w:val="003719C0"/>
    <w:rsid w:val="00371CF7"/>
    <w:rsid w:val="003726C4"/>
    <w:rsid w:val="0037318D"/>
    <w:rsid w:val="003732F9"/>
    <w:rsid w:val="003737A9"/>
    <w:rsid w:val="003739C7"/>
    <w:rsid w:val="003740C1"/>
    <w:rsid w:val="00374815"/>
    <w:rsid w:val="003748A8"/>
    <w:rsid w:val="003748AA"/>
    <w:rsid w:val="00374D0C"/>
    <w:rsid w:val="003752DD"/>
    <w:rsid w:val="00375330"/>
    <w:rsid w:val="00375C0C"/>
    <w:rsid w:val="003760FF"/>
    <w:rsid w:val="0037636D"/>
    <w:rsid w:val="00376643"/>
    <w:rsid w:val="0037674C"/>
    <w:rsid w:val="00376A2E"/>
    <w:rsid w:val="0037780D"/>
    <w:rsid w:val="00377E88"/>
    <w:rsid w:val="00377EB6"/>
    <w:rsid w:val="00377F59"/>
    <w:rsid w:val="0038027F"/>
    <w:rsid w:val="00380C2D"/>
    <w:rsid w:val="00380C91"/>
    <w:rsid w:val="0038167E"/>
    <w:rsid w:val="003817E8"/>
    <w:rsid w:val="00381B02"/>
    <w:rsid w:val="00381F37"/>
    <w:rsid w:val="003820B6"/>
    <w:rsid w:val="0038246A"/>
    <w:rsid w:val="0038275D"/>
    <w:rsid w:val="00382DA6"/>
    <w:rsid w:val="00382EEC"/>
    <w:rsid w:val="003830E0"/>
    <w:rsid w:val="00383407"/>
    <w:rsid w:val="003837A8"/>
    <w:rsid w:val="003837E3"/>
    <w:rsid w:val="003837F3"/>
    <w:rsid w:val="003839AD"/>
    <w:rsid w:val="00383BEA"/>
    <w:rsid w:val="00383F60"/>
    <w:rsid w:val="003840D4"/>
    <w:rsid w:val="00384367"/>
    <w:rsid w:val="003845AF"/>
    <w:rsid w:val="003852CC"/>
    <w:rsid w:val="0038579F"/>
    <w:rsid w:val="00385AF3"/>
    <w:rsid w:val="00385BBE"/>
    <w:rsid w:val="003861DC"/>
    <w:rsid w:val="00386C47"/>
    <w:rsid w:val="00386C8B"/>
    <w:rsid w:val="003875AB"/>
    <w:rsid w:val="0039019C"/>
    <w:rsid w:val="003901C9"/>
    <w:rsid w:val="003902B2"/>
    <w:rsid w:val="00390480"/>
    <w:rsid w:val="003906F6"/>
    <w:rsid w:val="0039073C"/>
    <w:rsid w:val="00390CEF"/>
    <w:rsid w:val="00390D08"/>
    <w:rsid w:val="00391138"/>
    <w:rsid w:val="0039120A"/>
    <w:rsid w:val="003913B0"/>
    <w:rsid w:val="003916DC"/>
    <w:rsid w:val="00391B07"/>
    <w:rsid w:val="00391BBA"/>
    <w:rsid w:val="003924F8"/>
    <w:rsid w:val="00392784"/>
    <w:rsid w:val="003935D2"/>
    <w:rsid w:val="00393A1D"/>
    <w:rsid w:val="00393C5D"/>
    <w:rsid w:val="00393E55"/>
    <w:rsid w:val="003948CE"/>
    <w:rsid w:val="003953FF"/>
    <w:rsid w:val="00395DBF"/>
    <w:rsid w:val="00395E55"/>
    <w:rsid w:val="0039664D"/>
    <w:rsid w:val="003966DB"/>
    <w:rsid w:val="00396B9E"/>
    <w:rsid w:val="003978F3"/>
    <w:rsid w:val="003A024B"/>
    <w:rsid w:val="003A02DD"/>
    <w:rsid w:val="003A049B"/>
    <w:rsid w:val="003A19A9"/>
    <w:rsid w:val="003A1BAC"/>
    <w:rsid w:val="003A1D63"/>
    <w:rsid w:val="003A1F06"/>
    <w:rsid w:val="003A2390"/>
    <w:rsid w:val="003A25E8"/>
    <w:rsid w:val="003A379F"/>
    <w:rsid w:val="003A3B62"/>
    <w:rsid w:val="003A3D62"/>
    <w:rsid w:val="003A472D"/>
    <w:rsid w:val="003A549E"/>
    <w:rsid w:val="003A561B"/>
    <w:rsid w:val="003A5777"/>
    <w:rsid w:val="003A57EE"/>
    <w:rsid w:val="003A594D"/>
    <w:rsid w:val="003A59BF"/>
    <w:rsid w:val="003A5AE2"/>
    <w:rsid w:val="003A5C3F"/>
    <w:rsid w:val="003A5ECF"/>
    <w:rsid w:val="003A6098"/>
    <w:rsid w:val="003A6721"/>
    <w:rsid w:val="003A70AF"/>
    <w:rsid w:val="003A72D9"/>
    <w:rsid w:val="003A73E2"/>
    <w:rsid w:val="003A75FA"/>
    <w:rsid w:val="003A791F"/>
    <w:rsid w:val="003A794C"/>
    <w:rsid w:val="003A7C51"/>
    <w:rsid w:val="003B01BB"/>
    <w:rsid w:val="003B0329"/>
    <w:rsid w:val="003B0464"/>
    <w:rsid w:val="003B093B"/>
    <w:rsid w:val="003B1C99"/>
    <w:rsid w:val="003B1DA9"/>
    <w:rsid w:val="003B1ED3"/>
    <w:rsid w:val="003B23D1"/>
    <w:rsid w:val="003B24D8"/>
    <w:rsid w:val="003B2801"/>
    <w:rsid w:val="003B336A"/>
    <w:rsid w:val="003B39BD"/>
    <w:rsid w:val="003B3C1D"/>
    <w:rsid w:val="003B3D8F"/>
    <w:rsid w:val="003B444C"/>
    <w:rsid w:val="003B4851"/>
    <w:rsid w:val="003B4D7E"/>
    <w:rsid w:val="003B505B"/>
    <w:rsid w:val="003B5D02"/>
    <w:rsid w:val="003B6382"/>
    <w:rsid w:val="003B63CA"/>
    <w:rsid w:val="003B69F6"/>
    <w:rsid w:val="003B6CEF"/>
    <w:rsid w:val="003B761C"/>
    <w:rsid w:val="003B7749"/>
    <w:rsid w:val="003C0736"/>
    <w:rsid w:val="003C07D8"/>
    <w:rsid w:val="003C12B4"/>
    <w:rsid w:val="003C189F"/>
    <w:rsid w:val="003C2538"/>
    <w:rsid w:val="003C26D0"/>
    <w:rsid w:val="003C2850"/>
    <w:rsid w:val="003C3442"/>
    <w:rsid w:val="003C3691"/>
    <w:rsid w:val="003C3D5F"/>
    <w:rsid w:val="003C4466"/>
    <w:rsid w:val="003C4DFC"/>
    <w:rsid w:val="003C4E0E"/>
    <w:rsid w:val="003C62DF"/>
    <w:rsid w:val="003C632D"/>
    <w:rsid w:val="003C638B"/>
    <w:rsid w:val="003C64D6"/>
    <w:rsid w:val="003C6BB0"/>
    <w:rsid w:val="003C71DF"/>
    <w:rsid w:val="003C75C9"/>
    <w:rsid w:val="003C7EA6"/>
    <w:rsid w:val="003C7FD0"/>
    <w:rsid w:val="003D002C"/>
    <w:rsid w:val="003D05B5"/>
    <w:rsid w:val="003D0690"/>
    <w:rsid w:val="003D089E"/>
    <w:rsid w:val="003D1125"/>
    <w:rsid w:val="003D1C88"/>
    <w:rsid w:val="003D22A9"/>
    <w:rsid w:val="003D2651"/>
    <w:rsid w:val="003D2C08"/>
    <w:rsid w:val="003D2DD0"/>
    <w:rsid w:val="003D2FAF"/>
    <w:rsid w:val="003D31D3"/>
    <w:rsid w:val="003D3A56"/>
    <w:rsid w:val="003D3B91"/>
    <w:rsid w:val="003D3FA3"/>
    <w:rsid w:val="003D422C"/>
    <w:rsid w:val="003D50E4"/>
    <w:rsid w:val="003D537E"/>
    <w:rsid w:val="003D5620"/>
    <w:rsid w:val="003D5804"/>
    <w:rsid w:val="003D5AFB"/>
    <w:rsid w:val="003D5C0E"/>
    <w:rsid w:val="003D5D18"/>
    <w:rsid w:val="003D627A"/>
    <w:rsid w:val="003D650A"/>
    <w:rsid w:val="003D6532"/>
    <w:rsid w:val="003D6A9B"/>
    <w:rsid w:val="003D6AE8"/>
    <w:rsid w:val="003D72D7"/>
    <w:rsid w:val="003D7490"/>
    <w:rsid w:val="003D7694"/>
    <w:rsid w:val="003D7FF8"/>
    <w:rsid w:val="003E01B5"/>
    <w:rsid w:val="003E10A0"/>
    <w:rsid w:val="003E15B1"/>
    <w:rsid w:val="003E1BCB"/>
    <w:rsid w:val="003E1ED2"/>
    <w:rsid w:val="003E1F8B"/>
    <w:rsid w:val="003E23A7"/>
    <w:rsid w:val="003E2B8B"/>
    <w:rsid w:val="003E3378"/>
    <w:rsid w:val="003E342F"/>
    <w:rsid w:val="003E3648"/>
    <w:rsid w:val="003E4442"/>
    <w:rsid w:val="003E4FD6"/>
    <w:rsid w:val="003E5767"/>
    <w:rsid w:val="003E5EFB"/>
    <w:rsid w:val="003E6CED"/>
    <w:rsid w:val="003E6DEB"/>
    <w:rsid w:val="003E7D3E"/>
    <w:rsid w:val="003E7F1B"/>
    <w:rsid w:val="003E7FB4"/>
    <w:rsid w:val="003F0443"/>
    <w:rsid w:val="003F0C8F"/>
    <w:rsid w:val="003F0D45"/>
    <w:rsid w:val="003F0D77"/>
    <w:rsid w:val="003F0E18"/>
    <w:rsid w:val="003F1425"/>
    <w:rsid w:val="003F2084"/>
    <w:rsid w:val="003F242A"/>
    <w:rsid w:val="003F31EE"/>
    <w:rsid w:val="003F39BB"/>
    <w:rsid w:val="003F39EE"/>
    <w:rsid w:val="003F3D80"/>
    <w:rsid w:val="003F4363"/>
    <w:rsid w:val="003F48AC"/>
    <w:rsid w:val="003F5288"/>
    <w:rsid w:val="003F57D4"/>
    <w:rsid w:val="003F57D7"/>
    <w:rsid w:val="003F7056"/>
    <w:rsid w:val="003F72FF"/>
    <w:rsid w:val="003F789A"/>
    <w:rsid w:val="003F798E"/>
    <w:rsid w:val="003F7A30"/>
    <w:rsid w:val="0040152C"/>
    <w:rsid w:val="00401EC4"/>
    <w:rsid w:val="0040228C"/>
    <w:rsid w:val="00402416"/>
    <w:rsid w:val="00402804"/>
    <w:rsid w:val="00402E8B"/>
    <w:rsid w:val="00402F39"/>
    <w:rsid w:val="004031DA"/>
    <w:rsid w:val="004035B5"/>
    <w:rsid w:val="004036D2"/>
    <w:rsid w:val="00403A43"/>
    <w:rsid w:val="00403A9C"/>
    <w:rsid w:val="00403CA1"/>
    <w:rsid w:val="00403D04"/>
    <w:rsid w:val="00404591"/>
    <w:rsid w:val="00404711"/>
    <w:rsid w:val="00404AD1"/>
    <w:rsid w:val="00404ED5"/>
    <w:rsid w:val="004050FA"/>
    <w:rsid w:val="0040546F"/>
    <w:rsid w:val="00405BD8"/>
    <w:rsid w:val="00405BFB"/>
    <w:rsid w:val="00405F68"/>
    <w:rsid w:val="00405FC4"/>
    <w:rsid w:val="00405FDE"/>
    <w:rsid w:val="0040611D"/>
    <w:rsid w:val="00406E15"/>
    <w:rsid w:val="00407084"/>
    <w:rsid w:val="00407285"/>
    <w:rsid w:val="004073FC"/>
    <w:rsid w:val="00407436"/>
    <w:rsid w:val="004105F7"/>
    <w:rsid w:val="00411091"/>
    <w:rsid w:val="004115C4"/>
    <w:rsid w:val="00411DAF"/>
    <w:rsid w:val="004122EA"/>
    <w:rsid w:val="00412481"/>
    <w:rsid w:val="00412F36"/>
    <w:rsid w:val="00412FBE"/>
    <w:rsid w:val="00413412"/>
    <w:rsid w:val="0041341A"/>
    <w:rsid w:val="00413815"/>
    <w:rsid w:val="00413D8D"/>
    <w:rsid w:val="00414928"/>
    <w:rsid w:val="00414BC0"/>
    <w:rsid w:val="00414D28"/>
    <w:rsid w:val="0041508C"/>
    <w:rsid w:val="004154F1"/>
    <w:rsid w:val="00415A9C"/>
    <w:rsid w:val="0041658A"/>
    <w:rsid w:val="00416930"/>
    <w:rsid w:val="004171C6"/>
    <w:rsid w:val="0041749D"/>
    <w:rsid w:val="00417DAD"/>
    <w:rsid w:val="00417FA0"/>
    <w:rsid w:val="004204BB"/>
    <w:rsid w:val="004211B1"/>
    <w:rsid w:val="00421354"/>
    <w:rsid w:val="00421519"/>
    <w:rsid w:val="00421ABD"/>
    <w:rsid w:val="00422AF3"/>
    <w:rsid w:val="0042348D"/>
    <w:rsid w:val="00423BBA"/>
    <w:rsid w:val="00423EB5"/>
    <w:rsid w:val="004245A3"/>
    <w:rsid w:val="0042487A"/>
    <w:rsid w:val="004250BB"/>
    <w:rsid w:val="0042553A"/>
    <w:rsid w:val="004264AA"/>
    <w:rsid w:val="00426882"/>
    <w:rsid w:val="00426A57"/>
    <w:rsid w:val="00426B4C"/>
    <w:rsid w:val="004274A0"/>
    <w:rsid w:val="00427CAE"/>
    <w:rsid w:val="00430295"/>
    <w:rsid w:val="0043088B"/>
    <w:rsid w:val="00430CAE"/>
    <w:rsid w:val="00431150"/>
    <w:rsid w:val="004312ED"/>
    <w:rsid w:val="004314F1"/>
    <w:rsid w:val="0043171A"/>
    <w:rsid w:val="0043197C"/>
    <w:rsid w:val="00431AB2"/>
    <w:rsid w:val="00431C95"/>
    <w:rsid w:val="00431F06"/>
    <w:rsid w:val="00432227"/>
    <w:rsid w:val="00432643"/>
    <w:rsid w:val="00432D10"/>
    <w:rsid w:val="00432E75"/>
    <w:rsid w:val="004336A1"/>
    <w:rsid w:val="004336D1"/>
    <w:rsid w:val="004340F8"/>
    <w:rsid w:val="00434583"/>
    <w:rsid w:val="004346B9"/>
    <w:rsid w:val="004347F6"/>
    <w:rsid w:val="00434BA7"/>
    <w:rsid w:val="00435996"/>
    <w:rsid w:val="00435FE9"/>
    <w:rsid w:val="00436189"/>
    <w:rsid w:val="004365F4"/>
    <w:rsid w:val="00436D86"/>
    <w:rsid w:val="004375CD"/>
    <w:rsid w:val="0043789D"/>
    <w:rsid w:val="004412B8"/>
    <w:rsid w:val="00441B28"/>
    <w:rsid w:val="004423FE"/>
    <w:rsid w:val="00442718"/>
    <w:rsid w:val="00442C60"/>
    <w:rsid w:val="004438D9"/>
    <w:rsid w:val="00444443"/>
    <w:rsid w:val="00444746"/>
    <w:rsid w:val="0044497F"/>
    <w:rsid w:val="00444CE6"/>
    <w:rsid w:val="004451A8"/>
    <w:rsid w:val="004469BF"/>
    <w:rsid w:val="00446EEA"/>
    <w:rsid w:val="00446FAD"/>
    <w:rsid w:val="0044717C"/>
    <w:rsid w:val="0044764F"/>
    <w:rsid w:val="004476BA"/>
    <w:rsid w:val="00450EC8"/>
    <w:rsid w:val="00451231"/>
    <w:rsid w:val="004516CA"/>
    <w:rsid w:val="00451FF8"/>
    <w:rsid w:val="0045222C"/>
    <w:rsid w:val="004522CF"/>
    <w:rsid w:val="00452F51"/>
    <w:rsid w:val="004532DE"/>
    <w:rsid w:val="004533BC"/>
    <w:rsid w:val="0045358A"/>
    <w:rsid w:val="004537D8"/>
    <w:rsid w:val="00453878"/>
    <w:rsid w:val="00454536"/>
    <w:rsid w:val="00454A90"/>
    <w:rsid w:val="00454B58"/>
    <w:rsid w:val="004554B1"/>
    <w:rsid w:val="00455D0D"/>
    <w:rsid w:val="00456467"/>
    <w:rsid w:val="004566D5"/>
    <w:rsid w:val="00456967"/>
    <w:rsid w:val="004569B7"/>
    <w:rsid w:val="00456EC5"/>
    <w:rsid w:val="00457196"/>
    <w:rsid w:val="00457416"/>
    <w:rsid w:val="00457429"/>
    <w:rsid w:val="004579A9"/>
    <w:rsid w:val="00457D60"/>
    <w:rsid w:val="00457DDE"/>
    <w:rsid w:val="0046100D"/>
    <w:rsid w:val="004610FF"/>
    <w:rsid w:val="004620BA"/>
    <w:rsid w:val="00462126"/>
    <w:rsid w:val="00462CAA"/>
    <w:rsid w:val="0046313F"/>
    <w:rsid w:val="00463161"/>
    <w:rsid w:val="00463FD5"/>
    <w:rsid w:val="004647E5"/>
    <w:rsid w:val="0046608C"/>
    <w:rsid w:val="00466548"/>
    <w:rsid w:val="00466AEC"/>
    <w:rsid w:val="00466DEE"/>
    <w:rsid w:val="004678D3"/>
    <w:rsid w:val="00467C72"/>
    <w:rsid w:val="00467D80"/>
    <w:rsid w:val="00470761"/>
    <w:rsid w:val="00470A0E"/>
    <w:rsid w:val="00471165"/>
    <w:rsid w:val="004711BC"/>
    <w:rsid w:val="0047123D"/>
    <w:rsid w:val="00471250"/>
    <w:rsid w:val="00471254"/>
    <w:rsid w:val="0047163D"/>
    <w:rsid w:val="004717F9"/>
    <w:rsid w:val="00471969"/>
    <w:rsid w:val="00471C60"/>
    <w:rsid w:val="00471EDD"/>
    <w:rsid w:val="004723ED"/>
    <w:rsid w:val="00472521"/>
    <w:rsid w:val="004728F7"/>
    <w:rsid w:val="0047290A"/>
    <w:rsid w:val="00472BBF"/>
    <w:rsid w:val="00472F61"/>
    <w:rsid w:val="0047329E"/>
    <w:rsid w:val="00473351"/>
    <w:rsid w:val="004735B2"/>
    <w:rsid w:val="0047390C"/>
    <w:rsid w:val="00473BC2"/>
    <w:rsid w:val="00473EFA"/>
    <w:rsid w:val="00474504"/>
    <w:rsid w:val="0047459E"/>
    <w:rsid w:val="00474BE9"/>
    <w:rsid w:val="00474FEC"/>
    <w:rsid w:val="0047509D"/>
    <w:rsid w:val="004750B2"/>
    <w:rsid w:val="0047521B"/>
    <w:rsid w:val="004752D2"/>
    <w:rsid w:val="00475368"/>
    <w:rsid w:val="0047588C"/>
    <w:rsid w:val="00475BBF"/>
    <w:rsid w:val="00475F89"/>
    <w:rsid w:val="00476B52"/>
    <w:rsid w:val="0047718F"/>
    <w:rsid w:val="00477720"/>
    <w:rsid w:val="00477787"/>
    <w:rsid w:val="00477A36"/>
    <w:rsid w:val="00477D78"/>
    <w:rsid w:val="004802C7"/>
    <w:rsid w:val="00480368"/>
    <w:rsid w:val="0048091B"/>
    <w:rsid w:val="00480B89"/>
    <w:rsid w:val="00481229"/>
    <w:rsid w:val="0048135F"/>
    <w:rsid w:val="004816CB"/>
    <w:rsid w:val="00481CD9"/>
    <w:rsid w:val="00483717"/>
    <w:rsid w:val="00483734"/>
    <w:rsid w:val="0048400B"/>
    <w:rsid w:val="0048402C"/>
    <w:rsid w:val="004841C3"/>
    <w:rsid w:val="004860E5"/>
    <w:rsid w:val="004869E7"/>
    <w:rsid w:val="00486A54"/>
    <w:rsid w:val="00487381"/>
    <w:rsid w:val="004878A1"/>
    <w:rsid w:val="00487951"/>
    <w:rsid w:val="0049048D"/>
    <w:rsid w:val="00490BF3"/>
    <w:rsid w:val="00490CE2"/>
    <w:rsid w:val="00491D12"/>
    <w:rsid w:val="0049227E"/>
    <w:rsid w:val="004925A8"/>
    <w:rsid w:val="00492AA8"/>
    <w:rsid w:val="00493584"/>
    <w:rsid w:val="004946C7"/>
    <w:rsid w:val="004947CE"/>
    <w:rsid w:val="004949BE"/>
    <w:rsid w:val="00494D6A"/>
    <w:rsid w:val="0049515D"/>
    <w:rsid w:val="00495CBB"/>
    <w:rsid w:val="00495D5A"/>
    <w:rsid w:val="00495E79"/>
    <w:rsid w:val="00495FD8"/>
    <w:rsid w:val="00496A1E"/>
    <w:rsid w:val="00496A8A"/>
    <w:rsid w:val="00497172"/>
    <w:rsid w:val="00497727"/>
    <w:rsid w:val="004979E7"/>
    <w:rsid w:val="004979E9"/>
    <w:rsid w:val="00497C87"/>
    <w:rsid w:val="00497E2A"/>
    <w:rsid w:val="004A01A0"/>
    <w:rsid w:val="004A0521"/>
    <w:rsid w:val="004A05BC"/>
    <w:rsid w:val="004A0A5E"/>
    <w:rsid w:val="004A19D8"/>
    <w:rsid w:val="004A1D8D"/>
    <w:rsid w:val="004A1F51"/>
    <w:rsid w:val="004A2416"/>
    <w:rsid w:val="004A2787"/>
    <w:rsid w:val="004A2AA5"/>
    <w:rsid w:val="004A2B18"/>
    <w:rsid w:val="004A36D3"/>
    <w:rsid w:val="004A38AC"/>
    <w:rsid w:val="004A392C"/>
    <w:rsid w:val="004A4B44"/>
    <w:rsid w:val="004A4F54"/>
    <w:rsid w:val="004A5104"/>
    <w:rsid w:val="004A51EA"/>
    <w:rsid w:val="004A57F8"/>
    <w:rsid w:val="004A5EFC"/>
    <w:rsid w:val="004A65DF"/>
    <w:rsid w:val="004A6F88"/>
    <w:rsid w:val="004A6FBF"/>
    <w:rsid w:val="004A7237"/>
    <w:rsid w:val="004A79F1"/>
    <w:rsid w:val="004A79F5"/>
    <w:rsid w:val="004A7DD7"/>
    <w:rsid w:val="004B1078"/>
    <w:rsid w:val="004B1898"/>
    <w:rsid w:val="004B1DC0"/>
    <w:rsid w:val="004B227F"/>
    <w:rsid w:val="004B24F0"/>
    <w:rsid w:val="004B2831"/>
    <w:rsid w:val="004B2BC6"/>
    <w:rsid w:val="004B306A"/>
    <w:rsid w:val="004B3300"/>
    <w:rsid w:val="004B39E0"/>
    <w:rsid w:val="004B462F"/>
    <w:rsid w:val="004B479E"/>
    <w:rsid w:val="004B4978"/>
    <w:rsid w:val="004B4B6A"/>
    <w:rsid w:val="004B4DEB"/>
    <w:rsid w:val="004B5154"/>
    <w:rsid w:val="004B59D6"/>
    <w:rsid w:val="004B621A"/>
    <w:rsid w:val="004B675A"/>
    <w:rsid w:val="004B688F"/>
    <w:rsid w:val="004B6A85"/>
    <w:rsid w:val="004B6F26"/>
    <w:rsid w:val="004C0080"/>
    <w:rsid w:val="004C0106"/>
    <w:rsid w:val="004C0206"/>
    <w:rsid w:val="004C0437"/>
    <w:rsid w:val="004C0AD4"/>
    <w:rsid w:val="004C0CA6"/>
    <w:rsid w:val="004C0F74"/>
    <w:rsid w:val="004C1CDA"/>
    <w:rsid w:val="004C1F18"/>
    <w:rsid w:val="004C226B"/>
    <w:rsid w:val="004C296D"/>
    <w:rsid w:val="004C340E"/>
    <w:rsid w:val="004C40EA"/>
    <w:rsid w:val="004C4649"/>
    <w:rsid w:val="004C4986"/>
    <w:rsid w:val="004C5DBC"/>
    <w:rsid w:val="004C670A"/>
    <w:rsid w:val="004C6B0C"/>
    <w:rsid w:val="004C6D55"/>
    <w:rsid w:val="004C6DF0"/>
    <w:rsid w:val="004C7059"/>
    <w:rsid w:val="004C74D0"/>
    <w:rsid w:val="004C7649"/>
    <w:rsid w:val="004C769F"/>
    <w:rsid w:val="004C7763"/>
    <w:rsid w:val="004C77E3"/>
    <w:rsid w:val="004C7B75"/>
    <w:rsid w:val="004D00C3"/>
    <w:rsid w:val="004D13C9"/>
    <w:rsid w:val="004D1789"/>
    <w:rsid w:val="004D1929"/>
    <w:rsid w:val="004D1D7E"/>
    <w:rsid w:val="004D204E"/>
    <w:rsid w:val="004D2A8A"/>
    <w:rsid w:val="004D2CF7"/>
    <w:rsid w:val="004D35E6"/>
    <w:rsid w:val="004D3A8F"/>
    <w:rsid w:val="004D46C5"/>
    <w:rsid w:val="004D46C7"/>
    <w:rsid w:val="004D4B87"/>
    <w:rsid w:val="004D4CE6"/>
    <w:rsid w:val="004D5150"/>
    <w:rsid w:val="004D51DC"/>
    <w:rsid w:val="004D55E9"/>
    <w:rsid w:val="004D567B"/>
    <w:rsid w:val="004D62E4"/>
    <w:rsid w:val="004D69A1"/>
    <w:rsid w:val="004D6A8C"/>
    <w:rsid w:val="004D6C80"/>
    <w:rsid w:val="004D71E3"/>
    <w:rsid w:val="004D77FB"/>
    <w:rsid w:val="004D7926"/>
    <w:rsid w:val="004D7932"/>
    <w:rsid w:val="004D7B22"/>
    <w:rsid w:val="004D7D4A"/>
    <w:rsid w:val="004E0D7E"/>
    <w:rsid w:val="004E102D"/>
    <w:rsid w:val="004E110C"/>
    <w:rsid w:val="004E1483"/>
    <w:rsid w:val="004E2134"/>
    <w:rsid w:val="004E2226"/>
    <w:rsid w:val="004E256F"/>
    <w:rsid w:val="004E2BD6"/>
    <w:rsid w:val="004E3790"/>
    <w:rsid w:val="004E3803"/>
    <w:rsid w:val="004E405B"/>
    <w:rsid w:val="004E4358"/>
    <w:rsid w:val="004E4413"/>
    <w:rsid w:val="004E49AC"/>
    <w:rsid w:val="004E4A3A"/>
    <w:rsid w:val="004E4C33"/>
    <w:rsid w:val="004E51DB"/>
    <w:rsid w:val="004E528F"/>
    <w:rsid w:val="004E57DC"/>
    <w:rsid w:val="004E5948"/>
    <w:rsid w:val="004E5EBD"/>
    <w:rsid w:val="004E6343"/>
    <w:rsid w:val="004E63B5"/>
    <w:rsid w:val="004E654F"/>
    <w:rsid w:val="004E7002"/>
    <w:rsid w:val="004E70EE"/>
    <w:rsid w:val="004E7335"/>
    <w:rsid w:val="004E755C"/>
    <w:rsid w:val="004F021C"/>
    <w:rsid w:val="004F0312"/>
    <w:rsid w:val="004F0623"/>
    <w:rsid w:val="004F0E46"/>
    <w:rsid w:val="004F0EB9"/>
    <w:rsid w:val="004F14B3"/>
    <w:rsid w:val="004F172B"/>
    <w:rsid w:val="004F1745"/>
    <w:rsid w:val="004F24F1"/>
    <w:rsid w:val="004F2504"/>
    <w:rsid w:val="004F2721"/>
    <w:rsid w:val="004F2722"/>
    <w:rsid w:val="004F29D1"/>
    <w:rsid w:val="004F2C9B"/>
    <w:rsid w:val="004F4BB7"/>
    <w:rsid w:val="004F4CD4"/>
    <w:rsid w:val="004F57C0"/>
    <w:rsid w:val="004F5AE8"/>
    <w:rsid w:val="004F5B95"/>
    <w:rsid w:val="004F62BE"/>
    <w:rsid w:val="004F6B2A"/>
    <w:rsid w:val="004F6DCF"/>
    <w:rsid w:val="004F6EA8"/>
    <w:rsid w:val="004F719A"/>
    <w:rsid w:val="004F7329"/>
    <w:rsid w:val="004F73B2"/>
    <w:rsid w:val="004F7A3E"/>
    <w:rsid w:val="005000B2"/>
    <w:rsid w:val="00500613"/>
    <w:rsid w:val="005006C3"/>
    <w:rsid w:val="005007B0"/>
    <w:rsid w:val="005009EB"/>
    <w:rsid w:val="00500B2C"/>
    <w:rsid w:val="00500B38"/>
    <w:rsid w:val="00501B3E"/>
    <w:rsid w:val="00501CBE"/>
    <w:rsid w:val="00501E7C"/>
    <w:rsid w:val="00502266"/>
    <w:rsid w:val="005022B3"/>
    <w:rsid w:val="00502B53"/>
    <w:rsid w:val="00502D39"/>
    <w:rsid w:val="00502DDB"/>
    <w:rsid w:val="00502DF0"/>
    <w:rsid w:val="005031B0"/>
    <w:rsid w:val="00503555"/>
    <w:rsid w:val="00503DB7"/>
    <w:rsid w:val="005045C1"/>
    <w:rsid w:val="0050476B"/>
    <w:rsid w:val="00505FA0"/>
    <w:rsid w:val="005061E9"/>
    <w:rsid w:val="00506577"/>
    <w:rsid w:val="00506CC1"/>
    <w:rsid w:val="00507453"/>
    <w:rsid w:val="00510070"/>
    <w:rsid w:val="005107A4"/>
    <w:rsid w:val="00510E40"/>
    <w:rsid w:val="00511139"/>
    <w:rsid w:val="005116C7"/>
    <w:rsid w:val="00511D50"/>
    <w:rsid w:val="00512018"/>
    <w:rsid w:val="005125EB"/>
    <w:rsid w:val="0051270E"/>
    <w:rsid w:val="005129F8"/>
    <w:rsid w:val="005139B8"/>
    <w:rsid w:val="00513C3B"/>
    <w:rsid w:val="00513CF1"/>
    <w:rsid w:val="00513D30"/>
    <w:rsid w:val="005142A7"/>
    <w:rsid w:val="00514422"/>
    <w:rsid w:val="0051477D"/>
    <w:rsid w:val="00514B15"/>
    <w:rsid w:val="00514BF1"/>
    <w:rsid w:val="00514E5A"/>
    <w:rsid w:val="00515820"/>
    <w:rsid w:val="0051591D"/>
    <w:rsid w:val="005161CB"/>
    <w:rsid w:val="00516347"/>
    <w:rsid w:val="00516672"/>
    <w:rsid w:val="0051677E"/>
    <w:rsid w:val="005167F6"/>
    <w:rsid w:val="00517973"/>
    <w:rsid w:val="00517DC9"/>
    <w:rsid w:val="005200AE"/>
    <w:rsid w:val="00520519"/>
    <w:rsid w:val="00520698"/>
    <w:rsid w:val="0052087F"/>
    <w:rsid w:val="00520935"/>
    <w:rsid w:val="00520A65"/>
    <w:rsid w:val="00520F1B"/>
    <w:rsid w:val="0052104C"/>
    <w:rsid w:val="005211CD"/>
    <w:rsid w:val="0052148C"/>
    <w:rsid w:val="00522751"/>
    <w:rsid w:val="005227D4"/>
    <w:rsid w:val="00522833"/>
    <w:rsid w:val="00522DD9"/>
    <w:rsid w:val="00522E77"/>
    <w:rsid w:val="00522F6D"/>
    <w:rsid w:val="005234B6"/>
    <w:rsid w:val="005237E2"/>
    <w:rsid w:val="00523911"/>
    <w:rsid w:val="0052419C"/>
    <w:rsid w:val="00524371"/>
    <w:rsid w:val="00524922"/>
    <w:rsid w:val="00524C6F"/>
    <w:rsid w:val="00524ECA"/>
    <w:rsid w:val="00525160"/>
    <w:rsid w:val="00525419"/>
    <w:rsid w:val="00525480"/>
    <w:rsid w:val="005255C1"/>
    <w:rsid w:val="00526165"/>
    <w:rsid w:val="00526EFD"/>
    <w:rsid w:val="005273F9"/>
    <w:rsid w:val="0052762A"/>
    <w:rsid w:val="00527B23"/>
    <w:rsid w:val="00527CD3"/>
    <w:rsid w:val="00527DC6"/>
    <w:rsid w:val="0053144F"/>
    <w:rsid w:val="005316FB"/>
    <w:rsid w:val="005317C0"/>
    <w:rsid w:val="0053196F"/>
    <w:rsid w:val="00531F28"/>
    <w:rsid w:val="0053284F"/>
    <w:rsid w:val="00532890"/>
    <w:rsid w:val="00532A2D"/>
    <w:rsid w:val="00532A80"/>
    <w:rsid w:val="00533419"/>
    <w:rsid w:val="005336FF"/>
    <w:rsid w:val="00533825"/>
    <w:rsid w:val="00533AAE"/>
    <w:rsid w:val="00533B35"/>
    <w:rsid w:val="00533E7A"/>
    <w:rsid w:val="00533ECC"/>
    <w:rsid w:val="00534357"/>
    <w:rsid w:val="005349CC"/>
    <w:rsid w:val="00534A86"/>
    <w:rsid w:val="00534FE1"/>
    <w:rsid w:val="0053540A"/>
    <w:rsid w:val="00535A4C"/>
    <w:rsid w:val="00535E57"/>
    <w:rsid w:val="00535FBE"/>
    <w:rsid w:val="00536047"/>
    <w:rsid w:val="005368D2"/>
    <w:rsid w:val="00537070"/>
    <w:rsid w:val="00537414"/>
    <w:rsid w:val="0053770D"/>
    <w:rsid w:val="00537AAC"/>
    <w:rsid w:val="00540185"/>
    <w:rsid w:val="005408B0"/>
    <w:rsid w:val="00540D73"/>
    <w:rsid w:val="005413E9"/>
    <w:rsid w:val="0054171E"/>
    <w:rsid w:val="00541865"/>
    <w:rsid w:val="00541B1C"/>
    <w:rsid w:val="005422D3"/>
    <w:rsid w:val="00542A3D"/>
    <w:rsid w:val="00542C80"/>
    <w:rsid w:val="00543073"/>
    <w:rsid w:val="005430EE"/>
    <w:rsid w:val="00543EA5"/>
    <w:rsid w:val="00543ED0"/>
    <w:rsid w:val="00544516"/>
    <w:rsid w:val="005448B8"/>
    <w:rsid w:val="0054520A"/>
    <w:rsid w:val="005459B6"/>
    <w:rsid w:val="00545A6F"/>
    <w:rsid w:val="005460DE"/>
    <w:rsid w:val="00546218"/>
    <w:rsid w:val="0054654B"/>
    <w:rsid w:val="0054658A"/>
    <w:rsid w:val="005466F8"/>
    <w:rsid w:val="00546B8A"/>
    <w:rsid w:val="00546F28"/>
    <w:rsid w:val="00547763"/>
    <w:rsid w:val="00547E35"/>
    <w:rsid w:val="005501DC"/>
    <w:rsid w:val="00550264"/>
    <w:rsid w:val="0055081C"/>
    <w:rsid w:val="00550E18"/>
    <w:rsid w:val="00551BDD"/>
    <w:rsid w:val="00551BEF"/>
    <w:rsid w:val="00551C61"/>
    <w:rsid w:val="00551C79"/>
    <w:rsid w:val="005523A5"/>
    <w:rsid w:val="00552B15"/>
    <w:rsid w:val="00552B69"/>
    <w:rsid w:val="00552EDC"/>
    <w:rsid w:val="00553221"/>
    <w:rsid w:val="005537D8"/>
    <w:rsid w:val="00553FDC"/>
    <w:rsid w:val="005546B2"/>
    <w:rsid w:val="00554B94"/>
    <w:rsid w:val="00554F2D"/>
    <w:rsid w:val="00554FFE"/>
    <w:rsid w:val="005554AA"/>
    <w:rsid w:val="005559A1"/>
    <w:rsid w:val="005562F9"/>
    <w:rsid w:val="00556313"/>
    <w:rsid w:val="00556422"/>
    <w:rsid w:val="00556F43"/>
    <w:rsid w:val="00557010"/>
    <w:rsid w:val="005570E5"/>
    <w:rsid w:val="0055756A"/>
    <w:rsid w:val="00557749"/>
    <w:rsid w:val="00557AC1"/>
    <w:rsid w:val="00557EE4"/>
    <w:rsid w:val="0056027A"/>
    <w:rsid w:val="005602B9"/>
    <w:rsid w:val="0056073D"/>
    <w:rsid w:val="005607AC"/>
    <w:rsid w:val="00561493"/>
    <w:rsid w:val="00561DF2"/>
    <w:rsid w:val="00561E20"/>
    <w:rsid w:val="0056296C"/>
    <w:rsid w:val="0056314B"/>
    <w:rsid w:val="00563FB9"/>
    <w:rsid w:val="0056456E"/>
    <w:rsid w:val="00565052"/>
    <w:rsid w:val="00565EAC"/>
    <w:rsid w:val="005663DA"/>
    <w:rsid w:val="00566FC8"/>
    <w:rsid w:val="0056743B"/>
    <w:rsid w:val="005678CD"/>
    <w:rsid w:val="00567A02"/>
    <w:rsid w:val="00567A99"/>
    <w:rsid w:val="005703A9"/>
    <w:rsid w:val="00570477"/>
    <w:rsid w:val="00570634"/>
    <w:rsid w:val="00570A41"/>
    <w:rsid w:val="00571068"/>
    <w:rsid w:val="005712EE"/>
    <w:rsid w:val="00571326"/>
    <w:rsid w:val="00572B25"/>
    <w:rsid w:val="00572D1B"/>
    <w:rsid w:val="00572EA0"/>
    <w:rsid w:val="00572F00"/>
    <w:rsid w:val="00573012"/>
    <w:rsid w:val="00573526"/>
    <w:rsid w:val="00573DDD"/>
    <w:rsid w:val="00573EF9"/>
    <w:rsid w:val="005740CC"/>
    <w:rsid w:val="005749DD"/>
    <w:rsid w:val="005749E7"/>
    <w:rsid w:val="00574E3F"/>
    <w:rsid w:val="00575930"/>
    <w:rsid w:val="00575FE2"/>
    <w:rsid w:val="005761CA"/>
    <w:rsid w:val="005766D8"/>
    <w:rsid w:val="005768F2"/>
    <w:rsid w:val="0057692C"/>
    <w:rsid w:val="00576B1A"/>
    <w:rsid w:val="00577218"/>
    <w:rsid w:val="0057758D"/>
    <w:rsid w:val="00580213"/>
    <w:rsid w:val="00580892"/>
    <w:rsid w:val="00580930"/>
    <w:rsid w:val="005812EC"/>
    <w:rsid w:val="00581631"/>
    <w:rsid w:val="00582884"/>
    <w:rsid w:val="00582921"/>
    <w:rsid w:val="00582ABB"/>
    <w:rsid w:val="00582C71"/>
    <w:rsid w:val="00582C86"/>
    <w:rsid w:val="00582CAD"/>
    <w:rsid w:val="00582EB5"/>
    <w:rsid w:val="00583506"/>
    <w:rsid w:val="00583BF8"/>
    <w:rsid w:val="00583D69"/>
    <w:rsid w:val="005840CC"/>
    <w:rsid w:val="00584478"/>
    <w:rsid w:val="00584575"/>
    <w:rsid w:val="00584654"/>
    <w:rsid w:val="00584D63"/>
    <w:rsid w:val="0058511B"/>
    <w:rsid w:val="00585206"/>
    <w:rsid w:val="005852C1"/>
    <w:rsid w:val="00585CBD"/>
    <w:rsid w:val="00585CE2"/>
    <w:rsid w:val="00586242"/>
    <w:rsid w:val="0058689B"/>
    <w:rsid w:val="00586DD0"/>
    <w:rsid w:val="00587748"/>
    <w:rsid w:val="00587DB7"/>
    <w:rsid w:val="00587E76"/>
    <w:rsid w:val="00587FA9"/>
    <w:rsid w:val="0059051D"/>
    <w:rsid w:val="00591884"/>
    <w:rsid w:val="00591C4C"/>
    <w:rsid w:val="0059225B"/>
    <w:rsid w:val="005923C0"/>
    <w:rsid w:val="00592BF5"/>
    <w:rsid w:val="00592C7F"/>
    <w:rsid w:val="00592CCA"/>
    <w:rsid w:val="0059325B"/>
    <w:rsid w:val="00593667"/>
    <w:rsid w:val="00593EDA"/>
    <w:rsid w:val="00594807"/>
    <w:rsid w:val="005949A1"/>
    <w:rsid w:val="0059512A"/>
    <w:rsid w:val="005951DA"/>
    <w:rsid w:val="005952F8"/>
    <w:rsid w:val="005960EF"/>
    <w:rsid w:val="00596412"/>
    <w:rsid w:val="0059743B"/>
    <w:rsid w:val="0059749C"/>
    <w:rsid w:val="00597503"/>
    <w:rsid w:val="0059774C"/>
    <w:rsid w:val="005A0504"/>
    <w:rsid w:val="005A0578"/>
    <w:rsid w:val="005A08CC"/>
    <w:rsid w:val="005A08F2"/>
    <w:rsid w:val="005A0F7B"/>
    <w:rsid w:val="005A0F83"/>
    <w:rsid w:val="005A0FAD"/>
    <w:rsid w:val="005A28A9"/>
    <w:rsid w:val="005A2CA5"/>
    <w:rsid w:val="005A2DFD"/>
    <w:rsid w:val="005A309C"/>
    <w:rsid w:val="005A31D2"/>
    <w:rsid w:val="005A31FE"/>
    <w:rsid w:val="005A336F"/>
    <w:rsid w:val="005A3520"/>
    <w:rsid w:val="005A3DD2"/>
    <w:rsid w:val="005A4688"/>
    <w:rsid w:val="005A48F7"/>
    <w:rsid w:val="005A49F4"/>
    <w:rsid w:val="005A4BD4"/>
    <w:rsid w:val="005A534F"/>
    <w:rsid w:val="005A6003"/>
    <w:rsid w:val="005A6543"/>
    <w:rsid w:val="005A6570"/>
    <w:rsid w:val="005A680E"/>
    <w:rsid w:val="005A6E12"/>
    <w:rsid w:val="005A740C"/>
    <w:rsid w:val="005A7824"/>
    <w:rsid w:val="005A7B80"/>
    <w:rsid w:val="005B0869"/>
    <w:rsid w:val="005B0E21"/>
    <w:rsid w:val="005B12E4"/>
    <w:rsid w:val="005B130B"/>
    <w:rsid w:val="005B1649"/>
    <w:rsid w:val="005B1C41"/>
    <w:rsid w:val="005B1CAF"/>
    <w:rsid w:val="005B2926"/>
    <w:rsid w:val="005B2F7C"/>
    <w:rsid w:val="005B3604"/>
    <w:rsid w:val="005B3679"/>
    <w:rsid w:val="005B3724"/>
    <w:rsid w:val="005B3E15"/>
    <w:rsid w:val="005B4059"/>
    <w:rsid w:val="005B455E"/>
    <w:rsid w:val="005B4592"/>
    <w:rsid w:val="005B46E3"/>
    <w:rsid w:val="005B4B7E"/>
    <w:rsid w:val="005B4F46"/>
    <w:rsid w:val="005B531D"/>
    <w:rsid w:val="005B56B2"/>
    <w:rsid w:val="005B5A5B"/>
    <w:rsid w:val="005B640F"/>
    <w:rsid w:val="005B6421"/>
    <w:rsid w:val="005B6670"/>
    <w:rsid w:val="005B6D9F"/>
    <w:rsid w:val="005B72B8"/>
    <w:rsid w:val="005B792F"/>
    <w:rsid w:val="005B7AEB"/>
    <w:rsid w:val="005C0487"/>
    <w:rsid w:val="005C04EB"/>
    <w:rsid w:val="005C052F"/>
    <w:rsid w:val="005C069F"/>
    <w:rsid w:val="005C0B3A"/>
    <w:rsid w:val="005C0F43"/>
    <w:rsid w:val="005C11AB"/>
    <w:rsid w:val="005C163C"/>
    <w:rsid w:val="005C17FA"/>
    <w:rsid w:val="005C1978"/>
    <w:rsid w:val="005C1BE4"/>
    <w:rsid w:val="005C1D38"/>
    <w:rsid w:val="005C1DFA"/>
    <w:rsid w:val="005C1F51"/>
    <w:rsid w:val="005C257D"/>
    <w:rsid w:val="005C2839"/>
    <w:rsid w:val="005C290F"/>
    <w:rsid w:val="005C2E9B"/>
    <w:rsid w:val="005C2FEE"/>
    <w:rsid w:val="005C32B1"/>
    <w:rsid w:val="005C338A"/>
    <w:rsid w:val="005C33FA"/>
    <w:rsid w:val="005C3B05"/>
    <w:rsid w:val="005C43BB"/>
    <w:rsid w:val="005C4B38"/>
    <w:rsid w:val="005C64AB"/>
    <w:rsid w:val="005C6B17"/>
    <w:rsid w:val="005C6E6C"/>
    <w:rsid w:val="005C6FCA"/>
    <w:rsid w:val="005C7F28"/>
    <w:rsid w:val="005D046E"/>
    <w:rsid w:val="005D0CA8"/>
    <w:rsid w:val="005D0CE9"/>
    <w:rsid w:val="005D11E8"/>
    <w:rsid w:val="005D17D2"/>
    <w:rsid w:val="005D1958"/>
    <w:rsid w:val="005D1C28"/>
    <w:rsid w:val="005D1C95"/>
    <w:rsid w:val="005D1F49"/>
    <w:rsid w:val="005D1F6E"/>
    <w:rsid w:val="005D2E5B"/>
    <w:rsid w:val="005D4515"/>
    <w:rsid w:val="005D452D"/>
    <w:rsid w:val="005D46DC"/>
    <w:rsid w:val="005D4B6C"/>
    <w:rsid w:val="005D74CA"/>
    <w:rsid w:val="005D7574"/>
    <w:rsid w:val="005D7766"/>
    <w:rsid w:val="005D7ADF"/>
    <w:rsid w:val="005E0148"/>
    <w:rsid w:val="005E0392"/>
    <w:rsid w:val="005E087E"/>
    <w:rsid w:val="005E124E"/>
    <w:rsid w:val="005E1605"/>
    <w:rsid w:val="005E1EFE"/>
    <w:rsid w:val="005E2708"/>
    <w:rsid w:val="005E291E"/>
    <w:rsid w:val="005E2C15"/>
    <w:rsid w:val="005E2ECD"/>
    <w:rsid w:val="005E31F2"/>
    <w:rsid w:val="005E3966"/>
    <w:rsid w:val="005E3ACE"/>
    <w:rsid w:val="005E3B85"/>
    <w:rsid w:val="005E3C42"/>
    <w:rsid w:val="005E3E39"/>
    <w:rsid w:val="005E44D0"/>
    <w:rsid w:val="005E49AF"/>
    <w:rsid w:val="005E4C82"/>
    <w:rsid w:val="005E4CF5"/>
    <w:rsid w:val="005E4E62"/>
    <w:rsid w:val="005E580B"/>
    <w:rsid w:val="005E5CEE"/>
    <w:rsid w:val="005E5F1E"/>
    <w:rsid w:val="005E6A2F"/>
    <w:rsid w:val="005E720E"/>
    <w:rsid w:val="005E7829"/>
    <w:rsid w:val="005E7EE3"/>
    <w:rsid w:val="005F065F"/>
    <w:rsid w:val="005F087C"/>
    <w:rsid w:val="005F0A8C"/>
    <w:rsid w:val="005F169E"/>
    <w:rsid w:val="005F1CB3"/>
    <w:rsid w:val="005F1E0A"/>
    <w:rsid w:val="005F1EAF"/>
    <w:rsid w:val="005F27E6"/>
    <w:rsid w:val="005F2D49"/>
    <w:rsid w:val="005F32AB"/>
    <w:rsid w:val="005F3392"/>
    <w:rsid w:val="005F36E1"/>
    <w:rsid w:val="005F38EB"/>
    <w:rsid w:val="005F3C84"/>
    <w:rsid w:val="005F3CD6"/>
    <w:rsid w:val="005F3DCB"/>
    <w:rsid w:val="005F3DD7"/>
    <w:rsid w:val="005F4519"/>
    <w:rsid w:val="005F45B2"/>
    <w:rsid w:val="005F5BA1"/>
    <w:rsid w:val="005F5D80"/>
    <w:rsid w:val="005F64C0"/>
    <w:rsid w:val="005F6BE1"/>
    <w:rsid w:val="005F712B"/>
    <w:rsid w:val="005F7544"/>
    <w:rsid w:val="005F7861"/>
    <w:rsid w:val="005F7D8D"/>
    <w:rsid w:val="005F7F35"/>
    <w:rsid w:val="0060002C"/>
    <w:rsid w:val="006011A2"/>
    <w:rsid w:val="0060155F"/>
    <w:rsid w:val="00602A33"/>
    <w:rsid w:val="00602BA9"/>
    <w:rsid w:val="00603785"/>
    <w:rsid w:val="006044C7"/>
    <w:rsid w:val="006045BE"/>
    <w:rsid w:val="00605809"/>
    <w:rsid w:val="00605AB2"/>
    <w:rsid w:val="00605E01"/>
    <w:rsid w:val="00606280"/>
    <w:rsid w:val="00607CEC"/>
    <w:rsid w:val="00607D19"/>
    <w:rsid w:val="0061087B"/>
    <w:rsid w:val="00610F7E"/>
    <w:rsid w:val="006115E9"/>
    <w:rsid w:val="00611CBB"/>
    <w:rsid w:val="00612029"/>
    <w:rsid w:val="006127DD"/>
    <w:rsid w:val="00612940"/>
    <w:rsid w:val="006129D8"/>
    <w:rsid w:val="00612BC2"/>
    <w:rsid w:val="00613613"/>
    <w:rsid w:val="006139EB"/>
    <w:rsid w:val="00613E2F"/>
    <w:rsid w:val="00614225"/>
    <w:rsid w:val="00614BB4"/>
    <w:rsid w:val="0061559C"/>
    <w:rsid w:val="00615A30"/>
    <w:rsid w:val="00615A72"/>
    <w:rsid w:val="00615EA3"/>
    <w:rsid w:val="006168BF"/>
    <w:rsid w:val="00616A2E"/>
    <w:rsid w:val="006176AF"/>
    <w:rsid w:val="00617861"/>
    <w:rsid w:val="006203B1"/>
    <w:rsid w:val="006204A6"/>
    <w:rsid w:val="00620590"/>
    <w:rsid w:val="006207D3"/>
    <w:rsid w:val="00620803"/>
    <w:rsid w:val="0062142D"/>
    <w:rsid w:val="006224B2"/>
    <w:rsid w:val="00622512"/>
    <w:rsid w:val="00622588"/>
    <w:rsid w:val="006227F7"/>
    <w:rsid w:val="00622FE0"/>
    <w:rsid w:val="00623341"/>
    <w:rsid w:val="00623479"/>
    <w:rsid w:val="0062372C"/>
    <w:rsid w:val="00623D94"/>
    <w:rsid w:val="006240DA"/>
    <w:rsid w:val="0062446C"/>
    <w:rsid w:val="00625957"/>
    <w:rsid w:val="00625B64"/>
    <w:rsid w:val="00625D4C"/>
    <w:rsid w:val="0062631E"/>
    <w:rsid w:val="00626341"/>
    <w:rsid w:val="00626363"/>
    <w:rsid w:val="006264F2"/>
    <w:rsid w:val="00626C49"/>
    <w:rsid w:val="00626F23"/>
    <w:rsid w:val="00627436"/>
    <w:rsid w:val="00627460"/>
    <w:rsid w:val="00627885"/>
    <w:rsid w:val="006306F4"/>
    <w:rsid w:val="00630988"/>
    <w:rsid w:val="00630C45"/>
    <w:rsid w:val="006310D2"/>
    <w:rsid w:val="0063193D"/>
    <w:rsid w:val="006319D0"/>
    <w:rsid w:val="00631A4D"/>
    <w:rsid w:val="00631B7E"/>
    <w:rsid w:val="00631C84"/>
    <w:rsid w:val="0063280F"/>
    <w:rsid w:val="00632FEF"/>
    <w:rsid w:val="006331EB"/>
    <w:rsid w:val="00633827"/>
    <w:rsid w:val="006340FA"/>
    <w:rsid w:val="0063419A"/>
    <w:rsid w:val="006344B1"/>
    <w:rsid w:val="006356D7"/>
    <w:rsid w:val="00636284"/>
    <w:rsid w:val="0063691A"/>
    <w:rsid w:val="00636ACA"/>
    <w:rsid w:val="00637009"/>
    <w:rsid w:val="006375A5"/>
    <w:rsid w:val="00637EB1"/>
    <w:rsid w:val="00640320"/>
    <w:rsid w:val="00640843"/>
    <w:rsid w:val="0064097E"/>
    <w:rsid w:val="00640C34"/>
    <w:rsid w:val="00641512"/>
    <w:rsid w:val="00641A22"/>
    <w:rsid w:val="00641DCE"/>
    <w:rsid w:val="00642052"/>
    <w:rsid w:val="0064266D"/>
    <w:rsid w:val="00642F8B"/>
    <w:rsid w:val="006431D3"/>
    <w:rsid w:val="006443D1"/>
    <w:rsid w:val="006446A5"/>
    <w:rsid w:val="00644D7C"/>
    <w:rsid w:val="00644EE7"/>
    <w:rsid w:val="006451B2"/>
    <w:rsid w:val="006454FB"/>
    <w:rsid w:val="00645F04"/>
    <w:rsid w:val="00646A53"/>
    <w:rsid w:val="00647725"/>
    <w:rsid w:val="00647C46"/>
    <w:rsid w:val="00650CFF"/>
    <w:rsid w:val="00650DBB"/>
    <w:rsid w:val="00651245"/>
    <w:rsid w:val="006513DE"/>
    <w:rsid w:val="0065187F"/>
    <w:rsid w:val="006518DD"/>
    <w:rsid w:val="00651B61"/>
    <w:rsid w:val="00652C48"/>
    <w:rsid w:val="00652FD3"/>
    <w:rsid w:val="00653122"/>
    <w:rsid w:val="00653178"/>
    <w:rsid w:val="00653382"/>
    <w:rsid w:val="0065370F"/>
    <w:rsid w:val="006537A8"/>
    <w:rsid w:val="00653DEC"/>
    <w:rsid w:val="00653DF5"/>
    <w:rsid w:val="00654094"/>
    <w:rsid w:val="00654154"/>
    <w:rsid w:val="0065455A"/>
    <w:rsid w:val="0065496E"/>
    <w:rsid w:val="00654EDE"/>
    <w:rsid w:val="00654F7B"/>
    <w:rsid w:val="00655474"/>
    <w:rsid w:val="006555D3"/>
    <w:rsid w:val="006556CC"/>
    <w:rsid w:val="0065574C"/>
    <w:rsid w:val="00656C59"/>
    <w:rsid w:val="00656E09"/>
    <w:rsid w:val="00657335"/>
    <w:rsid w:val="00657484"/>
    <w:rsid w:val="006575C1"/>
    <w:rsid w:val="00657613"/>
    <w:rsid w:val="0065781C"/>
    <w:rsid w:val="0066025E"/>
    <w:rsid w:val="006603A2"/>
    <w:rsid w:val="00660521"/>
    <w:rsid w:val="006608A2"/>
    <w:rsid w:val="006609F5"/>
    <w:rsid w:val="00660D96"/>
    <w:rsid w:val="006612CF"/>
    <w:rsid w:val="00661365"/>
    <w:rsid w:val="00661D9A"/>
    <w:rsid w:val="00661DAC"/>
    <w:rsid w:val="006620F6"/>
    <w:rsid w:val="006622A8"/>
    <w:rsid w:val="006628A6"/>
    <w:rsid w:val="00662CE5"/>
    <w:rsid w:val="00663031"/>
    <w:rsid w:val="00663052"/>
    <w:rsid w:val="00663658"/>
    <w:rsid w:val="00663FD6"/>
    <w:rsid w:val="00663FDA"/>
    <w:rsid w:val="00664311"/>
    <w:rsid w:val="00665AA4"/>
    <w:rsid w:val="00665D3E"/>
    <w:rsid w:val="006662F9"/>
    <w:rsid w:val="006670D6"/>
    <w:rsid w:val="0066712E"/>
    <w:rsid w:val="006675D3"/>
    <w:rsid w:val="00670861"/>
    <w:rsid w:val="00670BB2"/>
    <w:rsid w:val="0067120B"/>
    <w:rsid w:val="006713A2"/>
    <w:rsid w:val="006718C9"/>
    <w:rsid w:val="00671B89"/>
    <w:rsid w:val="00671C04"/>
    <w:rsid w:val="00673251"/>
    <w:rsid w:val="00673434"/>
    <w:rsid w:val="00673477"/>
    <w:rsid w:val="006739CB"/>
    <w:rsid w:val="00673A85"/>
    <w:rsid w:val="0067409E"/>
    <w:rsid w:val="0067488E"/>
    <w:rsid w:val="00675034"/>
    <w:rsid w:val="00675AF1"/>
    <w:rsid w:val="00675DF3"/>
    <w:rsid w:val="006760E9"/>
    <w:rsid w:val="006763C1"/>
    <w:rsid w:val="00676F62"/>
    <w:rsid w:val="006771F1"/>
    <w:rsid w:val="00677544"/>
    <w:rsid w:val="0067787E"/>
    <w:rsid w:val="00677A28"/>
    <w:rsid w:val="00677EEA"/>
    <w:rsid w:val="00680605"/>
    <w:rsid w:val="00680A6F"/>
    <w:rsid w:val="00680C7A"/>
    <w:rsid w:val="006812C1"/>
    <w:rsid w:val="006813A0"/>
    <w:rsid w:val="0068318F"/>
    <w:rsid w:val="0068320D"/>
    <w:rsid w:val="006834B7"/>
    <w:rsid w:val="006837A2"/>
    <w:rsid w:val="00683879"/>
    <w:rsid w:val="006840EA"/>
    <w:rsid w:val="006842A2"/>
    <w:rsid w:val="00684594"/>
    <w:rsid w:val="0068468A"/>
    <w:rsid w:val="00684A69"/>
    <w:rsid w:val="00684B81"/>
    <w:rsid w:val="00684C27"/>
    <w:rsid w:val="00685084"/>
    <w:rsid w:val="006851AA"/>
    <w:rsid w:val="00685239"/>
    <w:rsid w:val="00685540"/>
    <w:rsid w:val="0068599F"/>
    <w:rsid w:val="00685B99"/>
    <w:rsid w:val="00686C26"/>
    <w:rsid w:val="00686C4E"/>
    <w:rsid w:val="00686C6C"/>
    <w:rsid w:val="0068790C"/>
    <w:rsid w:val="00687A30"/>
    <w:rsid w:val="00687AF0"/>
    <w:rsid w:val="00687DDC"/>
    <w:rsid w:val="00687E34"/>
    <w:rsid w:val="006900BF"/>
    <w:rsid w:val="00690173"/>
    <w:rsid w:val="00690244"/>
    <w:rsid w:val="006902A2"/>
    <w:rsid w:val="006903CE"/>
    <w:rsid w:val="00690A0F"/>
    <w:rsid w:val="00691519"/>
    <w:rsid w:val="006917BF"/>
    <w:rsid w:val="00691EF1"/>
    <w:rsid w:val="006921B9"/>
    <w:rsid w:val="00692C36"/>
    <w:rsid w:val="00692E39"/>
    <w:rsid w:val="00693077"/>
    <w:rsid w:val="0069384C"/>
    <w:rsid w:val="00694F12"/>
    <w:rsid w:val="00694FC6"/>
    <w:rsid w:val="00695885"/>
    <w:rsid w:val="00695D3B"/>
    <w:rsid w:val="0069621C"/>
    <w:rsid w:val="006967CD"/>
    <w:rsid w:val="006969DE"/>
    <w:rsid w:val="00696F25"/>
    <w:rsid w:val="006972CA"/>
    <w:rsid w:val="00697670"/>
    <w:rsid w:val="00697FD4"/>
    <w:rsid w:val="006A00D1"/>
    <w:rsid w:val="006A03A3"/>
    <w:rsid w:val="006A0A73"/>
    <w:rsid w:val="006A0B45"/>
    <w:rsid w:val="006A0B79"/>
    <w:rsid w:val="006A1A41"/>
    <w:rsid w:val="006A1EE1"/>
    <w:rsid w:val="006A246A"/>
    <w:rsid w:val="006A2A9F"/>
    <w:rsid w:val="006A2CE5"/>
    <w:rsid w:val="006A3557"/>
    <w:rsid w:val="006A3558"/>
    <w:rsid w:val="006A3697"/>
    <w:rsid w:val="006A3A19"/>
    <w:rsid w:val="006A3BA9"/>
    <w:rsid w:val="006A45F3"/>
    <w:rsid w:val="006A46A6"/>
    <w:rsid w:val="006A4B8A"/>
    <w:rsid w:val="006A510F"/>
    <w:rsid w:val="006A528D"/>
    <w:rsid w:val="006A542C"/>
    <w:rsid w:val="006B03DB"/>
    <w:rsid w:val="006B0553"/>
    <w:rsid w:val="006B08BC"/>
    <w:rsid w:val="006B0D17"/>
    <w:rsid w:val="006B1CB2"/>
    <w:rsid w:val="006B23E2"/>
    <w:rsid w:val="006B2BAB"/>
    <w:rsid w:val="006B2F86"/>
    <w:rsid w:val="006B35EF"/>
    <w:rsid w:val="006B401B"/>
    <w:rsid w:val="006B4F3D"/>
    <w:rsid w:val="006B52B8"/>
    <w:rsid w:val="006B593C"/>
    <w:rsid w:val="006B5E35"/>
    <w:rsid w:val="006B641F"/>
    <w:rsid w:val="006B6717"/>
    <w:rsid w:val="006B6F72"/>
    <w:rsid w:val="006B6FB4"/>
    <w:rsid w:val="006B729D"/>
    <w:rsid w:val="006B7383"/>
    <w:rsid w:val="006B74B9"/>
    <w:rsid w:val="006B7A08"/>
    <w:rsid w:val="006B7DC4"/>
    <w:rsid w:val="006C0107"/>
    <w:rsid w:val="006C02E0"/>
    <w:rsid w:val="006C0BCE"/>
    <w:rsid w:val="006C0E6B"/>
    <w:rsid w:val="006C1AA5"/>
    <w:rsid w:val="006C1B29"/>
    <w:rsid w:val="006C1BF6"/>
    <w:rsid w:val="006C1BF8"/>
    <w:rsid w:val="006C1EA0"/>
    <w:rsid w:val="006C202E"/>
    <w:rsid w:val="006C24AA"/>
    <w:rsid w:val="006C2EE2"/>
    <w:rsid w:val="006C3330"/>
    <w:rsid w:val="006C3378"/>
    <w:rsid w:val="006C3538"/>
    <w:rsid w:val="006C4040"/>
    <w:rsid w:val="006C47FE"/>
    <w:rsid w:val="006C48C5"/>
    <w:rsid w:val="006C4B1B"/>
    <w:rsid w:val="006C4B35"/>
    <w:rsid w:val="006C54CA"/>
    <w:rsid w:val="006C5FB4"/>
    <w:rsid w:val="006C630F"/>
    <w:rsid w:val="006C6D5B"/>
    <w:rsid w:val="006C7441"/>
    <w:rsid w:val="006D0475"/>
    <w:rsid w:val="006D054E"/>
    <w:rsid w:val="006D0D1D"/>
    <w:rsid w:val="006D0F37"/>
    <w:rsid w:val="006D1D52"/>
    <w:rsid w:val="006D234A"/>
    <w:rsid w:val="006D2CFE"/>
    <w:rsid w:val="006D2FA4"/>
    <w:rsid w:val="006D3836"/>
    <w:rsid w:val="006D3BCA"/>
    <w:rsid w:val="006D4294"/>
    <w:rsid w:val="006D461D"/>
    <w:rsid w:val="006D48A5"/>
    <w:rsid w:val="006D4A30"/>
    <w:rsid w:val="006D4D02"/>
    <w:rsid w:val="006D4F10"/>
    <w:rsid w:val="006D501A"/>
    <w:rsid w:val="006D5231"/>
    <w:rsid w:val="006D52A2"/>
    <w:rsid w:val="006D5381"/>
    <w:rsid w:val="006D5CC8"/>
    <w:rsid w:val="006D5D32"/>
    <w:rsid w:val="006D619D"/>
    <w:rsid w:val="006D6502"/>
    <w:rsid w:val="006D65AA"/>
    <w:rsid w:val="006D679A"/>
    <w:rsid w:val="006D7869"/>
    <w:rsid w:val="006D7B46"/>
    <w:rsid w:val="006D7C83"/>
    <w:rsid w:val="006D7FD8"/>
    <w:rsid w:val="006E030D"/>
    <w:rsid w:val="006E0907"/>
    <w:rsid w:val="006E0AE9"/>
    <w:rsid w:val="006E0D5F"/>
    <w:rsid w:val="006E1350"/>
    <w:rsid w:val="006E21BA"/>
    <w:rsid w:val="006E25D8"/>
    <w:rsid w:val="006E26B3"/>
    <w:rsid w:val="006E2AC4"/>
    <w:rsid w:val="006E3132"/>
    <w:rsid w:val="006E375D"/>
    <w:rsid w:val="006E3A92"/>
    <w:rsid w:val="006E4BB1"/>
    <w:rsid w:val="006E53F0"/>
    <w:rsid w:val="006E5543"/>
    <w:rsid w:val="006E5620"/>
    <w:rsid w:val="006E604F"/>
    <w:rsid w:val="006E6CC0"/>
    <w:rsid w:val="006E78C9"/>
    <w:rsid w:val="006E7962"/>
    <w:rsid w:val="006E7E45"/>
    <w:rsid w:val="006E7EDB"/>
    <w:rsid w:val="006E7FA5"/>
    <w:rsid w:val="006F0353"/>
    <w:rsid w:val="006F0E4C"/>
    <w:rsid w:val="006F18BE"/>
    <w:rsid w:val="006F1CA5"/>
    <w:rsid w:val="006F24FC"/>
    <w:rsid w:val="006F2E61"/>
    <w:rsid w:val="006F30C0"/>
    <w:rsid w:val="006F32C0"/>
    <w:rsid w:val="006F395E"/>
    <w:rsid w:val="006F3F98"/>
    <w:rsid w:val="006F43C7"/>
    <w:rsid w:val="006F4578"/>
    <w:rsid w:val="006F4AFC"/>
    <w:rsid w:val="006F4D8F"/>
    <w:rsid w:val="006F5177"/>
    <w:rsid w:val="006F5C83"/>
    <w:rsid w:val="006F5E84"/>
    <w:rsid w:val="006F6CCB"/>
    <w:rsid w:val="006F75D7"/>
    <w:rsid w:val="0070061F"/>
    <w:rsid w:val="00700A9A"/>
    <w:rsid w:val="00700B1F"/>
    <w:rsid w:val="007011B9"/>
    <w:rsid w:val="007014AB"/>
    <w:rsid w:val="007015FB"/>
    <w:rsid w:val="007019D2"/>
    <w:rsid w:val="00701B3D"/>
    <w:rsid w:val="007028FC"/>
    <w:rsid w:val="00702B87"/>
    <w:rsid w:val="00702BAF"/>
    <w:rsid w:val="007036FB"/>
    <w:rsid w:val="00703ECB"/>
    <w:rsid w:val="00704119"/>
    <w:rsid w:val="00704202"/>
    <w:rsid w:val="00704481"/>
    <w:rsid w:val="00704C11"/>
    <w:rsid w:val="00704DD8"/>
    <w:rsid w:val="007059DD"/>
    <w:rsid w:val="007060CF"/>
    <w:rsid w:val="00706281"/>
    <w:rsid w:val="00706A87"/>
    <w:rsid w:val="00707039"/>
    <w:rsid w:val="00707103"/>
    <w:rsid w:val="00707A88"/>
    <w:rsid w:val="00707A9A"/>
    <w:rsid w:val="00707AA7"/>
    <w:rsid w:val="00707C51"/>
    <w:rsid w:val="00707EA1"/>
    <w:rsid w:val="00710322"/>
    <w:rsid w:val="00710544"/>
    <w:rsid w:val="00710A7E"/>
    <w:rsid w:val="007116AD"/>
    <w:rsid w:val="00711D60"/>
    <w:rsid w:val="00713339"/>
    <w:rsid w:val="007135F7"/>
    <w:rsid w:val="00713864"/>
    <w:rsid w:val="00713950"/>
    <w:rsid w:val="007142C6"/>
    <w:rsid w:val="007151BB"/>
    <w:rsid w:val="00715779"/>
    <w:rsid w:val="00715955"/>
    <w:rsid w:val="00715CC7"/>
    <w:rsid w:val="00715E28"/>
    <w:rsid w:val="00715E38"/>
    <w:rsid w:val="0071670A"/>
    <w:rsid w:val="00716AE1"/>
    <w:rsid w:val="00716AF9"/>
    <w:rsid w:val="00716BA9"/>
    <w:rsid w:val="00720800"/>
    <w:rsid w:val="0072106C"/>
    <w:rsid w:val="00721652"/>
    <w:rsid w:val="00721F39"/>
    <w:rsid w:val="00722B1C"/>
    <w:rsid w:val="00722ED0"/>
    <w:rsid w:val="007236E8"/>
    <w:rsid w:val="007237E0"/>
    <w:rsid w:val="00723D46"/>
    <w:rsid w:val="00724242"/>
    <w:rsid w:val="00724772"/>
    <w:rsid w:val="00724DAB"/>
    <w:rsid w:val="00725203"/>
    <w:rsid w:val="00725A37"/>
    <w:rsid w:val="007263AE"/>
    <w:rsid w:val="0072683A"/>
    <w:rsid w:val="00727476"/>
    <w:rsid w:val="007279EB"/>
    <w:rsid w:val="00727F03"/>
    <w:rsid w:val="00730B81"/>
    <w:rsid w:val="00730F30"/>
    <w:rsid w:val="00731C59"/>
    <w:rsid w:val="00731FB5"/>
    <w:rsid w:val="00732488"/>
    <w:rsid w:val="0073252C"/>
    <w:rsid w:val="00732614"/>
    <w:rsid w:val="00732A6D"/>
    <w:rsid w:val="00732DCD"/>
    <w:rsid w:val="0073318E"/>
    <w:rsid w:val="0073599D"/>
    <w:rsid w:val="00735B85"/>
    <w:rsid w:val="007371C5"/>
    <w:rsid w:val="007371E9"/>
    <w:rsid w:val="007373C5"/>
    <w:rsid w:val="007405B2"/>
    <w:rsid w:val="00741035"/>
    <w:rsid w:val="00741A12"/>
    <w:rsid w:val="00742124"/>
    <w:rsid w:val="007427B2"/>
    <w:rsid w:val="00742A06"/>
    <w:rsid w:val="00743383"/>
    <w:rsid w:val="007436AA"/>
    <w:rsid w:val="007439EB"/>
    <w:rsid w:val="00743B5D"/>
    <w:rsid w:val="00743E86"/>
    <w:rsid w:val="00744110"/>
    <w:rsid w:val="00744B13"/>
    <w:rsid w:val="00744CAA"/>
    <w:rsid w:val="00745048"/>
    <w:rsid w:val="00745F87"/>
    <w:rsid w:val="00746431"/>
    <w:rsid w:val="00746BAC"/>
    <w:rsid w:val="00746F69"/>
    <w:rsid w:val="0074740F"/>
    <w:rsid w:val="00747846"/>
    <w:rsid w:val="007479F3"/>
    <w:rsid w:val="00750100"/>
    <w:rsid w:val="00750199"/>
    <w:rsid w:val="007513B0"/>
    <w:rsid w:val="00751488"/>
    <w:rsid w:val="007519DA"/>
    <w:rsid w:val="00751BD0"/>
    <w:rsid w:val="007528F1"/>
    <w:rsid w:val="00752EAB"/>
    <w:rsid w:val="00752FE5"/>
    <w:rsid w:val="007535DD"/>
    <w:rsid w:val="0075369E"/>
    <w:rsid w:val="00753DFA"/>
    <w:rsid w:val="00753E65"/>
    <w:rsid w:val="00753F32"/>
    <w:rsid w:val="00754586"/>
    <w:rsid w:val="00754A71"/>
    <w:rsid w:val="00754FE5"/>
    <w:rsid w:val="007557F2"/>
    <w:rsid w:val="00755A31"/>
    <w:rsid w:val="0075605F"/>
    <w:rsid w:val="0075615E"/>
    <w:rsid w:val="0075628A"/>
    <w:rsid w:val="007562C4"/>
    <w:rsid w:val="007567C9"/>
    <w:rsid w:val="00756F1E"/>
    <w:rsid w:val="00756FD9"/>
    <w:rsid w:val="00757004"/>
    <w:rsid w:val="00757381"/>
    <w:rsid w:val="00757FB6"/>
    <w:rsid w:val="00760B1D"/>
    <w:rsid w:val="00760F09"/>
    <w:rsid w:val="007612C7"/>
    <w:rsid w:val="0076140D"/>
    <w:rsid w:val="00761D3F"/>
    <w:rsid w:val="00761D44"/>
    <w:rsid w:val="00762DF2"/>
    <w:rsid w:val="00763887"/>
    <w:rsid w:val="00764134"/>
    <w:rsid w:val="007648B1"/>
    <w:rsid w:val="0076602F"/>
    <w:rsid w:val="00766077"/>
    <w:rsid w:val="00766D23"/>
    <w:rsid w:val="00766F53"/>
    <w:rsid w:val="00767309"/>
    <w:rsid w:val="0076739D"/>
    <w:rsid w:val="00767495"/>
    <w:rsid w:val="00767965"/>
    <w:rsid w:val="00767EE5"/>
    <w:rsid w:val="0077095F"/>
    <w:rsid w:val="00770F8E"/>
    <w:rsid w:val="007714CE"/>
    <w:rsid w:val="007716F7"/>
    <w:rsid w:val="00771BA1"/>
    <w:rsid w:val="00771C61"/>
    <w:rsid w:val="00772088"/>
    <w:rsid w:val="007722B3"/>
    <w:rsid w:val="007725CE"/>
    <w:rsid w:val="007737DD"/>
    <w:rsid w:val="0077386E"/>
    <w:rsid w:val="00773999"/>
    <w:rsid w:val="007739B6"/>
    <w:rsid w:val="00774194"/>
    <w:rsid w:val="0077467C"/>
    <w:rsid w:val="00774B2A"/>
    <w:rsid w:val="007750E0"/>
    <w:rsid w:val="007752DE"/>
    <w:rsid w:val="0077570D"/>
    <w:rsid w:val="00775D5B"/>
    <w:rsid w:val="00776331"/>
    <w:rsid w:val="00777015"/>
    <w:rsid w:val="00777027"/>
    <w:rsid w:val="0077728F"/>
    <w:rsid w:val="0077756F"/>
    <w:rsid w:val="007775FC"/>
    <w:rsid w:val="00777E7B"/>
    <w:rsid w:val="00780783"/>
    <w:rsid w:val="007808EF"/>
    <w:rsid w:val="007809B0"/>
    <w:rsid w:val="007810BE"/>
    <w:rsid w:val="00781C46"/>
    <w:rsid w:val="0078205A"/>
    <w:rsid w:val="00782CD4"/>
    <w:rsid w:val="00782E41"/>
    <w:rsid w:val="00782F86"/>
    <w:rsid w:val="00783AF7"/>
    <w:rsid w:val="00783F74"/>
    <w:rsid w:val="00783FDE"/>
    <w:rsid w:val="007840A7"/>
    <w:rsid w:val="007840FA"/>
    <w:rsid w:val="0078422C"/>
    <w:rsid w:val="00784258"/>
    <w:rsid w:val="0078452D"/>
    <w:rsid w:val="00784595"/>
    <w:rsid w:val="00784BD8"/>
    <w:rsid w:val="00784D94"/>
    <w:rsid w:val="00784E66"/>
    <w:rsid w:val="00784ED5"/>
    <w:rsid w:val="00785171"/>
    <w:rsid w:val="00786CBD"/>
    <w:rsid w:val="00787422"/>
    <w:rsid w:val="007874D0"/>
    <w:rsid w:val="007875CB"/>
    <w:rsid w:val="00787996"/>
    <w:rsid w:val="0079015E"/>
    <w:rsid w:val="007905B4"/>
    <w:rsid w:val="007908DD"/>
    <w:rsid w:val="00790D0A"/>
    <w:rsid w:val="00790E43"/>
    <w:rsid w:val="007911CD"/>
    <w:rsid w:val="007913FD"/>
    <w:rsid w:val="00791585"/>
    <w:rsid w:val="007917A2"/>
    <w:rsid w:val="00791A39"/>
    <w:rsid w:val="00792E0F"/>
    <w:rsid w:val="00792F91"/>
    <w:rsid w:val="0079325F"/>
    <w:rsid w:val="007933AC"/>
    <w:rsid w:val="00795515"/>
    <w:rsid w:val="00796181"/>
    <w:rsid w:val="0079642C"/>
    <w:rsid w:val="00796DC2"/>
    <w:rsid w:val="00796FB5"/>
    <w:rsid w:val="00797772"/>
    <w:rsid w:val="007A0105"/>
    <w:rsid w:val="007A0424"/>
    <w:rsid w:val="007A04DF"/>
    <w:rsid w:val="007A0689"/>
    <w:rsid w:val="007A06A5"/>
    <w:rsid w:val="007A0A75"/>
    <w:rsid w:val="007A0D08"/>
    <w:rsid w:val="007A0FFF"/>
    <w:rsid w:val="007A1322"/>
    <w:rsid w:val="007A20DB"/>
    <w:rsid w:val="007A27D2"/>
    <w:rsid w:val="007A2C06"/>
    <w:rsid w:val="007A3436"/>
    <w:rsid w:val="007A3E9C"/>
    <w:rsid w:val="007A404D"/>
    <w:rsid w:val="007A4527"/>
    <w:rsid w:val="007A4AD9"/>
    <w:rsid w:val="007A4D4C"/>
    <w:rsid w:val="007A4DB2"/>
    <w:rsid w:val="007A4E0F"/>
    <w:rsid w:val="007A5132"/>
    <w:rsid w:val="007A5376"/>
    <w:rsid w:val="007A5644"/>
    <w:rsid w:val="007A56A7"/>
    <w:rsid w:val="007A614F"/>
    <w:rsid w:val="007A6481"/>
    <w:rsid w:val="007A69F1"/>
    <w:rsid w:val="007A6A94"/>
    <w:rsid w:val="007A6B89"/>
    <w:rsid w:val="007A7050"/>
    <w:rsid w:val="007A7596"/>
    <w:rsid w:val="007A75BF"/>
    <w:rsid w:val="007A77BC"/>
    <w:rsid w:val="007A79CA"/>
    <w:rsid w:val="007A7A22"/>
    <w:rsid w:val="007A7C23"/>
    <w:rsid w:val="007B02BC"/>
    <w:rsid w:val="007B089B"/>
    <w:rsid w:val="007B0982"/>
    <w:rsid w:val="007B11E7"/>
    <w:rsid w:val="007B15F3"/>
    <w:rsid w:val="007B1666"/>
    <w:rsid w:val="007B1DB7"/>
    <w:rsid w:val="007B2BB0"/>
    <w:rsid w:val="007B2BEA"/>
    <w:rsid w:val="007B2D2F"/>
    <w:rsid w:val="007B312D"/>
    <w:rsid w:val="007B35B2"/>
    <w:rsid w:val="007B35B7"/>
    <w:rsid w:val="007B3FF2"/>
    <w:rsid w:val="007B4317"/>
    <w:rsid w:val="007B47A3"/>
    <w:rsid w:val="007B4F09"/>
    <w:rsid w:val="007B5065"/>
    <w:rsid w:val="007B526B"/>
    <w:rsid w:val="007B5339"/>
    <w:rsid w:val="007B57AB"/>
    <w:rsid w:val="007B57B2"/>
    <w:rsid w:val="007B5D75"/>
    <w:rsid w:val="007B5F9F"/>
    <w:rsid w:val="007B6E7B"/>
    <w:rsid w:val="007B73D3"/>
    <w:rsid w:val="007B7A00"/>
    <w:rsid w:val="007B7E0D"/>
    <w:rsid w:val="007B7E40"/>
    <w:rsid w:val="007C005D"/>
    <w:rsid w:val="007C0C7D"/>
    <w:rsid w:val="007C17EF"/>
    <w:rsid w:val="007C1C71"/>
    <w:rsid w:val="007C1C8E"/>
    <w:rsid w:val="007C1E01"/>
    <w:rsid w:val="007C2C45"/>
    <w:rsid w:val="007C33EF"/>
    <w:rsid w:val="007C3583"/>
    <w:rsid w:val="007C404F"/>
    <w:rsid w:val="007C445E"/>
    <w:rsid w:val="007C4491"/>
    <w:rsid w:val="007C493B"/>
    <w:rsid w:val="007C4F49"/>
    <w:rsid w:val="007C57C4"/>
    <w:rsid w:val="007C5D06"/>
    <w:rsid w:val="007C6032"/>
    <w:rsid w:val="007C6375"/>
    <w:rsid w:val="007C671C"/>
    <w:rsid w:val="007C6B58"/>
    <w:rsid w:val="007C7829"/>
    <w:rsid w:val="007C7B20"/>
    <w:rsid w:val="007C7CBC"/>
    <w:rsid w:val="007D08AD"/>
    <w:rsid w:val="007D09F0"/>
    <w:rsid w:val="007D0B1E"/>
    <w:rsid w:val="007D106B"/>
    <w:rsid w:val="007D12D6"/>
    <w:rsid w:val="007D24BD"/>
    <w:rsid w:val="007D38A8"/>
    <w:rsid w:val="007D4351"/>
    <w:rsid w:val="007D45E8"/>
    <w:rsid w:val="007D483B"/>
    <w:rsid w:val="007D4911"/>
    <w:rsid w:val="007D4A7C"/>
    <w:rsid w:val="007D4B94"/>
    <w:rsid w:val="007D511B"/>
    <w:rsid w:val="007D5A1E"/>
    <w:rsid w:val="007D5B3D"/>
    <w:rsid w:val="007D5F5F"/>
    <w:rsid w:val="007D6167"/>
    <w:rsid w:val="007D68FA"/>
    <w:rsid w:val="007D7109"/>
    <w:rsid w:val="007D785D"/>
    <w:rsid w:val="007D7E10"/>
    <w:rsid w:val="007E0473"/>
    <w:rsid w:val="007E064F"/>
    <w:rsid w:val="007E0862"/>
    <w:rsid w:val="007E09E7"/>
    <w:rsid w:val="007E0DE0"/>
    <w:rsid w:val="007E1405"/>
    <w:rsid w:val="007E1651"/>
    <w:rsid w:val="007E1FC3"/>
    <w:rsid w:val="007E21FB"/>
    <w:rsid w:val="007E2457"/>
    <w:rsid w:val="007E2595"/>
    <w:rsid w:val="007E29DB"/>
    <w:rsid w:val="007E2D5D"/>
    <w:rsid w:val="007E385F"/>
    <w:rsid w:val="007E3FF7"/>
    <w:rsid w:val="007E4280"/>
    <w:rsid w:val="007E43AF"/>
    <w:rsid w:val="007E4479"/>
    <w:rsid w:val="007E4CA6"/>
    <w:rsid w:val="007E4D2E"/>
    <w:rsid w:val="007E4DF8"/>
    <w:rsid w:val="007E50D8"/>
    <w:rsid w:val="007E5603"/>
    <w:rsid w:val="007E643A"/>
    <w:rsid w:val="007E6535"/>
    <w:rsid w:val="007E6896"/>
    <w:rsid w:val="007E68F7"/>
    <w:rsid w:val="007E6CB3"/>
    <w:rsid w:val="007E7B3C"/>
    <w:rsid w:val="007F0024"/>
    <w:rsid w:val="007F04D2"/>
    <w:rsid w:val="007F1065"/>
    <w:rsid w:val="007F135B"/>
    <w:rsid w:val="007F1C27"/>
    <w:rsid w:val="007F1F51"/>
    <w:rsid w:val="007F2813"/>
    <w:rsid w:val="007F2836"/>
    <w:rsid w:val="007F2C77"/>
    <w:rsid w:val="007F32CB"/>
    <w:rsid w:val="007F3E3E"/>
    <w:rsid w:val="007F486A"/>
    <w:rsid w:val="007F494B"/>
    <w:rsid w:val="007F5753"/>
    <w:rsid w:val="007F5A89"/>
    <w:rsid w:val="007F5CE9"/>
    <w:rsid w:val="007F6274"/>
    <w:rsid w:val="007F6291"/>
    <w:rsid w:val="007F6639"/>
    <w:rsid w:val="007F70C5"/>
    <w:rsid w:val="007F7270"/>
    <w:rsid w:val="007F75B8"/>
    <w:rsid w:val="007F761B"/>
    <w:rsid w:val="007F7693"/>
    <w:rsid w:val="007F7DD0"/>
    <w:rsid w:val="007F7F62"/>
    <w:rsid w:val="00800384"/>
    <w:rsid w:val="0080103E"/>
    <w:rsid w:val="00801063"/>
    <w:rsid w:val="00801AD5"/>
    <w:rsid w:val="00801DFB"/>
    <w:rsid w:val="00802847"/>
    <w:rsid w:val="00802CA4"/>
    <w:rsid w:val="00802E89"/>
    <w:rsid w:val="00802EA9"/>
    <w:rsid w:val="00802F1B"/>
    <w:rsid w:val="008036D8"/>
    <w:rsid w:val="008039A1"/>
    <w:rsid w:val="008039B9"/>
    <w:rsid w:val="00803B9F"/>
    <w:rsid w:val="00803E36"/>
    <w:rsid w:val="00803F3A"/>
    <w:rsid w:val="00804A86"/>
    <w:rsid w:val="00804CA3"/>
    <w:rsid w:val="008051E4"/>
    <w:rsid w:val="0080572B"/>
    <w:rsid w:val="008058E7"/>
    <w:rsid w:val="00805E63"/>
    <w:rsid w:val="008064AC"/>
    <w:rsid w:val="008064F2"/>
    <w:rsid w:val="00806A18"/>
    <w:rsid w:val="00806C22"/>
    <w:rsid w:val="008077AA"/>
    <w:rsid w:val="00810272"/>
    <w:rsid w:val="008104D4"/>
    <w:rsid w:val="0081056D"/>
    <w:rsid w:val="008107B3"/>
    <w:rsid w:val="008109E4"/>
    <w:rsid w:val="00810BAB"/>
    <w:rsid w:val="00810F00"/>
    <w:rsid w:val="0081114E"/>
    <w:rsid w:val="0081197B"/>
    <w:rsid w:val="0081218D"/>
    <w:rsid w:val="008125A1"/>
    <w:rsid w:val="00812FAF"/>
    <w:rsid w:val="00813364"/>
    <w:rsid w:val="00813951"/>
    <w:rsid w:val="00813C84"/>
    <w:rsid w:val="0081417B"/>
    <w:rsid w:val="0081430F"/>
    <w:rsid w:val="00814AFB"/>
    <w:rsid w:val="00814FE1"/>
    <w:rsid w:val="008150FE"/>
    <w:rsid w:val="00815189"/>
    <w:rsid w:val="0081551B"/>
    <w:rsid w:val="0081574B"/>
    <w:rsid w:val="00815A1A"/>
    <w:rsid w:val="008165E8"/>
    <w:rsid w:val="00816B53"/>
    <w:rsid w:val="00816E75"/>
    <w:rsid w:val="008170E8"/>
    <w:rsid w:val="00817EE9"/>
    <w:rsid w:val="00817FBF"/>
    <w:rsid w:val="00817FD9"/>
    <w:rsid w:val="00820231"/>
    <w:rsid w:val="00820236"/>
    <w:rsid w:val="00820401"/>
    <w:rsid w:val="00820481"/>
    <w:rsid w:val="00820A50"/>
    <w:rsid w:val="0082107F"/>
    <w:rsid w:val="008210BC"/>
    <w:rsid w:val="00821451"/>
    <w:rsid w:val="0082171A"/>
    <w:rsid w:val="0082199E"/>
    <w:rsid w:val="00821B06"/>
    <w:rsid w:val="00821B57"/>
    <w:rsid w:val="00822252"/>
    <w:rsid w:val="0082230F"/>
    <w:rsid w:val="0082246C"/>
    <w:rsid w:val="00822969"/>
    <w:rsid w:val="00822E83"/>
    <w:rsid w:val="008230FB"/>
    <w:rsid w:val="00823A17"/>
    <w:rsid w:val="00823AC4"/>
    <w:rsid w:val="0082477D"/>
    <w:rsid w:val="00825048"/>
    <w:rsid w:val="00825435"/>
    <w:rsid w:val="00825786"/>
    <w:rsid w:val="00825CEC"/>
    <w:rsid w:val="00825DF1"/>
    <w:rsid w:val="00826D6F"/>
    <w:rsid w:val="00827710"/>
    <w:rsid w:val="00827AB9"/>
    <w:rsid w:val="00827AC4"/>
    <w:rsid w:val="00830299"/>
    <w:rsid w:val="00830871"/>
    <w:rsid w:val="00830B05"/>
    <w:rsid w:val="00830DDA"/>
    <w:rsid w:val="008314AB"/>
    <w:rsid w:val="008315CA"/>
    <w:rsid w:val="0083174A"/>
    <w:rsid w:val="00831D4D"/>
    <w:rsid w:val="0083239F"/>
    <w:rsid w:val="0083282C"/>
    <w:rsid w:val="00832C51"/>
    <w:rsid w:val="00832D98"/>
    <w:rsid w:val="00832E8C"/>
    <w:rsid w:val="00833037"/>
    <w:rsid w:val="00833494"/>
    <w:rsid w:val="008336B7"/>
    <w:rsid w:val="008338D6"/>
    <w:rsid w:val="00833990"/>
    <w:rsid w:val="00833CF1"/>
    <w:rsid w:val="0083424B"/>
    <w:rsid w:val="0083437E"/>
    <w:rsid w:val="0083455B"/>
    <w:rsid w:val="00834B4A"/>
    <w:rsid w:val="00834E7A"/>
    <w:rsid w:val="00835182"/>
    <w:rsid w:val="00835346"/>
    <w:rsid w:val="00836059"/>
    <w:rsid w:val="0083607E"/>
    <w:rsid w:val="00836D7F"/>
    <w:rsid w:val="00837489"/>
    <w:rsid w:val="00837494"/>
    <w:rsid w:val="008374CC"/>
    <w:rsid w:val="00837699"/>
    <w:rsid w:val="00837940"/>
    <w:rsid w:val="008408AB"/>
    <w:rsid w:val="0084121D"/>
    <w:rsid w:val="008413C6"/>
    <w:rsid w:val="0084167D"/>
    <w:rsid w:val="008418F8"/>
    <w:rsid w:val="00841935"/>
    <w:rsid w:val="008423EC"/>
    <w:rsid w:val="00842652"/>
    <w:rsid w:val="00842D02"/>
    <w:rsid w:val="00843197"/>
    <w:rsid w:val="00843681"/>
    <w:rsid w:val="00843683"/>
    <w:rsid w:val="00843748"/>
    <w:rsid w:val="00843ABE"/>
    <w:rsid w:val="00844043"/>
    <w:rsid w:val="00844047"/>
    <w:rsid w:val="00844291"/>
    <w:rsid w:val="008443A0"/>
    <w:rsid w:val="0084447D"/>
    <w:rsid w:val="008444D3"/>
    <w:rsid w:val="00844676"/>
    <w:rsid w:val="00844953"/>
    <w:rsid w:val="00844FF5"/>
    <w:rsid w:val="00845038"/>
    <w:rsid w:val="00845AA8"/>
    <w:rsid w:val="00845DB0"/>
    <w:rsid w:val="00845F3B"/>
    <w:rsid w:val="00846058"/>
    <w:rsid w:val="008463D1"/>
    <w:rsid w:val="00846D98"/>
    <w:rsid w:val="00846DD8"/>
    <w:rsid w:val="008476FD"/>
    <w:rsid w:val="008477D4"/>
    <w:rsid w:val="00847992"/>
    <w:rsid w:val="008500E0"/>
    <w:rsid w:val="00850118"/>
    <w:rsid w:val="008501EA"/>
    <w:rsid w:val="008506AD"/>
    <w:rsid w:val="00850AB4"/>
    <w:rsid w:val="00850D24"/>
    <w:rsid w:val="00850FB1"/>
    <w:rsid w:val="00851695"/>
    <w:rsid w:val="00851E47"/>
    <w:rsid w:val="008528D7"/>
    <w:rsid w:val="00852A9F"/>
    <w:rsid w:val="008532DB"/>
    <w:rsid w:val="00853DB8"/>
    <w:rsid w:val="00853F80"/>
    <w:rsid w:val="008549B0"/>
    <w:rsid w:val="0085513F"/>
    <w:rsid w:val="00855787"/>
    <w:rsid w:val="00855A88"/>
    <w:rsid w:val="00855E09"/>
    <w:rsid w:val="00855F66"/>
    <w:rsid w:val="00856A6B"/>
    <w:rsid w:val="00856B10"/>
    <w:rsid w:val="00857026"/>
    <w:rsid w:val="00857465"/>
    <w:rsid w:val="008576CB"/>
    <w:rsid w:val="00857AEF"/>
    <w:rsid w:val="00857CED"/>
    <w:rsid w:val="00860193"/>
    <w:rsid w:val="008604FC"/>
    <w:rsid w:val="0086063F"/>
    <w:rsid w:val="00860986"/>
    <w:rsid w:val="00860B7C"/>
    <w:rsid w:val="00860DFC"/>
    <w:rsid w:val="00861A94"/>
    <w:rsid w:val="008620EE"/>
    <w:rsid w:val="00862498"/>
    <w:rsid w:val="0086275E"/>
    <w:rsid w:val="008627DD"/>
    <w:rsid w:val="00862BEE"/>
    <w:rsid w:val="00862FCA"/>
    <w:rsid w:val="00863559"/>
    <w:rsid w:val="00864185"/>
    <w:rsid w:val="0086443B"/>
    <w:rsid w:val="008644AF"/>
    <w:rsid w:val="008659A0"/>
    <w:rsid w:val="00866141"/>
    <w:rsid w:val="00866C17"/>
    <w:rsid w:val="00866F84"/>
    <w:rsid w:val="0086766D"/>
    <w:rsid w:val="00867EFE"/>
    <w:rsid w:val="00870395"/>
    <w:rsid w:val="0087053E"/>
    <w:rsid w:val="008708BC"/>
    <w:rsid w:val="00870F70"/>
    <w:rsid w:val="008712DE"/>
    <w:rsid w:val="00871877"/>
    <w:rsid w:val="00871A0C"/>
    <w:rsid w:val="00872101"/>
    <w:rsid w:val="0087224B"/>
    <w:rsid w:val="00872B09"/>
    <w:rsid w:val="00872CB5"/>
    <w:rsid w:val="00872F2A"/>
    <w:rsid w:val="008734E4"/>
    <w:rsid w:val="00873949"/>
    <w:rsid w:val="008739FF"/>
    <w:rsid w:val="00873A3A"/>
    <w:rsid w:val="00873F6C"/>
    <w:rsid w:val="00874241"/>
    <w:rsid w:val="008743DD"/>
    <w:rsid w:val="008746AF"/>
    <w:rsid w:val="00874734"/>
    <w:rsid w:val="00875030"/>
    <w:rsid w:val="00875B4F"/>
    <w:rsid w:val="00875CC2"/>
    <w:rsid w:val="00875FA5"/>
    <w:rsid w:val="0087608A"/>
    <w:rsid w:val="00876572"/>
    <w:rsid w:val="00876A0F"/>
    <w:rsid w:val="008771BB"/>
    <w:rsid w:val="008774E8"/>
    <w:rsid w:val="00877753"/>
    <w:rsid w:val="00877BB5"/>
    <w:rsid w:val="00877F3F"/>
    <w:rsid w:val="00877FE9"/>
    <w:rsid w:val="00880C07"/>
    <w:rsid w:val="00881899"/>
    <w:rsid w:val="008823FF"/>
    <w:rsid w:val="00882C40"/>
    <w:rsid w:val="00882CE5"/>
    <w:rsid w:val="00882D1E"/>
    <w:rsid w:val="00882F4D"/>
    <w:rsid w:val="00883154"/>
    <w:rsid w:val="008837BA"/>
    <w:rsid w:val="00885119"/>
    <w:rsid w:val="008851F9"/>
    <w:rsid w:val="00886A4E"/>
    <w:rsid w:val="00886F75"/>
    <w:rsid w:val="0088755E"/>
    <w:rsid w:val="00887A20"/>
    <w:rsid w:val="00887D2B"/>
    <w:rsid w:val="00887FDF"/>
    <w:rsid w:val="00890182"/>
    <w:rsid w:val="00890482"/>
    <w:rsid w:val="0089060D"/>
    <w:rsid w:val="00890651"/>
    <w:rsid w:val="00890AEE"/>
    <w:rsid w:val="00891151"/>
    <w:rsid w:val="00891EAE"/>
    <w:rsid w:val="00891FB0"/>
    <w:rsid w:val="0089254B"/>
    <w:rsid w:val="008927EC"/>
    <w:rsid w:val="00892B22"/>
    <w:rsid w:val="00892C0A"/>
    <w:rsid w:val="00892D2F"/>
    <w:rsid w:val="00892F68"/>
    <w:rsid w:val="008930D9"/>
    <w:rsid w:val="0089334B"/>
    <w:rsid w:val="00893BF3"/>
    <w:rsid w:val="00893DA3"/>
    <w:rsid w:val="008953B5"/>
    <w:rsid w:val="00895528"/>
    <w:rsid w:val="00895EBD"/>
    <w:rsid w:val="00895F5A"/>
    <w:rsid w:val="00895FDF"/>
    <w:rsid w:val="008960AF"/>
    <w:rsid w:val="008960D2"/>
    <w:rsid w:val="008963E2"/>
    <w:rsid w:val="00896638"/>
    <w:rsid w:val="00896ACB"/>
    <w:rsid w:val="00896C95"/>
    <w:rsid w:val="00896E46"/>
    <w:rsid w:val="0089724F"/>
    <w:rsid w:val="00897B7A"/>
    <w:rsid w:val="008A0499"/>
    <w:rsid w:val="008A0A6A"/>
    <w:rsid w:val="008A0B3E"/>
    <w:rsid w:val="008A104F"/>
    <w:rsid w:val="008A1351"/>
    <w:rsid w:val="008A23A8"/>
    <w:rsid w:val="008A2662"/>
    <w:rsid w:val="008A2749"/>
    <w:rsid w:val="008A30F3"/>
    <w:rsid w:val="008A425B"/>
    <w:rsid w:val="008A44F5"/>
    <w:rsid w:val="008A4638"/>
    <w:rsid w:val="008A4F4E"/>
    <w:rsid w:val="008A5194"/>
    <w:rsid w:val="008A51A4"/>
    <w:rsid w:val="008A55D9"/>
    <w:rsid w:val="008A5BE3"/>
    <w:rsid w:val="008A5C35"/>
    <w:rsid w:val="008A5F5D"/>
    <w:rsid w:val="008A6180"/>
    <w:rsid w:val="008A6767"/>
    <w:rsid w:val="008A6A45"/>
    <w:rsid w:val="008A6BC8"/>
    <w:rsid w:val="008A782C"/>
    <w:rsid w:val="008A7B36"/>
    <w:rsid w:val="008A7CFA"/>
    <w:rsid w:val="008B034A"/>
    <w:rsid w:val="008B06F0"/>
    <w:rsid w:val="008B0EC6"/>
    <w:rsid w:val="008B0FF9"/>
    <w:rsid w:val="008B15BB"/>
    <w:rsid w:val="008B1897"/>
    <w:rsid w:val="008B21BC"/>
    <w:rsid w:val="008B2575"/>
    <w:rsid w:val="008B25D3"/>
    <w:rsid w:val="008B28A3"/>
    <w:rsid w:val="008B3A05"/>
    <w:rsid w:val="008B416B"/>
    <w:rsid w:val="008B428B"/>
    <w:rsid w:val="008B4D54"/>
    <w:rsid w:val="008B5137"/>
    <w:rsid w:val="008B6013"/>
    <w:rsid w:val="008B6BE1"/>
    <w:rsid w:val="008B6E4D"/>
    <w:rsid w:val="008B7841"/>
    <w:rsid w:val="008C00B7"/>
    <w:rsid w:val="008C0E7B"/>
    <w:rsid w:val="008C10C4"/>
    <w:rsid w:val="008C1362"/>
    <w:rsid w:val="008C19A8"/>
    <w:rsid w:val="008C215E"/>
    <w:rsid w:val="008C312B"/>
    <w:rsid w:val="008C34E8"/>
    <w:rsid w:val="008C4059"/>
    <w:rsid w:val="008C411E"/>
    <w:rsid w:val="008C426B"/>
    <w:rsid w:val="008C5AB4"/>
    <w:rsid w:val="008C5C43"/>
    <w:rsid w:val="008C5FC9"/>
    <w:rsid w:val="008C680C"/>
    <w:rsid w:val="008C6AC5"/>
    <w:rsid w:val="008C75AA"/>
    <w:rsid w:val="008C75CF"/>
    <w:rsid w:val="008C779B"/>
    <w:rsid w:val="008D0082"/>
    <w:rsid w:val="008D00B3"/>
    <w:rsid w:val="008D00EC"/>
    <w:rsid w:val="008D07D6"/>
    <w:rsid w:val="008D086A"/>
    <w:rsid w:val="008D0AF4"/>
    <w:rsid w:val="008D112C"/>
    <w:rsid w:val="008D1141"/>
    <w:rsid w:val="008D1905"/>
    <w:rsid w:val="008D1AE2"/>
    <w:rsid w:val="008D1EA8"/>
    <w:rsid w:val="008D23A4"/>
    <w:rsid w:val="008D2923"/>
    <w:rsid w:val="008D2AB9"/>
    <w:rsid w:val="008D2BBA"/>
    <w:rsid w:val="008D2FBB"/>
    <w:rsid w:val="008D311A"/>
    <w:rsid w:val="008D38F2"/>
    <w:rsid w:val="008D3A8A"/>
    <w:rsid w:val="008D3FCC"/>
    <w:rsid w:val="008D4361"/>
    <w:rsid w:val="008D4B4B"/>
    <w:rsid w:val="008D535C"/>
    <w:rsid w:val="008D55B7"/>
    <w:rsid w:val="008D6400"/>
    <w:rsid w:val="008D6573"/>
    <w:rsid w:val="008D6EBC"/>
    <w:rsid w:val="008D70A5"/>
    <w:rsid w:val="008D7167"/>
    <w:rsid w:val="008D78E0"/>
    <w:rsid w:val="008D7ADD"/>
    <w:rsid w:val="008D7FF0"/>
    <w:rsid w:val="008E0122"/>
    <w:rsid w:val="008E0FC1"/>
    <w:rsid w:val="008E1B04"/>
    <w:rsid w:val="008E2242"/>
    <w:rsid w:val="008E2679"/>
    <w:rsid w:val="008E2C48"/>
    <w:rsid w:val="008E381D"/>
    <w:rsid w:val="008E42D7"/>
    <w:rsid w:val="008E4C8C"/>
    <w:rsid w:val="008E4F3C"/>
    <w:rsid w:val="008E5A8F"/>
    <w:rsid w:val="008E5CA5"/>
    <w:rsid w:val="008E5F06"/>
    <w:rsid w:val="008E7189"/>
    <w:rsid w:val="008E7781"/>
    <w:rsid w:val="008E78BA"/>
    <w:rsid w:val="008E7E1A"/>
    <w:rsid w:val="008F01CE"/>
    <w:rsid w:val="008F033A"/>
    <w:rsid w:val="008F03CA"/>
    <w:rsid w:val="008F05FC"/>
    <w:rsid w:val="008F1D90"/>
    <w:rsid w:val="008F1D95"/>
    <w:rsid w:val="008F2076"/>
    <w:rsid w:val="008F2349"/>
    <w:rsid w:val="008F27F5"/>
    <w:rsid w:val="008F345C"/>
    <w:rsid w:val="008F379F"/>
    <w:rsid w:val="008F3B23"/>
    <w:rsid w:val="008F3EBB"/>
    <w:rsid w:val="008F43E0"/>
    <w:rsid w:val="008F47A5"/>
    <w:rsid w:val="008F4809"/>
    <w:rsid w:val="008F4AE2"/>
    <w:rsid w:val="008F5125"/>
    <w:rsid w:val="008F535C"/>
    <w:rsid w:val="008F54CC"/>
    <w:rsid w:val="008F5A46"/>
    <w:rsid w:val="008F5A81"/>
    <w:rsid w:val="008F5B72"/>
    <w:rsid w:val="008F6A43"/>
    <w:rsid w:val="008F749F"/>
    <w:rsid w:val="008F753A"/>
    <w:rsid w:val="008F7CFC"/>
    <w:rsid w:val="008F7F01"/>
    <w:rsid w:val="00900344"/>
    <w:rsid w:val="00900414"/>
    <w:rsid w:val="00900D36"/>
    <w:rsid w:val="00900F9A"/>
    <w:rsid w:val="009012F4"/>
    <w:rsid w:val="00901363"/>
    <w:rsid w:val="00902A14"/>
    <w:rsid w:val="00902CA4"/>
    <w:rsid w:val="00903776"/>
    <w:rsid w:val="00903FD9"/>
    <w:rsid w:val="00904642"/>
    <w:rsid w:val="009046E8"/>
    <w:rsid w:val="009049A5"/>
    <w:rsid w:val="00904ADB"/>
    <w:rsid w:val="00905C03"/>
    <w:rsid w:val="00905F10"/>
    <w:rsid w:val="00906123"/>
    <w:rsid w:val="00906ABF"/>
    <w:rsid w:val="009075DC"/>
    <w:rsid w:val="00907B52"/>
    <w:rsid w:val="00907C4B"/>
    <w:rsid w:val="009104E7"/>
    <w:rsid w:val="009106A1"/>
    <w:rsid w:val="00910735"/>
    <w:rsid w:val="00910D12"/>
    <w:rsid w:val="00910E31"/>
    <w:rsid w:val="0091111D"/>
    <w:rsid w:val="00911344"/>
    <w:rsid w:val="009118AB"/>
    <w:rsid w:val="00912205"/>
    <w:rsid w:val="00912295"/>
    <w:rsid w:val="009123DD"/>
    <w:rsid w:val="009125E6"/>
    <w:rsid w:val="00912B91"/>
    <w:rsid w:val="00913344"/>
    <w:rsid w:val="00913463"/>
    <w:rsid w:val="00913CE4"/>
    <w:rsid w:val="00913EB5"/>
    <w:rsid w:val="00914165"/>
    <w:rsid w:val="009143FB"/>
    <w:rsid w:val="00914F7D"/>
    <w:rsid w:val="00914F84"/>
    <w:rsid w:val="009154F7"/>
    <w:rsid w:val="009155FD"/>
    <w:rsid w:val="00915B3E"/>
    <w:rsid w:val="00916368"/>
    <w:rsid w:val="00916461"/>
    <w:rsid w:val="00916598"/>
    <w:rsid w:val="0091695B"/>
    <w:rsid w:val="00916AFC"/>
    <w:rsid w:val="00917586"/>
    <w:rsid w:val="00917650"/>
    <w:rsid w:val="00917D06"/>
    <w:rsid w:val="00917D0C"/>
    <w:rsid w:val="00920769"/>
    <w:rsid w:val="0092083F"/>
    <w:rsid w:val="009208EC"/>
    <w:rsid w:val="0092092E"/>
    <w:rsid w:val="00920FE6"/>
    <w:rsid w:val="0092119A"/>
    <w:rsid w:val="0092155F"/>
    <w:rsid w:val="0092190C"/>
    <w:rsid w:val="00921A5A"/>
    <w:rsid w:val="00922467"/>
    <w:rsid w:val="009224BB"/>
    <w:rsid w:val="00922B19"/>
    <w:rsid w:val="00922B25"/>
    <w:rsid w:val="00922B77"/>
    <w:rsid w:val="00922BDB"/>
    <w:rsid w:val="00922CCE"/>
    <w:rsid w:val="0092341E"/>
    <w:rsid w:val="00923896"/>
    <w:rsid w:val="00923A75"/>
    <w:rsid w:val="00923B2F"/>
    <w:rsid w:val="0092450D"/>
    <w:rsid w:val="0092473D"/>
    <w:rsid w:val="00924AD5"/>
    <w:rsid w:val="00924BF6"/>
    <w:rsid w:val="009256BC"/>
    <w:rsid w:val="009257AE"/>
    <w:rsid w:val="00925A71"/>
    <w:rsid w:val="00925E13"/>
    <w:rsid w:val="00926349"/>
    <w:rsid w:val="0092677D"/>
    <w:rsid w:val="009267E6"/>
    <w:rsid w:val="00926DA6"/>
    <w:rsid w:val="00926EBD"/>
    <w:rsid w:val="00926FAA"/>
    <w:rsid w:val="00930023"/>
    <w:rsid w:val="009304F6"/>
    <w:rsid w:val="00930645"/>
    <w:rsid w:val="0093087C"/>
    <w:rsid w:val="00930EEB"/>
    <w:rsid w:val="00931054"/>
    <w:rsid w:val="0093151A"/>
    <w:rsid w:val="009318BE"/>
    <w:rsid w:val="0093299F"/>
    <w:rsid w:val="00933144"/>
    <w:rsid w:val="009339A1"/>
    <w:rsid w:val="00934187"/>
    <w:rsid w:val="00936AFD"/>
    <w:rsid w:val="00936C03"/>
    <w:rsid w:val="00936C4E"/>
    <w:rsid w:val="00936FE7"/>
    <w:rsid w:val="009375DD"/>
    <w:rsid w:val="00937703"/>
    <w:rsid w:val="00937B1C"/>
    <w:rsid w:val="00937D47"/>
    <w:rsid w:val="00937E9C"/>
    <w:rsid w:val="0094008E"/>
    <w:rsid w:val="009401B0"/>
    <w:rsid w:val="00940A83"/>
    <w:rsid w:val="00940B13"/>
    <w:rsid w:val="00941421"/>
    <w:rsid w:val="009417F7"/>
    <w:rsid w:val="00941B1C"/>
    <w:rsid w:val="009429F7"/>
    <w:rsid w:val="00942EB3"/>
    <w:rsid w:val="00942EEF"/>
    <w:rsid w:val="00943066"/>
    <w:rsid w:val="0094390C"/>
    <w:rsid w:val="009439DD"/>
    <w:rsid w:val="009441C3"/>
    <w:rsid w:val="00944384"/>
    <w:rsid w:val="0094462E"/>
    <w:rsid w:val="009448F5"/>
    <w:rsid w:val="00945478"/>
    <w:rsid w:val="009454A2"/>
    <w:rsid w:val="00945AA8"/>
    <w:rsid w:val="00945FF2"/>
    <w:rsid w:val="00946407"/>
    <w:rsid w:val="0094668B"/>
    <w:rsid w:val="0094685E"/>
    <w:rsid w:val="00946938"/>
    <w:rsid w:val="00946942"/>
    <w:rsid w:val="00946971"/>
    <w:rsid w:val="00946A27"/>
    <w:rsid w:val="00946BA0"/>
    <w:rsid w:val="009472D1"/>
    <w:rsid w:val="0094787E"/>
    <w:rsid w:val="00947C6B"/>
    <w:rsid w:val="009508C8"/>
    <w:rsid w:val="0095103A"/>
    <w:rsid w:val="009510AB"/>
    <w:rsid w:val="00951E4D"/>
    <w:rsid w:val="0095264C"/>
    <w:rsid w:val="009527F1"/>
    <w:rsid w:val="00952F64"/>
    <w:rsid w:val="0095345F"/>
    <w:rsid w:val="009537EF"/>
    <w:rsid w:val="00953E36"/>
    <w:rsid w:val="00953EBB"/>
    <w:rsid w:val="0095408E"/>
    <w:rsid w:val="0095461D"/>
    <w:rsid w:val="009546A1"/>
    <w:rsid w:val="00954A19"/>
    <w:rsid w:val="00954F86"/>
    <w:rsid w:val="0095520D"/>
    <w:rsid w:val="00955E0D"/>
    <w:rsid w:val="00956242"/>
    <w:rsid w:val="0095652B"/>
    <w:rsid w:val="0095662B"/>
    <w:rsid w:val="00956A91"/>
    <w:rsid w:val="00956D91"/>
    <w:rsid w:val="009570FB"/>
    <w:rsid w:val="009571DD"/>
    <w:rsid w:val="009571F6"/>
    <w:rsid w:val="00957D3F"/>
    <w:rsid w:val="00957EF6"/>
    <w:rsid w:val="0096010C"/>
    <w:rsid w:val="009609D0"/>
    <w:rsid w:val="00961416"/>
    <w:rsid w:val="009617ED"/>
    <w:rsid w:val="009618F6"/>
    <w:rsid w:val="00961A9F"/>
    <w:rsid w:val="00961B14"/>
    <w:rsid w:val="00961D26"/>
    <w:rsid w:val="00962056"/>
    <w:rsid w:val="0096216D"/>
    <w:rsid w:val="009623A6"/>
    <w:rsid w:val="009626DA"/>
    <w:rsid w:val="00962DE8"/>
    <w:rsid w:val="00962E26"/>
    <w:rsid w:val="00963273"/>
    <w:rsid w:val="009637E0"/>
    <w:rsid w:val="009637EE"/>
    <w:rsid w:val="009639FE"/>
    <w:rsid w:val="00963B20"/>
    <w:rsid w:val="00963C48"/>
    <w:rsid w:val="009642C0"/>
    <w:rsid w:val="00964605"/>
    <w:rsid w:val="00964830"/>
    <w:rsid w:val="00964F3D"/>
    <w:rsid w:val="0096513D"/>
    <w:rsid w:val="00965444"/>
    <w:rsid w:val="009654F3"/>
    <w:rsid w:val="009658DC"/>
    <w:rsid w:val="00965916"/>
    <w:rsid w:val="00966085"/>
    <w:rsid w:val="009661DD"/>
    <w:rsid w:val="009668AF"/>
    <w:rsid w:val="00966DD3"/>
    <w:rsid w:val="0096715F"/>
    <w:rsid w:val="009674BD"/>
    <w:rsid w:val="00967AE5"/>
    <w:rsid w:val="00967DD9"/>
    <w:rsid w:val="009703BA"/>
    <w:rsid w:val="00970880"/>
    <w:rsid w:val="009709D6"/>
    <w:rsid w:val="00970FE1"/>
    <w:rsid w:val="00971161"/>
    <w:rsid w:val="00971356"/>
    <w:rsid w:val="0097140C"/>
    <w:rsid w:val="009717FF"/>
    <w:rsid w:val="00971ECB"/>
    <w:rsid w:val="00972067"/>
    <w:rsid w:val="00972336"/>
    <w:rsid w:val="009723EB"/>
    <w:rsid w:val="009725EB"/>
    <w:rsid w:val="0097280D"/>
    <w:rsid w:val="00973504"/>
    <w:rsid w:val="00973581"/>
    <w:rsid w:val="009739A5"/>
    <w:rsid w:val="00973C25"/>
    <w:rsid w:val="00974050"/>
    <w:rsid w:val="00974600"/>
    <w:rsid w:val="0097496F"/>
    <w:rsid w:val="00974C93"/>
    <w:rsid w:val="009756B9"/>
    <w:rsid w:val="009757F6"/>
    <w:rsid w:val="00975E59"/>
    <w:rsid w:val="0097606C"/>
    <w:rsid w:val="00976220"/>
    <w:rsid w:val="0097656D"/>
    <w:rsid w:val="00976902"/>
    <w:rsid w:val="00977CFB"/>
    <w:rsid w:val="0098009B"/>
    <w:rsid w:val="00980435"/>
    <w:rsid w:val="00980AF4"/>
    <w:rsid w:val="00982E6A"/>
    <w:rsid w:val="009832CC"/>
    <w:rsid w:val="00983D1B"/>
    <w:rsid w:val="00983E5E"/>
    <w:rsid w:val="0098454A"/>
    <w:rsid w:val="0098456C"/>
    <w:rsid w:val="00984D1F"/>
    <w:rsid w:val="00984D41"/>
    <w:rsid w:val="00986014"/>
    <w:rsid w:val="0098604E"/>
    <w:rsid w:val="00986179"/>
    <w:rsid w:val="0098645F"/>
    <w:rsid w:val="009865F3"/>
    <w:rsid w:val="0098665F"/>
    <w:rsid w:val="00986982"/>
    <w:rsid w:val="00986AA3"/>
    <w:rsid w:val="00986ED3"/>
    <w:rsid w:val="00986FCA"/>
    <w:rsid w:val="00990BE5"/>
    <w:rsid w:val="00990E43"/>
    <w:rsid w:val="00990FBA"/>
    <w:rsid w:val="00991546"/>
    <w:rsid w:val="00991CB3"/>
    <w:rsid w:val="00991E25"/>
    <w:rsid w:val="009938ED"/>
    <w:rsid w:val="00993ABF"/>
    <w:rsid w:val="00993B65"/>
    <w:rsid w:val="00994920"/>
    <w:rsid w:val="00994E38"/>
    <w:rsid w:val="00994E97"/>
    <w:rsid w:val="00995130"/>
    <w:rsid w:val="0099532A"/>
    <w:rsid w:val="00995BDC"/>
    <w:rsid w:val="00997056"/>
    <w:rsid w:val="00997A7A"/>
    <w:rsid w:val="00997DFA"/>
    <w:rsid w:val="00997F9D"/>
    <w:rsid w:val="009A0184"/>
    <w:rsid w:val="009A02FB"/>
    <w:rsid w:val="009A0360"/>
    <w:rsid w:val="009A0529"/>
    <w:rsid w:val="009A0576"/>
    <w:rsid w:val="009A05DD"/>
    <w:rsid w:val="009A1425"/>
    <w:rsid w:val="009A21F4"/>
    <w:rsid w:val="009A2564"/>
    <w:rsid w:val="009A25EC"/>
    <w:rsid w:val="009A2832"/>
    <w:rsid w:val="009A284B"/>
    <w:rsid w:val="009A28D8"/>
    <w:rsid w:val="009A2E15"/>
    <w:rsid w:val="009A306D"/>
    <w:rsid w:val="009A3082"/>
    <w:rsid w:val="009A3255"/>
    <w:rsid w:val="009A3BA0"/>
    <w:rsid w:val="009A3BAC"/>
    <w:rsid w:val="009A40C1"/>
    <w:rsid w:val="009A4336"/>
    <w:rsid w:val="009A43CB"/>
    <w:rsid w:val="009A47EF"/>
    <w:rsid w:val="009A4A6F"/>
    <w:rsid w:val="009A4BB4"/>
    <w:rsid w:val="009A4BE4"/>
    <w:rsid w:val="009A4C24"/>
    <w:rsid w:val="009A4E94"/>
    <w:rsid w:val="009A6120"/>
    <w:rsid w:val="009A6829"/>
    <w:rsid w:val="009A6E03"/>
    <w:rsid w:val="009A6E22"/>
    <w:rsid w:val="009A74E4"/>
    <w:rsid w:val="009A7862"/>
    <w:rsid w:val="009A79A2"/>
    <w:rsid w:val="009A7D02"/>
    <w:rsid w:val="009B03F4"/>
    <w:rsid w:val="009B072B"/>
    <w:rsid w:val="009B10CC"/>
    <w:rsid w:val="009B1725"/>
    <w:rsid w:val="009B1E6E"/>
    <w:rsid w:val="009B1FA3"/>
    <w:rsid w:val="009B253C"/>
    <w:rsid w:val="009B2A77"/>
    <w:rsid w:val="009B3304"/>
    <w:rsid w:val="009B3633"/>
    <w:rsid w:val="009B39E4"/>
    <w:rsid w:val="009B3EC4"/>
    <w:rsid w:val="009B46C2"/>
    <w:rsid w:val="009B46E5"/>
    <w:rsid w:val="009B474D"/>
    <w:rsid w:val="009B47F1"/>
    <w:rsid w:val="009B4812"/>
    <w:rsid w:val="009B4ABB"/>
    <w:rsid w:val="009B4C82"/>
    <w:rsid w:val="009B53B7"/>
    <w:rsid w:val="009B5FA1"/>
    <w:rsid w:val="009B62C5"/>
    <w:rsid w:val="009B6A13"/>
    <w:rsid w:val="009B717F"/>
    <w:rsid w:val="009B7F72"/>
    <w:rsid w:val="009C00A7"/>
    <w:rsid w:val="009C18DC"/>
    <w:rsid w:val="009C1A79"/>
    <w:rsid w:val="009C1FD7"/>
    <w:rsid w:val="009C209C"/>
    <w:rsid w:val="009C20EF"/>
    <w:rsid w:val="009C2CB7"/>
    <w:rsid w:val="009C2F18"/>
    <w:rsid w:val="009C357F"/>
    <w:rsid w:val="009C371A"/>
    <w:rsid w:val="009C3748"/>
    <w:rsid w:val="009C4185"/>
    <w:rsid w:val="009C4E06"/>
    <w:rsid w:val="009C4F57"/>
    <w:rsid w:val="009C5147"/>
    <w:rsid w:val="009C514B"/>
    <w:rsid w:val="009C56AB"/>
    <w:rsid w:val="009C5B0F"/>
    <w:rsid w:val="009C5DE4"/>
    <w:rsid w:val="009C60A9"/>
    <w:rsid w:val="009C6C25"/>
    <w:rsid w:val="009C6C59"/>
    <w:rsid w:val="009C6F0A"/>
    <w:rsid w:val="009D0227"/>
    <w:rsid w:val="009D1083"/>
    <w:rsid w:val="009D10F5"/>
    <w:rsid w:val="009D17E9"/>
    <w:rsid w:val="009D208E"/>
    <w:rsid w:val="009D21A7"/>
    <w:rsid w:val="009D2380"/>
    <w:rsid w:val="009D29AD"/>
    <w:rsid w:val="009D3410"/>
    <w:rsid w:val="009D36CD"/>
    <w:rsid w:val="009D3D68"/>
    <w:rsid w:val="009D451D"/>
    <w:rsid w:val="009D4C0B"/>
    <w:rsid w:val="009D52D0"/>
    <w:rsid w:val="009D54F9"/>
    <w:rsid w:val="009D5B66"/>
    <w:rsid w:val="009D5C94"/>
    <w:rsid w:val="009D5CA6"/>
    <w:rsid w:val="009D5D25"/>
    <w:rsid w:val="009D624B"/>
    <w:rsid w:val="009D650E"/>
    <w:rsid w:val="009D6592"/>
    <w:rsid w:val="009D670B"/>
    <w:rsid w:val="009D69CF"/>
    <w:rsid w:val="009D7147"/>
    <w:rsid w:val="009D748E"/>
    <w:rsid w:val="009D76E3"/>
    <w:rsid w:val="009D7874"/>
    <w:rsid w:val="009E0003"/>
    <w:rsid w:val="009E0172"/>
    <w:rsid w:val="009E0553"/>
    <w:rsid w:val="009E10D5"/>
    <w:rsid w:val="009E11E5"/>
    <w:rsid w:val="009E124E"/>
    <w:rsid w:val="009E1418"/>
    <w:rsid w:val="009E186F"/>
    <w:rsid w:val="009E19D6"/>
    <w:rsid w:val="009E1D52"/>
    <w:rsid w:val="009E237F"/>
    <w:rsid w:val="009E2EE2"/>
    <w:rsid w:val="009E3350"/>
    <w:rsid w:val="009E3BE4"/>
    <w:rsid w:val="009E4689"/>
    <w:rsid w:val="009E4DBB"/>
    <w:rsid w:val="009E4F33"/>
    <w:rsid w:val="009E5269"/>
    <w:rsid w:val="009E556C"/>
    <w:rsid w:val="009E60FB"/>
    <w:rsid w:val="009E6190"/>
    <w:rsid w:val="009E632E"/>
    <w:rsid w:val="009E6846"/>
    <w:rsid w:val="009E6B35"/>
    <w:rsid w:val="009E6EE6"/>
    <w:rsid w:val="009E6F64"/>
    <w:rsid w:val="009E743C"/>
    <w:rsid w:val="009E7789"/>
    <w:rsid w:val="009E7884"/>
    <w:rsid w:val="009E7B2A"/>
    <w:rsid w:val="009E7CF9"/>
    <w:rsid w:val="009E7D7D"/>
    <w:rsid w:val="009F04CA"/>
    <w:rsid w:val="009F0571"/>
    <w:rsid w:val="009F0668"/>
    <w:rsid w:val="009F09DC"/>
    <w:rsid w:val="009F0D4C"/>
    <w:rsid w:val="009F0E58"/>
    <w:rsid w:val="009F1837"/>
    <w:rsid w:val="009F1B20"/>
    <w:rsid w:val="009F1BAE"/>
    <w:rsid w:val="009F1C7C"/>
    <w:rsid w:val="009F3B1F"/>
    <w:rsid w:val="009F4115"/>
    <w:rsid w:val="009F42B7"/>
    <w:rsid w:val="009F469D"/>
    <w:rsid w:val="009F4D35"/>
    <w:rsid w:val="009F4F5B"/>
    <w:rsid w:val="009F5024"/>
    <w:rsid w:val="009F51DC"/>
    <w:rsid w:val="009F53B8"/>
    <w:rsid w:val="009F5693"/>
    <w:rsid w:val="009F57B4"/>
    <w:rsid w:val="009F5948"/>
    <w:rsid w:val="009F5A67"/>
    <w:rsid w:val="009F669F"/>
    <w:rsid w:val="009F674E"/>
    <w:rsid w:val="009F6C4F"/>
    <w:rsid w:val="009F6D6E"/>
    <w:rsid w:val="009F6DD4"/>
    <w:rsid w:val="009F7571"/>
    <w:rsid w:val="009F7BD0"/>
    <w:rsid w:val="00A003A4"/>
    <w:rsid w:val="00A00B9F"/>
    <w:rsid w:val="00A00DB5"/>
    <w:rsid w:val="00A01A53"/>
    <w:rsid w:val="00A01B8E"/>
    <w:rsid w:val="00A01CE7"/>
    <w:rsid w:val="00A01F3B"/>
    <w:rsid w:val="00A02132"/>
    <w:rsid w:val="00A023D1"/>
    <w:rsid w:val="00A025C4"/>
    <w:rsid w:val="00A02A01"/>
    <w:rsid w:val="00A050F5"/>
    <w:rsid w:val="00A05543"/>
    <w:rsid w:val="00A05A48"/>
    <w:rsid w:val="00A06D4A"/>
    <w:rsid w:val="00A0740F"/>
    <w:rsid w:val="00A10C2F"/>
    <w:rsid w:val="00A11090"/>
    <w:rsid w:val="00A110D7"/>
    <w:rsid w:val="00A11D82"/>
    <w:rsid w:val="00A12191"/>
    <w:rsid w:val="00A12668"/>
    <w:rsid w:val="00A12A08"/>
    <w:rsid w:val="00A12D89"/>
    <w:rsid w:val="00A1303B"/>
    <w:rsid w:val="00A13CC7"/>
    <w:rsid w:val="00A13ED2"/>
    <w:rsid w:val="00A14A05"/>
    <w:rsid w:val="00A14DDC"/>
    <w:rsid w:val="00A14E2A"/>
    <w:rsid w:val="00A15316"/>
    <w:rsid w:val="00A159E7"/>
    <w:rsid w:val="00A16A7C"/>
    <w:rsid w:val="00A1789B"/>
    <w:rsid w:val="00A20845"/>
    <w:rsid w:val="00A209DB"/>
    <w:rsid w:val="00A20E1B"/>
    <w:rsid w:val="00A21278"/>
    <w:rsid w:val="00A215B8"/>
    <w:rsid w:val="00A21C95"/>
    <w:rsid w:val="00A21F4E"/>
    <w:rsid w:val="00A2246A"/>
    <w:rsid w:val="00A2247F"/>
    <w:rsid w:val="00A227CC"/>
    <w:rsid w:val="00A2280A"/>
    <w:rsid w:val="00A22ACA"/>
    <w:rsid w:val="00A22BAE"/>
    <w:rsid w:val="00A23B97"/>
    <w:rsid w:val="00A24733"/>
    <w:rsid w:val="00A24A53"/>
    <w:rsid w:val="00A25A4D"/>
    <w:rsid w:val="00A25C7C"/>
    <w:rsid w:val="00A25CBF"/>
    <w:rsid w:val="00A25F06"/>
    <w:rsid w:val="00A25FA0"/>
    <w:rsid w:val="00A26075"/>
    <w:rsid w:val="00A26352"/>
    <w:rsid w:val="00A2661A"/>
    <w:rsid w:val="00A27A5D"/>
    <w:rsid w:val="00A27CCD"/>
    <w:rsid w:val="00A27FDD"/>
    <w:rsid w:val="00A30352"/>
    <w:rsid w:val="00A30552"/>
    <w:rsid w:val="00A30C71"/>
    <w:rsid w:val="00A333E8"/>
    <w:rsid w:val="00A33C0D"/>
    <w:rsid w:val="00A33CCC"/>
    <w:rsid w:val="00A344B2"/>
    <w:rsid w:val="00A3465A"/>
    <w:rsid w:val="00A34A44"/>
    <w:rsid w:val="00A34A75"/>
    <w:rsid w:val="00A34E2C"/>
    <w:rsid w:val="00A350AA"/>
    <w:rsid w:val="00A35250"/>
    <w:rsid w:val="00A3525F"/>
    <w:rsid w:val="00A3534C"/>
    <w:rsid w:val="00A35C70"/>
    <w:rsid w:val="00A362AE"/>
    <w:rsid w:val="00A36528"/>
    <w:rsid w:val="00A36FB1"/>
    <w:rsid w:val="00A37211"/>
    <w:rsid w:val="00A3744E"/>
    <w:rsid w:val="00A37632"/>
    <w:rsid w:val="00A3780E"/>
    <w:rsid w:val="00A37DF1"/>
    <w:rsid w:val="00A37E4B"/>
    <w:rsid w:val="00A37F87"/>
    <w:rsid w:val="00A4017B"/>
    <w:rsid w:val="00A40ADD"/>
    <w:rsid w:val="00A4110C"/>
    <w:rsid w:val="00A417FF"/>
    <w:rsid w:val="00A41A1A"/>
    <w:rsid w:val="00A41F10"/>
    <w:rsid w:val="00A423BD"/>
    <w:rsid w:val="00A4252D"/>
    <w:rsid w:val="00A42FA7"/>
    <w:rsid w:val="00A43347"/>
    <w:rsid w:val="00A433F6"/>
    <w:rsid w:val="00A435D9"/>
    <w:rsid w:val="00A439B1"/>
    <w:rsid w:val="00A43A9F"/>
    <w:rsid w:val="00A43D1C"/>
    <w:rsid w:val="00A43D81"/>
    <w:rsid w:val="00A447E4"/>
    <w:rsid w:val="00A44D22"/>
    <w:rsid w:val="00A44DB5"/>
    <w:rsid w:val="00A45BAD"/>
    <w:rsid w:val="00A45DBB"/>
    <w:rsid w:val="00A46BB3"/>
    <w:rsid w:val="00A46D89"/>
    <w:rsid w:val="00A47769"/>
    <w:rsid w:val="00A47E7B"/>
    <w:rsid w:val="00A5026A"/>
    <w:rsid w:val="00A506ED"/>
    <w:rsid w:val="00A5094F"/>
    <w:rsid w:val="00A515C9"/>
    <w:rsid w:val="00A51FCE"/>
    <w:rsid w:val="00A52099"/>
    <w:rsid w:val="00A526B7"/>
    <w:rsid w:val="00A5275E"/>
    <w:rsid w:val="00A5366E"/>
    <w:rsid w:val="00A53E08"/>
    <w:rsid w:val="00A5404E"/>
    <w:rsid w:val="00A547D9"/>
    <w:rsid w:val="00A54BD8"/>
    <w:rsid w:val="00A55435"/>
    <w:rsid w:val="00A55852"/>
    <w:rsid w:val="00A55999"/>
    <w:rsid w:val="00A55A7B"/>
    <w:rsid w:val="00A56E58"/>
    <w:rsid w:val="00A57B73"/>
    <w:rsid w:val="00A6009B"/>
    <w:rsid w:val="00A60EA9"/>
    <w:rsid w:val="00A610C7"/>
    <w:rsid w:val="00A61911"/>
    <w:rsid w:val="00A61BDF"/>
    <w:rsid w:val="00A621FC"/>
    <w:rsid w:val="00A623B5"/>
    <w:rsid w:val="00A62465"/>
    <w:rsid w:val="00A62E30"/>
    <w:rsid w:val="00A63721"/>
    <w:rsid w:val="00A63A87"/>
    <w:rsid w:val="00A63DB3"/>
    <w:rsid w:val="00A6403B"/>
    <w:rsid w:val="00A640C3"/>
    <w:rsid w:val="00A64198"/>
    <w:rsid w:val="00A64547"/>
    <w:rsid w:val="00A64903"/>
    <w:rsid w:val="00A653E0"/>
    <w:rsid w:val="00A65458"/>
    <w:rsid w:val="00A6566A"/>
    <w:rsid w:val="00A66BF8"/>
    <w:rsid w:val="00A66FDF"/>
    <w:rsid w:val="00A6734E"/>
    <w:rsid w:val="00A67D65"/>
    <w:rsid w:val="00A67DBC"/>
    <w:rsid w:val="00A67F36"/>
    <w:rsid w:val="00A70290"/>
    <w:rsid w:val="00A702AF"/>
    <w:rsid w:val="00A70319"/>
    <w:rsid w:val="00A70DBB"/>
    <w:rsid w:val="00A70E0D"/>
    <w:rsid w:val="00A71C46"/>
    <w:rsid w:val="00A722F0"/>
    <w:rsid w:val="00A725A4"/>
    <w:rsid w:val="00A725A8"/>
    <w:rsid w:val="00A72F5F"/>
    <w:rsid w:val="00A73109"/>
    <w:rsid w:val="00A7315D"/>
    <w:rsid w:val="00A73418"/>
    <w:rsid w:val="00A74707"/>
    <w:rsid w:val="00A75210"/>
    <w:rsid w:val="00A75822"/>
    <w:rsid w:val="00A76E89"/>
    <w:rsid w:val="00A7732B"/>
    <w:rsid w:val="00A77432"/>
    <w:rsid w:val="00A77C4F"/>
    <w:rsid w:val="00A800C3"/>
    <w:rsid w:val="00A80B36"/>
    <w:rsid w:val="00A80DE3"/>
    <w:rsid w:val="00A80EF3"/>
    <w:rsid w:val="00A814F0"/>
    <w:rsid w:val="00A81C7E"/>
    <w:rsid w:val="00A81DEC"/>
    <w:rsid w:val="00A821D3"/>
    <w:rsid w:val="00A825D1"/>
    <w:rsid w:val="00A830C9"/>
    <w:rsid w:val="00A8381F"/>
    <w:rsid w:val="00A83A8C"/>
    <w:rsid w:val="00A83B39"/>
    <w:rsid w:val="00A83EBC"/>
    <w:rsid w:val="00A8470C"/>
    <w:rsid w:val="00A84F70"/>
    <w:rsid w:val="00A8559A"/>
    <w:rsid w:val="00A85CAF"/>
    <w:rsid w:val="00A86251"/>
    <w:rsid w:val="00A86CE4"/>
    <w:rsid w:val="00A86D2C"/>
    <w:rsid w:val="00A86D38"/>
    <w:rsid w:val="00A86E14"/>
    <w:rsid w:val="00A87558"/>
    <w:rsid w:val="00A87A46"/>
    <w:rsid w:val="00A9006E"/>
    <w:rsid w:val="00A90F63"/>
    <w:rsid w:val="00A91828"/>
    <w:rsid w:val="00A920CD"/>
    <w:rsid w:val="00A92AF7"/>
    <w:rsid w:val="00A92D7D"/>
    <w:rsid w:val="00A92DB1"/>
    <w:rsid w:val="00A92FAA"/>
    <w:rsid w:val="00A9342F"/>
    <w:rsid w:val="00A93784"/>
    <w:rsid w:val="00A938C5"/>
    <w:rsid w:val="00A93A9D"/>
    <w:rsid w:val="00A93B81"/>
    <w:rsid w:val="00A93B9B"/>
    <w:rsid w:val="00A93CCE"/>
    <w:rsid w:val="00A94884"/>
    <w:rsid w:val="00A94F6F"/>
    <w:rsid w:val="00A951CD"/>
    <w:rsid w:val="00A95429"/>
    <w:rsid w:val="00A9543C"/>
    <w:rsid w:val="00A957B4"/>
    <w:rsid w:val="00A95BA5"/>
    <w:rsid w:val="00A96411"/>
    <w:rsid w:val="00A9691C"/>
    <w:rsid w:val="00A96AC6"/>
    <w:rsid w:val="00A96CD6"/>
    <w:rsid w:val="00A971F7"/>
    <w:rsid w:val="00A97588"/>
    <w:rsid w:val="00A976EF"/>
    <w:rsid w:val="00A97F9C"/>
    <w:rsid w:val="00AA0607"/>
    <w:rsid w:val="00AA109B"/>
    <w:rsid w:val="00AA13BA"/>
    <w:rsid w:val="00AA15D6"/>
    <w:rsid w:val="00AA15ED"/>
    <w:rsid w:val="00AA1AB9"/>
    <w:rsid w:val="00AA1DF9"/>
    <w:rsid w:val="00AA2D5D"/>
    <w:rsid w:val="00AA3D88"/>
    <w:rsid w:val="00AA4137"/>
    <w:rsid w:val="00AA4206"/>
    <w:rsid w:val="00AA4E96"/>
    <w:rsid w:val="00AA59F1"/>
    <w:rsid w:val="00AA5E47"/>
    <w:rsid w:val="00AA5E96"/>
    <w:rsid w:val="00AA6024"/>
    <w:rsid w:val="00AA69AA"/>
    <w:rsid w:val="00AA7082"/>
    <w:rsid w:val="00AA73D3"/>
    <w:rsid w:val="00AA7855"/>
    <w:rsid w:val="00AA7875"/>
    <w:rsid w:val="00AB08CB"/>
    <w:rsid w:val="00AB0A1A"/>
    <w:rsid w:val="00AB0FEB"/>
    <w:rsid w:val="00AB16A7"/>
    <w:rsid w:val="00AB2482"/>
    <w:rsid w:val="00AB25C9"/>
    <w:rsid w:val="00AB2835"/>
    <w:rsid w:val="00AB2941"/>
    <w:rsid w:val="00AB2BA1"/>
    <w:rsid w:val="00AB38AD"/>
    <w:rsid w:val="00AB3F3E"/>
    <w:rsid w:val="00AB48BB"/>
    <w:rsid w:val="00AB54A3"/>
    <w:rsid w:val="00AB5B3A"/>
    <w:rsid w:val="00AB6157"/>
    <w:rsid w:val="00AB6182"/>
    <w:rsid w:val="00AB642F"/>
    <w:rsid w:val="00AB6EF0"/>
    <w:rsid w:val="00AB6F7B"/>
    <w:rsid w:val="00AB7936"/>
    <w:rsid w:val="00AB7B6C"/>
    <w:rsid w:val="00AB7F63"/>
    <w:rsid w:val="00AC01FE"/>
    <w:rsid w:val="00AC06FB"/>
    <w:rsid w:val="00AC0C6D"/>
    <w:rsid w:val="00AC18EB"/>
    <w:rsid w:val="00AC1C7D"/>
    <w:rsid w:val="00AC229D"/>
    <w:rsid w:val="00AC25F6"/>
    <w:rsid w:val="00AC2943"/>
    <w:rsid w:val="00AC318F"/>
    <w:rsid w:val="00AC37A3"/>
    <w:rsid w:val="00AC39E4"/>
    <w:rsid w:val="00AC3B5C"/>
    <w:rsid w:val="00AC3C05"/>
    <w:rsid w:val="00AC4747"/>
    <w:rsid w:val="00AC5975"/>
    <w:rsid w:val="00AC5ACB"/>
    <w:rsid w:val="00AC6148"/>
    <w:rsid w:val="00AC6584"/>
    <w:rsid w:val="00AC662F"/>
    <w:rsid w:val="00AC6765"/>
    <w:rsid w:val="00AC67D2"/>
    <w:rsid w:val="00AC686C"/>
    <w:rsid w:val="00AC69D0"/>
    <w:rsid w:val="00AC6DB1"/>
    <w:rsid w:val="00AC708B"/>
    <w:rsid w:val="00AC70A5"/>
    <w:rsid w:val="00AC7293"/>
    <w:rsid w:val="00AC7332"/>
    <w:rsid w:val="00AC7438"/>
    <w:rsid w:val="00AC7AD8"/>
    <w:rsid w:val="00AD0C94"/>
    <w:rsid w:val="00AD0EC2"/>
    <w:rsid w:val="00AD0FAA"/>
    <w:rsid w:val="00AD1992"/>
    <w:rsid w:val="00AD19F4"/>
    <w:rsid w:val="00AD2053"/>
    <w:rsid w:val="00AD2112"/>
    <w:rsid w:val="00AD2294"/>
    <w:rsid w:val="00AD2D0A"/>
    <w:rsid w:val="00AD34E4"/>
    <w:rsid w:val="00AD36FB"/>
    <w:rsid w:val="00AD3724"/>
    <w:rsid w:val="00AD39C9"/>
    <w:rsid w:val="00AD3A7F"/>
    <w:rsid w:val="00AD3E0F"/>
    <w:rsid w:val="00AD3E96"/>
    <w:rsid w:val="00AD4100"/>
    <w:rsid w:val="00AD41BA"/>
    <w:rsid w:val="00AD4715"/>
    <w:rsid w:val="00AD4DC7"/>
    <w:rsid w:val="00AD556F"/>
    <w:rsid w:val="00AD56C6"/>
    <w:rsid w:val="00AD5AF0"/>
    <w:rsid w:val="00AD5E2A"/>
    <w:rsid w:val="00AD6013"/>
    <w:rsid w:val="00AD6060"/>
    <w:rsid w:val="00AE075A"/>
    <w:rsid w:val="00AE0B2D"/>
    <w:rsid w:val="00AE1051"/>
    <w:rsid w:val="00AE1717"/>
    <w:rsid w:val="00AE19C0"/>
    <w:rsid w:val="00AE1AB0"/>
    <w:rsid w:val="00AE1D17"/>
    <w:rsid w:val="00AE23A1"/>
    <w:rsid w:val="00AE23D9"/>
    <w:rsid w:val="00AE25C6"/>
    <w:rsid w:val="00AE297F"/>
    <w:rsid w:val="00AE3E18"/>
    <w:rsid w:val="00AE438D"/>
    <w:rsid w:val="00AE51CE"/>
    <w:rsid w:val="00AE5736"/>
    <w:rsid w:val="00AE580B"/>
    <w:rsid w:val="00AE65F8"/>
    <w:rsid w:val="00AE66DC"/>
    <w:rsid w:val="00AE67F9"/>
    <w:rsid w:val="00AE7704"/>
    <w:rsid w:val="00AE7738"/>
    <w:rsid w:val="00AE7938"/>
    <w:rsid w:val="00AE7CD7"/>
    <w:rsid w:val="00AF12E5"/>
    <w:rsid w:val="00AF132B"/>
    <w:rsid w:val="00AF2141"/>
    <w:rsid w:val="00AF2515"/>
    <w:rsid w:val="00AF2533"/>
    <w:rsid w:val="00AF26A0"/>
    <w:rsid w:val="00AF2B0F"/>
    <w:rsid w:val="00AF33F1"/>
    <w:rsid w:val="00AF346F"/>
    <w:rsid w:val="00AF367F"/>
    <w:rsid w:val="00AF3C53"/>
    <w:rsid w:val="00AF403F"/>
    <w:rsid w:val="00AF43D8"/>
    <w:rsid w:val="00AF4936"/>
    <w:rsid w:val="00AF4A2B"/>
    <w:rsid w:val="00AF4B8E"/>
    <w:rsid w:val="00AF4CAC"/>
    <w:rsid w:val="00AF4F2A"/>
    <w:rsid w:val="00AF6E7A"/>
    <w:rsid w:val="00AF6F2C"/>
    <w:rsid w:val="00AF72BA"/>
    <w:rsid w:val="00AF7613"/>
    <w:rsid w:val="00AF7A43"/>
    <w:rsid w:val="00AF7B7D"/>
    <w:rsid w:val="00B00D1F"/>
    <w:rsid w:val="00B015EF"/>
    <w:rsid w:val="00B01854"/>
    <w:rsid w:val="00B01B7E"/>
    <w:rsid w:val="00B0234B"/>
    <w:rsid w:val="00B023B5"/>
    <w:rsid w:val="00B02BB1"/>
    <w:rsid w:val="00B02C5E"/>
    <w:rsid w:val="00B0322E"/>
    <w:rsid w:val="00B04AB4"/>
    <w:rsid w:val="00B056C3"/>
    <w:rsid w:val="00B05F99"/>
    <w:rsid w:val="00B06835"/>
    <w:rsid w:val="00B074EF"/>
    <w:rsid w:val="00B0750C"/>
    <w:rsid w:val="00B0759D"/>
    <w:rsid w:val="00B07680"/>
    <w:rsid w:val="00B076EA"/>
    <w:rsid w:val="00B108D9"/>
    <w:rsid w:val="00B10931"/>
    <w:rsid w:val="00B118BC"/>
    <w:rsid w:val="00B1215C"/>
    <w:rsid w:val="00B121E8"/>
    <w:rsid w:val="00B12619"/>
    <w:rsid w:val="00B12B58"/>
    <w:rsid w:val="00B12C75"/>
    <w:rsid w:val="00B12DE0"/>
    <w:rsid w:val="00B12EDC"/>
    <w:rsid w:val="00B13078"/>
    <w:rsid w:val="00B131F3"/>
    <w:rsid w:val="00B13253"/>
    <w:rsid w:val="00B138DE"/>
    <w:rsid w:val="00B138FD"/>
    <w:rsid w:val="00B1393F"/>
    <w:rsid w:val="00B13952"/>
    <w:rsid w:val="00B13E3C"/>
    <w:rsid w:val="00B144F0"/>
    <w:rsid w:val="00B149DF"/>
    <w:rsid w:val="00B14C42"/>
    <w:rsid w:val="00B14DA4"/>
    <w:rsid w:val="00B14E88"/>
    <w:rsid w:val="00B15E6D"/>
    <w:rsid w:val="00B15EF3"/>
    <w:rsid w:val="00B1634A"/>
    <w:rsid w:val="00B1636E"/>
    <w:rsid w:val="00B176A1"/>
    <w:rsid w:val="00B176E2"/>
    <w:rsid w:val="00B1789C"/>
    <w:rsid w:val="00B17E48"/>
    <w:rsid w:val="00B20314"/>
    <w:rsid w:val="00B20430"/>
    <w:rsid w:val="00B207EB"/>
    <w:rsid w:val="00B209F5"/>
    <w:rsid w:val="00B20D4C"/>
    <w:rsid w:val="00B20E80"/>
    <w:rsid w:val="00B20FA6"/>
    <w:rsid w:val="00B21546"/>
    <w:rsid w:val="00B21857"/>
    <w:rsid w:val="00B220B7"/>
    <w:rsid w:val="00B2223D"/>
    <w:rsid w:val="00B22C18"/>
    <w:rsid w:val="00B2308A"/>
    <w:rsid w:val="00B23184"/>
    <w:rsid w:val="00B24069"/>
    <w:rsid w:val="00B241B4"/>
    <w:rsid w:val="00B2427A"/>
    <w:rsid w:val="00B24A47"/>
    <w:rsid w:val="00B2539E"/>
    <w:rsid w:val="00B267B9"/>
    <w:rsid w:val="00B27003"/>
    <w:rsid w:val="00B275F3"/>
    <w:rsid w:val="00B2784D"/>
    <w:rsid w:val="00B309B9"/>
    <w:rsid w:val="00B309D0"/>
    <w:rsid w:val="00B30A9A"/>
    <w:rsid w:val="00B3105C"/>
    <w:rsid w:val="00B316C6"/>
    <w:rsid w:val="00B31835"/>
    <w:rsid w:val="00B319C6"/>
    <w:rsid w:val="00B329D7"/>
    <w:rsid w:val="00B33301"/>
    <w:rsid w:val="00B333D4"/>
    <w:rsid w:val="00B33CF5"/>
    <w:rsid w:val="00B3457C"/>
    <w:rsid w:val="00B34BEB"/>
    <w:rsid w:val="00B34E75"/>
    <w:rsid w:val="00B34F97"/>
    <w:rsid w:val="00B35359"/>
    <w:rsid w:val="00B36500"/>
    <w:rsid w:val="00B3652C"/>
    <w:rsid w:val="00B36D2B"/>
    <w:rsid w:val="00B37327"/>
    <w:rsid w:val="00B373B7"/>
    <w:rsid w:val="00B3744B"/>
    <w:rsid w:val="00B37816"/>
    <w:rsid w:val="00B3793D"/>
    <w:rsid w:val="00B37DBA"/>
    <w:rsid w:val="00B401EC"/>
    <w:rsid w:val="00B4105B"/>
    <w:rsid w:val="00B410CA"/>
    <w:rsid w:val="00B41E46"/>
    <w:rsid w:val="00B427B8"/>
    <w:rsid w:val="00B4281D"/>
    <w:rsid w:val="00B42E85"/>
    <w:rsid w:val="00B42F3F"/>
    <w:rsid w:val="00B43163"/>
    <w:rsid w:val="00B435FD"/>
    <w:rsid w:val="00B43E9F"/>
    <w:rsid w:val="00B4410C"/>
    <w:rsid w:val="00B44559"/>
    <w:rsid w:val="00B4527C"/>
    <w:rsid w:val="00B45A91"/>
    <w:rsid w:val="00B4642B"/>
    <w:rsid w:val="00B46823"/>
    <w:rsid w:val="00B46928"/>
    <w:rsid w:val="00B46D67"/>
    <w:rsid w:val="00B46DB5"/>
    <w:rsid w:val="00B46F15"/>
    <w:rsid w:val="00B4746C"/>
    <w:rsid w:val="00B47EAE"/>
    <w:rsid w:val="00B47EF2"/>
    <w:rsid w:val="00B516AB"/>
    <w:rsid w:val="00B5292D"/>
    <w:rsid w:val="00B52E00"/>
    <w:rsid w:val="00B535CA"/>
    <w:rsid w:val="00B53765"/>
    <w:rsid w:val="00B53938"/>
    <w:rsid w:val="00B53A68"/>
    <w:rsid w:val="00B53C83"/>
    <w:rsid w:val="00B53F91"/>
    <w:rsid w:val="00B54930"/>
    <w:rsid w:val="00B5498C"/>
    <w:rsid w:val="00B55911"/>
    <w:rsid w:val="00B559D3"/>
    <w:rsid w:val="00B5603C"/>
    <w:rsid w:val="00B568DD"/>
    <w:rsid w:val="00B56FAE"/>
    <w:rsid w:val="00B5748A"/>
    <w:rsid w:val="00B5749C"/>
    <w:rsid w:val="00B576B2"/>
    <w:rsid w:val="00B57AC4"/>
    <w:rsid w:val="00B6104B"/>
    <w:rsid w:val="00B6195B"/>
    <w:rsid w:val="00B62776"/>
    <w:rsid w:val="00B63EAA"/>
    <w:rsid w:val="00B64AB8"/>
    <w:rsid w:val="00B65296"/>
    <w:rsid w:val="00B65368"/>
    <w:rsid w:val="00B657C2"/>
    <w:rsid w:val="00B6589E"/>
    <w:rsid w:val="00B65EB0"/>
    <w:rsid w:val="00B66016"/>
    <w:rsid w:val="00B66211"/>
    <w:rsid w:val="00B662E3"/>
    <w:rsid w:val="00B66C1F"/>
    <w:rsid w:val="00B67AD1"/>
    <w:rsid w:val="00B70141"/>
    <w:rsid w:val="00B702CD"/>
    <w:rsid w:val="00B70877"/>
    <w:rsid w:val="00B708C3"/>
    <w:rsid w:val="00B70944"/>
    <w:rsid w:val="00B70DFA"/>
    <w:rsid w:val="00B710C2"/>
    <w:rsid w:val="00B7121D"/>
    <w:rsid w:val="00B712F5"/>
    <w:rsid w:val="00B71444"/>
    <w:rsid w:val="00B7156D"/>
    <w:rsid w:val="00B71C6A"/>
    <w:rsid w:val="00B72272"/>
    <w:rsid w:val="00B72635"/>
    <w:rsid w:val="00B7265E"/>
    <w:rsid w:val="00B727AB"/>
    <w:rsid w:val="00B729A5"/>
    <w:rsid w:val="00B72E9A"/>
    <w:rsid w:val="00B73053"/>
    <w:rsid w:val="00B731C0"/>
    <w:rsid w:val="00B73741"/>
    <w:rsid w:val="00B73F04"/>
    <w:rsid w:val="00B74492"/>
    <w:rsid w:val="00B74754"/>
    <w:rsid w:val="00B7484D"/>
    <w:rsid w:val="00B74B2B"/>
    <w:rsid w:val="00B7581A"/>
    <w:rsid w:val="00B75AE4"/>
    <w:rsid w:val="00B75F84"/>
    <w:rsid w:val="00B763DC"/>
    <w:rsid w:val="00B76AA8"/>
    <w:rsid w:val="00B773F7"/>
    <w:rsid w:val="00B77525"/>
    <w:rsid w:val="00B77607"/>
    <w:rsid w:val="00B776B6"/>
    <w:rsid w:val="00B8081F"/>
    <w:rsid w:val="00B80EC9"/>
    <w:rsid w:val="00B81BED"/>
    <w:rsid w:val="00B81F38"/>
    <w:rsid w:val="00B83266"/>
    <w:rsid w:val="00B838B7"/>
    <w:rsid w:val="00B8436F"/>
    <w:rsid w:val="00B84547"/>
    <w:rsid w:val="00B84F56"/>
    <w:rsid w:val="00B85B6A"/>
    <w:rsid w:val="00B85C1B"/>
    <w:rsid w:val="00B85D04"/>
    <w:rsid w:val="00B85F43"/>
    <w:rsid w:val="00B85FD7"/>
    <w:rsid w:val="00B86A71"/>
    <w:rsid w:val="00B86AFB"/>
    <w:rsid w:val="00B86B04"/>
    <w:rsid w:val="00B86B68"/>
    <w:rsid w:val="00B87130"/>
    <w:rsid w:val="00B87E7F"/>
    <w:rsid w:val="00B912C5"/>
    <w:rsid w:val="00B91A41"/>
    <w:rsid w:val="00B91B8E"/>
    <w:rsid w:val="00B91DA9"/>
    <w:rsid w:val="00B92370"/>
    <w:rsid w:val="00B925DD"/>
    <w:rsid w:val="00B92837"/>
    <w:rsid w:val="00B92DAB"/>
    <w:rsid w:val="00B92DDC"/>
    <w:rsid w:val="00B92E9C"/>
    <w:rsid w:val="00B93798"/>
    <w:rsid w:val="00B937B3"/>
    <w:rsid w:val="00B93E26"/>
    <w:rsid w:val="00B93F5E"/>
    <w:rsid w:val="00B942FF"/>
    <w:rsid w:val="00B94604"/>
    <w:rsid w:val="00B947A3"/>
    <w:rsid w:val="00B94C32"/>
    <w:rsid w:val="00B94DAD"/>
    <w:rsid w:val="00B94FCF"/>
    <w:rsid w:val="00B9513A"/>
    <w:rsid w:val="00B95826"/>
    <w:rsid w:val="00B95A6A"/>
    <w:rsid w:val="00B95E70"/>
    <w:rsid w:val="00B95FBA"/>
    <w:rsid w:val="00B95FD2"/>
    <w:rsid w:val="00B96144"/>
    <w:rsid w:val="00B9690D"/>
    <w:rsid w:val="00B96CF8"/>
    <w:rsid w:val="00B9793A"/>
    <w:rsid w:val="00B97F10"/>
    <w:rsid w:val="00BA0394"/>
    <w:rsid w:val="00BA04E5"/>
    <w:rsid w:val="00BA0623"/>
    <w:rsid w:val="00BA0697"/>
    <w:rsid w:val="00BA0BAA"/>
    <w:rsid w:val="00BA2355"/>
    <w:rsid w:val="00BA2464"/>
    <w:rsid w:val="00BA2C35"/>
    <w:rsid w:val="00BA2D94"/>
    <w:rsid w:val="00BA2E16"/>
    <w:rsid w:val="00BA3373"/>
    <w:rsid w:val="00BA378F"/>
    <w:rsid w:val="00BA3C29"/>
    <w:rsid w:val="00BA3D0B"/>
    <w:rsid w:val="00BA442F"/>
    <w:rsid w:val="00BA5191"/>
    <w:rsid w:val="00BA55F7"/>
    <w:rsid w:val="00BA5669"/>
    <w:rsid w:val="00BA6015"/>
    <w:rsid w:val="00BA641F"/>
    <w:rsid w:val="00BA6DDD"/>
    <w:rsid w:val="00BA7260"/>
    <w:rsid w:val="00BA7D1B"/>
    <w:rsid w:val="00BA7E7E"/>
    <w:rsid w:val="00BB06E9"/>
    <w:rsid w:val="00BB0A83"/>
    <w:rsid w:val="00BB1151"/>
    <w:rsid w:val="00BB2195"/>
    <w:rsid w:val="00BB2481"/>
    <w:rsid w:val="00BB2488"/>
    <w:rsid w:val="00BB2C28"/>
    <w:rsid w:val="00BB32C8"/>
    <w:rsid w:val="00BB37D8"/>
    <w:rsid w:val="00BB3A52"/>
    <w:rsid w:val="00BB4280"/>
    <w:rsid w:val="00BB4301"/>
    <w:rsid w:val="00BB4347"/>
    <w:rsid w:val="00BB4979"/>
    <w:rsid w:val="00BB4A67"/>
    <w:rsid w:val="00BB5D2E"/>
    <w:rsid w:val="00BB5ECC"/>
    <w:rsid w:val="00BB5FF4"/>
    <w:rsid w:val="00BB6623"/>
    <w:rsid w:val="00BB672D"/>
    <w:rsid w:val="00BB6D8B"/>
    <w:rsid w:val="00BB7056"/>
    <w:rsid w:val="00BB71B1"/>
    <w:rsid w:val="00BB74F6"/>
    <w:rsid w:val="00BB7715"/>
    <w:rsid w:val="00BC0384"/>
    <w:rsid w:val="00BC0836"/>
    <w:rsid w:val="00BC090C"/>
    <w:rsid w:val="00BC2017"/>
    <w:rsid w:val="00BC20A3"/>
    <w:rsid w:val="00BC290F"/>
    <w:rsid w:val="00BC2974"/>
    <w:rsid w:val="00BC2D4F"/>
    <w:rsid w:val="00BC3A34"/>
    <w:rsid w:val="00BC4065"/>
    <w:rsid w:val="00BC40B0"/>
    <w:rsid w:val="00BC41D9"/>
    <w:rsid w:val="00BC4631"/>
    <w:rsid w:val="00BC5272"/>
    <w:rsid w:val="00BC5312"/>
    <w:rsid w:val="00BC5490"/>
    <w:rsid w:val="00BC5B88"/>
    <w:rsid w:val="00BC6579"/>
    <w:rsid w:val="00BC66B6"/>
    <w:rsid w:val="00BC6860"/>
    <w:rsid w:val="00BC6BAE"/>
    <w:rsid w:val="00BC6CA7"/>
    <w:rsid w:val="00BC6DDF"/>
    <w:rsid w:val="00BC6EB8"/>
    <w:rsid w:val="00BC6EF4"/>
    <w:rsid w:val="00BC7562"/>
    <w:rsid w:val="00BC7B51"/>
    <w:rsid w:val="00BD002C"/>
    <w:rsid w:val="00BD06AC"/>
    <w:rsid w:val="00BD077D"/>
    <w:rsid w:val="00BD0C15"/>
    <w:rsid w:val="00BD16DE"/>
    <w:rsid w:val="00BD1C27"/>
    <w:rsid w:val="00BD2048"/>
    <w:rsid w:val="00BD2883"/>
    <w:rsid w:val="00BD2AAC"/>
    <w:rsid w:val="00BD303F"/>
    <w:rsid w:val="00BD30F0"/>
    <w:rsid w:val="00BD3786"/>
    <w:rsid w:val="00BD39EA"/>
    <w:rsid w:val="00BD3C31"/>
    <w:rsid w:val="00BD3F6D"/>
    <w:rsid w:val="00BD40BA"/>
    <w:rsid w:val="00BD494C"/>
    <w:rsid w:val="00BD4DAB"/>
    <w:rsid w:val="00BD529A"/>
    <w:rsid w:val="00BD52B9"/>
    <w:rsid w:val="00BD54AA"/>
    <w:rsid w:val="00BD5646"/>
    <w:rsid w:val="00BD5BDE"/>
    <w:rsid w:val="00BD6667"/>
    <w:rsid w:val="00BD66C3"/>
    <w:rsid w:val="00BD673C"/>
    <w:rsid w:val="00BD68F8"/>
    <w:rsid w:val="00BD6E72"/>
    <w:rsid w:val="00BD7225"/>
    <w:rsid w:val="00BD7B2B"/>
    <w:rsid w:val="00BE1D3C"/>
    <w:rsid w:val="00BE217A"/>
    <w:rsid w:val="00BE2207"/>
    <w:rsid w:val="00BE237D"/>
    <w:rsid w:val="00BE26EC"/>
    <w:rsid w:val="00BE2720"/>
    <w:rsid w:val="00BE2C2E"/>
    <w:rsid w:val="00BE357D"/>
    <w:rsid w:val="00BE37D6"/>
    <w:rsid w:val="00BE3CC4"/>
    <w:rsid w:val="00BE4371"/>
    <w:rsid w:val="00BE5750"/>
    <w:rsid w:val="00BE584C"/>
    <w:rsid w:val="00BE595A"/>
    <w:rsid w:val="00BE61D9"/>
    <w:rsid w:val="00BE62B5"/>
    <w:rsid w:val="00BE684C"/>
    <w:rsid w:val="00BE696A"/>
    <w:rsid w:val="00BE69CE"/>
    <w:rsid w:val="00BE6B35"/>
    <w:rsid w:val="00BE6E28"/>
    <w:rsid w:val="00BE7A33"/>
    <w:rsid w:val="00BE7D26"/>
    <w:rsid w:val="00BF00FF"/>
    <w:rsid w:val="00BF045E"/>
    <w:rsid w:val="00BF08D9"/>
    <w:rsid w:val="00BF09E8"/>
    <w:rsid w:val="00BF14B0"/>
    <w:rsid w:val="00BF20EA"/>
    <w:rsid w:val="00BF2534"/>
    <w:rsid w:val="00BF290B"/>
    <w:rsid w:val="00BF292C"/>
    <w:rsid w:val="00BF2E75"/>
    <w:rsid w:val="00BF3921"/>
    <w:rsid w:val="00BF3CB1"/>
    <w:rsid w:val="00BF3E8D"/>
    <w:rsid w:val="00BF4262"/>
    <w:rsid w:val="00BF4844"/>
    <w:rsid w:val="00BF5465"/>
    <w:rsid w:val="00BF577E"/>
    <w:rsid w:val="00BF59A0"/>
    <w:rsid w:val="00BF59A6"/>
    <w:rsid w:val="00BF5EF7"/>
    <w:rsid w:val="00BF5F89"/>
    <w:rsid w:val="00BF606C"/>
    <w:rsid w:val="00BF66CF"/>
    <w:rsid w:val="00BF6A22"/>
    <w:rsid w:val="00BF7275"/>
    <w:rsid w:val="00BF7794"/>
    <w:rsid w:val="00BF7CCF"/>
    <w:rsid w:val="00C003B6"/>
    <w:rsid w:val="00C014D1"/>
    <w:rsid w:val="00C01981"/>
    <w:rsid w:val="00C02607"/>
    <w:rsid w:val="00C0286D"/>
    <w:rsid w:val="00C02C13"/>
    <w:rsid w:val="00C02D2B"/>
    <w:rsid w:val="00C03020"/>
    <w:rsid w:val="00C03539"/>
    <w:rsid w:val="00C037BE"/>
    <w:rsid w:val="00C03AD6"/>
    <w:rsid w:val="00C03B81"/>
    <w:rsid w:val="00C03C1B"/>
    <w:rsid w:val="00C04132"/>
    <w:rsid w:val="00C0440F"/>
    <w:rsid w:val="00C048C5"/>
    <w:rsid w:val="00C04DFA"/>
    <w:rsid w:val="00C04E0A"/>
    <w:rsid w:val="00C0651A"/>
    <w:rsid w:val="00C06670"/>
    <w:rsid w:val="00C06D41"/>
    <w:rsid w:val="00C072A2"/>
    <w:rsid w:val="00C0752C"/>
    <w:rsid w:val="00C07FBC"/>
    <w:rsid w:val="00C1022A"/>
    <w:rsid w:val="00C10BE3"/>
    <w:rsid w:val="00C10F9C"/>
    <w:rsid w:val="00C112D7"/>
    <w:rsid w:val="00C115B9"/>
    <w:rsid w:val="00C1240E"/>
    <w:rsid w:val="00C12612"/>
    <w:rsid w:val="00C12896"/>
    <w:rsid w:val="00C12A9A"/>
    <w:rsid w:val="00C12EF8"/>
    <w:rsid w:val="00C13436"/>
    <w:rsid w:val="00C134AD"/>
    <w:rsid w:val="00C137EA"/>
    <w:rsid w:val="00C13D4E"/>
    <w:rsid w:val="00C14C29"/>
    <w:rsid w:val="00C14C8A"/>
    <w:rsid w:val="00C14D3A"/>
    <w:rsid w:val="00C14E49"/>
    <w:rsid w:val="00C15474"/>
    <w:rsid w:val="00C15D23"/>
    <w:rsid w:val="00C16079"/>
    <w:rsid w:val="00C163EC"/>
    <w:rsid w:val="00C166BE"/>
    <w:rsid w:val="00C166E9"/>
    <w:rsid w:val="00C17A19"/>
    <w:rsid w:val="00C17FE5"/>
    <w:rsid w:val="00C206C5"/>
    <w:rsid w:val="00C20AE8"/>
    <w:rsid w:val="00C20DB0"/>
    <w:rsid w:val="00C20E24"/>
    <w:rsid w:val="00C20EC8"/>
    <w:rsid w:val="00C2114D"/>
    <w:rsid w:val="00C212A3"/>
    <w:rsid w:val="00C2181A"/>
    <w:rsid w:val="00C2201F"/>
    <w:rsid w:val="00C2211A"/>
    <w:rsid w:val="00C22169"/>
    <w:rsid w:val="00C22856"/>
    <w:rsid w:val="00C22975"/>
    <w:rsid w:val="00C22AE0"/>
    <w:rsid w:val="00C22B1F"/>
    <w:rsid w:val="00C2301B"/>
    <w:rsid w:val="00C231AB"/>
    <w:rsid w:val="00C242CB"/>
    <w:rsid w:val="00C2438B"/>
    <w:rsid w:val="00C2438F"/>
    <w:rsid w:val="00C250AB"/>
    <w:rsid w:val="00C25520"/>
    <w:rsid w:val="00C2552A"/>
    <w:rsid w:val="00C25536"/>
    <w:rsid w:val="00C256C1"/>
    <w:rsid w:val="00C2575F"/>
    <w:rsid w:val="00C2576A"/>
    <w:rsid w:val="00C268BD"/>
    <w:rsid w:val="00C2701B"/>
    <w:rsid w:val="00C27AD0"/>
    <w:rsid w:val="00C27F26"/>
    <w:rsid w:val="00C30D1C"/>
    <w:rsid w:val="00C312BA"/>
    <w:rsid w:val="00C31366"/>
    <w:rsid w:val="00C313F9"/>
    <w:rsid w:val="00C319A7"/>
    <w:rsid w:val="00C319E7"/>
    <w:rsid w:val="00C32D3A"/>
    <w:rsid w:val="00C32F2B"/>
    <w:rsid w:val="00C32F2D"/>
    <w:rsid w:val="00C32F7E"/>
    <w:rsid w:val="00C33118"/>
    <w:rsid w:val="00C335A0"/>
    <w:rsid w:val="00C33F1B"/>
    <w:rsid w:val="00C34A2F"/>
    <w:rsid w:val="00C3593B"/>
    <w:rsid w:val="00C36052"/>
    <w:rsid w:val="00C360B3"/>
    <w:rsid w:val="00C362A1"/>
    <w:rsid w:val="00C36C13"/>
    <w:rsid w:val="00C36F5C"/>
    <w:rsid w:val="00C3715D"/>
    <w:rsid w:val="00C376CA"/>
    <w:rsid w:val="00C400D7"/>
    <w:rsid w:val="00C40275"/>
    <w:rsid w:val="00C41F97"/>
    <w:rsid w:val="00C4215E"/>
    <w:rsid w:val="00C42569"/>
    <w:rsid w:val="00C430B3"/>
    <w:rsid w:val="00C44187"/>
    <w:rsid w:val="00C441C9"/>
    <w:rsid w:val="00C441D5"/>
    <w:rsid w:val="00C45525"/>
    <w:rsid w:val="00C45A34"/>
    <w:rsid w:val="00C46053"/>
    <w:rsid w:val="00C46852"/>
    <w:rsid w:val="00C472A4"/>
    <w:rsid w:val="00C4751E"/>
    <w:rsid w:val="00C4775D"/>
    <w:rsid w:val="00C47BEF"/>
    <w:rsid w:val="00C47E79"/>
    <w:rsid w:val="00C504AF"/>
    <w:rsid w:val="00C505FD"/>
    <w:rsid w:val="00C50B74"/>
    <w:rsid w:val="00C5119A"/>
    <w:rsid w:val="00C512D9"/>
    <w:rsid w:val="00C5131D"/>
    <w:rsid w:val="00C515E6"/>
    <w:rsid w:val="00C518B1"/>
    <w:rsid w:val="00C52206"/>
    <w:rsid w:val="00C5289C"/>
    <w:rsid w:val="00C538CB"/>
    <w:rsid w:val="00C5390A"/>
    <w:rsid w:val="00C53B81"/>
    <w:rsid w:val="00C545CB"/>
    <w:rsid w:val="00C545F0"/>
    <w:rsid w:val="00C5498A"/>
    <w:rsid w:val="00C54B07"/>
    <w:rsid w:val="00C54D95"/>
    <w:rsid w:val="00C5516F"/>
    <w:rsid w:val="00C5542E"/>
    <w:rsid w:val="00C55C35"/>
    <w:rsid w:val="00C55EFC"/>
    <w:rsid w:val="00C562FA"/>
    <w:rsid w:val="00C566D4"/>
    <w:rsid w:val="00C56A5C"/>
    <w:rsid w:val="00C56E61"/>
    <w:rsid w:val="00C57354"/>
    <w:rsid w:val="00C577BB"/>
    <w:rsid w:val="00C5781A"/>
    <w:rsid w:val="00C57A6C"/>
    <w:rsid w:val="00C57AF0"/>
    <w:rsid w:val="00C6079A"/>
    <w:rsid w:val="00C60EDB"/>
    <w:rsid w:val="00C612EE"/>
    <w:rsid w:val="00C6146F"/>
    <w:rsid w:val="00C628F3"/>
    <w:rsid w:val="00C62FF7"/>
    <w:rsid w:val="00C63119"/>
    <w:rsid w:val="00C63471"/>
    <w:rsid w:val="00C636EE"/>
    <w:rsid w:val="00C63EAC"/>
    <w:rsid w:val="00C6400B"/>
    <w:rsid w:val="00C643ED"/>
    <w:rsid w:val="00C64895"/>
    <w:rsid w:val="00C64E4D"/>
    <w:rsid w:val="00C6576F"/>
    <w:rsid w:val="00C65DC7"/>
    <w:rsid w:val="00C66266"/>
    <w:rsid w:val="00C66626"/>
    <w:rsid w:val="00C66674"/>
    <w:rsid w:val="00C66FBD"/>
    <w:rsid w:val="00C702A5"/>
    <w:rsid w:val="00C705CC"/>
    <w:rsid w:val="00C71032"/>
    <w:rsid w:val="00C713F3"/>
    <w:rsid w:val="00C718E1"/>
    <w:rsid w:val="00C719A2"/>
    <w:rsid w:val="00C71A81"/>
    <w:rsid w:val="00C71F62"/>
    <w:rsid w:val="00C72640"/>
    <w:rsid w:val="00C73406"/>
    <w:rsid w:val="00C73A70"/>
    <w:rsid w:val="00C7457A"/>
    <w:rsid w:val="00C745F5"/>
    <w:rsid w:val="00C74A14"/>
    <w:rsid w:val="00C74FB1"/>
    <w:rsid w:val="00C75071"/>
    <w:rsid w:val="00C7530B"/>
    <w:rsid w:val="00C75415"/>
    <w:rsid w:val="00C76848"/>
    <w:rsid w:val="00C76959"/>
    <w:rsid w:val="00C76AF3"/>
    <w:rsid w:val="00C76C81"/>
    <w:rsid w:val="00C76D52"/>
    <w:rsid w:val="00C771A6"/>
    <w:rsid w:val="00C7743D"/>
    <w:rsid w:val="00C77C27"/>
    <w:rsid w:val="00C77D1B"/>
    <w:rsid w:val="00C80884"/>
    <w:rsid w:val="00C80B47"/>
    <w:rsid w:val="00C80D2C"/>
    <w:rsid w:val="00C810D5"/>
    <w:rsid w:val="00C81314"/>
    <w:rsid w:val="00C8155B"/>
    <w:rsid w:val="00C82042"/>
    <w:rsid w:val="00C82688"/>
    <w:rsid w:val="00C82EA7"/>
    <w:rsid w:val="00C838AD"/>
    <w:rsid w:val="00C83B64"/>
    <w:rsid w:val="00C84205"/>
    <w:rsid w:val="00C8464B"/>
    <w:rsid w:val="00C84790"/>
    <w:rsid w:val="00C847CD"/>
    <w:rsid w:val="00C85380"/>
    <w:rsid w:val="00C8543E"/>
    <w:rsid w:val="00C85844"/>
    <w:rsid w:val="00C85C47"/>
    <w:rsid w:val="00C85D2F"/>
    <w:rsid w:val="00C8623D"/>
    <w:rsid w:val="00C862E3"/>
    <w:rsid w:val="00C86752"/>
    <w:rsid w:val="00C86A46"/>
    <w:rsid w:val="00C86BA4"/>
    <w:rsid w:val="00C86D69"/>
    <w:rsid w:val="00C870C7"/>
    <w:rsid w:val="00C8738F"/>
    <w:rsid w:val="00C876F9"/>
    <w:rsid w:val="00C9011E"/>
    <w:rsid w:val="00C9025D"/>
    <w:rsid w:val="00C90B47"/>
    <w:rsid w:val="00C90D3A"/>
    <w:rsid w:val="00C90EAF"/>
    <w:rsid w:val="00C91060"/>
    <w:rsid w:val="00C915F3"/>
    <w:rsid w:val="00C91E54"/>
    <w:rsid w:val="00C923F3"/>
    <w:rsid w:val="00C92490"/>
    <w:rsid w:val="00C92B55"/>
    <w:rsid w:val="00C92F2A"/>
    <w:rsid w:val="00C93A7A"/>
    <w:rsid w:val="00C93B92"/>
    <w:rsid w:val="00C93D6C"/>
    <w:rsid w:val="00C9441E"/>
    <w:rsid w:val="00C94B8D"/>
    <w:rsid w:val="00C952DD"/>
    <w:rsid w:val="00C9560D"/>
    <w:rsid w:val="00C95870"/>
    <w:rsid w:val="00C95A9F"/>
    <w:rsid w:val="00C95D0D"/>
    <w:rsid w:val="00C95FFA"/>
    <w:rsid w:val="00C9607F"/>
    <w:rsid w:val="00C96373"/>
    <w:rsid w:val="00C96D28"/>
    <w:rsid w:val="00C96DA3"/>
    <w:rsid w:val="00C9703F"/>
    <w:rsid w:val="00C9772D"/>
    <w:rsid w:val="00C97B0C"/>
    <w:rsid w:val="00CA01C7"/>
    <w:rsid w:val="00CA0734"/>
    <w:rsid w:val="00CA107E"/>
    <w:rsid w:val="00CA142D"/>
    <w:rsid w:val="00CA1E71"/>
    <w:rsid w:val="00CA2596"/>
    <w:rsid w:val="00CA2AF4"/>
    <w:rsid w:val="00CA2DA4"/>
    <w:rsid w:val="00CA3010"/>
    <w:rsid w:val="00CA3110"/>
    <w:rsid w:val="00CA332D"/>
    <w:rsid w:val="00CA36C0"/>
    <w:rsid w:val="00CA4378"/>
    <w:rsid w:val="00CA49A3"/>
    <w:rsid w:val="00CA4C92"/>
    <w:rsid w:val="00CA513B"/>
    <w:rsid w:val="00CA5174"/>
    <w:rsid w:val="00CA5180"/>
    <w:rsid w:val="00CA5396"/>
    <w:rsid w:val="00CA5CC0"/>
    <w:rsid w:val="00CA5E02"/>
    <w:rsid w:val="00CA603E"/>
    <w:rsid w:val="00CA7615"/>
    <w:rsid w:val="00CB078F"/>
    <w:rsid w:val="00CB0831"/>
    <w:rsid w:val="00CB1503"/>
    <w:rsid w:val="00CB15B3"/>
    <w:rsid w:val="00CB178B"/>
    <w:rsid w:val="00CB1DB8"/>
    <w:rsid w:val="00CB204C"/>
    <w:rsid w:val="00CB2115"/>
    <w:rsid w:val="00CB32A6"/>
    <w:rsid w:val="00CB36C9"/>
    <w:rsid w:val="00CB389A"/>
    <w:rsid w:val="00CB421C"/>
    <w:rsid w:val="00CB42C6"/>
    <w:rsid w:val="00CB4638"/>
    <w:rsid w:val="00CB4BCF"/>
    <w:rsid w:val="00CB4EB8"/>
    <w:rsid w:val="00CB5B63"/>
    <w:rsid w:val="00CB60E4"/>
    <w:rsid w:val="00CB64D5"/>
    <w:rsid w:val="00CB68FC"/>
    <w:rsid w:val="00CB72F1"/>
    <w:rsid w:val="00CB7527"/>
    <w:rsid w:val="00CB7994"/>
    <w:rsid w:val="00CB79CB"/>
    <w:rsid w:val="00CB79FC"/>
    <w:rsid w:val="00CB7D16"/>
    <w:rsid w:val="00CC007F"/>
    <w:rsid w:val="00CC015B"/>
    <w:rsid w:val="00CC1499"/>
    <w:rsid w:val="00CC27A7"/>
    <w:rsid w:val="00CC2DE4"/>
    <w:rsid w:val="00CC2FE7"/>
    <w:rsid w:val="00CC3E04"/>
    <w:rsid w:val="00CC3F3A"/>
    <w:rsid w:val="00CC4493"/>
    <w:rsid w:val="00CC471A"/>
    <w:rsid w:val="00CC4DC3"/>
    <w:rsid w:val="00CC5911"/>
    <w:rsid w:val="00CC620B"/>
    <w:rsid w:val="00CC72CA"/>
    <w:rsid w:val="00CD0882"/>
    <w:rsid w:val="00CD0DB1"/>
    <w:rsid w:val="00CD0FF1"/>
    <w:rsid w:val="00CD1487"/>
    <w:rsid w:val="00CD16D0"/>
    <w:rsid w:val="00CD1799"/>
    <w:rsid w:val="00CD1BC5"/>
    <w:rsid w:val="00CD1FB6"/>
    <w:rsid w:val="00CD214D"/>
    <w:rsid w:val="00CD21C0"/>
    <w:rsid w:val="00CD2C92"/>
    <w:rsid w:val="00CD2E02"/>
    <w:rsid w:val="00CD3AFF"/>
    <w:rsid w:val="00CD4903"/>
    <w:rsid w:val="00CD55C9"/>
    <w:rsid w:val="00CD5D78"/>
    <w:rsid w:val="00CD6172"/>
    <w:rsid w:val="00CD61C5"/>
    <w:rsid w:val="00CD62CE"/>
    <w:rsid w:val="00CD630D"/>
    <w:rsid w:val="00CD643C"/>
    <w:rsid w:val="00CD68E0"/>
    <w:rsid w:val="00CD69DF"/>
    <w:rsid w:val="00CD7831"/>
    <w:rsid w:val="00CD7EF6"/>
    <w:rsid w:val="00CE0498"/>
    <w:rsid w:val="00CE0BFC"/>
    <w:rsid w:val="00CE0E30"/>
    <w:rsid w:val="00CE1589"/>
    <w:rsid w:val="00CE16EB"/>
    <w:rsid w:val="00CE1E03"/>
    <w:rsid w:val="00CE1E7F"/>
    <w:rsid w:val="00CE20C0"/>
    <w:rsid w:val="00CE2A0B"/>
    <w:rsid w:val="00CE2FC3"/>
    <w:rsid w:val="00CE3326"/>
    <w:rsid w:val="00CE36E0"/>
    <w:rsid w:val="00CE3DD4"/>
    <w:rsid w:val="00CE401B"/>
    <w:rsid w:val="00CE4054"/>
    <w:rsid w:val="00CE47BB"/>
    <w:rsid w:val="00CE4AD6"/>
    <w:rsid w:val="00CE4C80"/>
    <w:rsid w:val="00CE564C"/>
    <w:rsid w:val="00CE58AA"/>
    <w:rsid w:val="00CE620D"/>
    <w:rsid w:val="00CE67E9"/>
    <w:rsid w:val="00CE6E9C"/>
    <w:rsid w:val="00CE704B"/>
    <w:rsid w:val="00CE70BA"/>
    <w:rsid w:val="00CE70C6"/>
    <w:rsid w:val="00CE7288"/>
    <w:rsid w:val="00CE7F14"/>
    <w:rsid w:val="00CF01F3"/>
    <w:rsid w:val="00CF02E5"/>
    <w:rsid w:val="00CF0A8D"/>
    <w:rsid w:val="00CF0DB2"/>
    <w:rsid w:val="00CF0EAF"/>
    <w:rsid w:val="00CF167A"/>
    <w:rsid w:val="00CF17D8"/>
    <w:rsid w:val="00CF1D23"/>
    <w:rsid w:val="00CF2B93"/>
    <w:rsid w:val="00CF3372"/>
    <w:rsid w:val="00CF3719"/>
    <w:rsid w:val="00CF374C"/>
    <w:rsid w:val="00CF3D2D"/>
    <w:rsid w:val="00CF4166"/>
    <w:rsid w:val="00CF4199"/>
    <w:rsid w:val="00CF4ADA"/>
    <w:rsid w:val="00CF4C2F"/>
    <w:rsid w:val="00CF4DB2"/>
    <w:rsid w:val="00CF520D"/>
    <w:rsid w:val="00CF52A3"/>
    <w:rsid w:val="00CF52D5"/>
    <w:rsid w:val="00CF5945"/>
    <w:rsid w:val="00CF5B30"/>
    <w:rsid w:val="00CF5D37"/>
    <w:rsid w:val="00CF704B"/>
    <w:rsid w:val="00CF7DE4"/>
    <w:rsid w:val="00D0001A"/>
    <w:rsid w:val="00D00106"/>
    <w:rsid w:val="00D01083"/>
    <w:rsid w:val="00D012E3"/>
    <w:rsid w:val="00D01416"/>
    <w:rsid w:val="00D01AA7"/>
    <w:rsid w:val="00D0211F"/>
    <w:rsid w:val="00D02D07"/>
    <w:rsid w:val="00D02F3C"/>
    <w:rsid w:val="00D030EF"/>
    <w:rsid w:val="00D036E6"/>
    <w:rsid w:val="00D03930"/>
    <w:rsid w:val="00D05391"/>
    <w:rsid w:val="00D05DDE"/>
    <w:rsid w:val="00D05FAE"/>
    <w:rsid w:val="00D062E1"/>
    <w:rsid w:val="00D06CC7"/>
    <w:rsid w:val="00D06F92"/>
    <w:rsid w:val="00D07D68"/>
    <w:rsid w:val="00D102E2"/>
    <w:rsid w:val="00D105D1"/>
    <w:rsid w:val="00D10C07"/>
    <w:rsid w:val="00D10F8A"/>
    <w:rsid w:val="00D11409"/>
    <w:rsid w:val="00D11B08"/>
    <w:rsid w:val="00D12158"/>
    <w:rsid w:val="00D1248E"/>
    <w:rsid w:val="00D12D96"/>
    <w:rsid w:val="00D13045"/>
    <w:rsid w:val="00D1325A"/>
    <w:rsid w:val="00D1341B"/>
    <w:rsid w:val="00D138F0"/>
    <w:rsid w:val="00D139E8"/>
    <w:rsid w:val="00D13E41"/>
    <w:rsid w:val="00D1445C"/>
    <w:rsid w:val="00D14750"/>
    <w:rsid w:val="00D14825"/>
    <w:rsid w:val="00D14CD2"/>
    <w:rsid w:val="00D151FC"/>
    <w:rsid w:val="00D1526F"/>
    <w:rsid w:val="00D158DC"/>
    <w:rsid w:val="00D16300"/>
    <w:rsid w:val="00D16935"/>
    <w:rsid w:val="00D17069"/>
    <w:rsid w:val="00D17394"/>
    <w:rsid w:val="00D17826"/>
    <w:rsid w:val="00D17967"/>
    <w:rsid w:val="00D17B28"/>
    <w:rsid w:val="00D20197"/>
    <w:rsid w:val="00D2032C"/>
    <w:rsid w:val="00D207DF"/>
    <w:rsid w:val="00D20DC8"/>
    <w:rsid w:val="00D20EDE"/>
    <w:rsid w:val="00D2106F"/>
    <w:rsid w:val="00D21106"/>
    <w:rsid w:val="00D21989"/>
    <w:rsid w:val="00D222EB"/>
    <w:rsid w:val="00D230C7"/>
    <w:rsid w:val="00D2371C"/>
    <w:rsid w:val="00D23BE5"/>
    <w:rsid w:val="00D23FF2"/>
    <w:rsid w:val="00D24272"/>
    <w:rsid w:val="00D24A0C"/>
    <w:rsid w:val="00D24FE9"/>
    <w:rsid w:val="00D256BF"/>
    <w:rsid w:val="00D25C85"/>
    <w:rsid w:val="00D2696D"/>
    <w:rsid w:val="00D26A82"/>
    <w:rsid w:val="00D26F8B"/>
    <w:rsid w:val="00D279E8"/>
    <w:rsid w:val="00D3046E"/>
    <w:rsid w:val="00D30A75"/>
    <w:rsid w:val="00D30DD2"/>
    <w:rsid w:val="00D30ED2"/>
    <w:rsid w:val="00D317A2"/>
    <w:rsid w:val="00D31D87"/>
    <w:rsid w:val="00D31E8F"/>
    <w:rsid w:val="00D3208E"/>
    <w:rsid w:val="00D32159"/>
    <w:rsid w:val="00D3240A"/>
    <w:rsid w:val="00D32AA8"/>
    <w:rsid w:val="00D32C9E"/>
    <w:rsid w:val="00D32EEC"/>
    <w:rsid w:val="00D33C48"/>
    <w:rsid w:val="00D33E16"/>
    <w:rsid w:val="00D3414A"/>
    <w:rsid w:val="00D34BA1"/>
    <w:rsid w:val="00D35984"/>
    <w:rsid w:val="00D359FD"/>
    <w:rsid w:val="00D3665E"/>
    <w:rsid w:val="00D36670"/>
    <w:rsid w:val="00D37306"/>
    <w:rsid w:val="00D37359"/>
    <w:rsid w:val="00D373C8"/>
    <w:rsid w:val="00D37407"/>
    <w:rsid w:val="00D37D58"/>
    <w:rsid w:val="00D37F63"/>
    <w:rsid w:val="00D4009B"/>
    <w:rsid w:val="00D401DA"/>
    <w:rsid w:val="00D4066A"/>
    <w:rsid w:val="00D40774"/>
    <w:rsid w:val="00D407C1"/>
    <w:rsid w:val="00D40FFE"/>
    <w:rsid w:val="00D4113D"/>
    <w:rsid w:val="00D4129A"/>
    <w:rsid w:val="00D41585"/>
    <w:rsid w:val="00D41A63"/>
    <w:rsid w:val="00D41F77"/>
    <w:rsid w:val="00D4205D"/>
    <w:rsid w:val="00D421D1"/>
    <w:rsid w:val="00D425DC"/>
    <w:rsid w:val="00D427A5"/>
    <w:rsid w:val="00D42A75"/>
    <w:rsid w:val="00D43085"/>
    <w:rsid w:val="00D43624"/>
    <w:rsid w:val="00D43B94"/>
    <w:rsid w:val="00D43ED3"/>
    <w:rsid w:val="00D44412"/>
    <w:rsid w:val="00D447FB"/>
    <w:rsid w:val="00D452AC"/>
    <w:rsid w:val="00D45506"/>
    <w:rsid w:val="00D46043"/>
    <w:rsid w:val="00D46412"/>
    <w:rsid w:val="00D46887"/>
    <w:rsid w:val="00D46C02"/>
    <w:rsid w:val="00D4741D"/>
    <w:rsid w:val="00D475B2"/>
    <w:rsid w:val="00D47616"/>
    <w:rsid w:val="00D47A59"/>
    <w:rsid w:val="00D50B05"/>
    <w:rsid w:val="00D50CE7"/>
    <w:rsid w:val="00D51816"/>
    <w:rsid w:val="00D5223D"/>
    <w:rsid w:val="00D52418"/>
    <w:rsid w:val="00D5246C"/>
    <w:rsid w:val="00D52A47"/>
    <w:rsid w:val="00D52AE6"/>
    <w:rsid w:val="00D52DD7"/>
    <w:rsid w:val="00D52F21"/>
    <w:rsid w:val="00D52F3F"/>
    <w:rsid w:val="00D54382"/>
    <w:rsid w:val="00D54881"/>
    <w:rsid w:val="00D5508F"/>
    <w:rsid w:val="00D55637"/>
    <w:rsid w:val="00D55969"/>
    <w:rsid w:val="00D5615D"/>
    <w:rsid w:val="00D56A28"/>
    <w:rsid w:val="00D57794"/>
    <w:rsid w:val="00D6004F"/>
    <w:rsid w:val="00D600B0"/>
    <w:rsid w:val="00D6098B"/>
    <w:rsid w:val="00D60D57"/>
    <w:rsid w:val="00D60DF7"/>
    <w:rsid w:val="00D60F08"/>
    <w:rsid w:val="00D614EE"/>
    <w:rsid w:val="00D61D3A"/>
    <w:rsid w:val="00D61F3D"/>
    <w:rsid w:val="00D6241C"/>
    <w:rsid w:val="00D62C1D"/>
    <w:rsid w:val="00D62F82"/>
    <w:rsid w:val="00D63410"/>
    <w:rsid w:val="00D636AD"/>
    <w:rsid w:val="00D63B46"/>
    <w:rsid w:val="00D64191"/>
    <w:rsid w:val="00D6483F"/>
    <w:rsid w:val="00D648D7"/>
    <w:rsid w:val="00D64AD5"/>
    <w:rsid w:val="00D64C9B"/>
    <w:rsid w:val="00D64D6D"/>
    <w:rsid w:val="00D65EA8"/>
    <w:rsid w:val="00D663E3"/>
    <w:rsid w:val="00D665ED"/>
    <w:rsid w:val="00D66F3D"/>
    <w:rsid w:val="00D6700B"/>
    <w:rsid w:val="00D67164"/>
    <w:rsid w:val="00D6739E"/>
    <w:rsid w:val="00D6791B"/>
    <w:rsid w:val="00D67F14"/>
    <w:rsid w:val="00D7053D"/>
    <w:rsid w:val="00D707D2"/>
    <w:rsid w:val="00D70D09"/>
    <w:rsid w:val="00D70F15"/>
    <w:rsid w:val="00D71077"/>
    <w:rsid w:val="00D71AC4"/>
    <w:rsid w:val="00D721AF"/>
    <w:rsid w:val="00D727A2"/>
    <w:rsid w:val="00D72A08"/>
    <w:rsid w:val="00D72D17"/>
    <w:rsid w:val="00D733C5"/>
    <w:rsid w:val="00D73CD7"/>
    <w:rsid w:val="00D74069"/>
    <w:rsid w:val="00D74179"/>
    <w:rsid w:val="00D75491"/>
    <w:rsid w:val="00D76578"/>
    <w:rsid w:val="00D765B7"/>
    <w:rsid w:val="00D766AD"/>
    <w:rsid w:val="00D76992"/>
    <w:rsid w:val="00D76E1F"/>
    <w:rsid w:val="00D76E24"/>
    <w:rsid w:val="00D77BFE"/>
    <w:rsid w:val="00D77C53"/>
    <w:rsid w:val="00D77C65"/>
    <w:rsid w:val="00D80142"/>
    <w:rsid w:val="00D80490"/>
    <w:rsid w:val="00D809E2"/>
    <w:rsid w:val="00D80AE3"/>
    <w:rsid w:val="00D81AEF"/>
    <w:rsid w:val="00D82236"/>
    <w:rsid w:val="00D82A4E"/>
    <w:rsid w:val="00D82DB6"/>
    <w:rsid w:val="00D83C4F"/>
    <w:rsid w:val="00D846EE"/>
    <w:rsid w:val="00D85799"/>
    <w:rsid w:val="00D85A04"/>
    <w:rsid w:val="00D85D8C"/>
    <w:rsid w:val="00D85FCD"/>
    <w:rsid w:val="00D86459"/>
    <w:rsid w:val="00D86A7E"/>
    <w:rsid w:val="00D87211"/>
    <w:rsid w:val="00D872C3"/>
    <w:rsid w:val="00D87332"/>
    <w:rsid w:val="00D875E1"/>
    <w:rsid w:val="00D906E6"/>
    <w:rsid w:val="00D90E01"/>
    <w:rsid w:val="00D90E37"/>
    <w:rsid w:val="00D91415"/>
    <w:rsid w:val="00D918A0"/>
    <w:rsid w:val="00D919A2"/>
    <w:rsid w:val="00D91F46"/>
    <w:rsid w:val="00D9245B"/>
    <w:rsid w:val="00D92FAC"/>
    <w:rsid w:val="00D930AE"/>
    <w:rsid w:val="00D942C3"/>
    <w:rsid w:val="00D945BB"/>
    <w:rsid w:val="00D946CC"/>
    <w:rsid w:val="00D94C55"/>
    <w:rsid w:val="00D95E22"/>
    <w:rsid w:val="00D968CD"/>
    <w:rsid w:val="00D969C6"/>
    <w:rsid w:val="00D96A52"/>
    <w:rsid w:val="00D96EE8"/>
    <w:rsid w:val="00D97418"/>
    <w:rsid w:val="00D978AA"/>
    <w:rsid w:val="00D97A80"/>
    <w:rsid w:val="00D97DFC"/>
    <w:rsid w:val="00DA033F"/>
    <w:rsid w:val="00DA04E0"/>
    <w:rsid w:val="00DA0574"/>
    <w:rsid w:val="00DA13B5"/>
    <w:rsid w:val="00DA13E9"/>
    <w:rsid w:val="00DA1F2E"/>
    <w:rsid w:val="00DA3566"/>
    <w:rsid w:val="00DA356F"/>
    <w:rsid w:val="00DA36A0"/>
    <w:rsid w:val="00DA4485"/>
    <w:rsid w:val="00DA4702"/>
    <w:rsid w:val="00DA5851"/>
    <w:rsid w:val="00DA62E6"/>
    <w:rsid w:val="00DA6968"/>
    <w:rsid w:val="00DA7043"/>
    <w:rsid w:val="00DA75E3"/>
    <w:rsid w:val="00DA7624"/>
    <w:rsid w:val="00DA7831"/>
    <w:rsid w:val="00DA7B5E"/>
    <w:rsid w:val="00DA7CA5"/>
    <w:rsid w:val="00DA7F6D"/>
    <w:rsid w:val="00DB08D6"/>
    <w:rsid w:val="00DB090B"/>
    <w:rsid w:val="00DB18BB"/>
    <w:rsid w:val="00DB1D7F"/>
    <w:rsid w:val="00DB2003"/>
    <w:rsid w:val="00DB227B"/>
    <w:rsid w:val="00DB267B"/>
    <w:rsid w:val="00DB36D5"/>
    <w:rsid w:val="00DB3CA6"/>
    <w:rsid w:val="00DB40E7"/>
    <w:rsid w:val="00DB4F6E"/>
    <w:rsid w:val="00DB523D"/>
    <w:rsid w:val="00DB55F4"/>
    <w:rsid w:val="00DB5837"/>
    <w:rsid w:val="00DB6326"/>
    <w:rsid w:val="00DB6891"/>
    <w:rsid w:val="00DB6E8C"/>
    <w:rsid w:val="00DB6F7B"/>
    <w:rsid w:val="00DB7C8E"/>
    <w:rsid w:val="00DB7D5F"/>
    <w:rsid w:val="00DC0059"/>
    <w:rsid w:val="00DC031F"/>
    <w:rsid w:val="00DC0E25"/>
    <w:rsid w:val="00DC0E46"/>
    <w:rsid w:val="00DC1417"/>
    <w:rsid w:val="00DC16FC"/>
    <w:rsid w:val="00DC1B06"/>
    <w:rsid w:val="00DC1F16"/>
    <w:rsid w:val="00DC2164"/>
    <w:rsid w:val="00DC23CC"/>
    <w:rsid w:val="00DC329B"/>
    <w:rsid w:val="00DC34BF"/>
    <w:rsid w:val="00DC371F"/>
    <w:rsid w:val="00DC3E7F"/>
    <w:rsid w:val="00DC420E"/>
    <w:rsid w:val="00DC48E9"/>
    <w:rsid w:val="00DC48F2"/>
    <w:rsid w:val="00DC4961"/>
    <w:rsid w:val="00DC4B46"/>
    <w:rsid w:val="00DC570F"/>
    <w:rsid w:val="00DC5AC8"/>
    <w:rsid w:val="00DC6555"/>
    <w:rsid w:val="00DC7220"/>
    <w:rsid w:val="00DC78D3"/>
    <w:rsid w:val="00DC7A24"/>
    <w:rsid w:val="00DC7AB4"/>
    <w:rsid w:val="00DC7B73"/>
    <w:rsid w:val="00DC7D95"/>
    <w:rsid w:val="00DC7ECA"/>
    <w:rsid w:val="00DD04FD"/>
    <w:rsid w:val="00DD08C0"/>
    <w:rsid w:val="00DD0964"/>
    <w:rsid w:val="00DD0B91"/>
    <w:rsid w:val="00DD0BBB"/>
    <w:rsid w:val="00DD1CD4"/>
    <w:rsid w:val="00DD2927"/>
    <w:rsid w:val="00DD29C1"/>
    <w:rsid w:val="00DD2B4C"/>
    <w:rsid w:val="00DD328B"/>
    <w:rsid w:val="00DD3F19"/>
    <w:rsid w:val="00DD43E0"/>
    <w:rsid w:val="00DD440F"/>
    <w:rsid w:val="00DD4492"/>
    <w:rsid w:val="00DD4D07"/>
    <w:rsid w:val="00DD60C7"/>
    <w:rsid w:val="00DD6153"/>
    <w:rsid w:val="00DD64EA"/>
    <w:rsid w:val="00DD6D0A"/>
    <w:rsid w:val="00DD7281"/>
    <w:rsid w:val="00DD774E"/>
    <w:rsid w:val="00DE1131"/>
    <w:rsid w:val="00DE13EE"/>
    <w:rsid w:val="00DE1925"/>
    <w:rsid w:val="00DE1B59"/>
    <w:rsid w:val="00DE2465"/>
    <w:rsid w:val="00DE252C"/>
    <w:rsid w:val="00DE293A"/>
    <w:rsid w:val="00DE2AE9"/>
    <w:rsid w:val="00DE3156"/>
    <w:rsid w:val="00DE3279"/>
    <w:rsid w:val="00DE3F16"/>
    <w:rsid w:val="00DE40B8"/>
    <w:rsid w:val="00DE43F6"/>
    <w:rsid w:val="00DE4A15"/>
    <w:rsid w:val="00DE4D08"/>
    <w:rsid w:val="00DE524A"/>
    <w:rsid w:val="00DE58C8"/>
    <w:rsid w:val="00DE643F"/>
    <w:rsid w:val="00DE6780"/>
    <w:rsid w:val="00DE71E7"/>
    <w:rsid w:val="00DE7211"/>
    <w:rsid w:val="00DE744E"/>
    <w:rsid w:val="00DE76B2"/>
    <w:rsid w:val="00DE78E9"/>
    <w:rsid w:val="00DE7D91"/>
    <w:rsid w:val="00DE7E27"/>
    <w:rsid w:val="00DE7E3B"/>
    <w:rsid w:val="00DE7E83"/>
    <w:rsid w:val="00DF02FF"/>
    <w:rsid w:val="00DF0371"/>
    <w:rsid w:val="00DF06B9"/>
    <w:rsid w:val="00DF0B0A"/>
    <w:rsid w:val="00DF16FB"/>
    <w:rsid w:val="00DF173F"/>
    <w:rsid w:val="00DF1940"/>
    <w:rsid w:val="00DF1FAF"/>
    <w:rsid w:val="00DF22BD"/>
    <w:rsid w:val="00DF2385"/>
    <w:rsid w:val="00DF2407"/>
    <w:rsid w:val="00DF240F"/>
    <w:rsid w:val="00DF26EA"/>
    <w:rsid w:val="00DF2708"/>
    <w:rsid w:val="00DF27D5"/>
    <w:rsid w:val="00DF286B"/>
    <w:rsid w:val="00DF2C60"/>
    <w:rsid w:val="00DF2DF0"/>
    <w:rsid w:val="00DF2F7C"/>
    <w:rsid w:val="00DF3126"/>
    <w:rsid w:val="00DF3AAC"/>
    <w:rsid w:val="00DF3B74"/>
    <w:rsid w:val="00DF3F27"/>
    <w:rsid w:val="00DF4049"/>
    <w:rsid w:val="00DF457A"/>
    <w:rsid w:val="00DF4CAC"/>
    <w:rsid w:val="00DF4F6F"/>
    <w:rsid w:val="00DF51BF"/>
    <w:rsid w:val="00DF5296"/>
    <w:rsid w:val="00DF65F5"/>
    <w:rsid w:val="00DF6757"/>
    <w:rsid w:val="00DF689A"/>
    <w:rsid w:val="00DF6F03"/>
    <w:rsid w:val="00DF7452"/>
    <w:rsid w:val="00DF763C"/>
    <w:rsid w:val="00DF7E3F"/>
    <w:rsid w:val="00E00DE1"/>
    <w:rsid w:val="00E01339"/>
    <w:rsid w:val="00E01EAD"/>
    <w:rsid w:val="00E02E9A"/>
    <w:rsid w:val="00E031F7"/>
    <w:rsid w:val="00E0336E"/>
    <w:rsid w:val="00E0348A"/>
    <w:rsid w:val="00E0358F"/>
    <w:rsid w:val="00E03FD3"/>
    <w:rsid w:val="00E04727"/>
    <w:rsid w:val="00E05E5F"/>
    <w:rsid w:val="00E06AE3"/>
    <w:rsid w:val="00E07121"/>
    <w:rsid w:val="00E07C67"/>
    <w:rsid w:val="00E102DC"/>
    <w:rsid w:val="00E10B71"/>
    <w:rsid w:val="00E11935"/>
    <w:rsid w:val="00E119BF"/>
    <w:rsid w:val="00E1282A"/>
    <w:rsid w:val="00E12918"/>
    <w:rsid w:val="00E12B7B"/>
    <w:rsid w:val="00E1316E"/>
    <w:rsid w:val="00E139EE"/>
    <w:rsid w:val="00E14136"/>
    <w:rsid w:val="00E14413"/>
    <w:rsid w:val="00E14687"/>
    <w:rsid w:val="00E1497D"/>
    <w:rsid w:val="00E14B37"/>
    <w:rsid w:val="00E155EA"/>
    <w:rsid w:val="00E15A29"/>
    <w:rsid w:val="00E16B16"/>
    <w:rsid w:val="00E1769B"/>
    <w:rsid w:val="00E17A14"/>
    <w:rsid w:val="00E20546"/>
    <w:rsid w:val="00E20596"/>
    <w:rsid w:val="00E206EB"/>
    <w:rsid w:val="00E20AD1"/>
    <w:rsid w:val="00E215ED"/>
    <w:rsid w:val="00E219B4"/>
    <w:rsid w:val="00E22293"/>
    <w:rsid w:val="00E2352E"/>
    <w:rsid w:val="00E238AE"/>
    <w:rsid w:val="00E238E2"/>
    <w:rsid w:val="00E23B96"/>
    <w:rsid w:val="00E23CAA"/>
    <w:rsid w:val="00E23DE8"/>
    <w:rsid w:val="00E2428C"/>
    <w:rsid w:val="00E24CB3"/>
    <w:rsid w:val="00E24FB7"/>
    <w:rsid w:val="00E250AE"/>
    <w:rsid w:val="00E25629"/>
    <w:rsid w:val="00E2589A"/>
    <w:rsid w:val="00E25C19"/>
    <w:rsid w:val="00E2606F"/>
    <w:rsid w:val="00E2652C"/>
    <w:rsid w:val="00E26B09"/>
    <w:rsid w:val="00E26CA0"/>
    <w:rsid w:val="00E272BD"/>
    <w:rsid w:val="00E27381"/>
    <w:rsid w:val="00E274A7"/>
    <w:rsid w:val="00E300C0"/>
    <w:rsid w:val="00E30718"/>
    <w:rsid w:val="00E30E13"/>
    <w:rsid w:val="00E31379"/>
    <w:rsid w:val="00E313B3"/>
    <w:rsid w:val="00E31772"/>
    <w:rsid w:val="00E32052"/>
    <w:rsid w:val="00E33144"/>
    <w:rsid w:val="00E3351B"/>
    <w:rsid w:val="00E3358C"/>
    <w:rsid w:val="00E339C2"/>
    <w:rsid w:val="00E3417F"/>
    <w:rsid w:val="00E3508B"/>
    <w:rsid w:val="00E3515C"/>
    <w:rsid w:val="00E353DC"/>
    <w:rsid w:val="00E35B87"/>
    <w:rsid w:val="00E35DDE"/>
    <w:rsid w:val="00E3616B"/>
    <w:rsid w:val="00E362C0"/>
    <w:rsid w:val="00E36965"/>
    <w:rsid w:val="00E369A2"/>
    <w:rsid w:val="00E3724F"/>
    <w:rsid w:val="00E374D6"/>
    <w:rsid w:val="00E37738"/>
    <w:rsid w:val="00E37FB9"/>
    <w:rsid w:val="00E40093"/>
    <w:rsid w:val="00E400D2"/>
    <w:rsid w:val="00E401CC"/>
    <w:rsid w:val="00E40486"/>
    <w:rsid w:val="00E419DA"/>
    <w:rsid w:val="00E41B3E"/>
    <w:rsid w:val="00E43173"/>
    <w:rsid w:val="00E431E3"/>
    <w:rsid w:val="00E43817"/>
    <w:rsid w:val="00E43F46"/>
    <w:rsid w:val="00E44993"/>
    <w:rsid w:val="00E44F18"/>
    <w:rsid w:val="00E45C8D"/>
    <w:rsid w:val="00E46477"/>
    <w:rsid w:val="00E4661E"/>
    <w:rsid w:val="00E46D92"/>
    <w:rsid w:val="00E4757B"/>
    <w:rsid w:val="00E50095"/>
    <w:rsid w:val="00E50661"/>
    <w:rsid w:val="00E5083D"/>
    <w:rsid w:val="00E50C61"/>
    <w:rsid w:val="00E50C86"/>
    <w:rsid w:val="00E50DFD"/>
    <w:rsid w:val="00E51FE7"/>
    <w:rsid w:val="00E522AA"/>
    <w:rsid w:val="00E5237D"/>
    <w:rsid w:val="00E528E8"/>
    <w:rsid w:val="00E52C7A"/>
    <w:rsid w:val="00E52F58"/>
    <w:rsid w:val="00E53346"/>
    <w:rsid w:val="00E533DF"/>
    <w:rsid w:val="00E53469"/>
    <w:rsid w:val="00E541D4"/>
    <w:rsid w:val="00E5436B"/>
    <w:rsid w:val="00E54A5A"/>
    <w:rsid w:val="00E54DD9"/>
    <w:rsid w:val="00E54E0F"/>
    <w:rsid w:val="00E55406"/>
    <w:rsid w:val="00E558B2"/>
    <w:rsid w:val="00E55A3E"/>
    <w:rsid w:val="00E55B4C"/>
    <w:rsid w:val="00E55C98"/>
    <w:rsid w:val="00E5613E"/>
    <w:rsid w:val="00E568FF"/>
    <w:rsid w:val="00E56C30"/>
    <w:rsid w:val="00E571F6"/>
    <w:rsid w:val="00E57440"/>
    <w:rsid w:val="00E57553"/>
    <w:rsid w:val="00E6034B"/>
    <w:rsid w:val="00E6034D"/>
    <w:rsid w:val="00E60624"/>
    <w:rsid w:val="00E61FE5"/>
    <w:rsid w:val="00E622C6"/>
    <w:rsid w:val="00E6257C"/>
    <w:rsid w:val="00E62636"/>
    <w:rsid w:val="00E626C3"/>
    <w:rsid w:val="00E63077"/>
    <w:rsid w:val="00E63421"/>
    <w:rsid w:val="00E63DF5"/>
    <w:rsid w:val="00E64412"/>
    <w:rsid w:val="00E64BBC"/>
    <w:rsid w:val="00E64F78"/>
    <w:rsid w:val="00E65BCE"/>
    <w:rsid w:val="00E66A52"/>
    <w:rsid w:val="00E66DBE"/>
    <w:rsid w:val="00E67295"/>
    <w:rsid w:val="00E67393"/>
    <w:rsid w:val="00E67436"/>
    <w:rsid w:val="00E675E1"/>
    <w:rsid w:val="00E678B8"/>
    <w:rsid w:val="00E67C0D"/>
    <w:rsid w:val="00E70263"/>
    <w:rsid w:val="00E70383"/>
    <w:rsid w:val="00E703A5"/>
    <w:rsid w:val="00E70488"/>
    <w:rsid w:val="00E70A7E"/>
    <w:rsid w:val="00E70E2F"/>
    <w:rsid w:val="00E71014"/>
    <w:rsid w:val="00E7132B"/>
    <w:rsid w:val="00E71947"/>
    <w:rsid w:val="00E71BEF"/>
    <w:rsid w:val="00E71FF8"/>
    <w:rsid w:val="00E72187"/>
    <w:rsid w:val="00E739D2"/>
    <w:rsid w:val="00E73E3E"/>
    <w:rsid w:val="00E7509C"/>
    <w:rsid w:val="00E751E6"/>
    <w:rsid w:val="00E75779"/>
    <w:rsid w:val="00E7661A"/>
    <w:rsid w:val="00E768B6"/>
    <w:rsid w:val="00E76950"/>
    <w:rsid w:val="00E76CE7"/>
    <w:rsid w:val="00E76DD3"/>
    <w:rsid w:val="00E7739C"/>
    <w:rsid w:val="00E77633"/>
    <w:rsid w:val="00E805D3"/>
    <w:rsid w:val="00E812D4"/>
    <w:rsid w:val="00E8191C"/>
    <w:rsid w:val="00E81D6A"/>
    <w:rsid w:val="00E81D7A"/>
    <w:rsid w:val="00E81DDE"/>
    <w:rsid w:val="00E8219C"/>
    <w:rsid w:val="00E82635"/>
    <w:rsid w:val="00E82CAE"/>
    <w:rsid w:val="00E82DAE"/>
    <w:rsid w:val="00E83125"/>
    <w:rsid w:val="00E83480"/>
    <w:rsid w:val="00E838A3"/>
    <w:rsid w:val="00E83EB9"/>
    <w:rsid w:val="00E847FF"/>
    <w:rsid w:val="00E85774"/>
    <w:rsid w:val="00E85C16"/>
    <w:rsid w:val="00E860DE"/>
    <w:rsid w:val="00E863C4"/>
    <w:rsid w:val="00E86F87"/>
    <w:rsid w:val="00E87F18"/>
    <w:rsid w:val="00E87F6F"/>
    <w:rsid w:val="00E9020F"/>
    <w:rsid w:val="00E904CA"/>
    <w:rsid w:val="00E9073F"/>
    <w:rsid w:val="00E90B50"/>
    <w:rsid w:val="00E90F3A"/>
    <w:rsid w:val="00E91558"/>
    <w:rsid w:val="00E915EE"/>
    <w:rsid w:val="00E91C6E"/>
    <w:rsid w:val="00E91F02"/>
    <w:rsid w:val="00E92AC6"/>
    <w:rsid w:val="00E92C81"/>
    <w:rsid w:val="00E92D78"/>
    <w:rsid w:val="00E93C47"/>
    <w:rsid w:val="00E941B2"/>
    <w:rsid w:val="00E9428A"/>
    <w:rsid w:val="00E94734"/>
    <w:rsid w:val="00E94BAC"/>
    <w:rsid w:val="00E95341"/>
    <w:rsid w:val="00E961A2"/>
    <w:rsid w:val="00E9628B"/>
    <w:rsid w:val="00E965DA"/>
    <w:rsid w:val="00E967CC"/>
    <w:rsid w:val="00E96CCC"/>
    <w:rsid w:val="00E96D68"/>
    <w:rsid w:val="00E97067"/>
    <w:rsid w:val="00EA00E9"/>
    <w:rsid w:val="00EA0FEA"/>
    <w:rsid w:val="00EA1892"/>
    <w:rsid w:val="00EA1944"/>
    <w:rsid w:val="00EA19ED"/>
    <w:rsid w:val="00EA2AFE"/>
    <w:rsid w:val="00EA32C3"/>
    <w:rsid w:val="00EA39C1"/>
    <w:rsid w:val="00EA3A06"/>
    <w:rsid w:val="00EA3B92"/>
    <w:rsid w:val="00EA3BF2"/>
    <w:rsid w:val="00EA3F0B"/>
    <w:rsid w:val="00EA4787"/>
    <w:rsid w:val="00EA4C52"/>
    <w:rsid w:val="00EA4E59"/>
    <w:rsid w:val="00EA5E62"/>
    <w:rsid w:val="00EA6C08"/>
    <w:rsid w:val="00EA6EC8"/>
    <w:rsid w:val="00EA711F"/>
    <w:rsid w:val="00EA7314"/>
    <w:rsid w:val="00EA7A2E"/>
    <w:rsid w:val="00EB02A9"/>
    <w:rsid w:val="00EB090E"/>
    <w:rsid w:val="00EB1358"/>
    <w:rsid w:val="00EB155C"/>
    <w:rsid w:val="00EB19BC"/>
    <w:rsid w:val="00EB1A1F"/>
    <w:rsid w:val="00EB1EA6"/>
    <w:rsid w:val="00EB24C5"/>
    <w:rsid w:val="00EB2B61"/>
    <w:rsid w:val="00EB2E3E"/>
    <w:rsid w:val="00EB2F77"/>
    <w:rsid w:val="00EB3087"/>
    <w:rsid w:val="00EB3858"/>
    <w:rsid w:val="00EB3CCB"/>
    <w:rsid w:val="00EB443A"/>
    <w:rsid w:val="00EB4FC2"/>
    <w:rsid w:val="00EB5569"/>
    <w:rsid w:val="00EB5730"/>
    <w:rsid w:val="00EB57CE"/>
    <w:rsid w:val="00EB600F"/>
    <w:rsid w:val="00EB63A7"/>
    <w:rsid w:val="00EB6908"/>
    <w:rsid w:val="00EB697D"/>
    <w:rsid w:val="00EB6FA4"/>
    <w:rsid w:val="00EB7D41"/>
    <w:rsid w:val="00EB7F06"/>
    <w:rsid w:val="00EB7F93"/>
    <w:rsid w:val="00EC03A4"/>
    <w:rsid w:val="00EC04A8"/>
    <w:rsid w:val="00EC0640"/>
    <w:rsid w:val="00EC0672"/>
    <w:rsid w:val="00EC0D3E"/>
    <w:rsid w:val="00EC112C"/>
    <w:rsid w:val="00EC1399"/>
    <w:rsid w:val="00EC1400"/>
    <w:rsid w:val="00EC151E"/>
    <w:rsid w:val="00EC165A"/>
    <w:rsid w:val="00EC1EF2"/>
    <w:rsid w:val="00EC2D6E"/>
    <w:rsid w:val="00EC2F9F"/>
    <w:rsid w:val="00EC3301"/>
    <w:rsid w:val="00EC3EEB"/>
    <w:rsid w:val="00EC40CD"/>
    <w:rsid w:val="00EC43CC"/>
    <w:rsid w:val="00EC513F"/>
    <w:rsid w:val="00EC585B"/>
    <w:rsid w:val="00EC5C68"/>
    <w:rsid w:val="00EC5CE6"/>
    <w:rsid w:val="00EC6079"/>
    <w:rsid w:val="00EC63F1"/>
    <w:rsid w:val="00EC6659"/>
    <w:rsid w:val="00EC6903"/>
    <w:rsid w:val="00EC6BE4"/>
    <w:rsid w:val="00EC7689"/>
    <w:rsid w:val="00EC76E5"/>
    <w:rsid w:val="00EC7944"/>
    <w:rsid w:val="00EC7977"/>
    <w:rsid w:val="00ED033F"/>
    <w:rsid w:val="00ED0B0B"/>
    <w:rsid w:val="00ED0D06"/>
    <w:rsid w:val="00ED29EF"/>
    <w:rsid w:val="00ED2CDD"/>
    <w:rsid w:val="00ED43AD"/>
    <w:rsid w:val="00ED4434"/>
    <w:rsid w:val="00ED4524"/>
    <w:rsid w:val="00ED4577"/>
    <w:rsid w:val="00ED4A31"/>
    <w:rsid w:val="00ED5BF4"/>
    <w:rsid w:val="00ED5CE7"/>
    <w:rsid w:val="00ED5D42"/>
    <w:rsid w:val="00ED7264"/>
    <w:rsid w:val="00ED7551"/>
    <w:rsid w:val="00ED775C"/>
    <w:rsid w:val="00ED77B4"/>
    <w:rsid w:val="00ED7A81"/>
    <w:rsid w:val="00ED7E4E"/>
    <w:rsid w:val="00EE003A"/>
    <w:rsid w:val="00EE0765"/>
    <w:rsid w:val="00EE08C3"/>
    <w:rsid w:val="00EE1130"/>
    <w:rsid w:val="00EE12E0"/>
    <w:rsid w:val="00EE1348"/>
    <w:rsid w:val="00EE15ED"/>
    <w:rsid w:val="00EE1B7F"/>
    <w:rsid w:val="00EE1E58"/>
    <w:rsid w:val="00EE2D89"/>
    <w:rsid w:val="00EE3165"/>
    <w:rsid w:val="00EE33E9"/>
    <w:rsid w:val="00EE346B"/>
    <w:rsid w:val="00EE35D1"/>
    <w:rsid w:val="00EE3715"/>
    <w:rsid w:val="00EE3DE0"/>
    <w:rsid w:val="00EE3E97"/>
    <w:rsid w:val="00EE40F5"/>
    <w:rsid w:val="00EE425A"/>
    <w:rsid w:val="00EE4261"/>
    <w:rsid w:val="00EE4E3A"/>
    <w:rsid w:val="00EE504F"/>
    <w:rsid w:val="00EE56A6"/>
    <w:rsid w:val="00EE599D"/>
    <w:rsid w:val="00EE5D9F"/>
    <w:rsid w:val="00EE5F78"/>
    <w:rsid w:val="00EE6023"/>
    <w:rsid w:val="00EE6049"/>
    <w:rsid w:val="00EE657F"/>
    <w:rsid w:val="00EE6DA8"/>
    <w:rsid w:val="00EE72DC"/>
    <w:rsid w:val="00EE7317"/>
    <w:rsid w:val="00EE7629"/>
    <w:rsid w:val="00EE77C3"/>
    <w:rsid w:val="00EE7868"/>
    <w:rsid w:val="00EE7DBC"/>
    <w:rsid w:val="00EF0376"/>
    <w:rsid w:val="00EF041A"/>
    <w:rsid w:val="00EF07F6"/>
    <w:rsid w:val="00EF0DDD"/>
    <w:rsid w:val="00EF0FC0"/>
    <w:rsid w:val="00EF1027"/>
    <w:rsid w:val="00EF1502"/>
    <w:rsid w:val="00EF1E66"/>
    <w:rsid w:val="00EF238E"/>
    <w:rsid w:val="00EF274A"/>
    <w:rsid w:val="00EF2CB5"/>
    <w:rsid w:val="00EF329D"/>
    <w:rsid w:val="00EF32E8"/>
    <w:rsid w:val="00EF380A"/>
    <w:rsid w:val="00EF3B31"/>
    <w:rsid w:val="00EF3B52"/>
    <w:rsid w:val="00EF3CAE"/>
    <w:rsid w:val="00EF4DFA"/>
    <w:rsid w:val="00EF507F"/>
    <w:rsid w:val="00EF532E"/>
    <w:rsid w:val="00EF58B2"/>
    <w:rsid w:val="00EF5C18"/>
    <w:rsid w:val="00EF64C6"/>
    <w:rsid w:val="00EF767A"/>
    <w:rsid w:val="00EF7A15"/>
    <w:rsid w:val="00EF7BEF"/>
    <w:rsid w:val="00F00573"/>
    <w:rsid w:val="00F00584"/>
    <w:rsid w:val="00F00863"/>
    <w:rsid w:val="00F00866"/>
    <w:rsid w:val="00F00918"/>
    <w:rsid w:val="00F009A0"/>
    <w:rsid w:val="00F00B3F"/>
    <w:rsid w:val="00F00F7C"/>
    <w:rsid w:val="00F0127D"/>
    <w:rsid w:val="00F01321"/>
    <w:rsid w:val="00F01336"/>
    <w:rsid w:val="00F01560"/>
    <w:rsid w:val="00F022E6"/>
    <w:rsid w:val="00F02894"/>
    <w:rsid w:val="00F02C77"/>
    <w:rsid w:val="00F02EF5"/>
    <w:rsid w:val="00F03A48"/>
    <w:rsid w:val="00F03AB0"/>
    <w:rsid w:val="00F04D61"/>
    <w:rsid w:val="00F051D8"/>
    <w:rsid w:val="00F06471"/>
    <w:rsid w:val="00F06C81"/>
    <w:rsid w:val="00F07328"/>
    <w:rsid w:val="00F07891"/>
    <w:rsid w:val="00F07AD5"/>
    <w:rsid w:val="00F103AE"/>
    <w:rsid w:val="00F10616"/>
    <w:rsid w:val="00F108BC"/>
    <w:rsid w:val="00F11373"/>
    <w:rsid w:val="00F114DA"/>
    <w:rsid w:val="00F11A66"/>
    <w:rsid w:val="00F120D3"/>
    <w:rsid w:val="00F1217B"/>
    <w:rsid w:val="00F129D9"/>
    <w:rsid w:val="00F12D2E"/>
    <w:rsid w:val="00F133E4"/>
    <w:rsid w:val="00F133F7"/>
    <w:rsid w:val="00F13470"/>
    <w:rsid w:val="00F13BCC"/>
    <w:rsid w:val="00F14371"/>
    <w:rsid w:val="00F144DD"/>
    <w:rsid w:val="00F14A87"/>
    <w:rsid w:val="00F14BEC"/>
    <w:rsid w:val="00F14C1A"/>
    <w:rsid w:val="00F14ED1"/>
    <w:rsid w:val="00F14F1B"/>
    <w:rsid w:val="00F14F84"/>
    <w:rsid w:val="00F150A1"/>
    <w:rsid w:val="00F15C48"/>
    <w:rsid w:val="00F15D33"/>
    <w:rsid w:val="00F15EAD"/>
    <w:rsid w:val="00F160E0"/>
    <w:rsid w:val="00F16B67"/>
    <w:rsid w:val="00F171C2"/>
    <w:rsid w:val="00F17544"/>
    <w:rsid w:val="00F17A61"/>
    <w:rsid w:val="00F17AD7"/>
    <w:rsid w:val="00F17EF4"/>
    <w:rsid w:val="00F20BC8"/>
    <w:rsid w:val="00F21026"/>
    <w:rsid w:val="00F21413"/>
    <w:rsid w:val="00F2142C"/>
    <w:rsid w:val="00F21BF5"/>
    <w:rsid w:val="00F22944"/>
    <w:rsid w:val="00F22D5E"/>
    <w:rsid w:val="00F230E8"/>
    <w:rsid w:val="00F23A82"/>
    <w:rsid w:val="00F24336"/>
    <w:rsid w:val="00F2448E"/>
    <w:rsid w:val="00F24C83"/>
    <w:rsid w:val="00F25579"/>
    <w:rsid w:val="00F25745"/>
    <w:rsid w:val="00F25E3F"/>
    <w:rsid w:val="00F26F90"/>
    <w:rsid w:val="00F2732E"/>
    <w:rsid w:val="00F30B04"/>
    <w:rsid w:val="00F30BB5"/>
    <w:rsid w:val="00F30C9E"/>
    <w:rsid w:val="00F315FD"/>
    <w:rsid w:val="00F31EFE"/>
    <w:rsid w:val="00F324FC"/>
    <w:rsid w:val="00F3277F"/>
    <w:rsid w:val="00F334BD"/>
    <w:rsid w:val="00F334F7"/>
    <w:rsid w:val="00F336CC"/>
    <w:rsid w:val="00F33BFD"/>
    <w:rsid w:val="00F33C6F"/>
    <w:rsid w:val="00F34162"/>
    <w:rsid w:val="00F34186"/>
    <w:rsid w:val="00F34929"/>
    <w:rsid w:val="00F34987"/>
    <w:rsid w:val="00F34CD8"/>
    <w:rsid w:val="00F352B0"/>
    <w:rsid w:val="00F35796"/>
    <w:rsid w:val="00F3585F"/>
    <w:rsid w:val="00F35995"/>
    <w:rsid w:val="00F35F83"/>
    <w:rsid w:val="00F3631F"/>
    <w:rsid w:val="00F36B14"/>
    <w:rsid w:val="00F36D76"/>
    <w:rsid w:val="00F37B2C"/>
    <w:rsid w:val="00F37EB0"/>
    <w:rsid w:val="00F406CE"/>
    <w:rsid w:val="00F4073A"/>
    <w:rsid w:val="00F40991"/>
    <w:rsid w:val="00F40B63"/>
    <w:rsid w:val="00F40BE9"/>
    <w:rsid w:val="00F40D8A"/>
    <w:rsid w:val="00F4192F"/>
    <w:rsid w:val="00F41AEB"/>
    <w:rsid w:val="00F41EF6"/>
    <w:rsid w:val="00F42317"/>
    <w:rsid w:val="00F42324"/>
    <w:rsid w:val="00F4235F"/>
    <w:rsid w:val="00F4246E"/>
    <w:rsid w:val="00F4248D"/>
    <w:rsid w:val="00F42CEB"/>
    <w:rsid w:val="00F436EC"/>
    <w:rsid w:val="00F43ED6"/>
    <w:rsid w:val="00F44504"/>
    <w:rsid w:val="00F44660"/>
    <w:rsid w:val="00F446FB"/>
    <w:rsid w:val="00F4492D"/>
    <w:rsid w:val="00F45916"/>
    <w:rsid w:val="00F45B86"/>
    <w:rsid w:val="00F45CB1"/>
    <w:rsid w:val="00F45E66"/>
    <w:rsid w:val="00F461FB"/>
    <w:rsid w:val="00F469E6"/>
    <w:rsid w:val="00F46CEA"/>
    <w:rsid w:val="00F4714C"/>
    <w:rsid w:val="00F4718E"/>
    <w:rsid w:val="00F4733D"/>
    <w:rsid w:val="00F473A1"/>
    <w:rsid w:val="00F5000A"/>
    <w:rsid w:val="00F50490"/>
    <w:rsid w:val="00F5084B"/>
    <w:rsid w:val="00F50EA5"/>
    <w:rsid w:val="00F5241C"/>
    <w:rsid w:val="00F5274D"/>
    <w:rsid w:val="00F52813"/>
    <w:rsid w:val="00F52D10"/>
    <w:rsid w:val="00F53D5B"/>
    <w:rsid w:val="00F55F84"/>
    <w:rsid w:val="00F564A9"/>
    <w:rsid w:val="00F56559"/>
    <w:rsid w:val="00F5679B"/>
    <w:rsid w:val="00F569C2"/>
    <w:rsid w:val="00F57018"/>
    <w:rsid w:val="00F570FF"/>
    <w:rsid w:val="00F5718C"/>
    <w:rsid w:val="00F57A8D"/>
    <w:rsid w:val="00F6062B"/>
    <w:rsid w:val="00F606B3"/>
    <w:rsid w:val="00F60B99"/>
    <w:rsid w:val="00F61374"/>
    <w:rsid w:val="00F61C7D"/>
    <w:rsid w:val="00F61FBB"/>
    <w:rsid w:val="00F6288D"/>
    <w:rsid w:val="00F63C4D"/>
    <w:rsid w:val="00F643EC"/>
    <w:rsid w:val="00F64554"/>
    <w:rsid w:val="00F645D6"/>
    <w:rsid w:val="00F6488F"/>
    <w:rsid w:val="00F64948"/>
    <w:rsid w:val="00F64E49"/>
    <w:rsid w:val="00F65462"/>
    <w:rsid w:val="00F65780"/>
    <w:rsid w:val="00F659FE"/>
    <w:rsid w:val="00F65B83"/>
    <w:rsid w:val="00F65DA6"/>
    <w:rsid w:val="00F66774"/>
    <w:rsid w:val="00F66A97"/>
    <w:rsid w:val="00F66ACF"/>
    <w:rsid w:val="00F66D0E"/>
    <w:rsid w:val="00F6709F"/>
    <w:rsid w:val="00F673B7"/>
    <w:rsid w:val="00F67E9C"/>
    <w:rsid w:val="00F70B55"/>
    <w:rsid w:val="00F70B8C"/>
    <w:rsid w:val="00F70CF4"/>
    <w:rsid w:val="00F70DD7"/>
    <w:rsid w:val="00F710A2"/>
    <w:rsid w:val="00F712FD"/>
    <w:rsid w:val="00F713B6"/>
    <w:rsid w:val="00F71DB4"/>
    <w:rsid w:val="00F7225B"/>
    <w:rsid w:val="00F7267F"/>
    <w:rsid w:val="00F72693"/>
    <w:rsid w:val="00F72724"/>
    <w:rsid w:val="00F72E68"/>
    <w:rsid w:val="00F730B1"/>
    <w:rsid w:val="00F73186"/>
    <w:rsid w:val="00F7335D"/>
    <w:rsid w:val="00F733AB"/>
    <w:rsid w:val="00F73807"/>
    <w:rsid w:val="00F74AEC"/>
    <w:rsid w:val="00F74E80"/>
    <w:rsid w:val="00F74F1E"/>
    <w:rsid w:val="00F75817"/>
    <w:rsid w:val="00F75818"/>
    <w:rsid w:val="00F75AD1"/>
    <w:rsid w:val="00F75BF4"/>
    <w:rsid w:val="00F75DB6"/>
    <w:rsid w:val="00F767FB"/>
    <w:rsid w:val="00F76B1C"/>
    <w:rsid w:val="00F7730C"/>
    <w:rsid w:val="00F773DB"/>
    <w:rsid w:val="00F776C6"/>
    <w:rsid w:val="00F77900"/>
    <w:rsid w:val="00F80495"/>
    <w:rsid w:val="00F809D5"/>
    <w:rsid w:val="00F81727"/>
    <w:rsid w:val="00F8174E"/>
    <w:rsid w:val="00F81FC4"/>
    <w:rsid w:val="00F8221B"/>
    <w:rsid w:val="00F822B1"/>
    <w:rsid w:val="00F82475"/>
    <w:rsid w:val="00F82644"/>
    <w:rsid w:val="00F82C99"/>
    <w:rsid w:val="00F82F51"/>
    <w:rsid w:val="00F831DC"/>
    <w:rsid w:val="00F8348E"/>
    <w:rsid w:val="00F84005"/>
    <w:rsid w:val="00F844C0"/>
    <w:rsid w:val="00F8454C"/>
    <w:rsid w:val="00F847ED"/>
    <w:rsid w:val="00F855C8"/>
    <w:rsid w:val="00F8578B"/>
    <w:rsid w:val="00F85D7C"/>
    <w:rsid w:val="00F85F80"/>
    <w:rsid w:val="00F86155"/>
    <w:rsid w:val="00F8617F"/>
    <w:rsid w:val="00F862A9"/>
    <w:rsid w:val="00F870F8"/>
    <w:rsid w:val="00F90760"/>
    <w:rsid w:val="00F90844"/>
    <w:rsid w:val="00F909AB"/>
    <w:rsid w:val="00F90FF1"/>
    <w:rsid w:val="00F9124B"/>
    <w:rsid w:val="00F9137F"/>
    <w:rsid w:val="00F91497"/>
    <w:rsid w:val="00F9180F"/>
    <w:rsid w:val="00F91B1E"/>
    <w:rsid w:val="00F92699"/>
    <w:rsid w:val="00F92A6D"/>
    <w:rsid w:val="00F93982"/>
    <w:rsid w:val="00F93A37"/>
    <w:rsid w:val="00F94518"/>
    <w:rsid w:val="00F95194"/>
    <w:rsid w:val="00F9532F"/>
    <w:rsid w:val="00F954F7"/>
    <w:rsid w:val="00F9553B"/>
    <w:rsid w:val="00F95553"/>
    <w:rsid w:val="00F9567C"/>
    <w:rsid w:val="00F95727"/>
    <w:rsid w:val="00F96178"/>
    <w:rsid w:val="00F967C4"/>
    <w:rsid w:val="00F96A12"/>
    <w:rsid w:val="00F96D9C"/>
    <w:rsid w:val="00F9757E"/>
    <w:rsid w:val="00F97CA8"/>
    <w:rsid w:val="00F97D32"/>
    <w:rsid w:val="00F97DEB"/>
    <w:rsid w:val="00FA0480"/>
    <w:rsid w:val="00FA0AF9"/>
    <w:rsid w:val="00FA20A1"/>
    <w:rsid w:val="00FA2505"/>
    <w:rsid w:val="00FA26E2"/>
    <w:rsid w:val="00FA2A1C"/>
    <w:rsid w:val="00FA2AF2"/>
    <w:rsid w:val="00FA3207"/>
    <w:rsid w:val="00FA3513"/>
    <w:rsid w:val="00FA3A84"/>
    <w:rsid w:val="00FA3FD6"/>
    <w:rsid w:val="00FA40DF"/>
    <w:rsid w:val="00FA4250"/>
    <w:rsid w:val="00FA4D53"/>
    <w:rsid w:val="00FA4F76"/>
    <w:rsid w:val="00FA57D6"/>
    <w:rsid w:val="00FA645A"/>
    <w:rsid w:val="00FA65D9"/>
    <w:rsid w:val="00FA6FFB"/>
    <w:rsid w:val="00FA76CE"/>
    <w:rsid w:val="00FA7B0F"/>
    <w:rsid w:val="00FB0179"/>
    <w:rsid w:val="00FB0618"/>
    <w:rsid w:val="00FB066E"/>
    <w:rsid w:val="00FB08FF"/>
    <w:rsid w:val="00FB0A58"/>
    <w:rsid w:val="00FB0B5E"/>
    <w:rsid w:val="00FB0F47"/>
    <w:rsid w:val="00FB17B0"/>
    <w:rsid w:val="00FB17B7"/>
    <w:rsid w:val="00FB1D6C"/>
    <w:rsid w:val="00FB20F0"/>
    <w:rsid w:val="00FB2312"/>
    <w:rsid w:val="00FB23E7"/>
    <w:rsid w:val="00FB2FCB"/>
    <w:rsid w:val="00FB309D"/>
    <w:rsid w:val="00FB30BC"/>
    <w:rsid w:val="00FB3177"/>
    <w:rsid w:val="00FB382B"/>
    <w:rsid w:val="00FB39A9"/>
    <w:rsid w:val="00FB39FD"/>
    <w:rsid w:val="00FB3B65"/>
    <w:rsid w:val="00FB3E0D"/>
    <w:rsid w:val="00FB4E07"/>
    <w:rsid w:val="00FB5181"/>
    <w:rsid w:val="00FB5AB5"/>
    <w:rsid w:val="00FB5BF3"/>
    <w:rsid w:val="00FB6B95"/>
    <w:rsid w:val="00FB714E"/>
    <w:rsid w:val="00FB7833"/>
    <w:rsid w:val="00FB7BFF"/>
    <w:rsid w:val="00FB7C91"/>
    <w:rsid w:val="00FC04D7"/>
    <w:rsid w:val="00FC0BF5"/>
    <w:rsid w:val="00FC133A"/>
    <w:rsid w:val="00FC16D1"/>
    <w:rsid w:val="00FC2471"/>
    <w:rsid w:val="00FC2515"/>
    <w:rsid w:val="00FC255F"/>
    <w:rsid w:val="00FC283B"/>
    <w:rsid w:val="00FC2980"/>
    <w:rsid w:val="00FC2D3A"/>
    <w:rsid w:val="00FC3296"/>
    <w:rsid w:val="00FC35AA"/>
    <w:rsid w:val="00FC37A7"/>
    <w:rsid w:val="00FC3D3B"/>
    <w:rsid w:val="00FC3F3E"/>
    <w:rsid w:val="00FC4207"/>
    <w:rsid w:val="00FC43D7"/>
    <w:rsid w:val="00FC51A8"/>
    <w:rsid w:val="00FC526B"/>
    <w:rsid w:val="00FC57A2"/>
    <w:rsid w:val="00FC5B47"/>
    <w:rsid w:val="00FC5BB3"/>
    <w:rsid w:val="00FC6067"/>
    <w:rsid w:val="00FC639B"/>
    <w:rsid w:val="00FC642B"/>
    <w:rsid w:val="00FC6436"/>
    <w:rsid w:val="00FC6B3C"/>
    <w:rsid w:val="00FC6FC3"/>
    <w:rsid w:val="00FC71AB"/>
    <w:rsid w:val="00FC7239"/>
    <w:rsid w:val="00FC739D"/>
    <w:rsid w:val="00FD058E"/>
    <w:rsid w:val="00FD1402"/>
    <w:rsid w:val="00FD157E"/>
    <w:rsid w:val="00FD15F6"/>
    <w:rsid w:val="00FD1701"/>
    <w:rsid w:val="00FD191A"/>
    <w:rsid w:val="00FD1B06"/>
    <w:rsid w:val="00FD27D0"/>
    <w:rsid w:val="00FD299C"/>
    <w:rsid w:val="00FD38D7"/>
    <w:rsid w:val="00FD39C9"/>
    <w:rsid w:val="00FD3C55"/>
    <w:rsid w:val="00FD3CF7"/>
    <w:rsid w:val="00FD47E0"/>
    <w:rsid w:val="00FD4B42"/>
    <w:rsid w:val="00FD4C8E"/>
    <w:rsid w:val="00FD5853"/>
    <w:rsid w:val="00FD5FAF"/>
    <w:rsid w:val="00FD66D7"/>
    <w:rsid w:val="00FD6BED"/>
    <w:rsid w:val="00FD6C17"/>
    <w:rsid w:val="00FD72D7"/>
    <w:rsid w:val="00FD7D32"/>
    <w:rsid w:val="00FD7F98"/>
    <w:rsid w:val="00FE0D3A"/>
    <w:rsid w:val="00FE116F"/>
    <w:rsid w:val="00FE1515"/>
    <w:rsid w:val="00FE269D"/>
    <w:rsid w:val="00FE28E0"/>
    <w:rsid w:val="00FE2CC4"/>
    <w:rsid w:val="00FE2D59"/>
    <w:rsid w:val="00FE309D"/>
    <w:rsid w:val="00FE3911"/>
    <w:rsid w:val="00FE3916"/>
    <w:rsid w:val="00FE40B4"/>
    <w:rsid w:val="00FE4596"/>
    <w:rsid w:val="00FE470B"/>
    <w:rsid w:val="00FE4A04"/>
    <w:rsid w:val="00FE4B53"/>
    <w:rsid w:val="00FE4F05"/>
    <w:rsid w:val="00FE50C8"/>
    <w:rsid w:val="00FE5177"/>
    <w:rsid w:val="00FE52B9"/>
    <w:rsid w:val="00FE599E"/>
    <w:rsid w:val="00FE5F83"/>
    <w:rsid w:val="00FE611E"/>
    <w:rsid w:val="00FE643D"/>
    <w:rsid w:val="00FE655A"/>
    <w:rsid w:val="00FE787B"/>
    <w:rsid w:val="00FE7D35"/>
    <w:rsid w:val="00FF0040"/>
    <w:rsid w:val="00FF07FB"/>
    <w:rsid w:val="00FF08EC"/>
    <w:rsid w:val="00FF1A74"/>
    <w:rsid w:val="00FF1ACC"/>
    <w:rsid w:val="00FF1B96"/>
    <w:rsid w:val="00FF2530"/>
    <w:rsid w:val="00FF29B2"/>
    <w:rsid w:val="00FF300B"/>
    <w:rsid w:val="00FF3430"/>
    <w:rsid w:val="00FF37FF"/>
    <w:rsid w:val="00FF3EDF"/>
    <w:rsid w:val="00FF40F7"/>
    <w:rsid w:val="00FF4148"/>
    <w:rsid w:val="00FF49A3"/>
    <w:rsid w:val="00FF4BA2"/>
    <w:rsid w:val="00FF5DFB"/>
    <w:rsid w:val="00FF5F52"/>
    <w:rsid w:val="00FF6018"/>
    <w:rsid w:val="00FF6DB2"/>
    <w:rsid w:val="00FF7E8E"/>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1" type="connector" idref="#AutoShape 316"/>
        <o:r id="V:Rule2" type="connector" idref="#AutoShape 317"/>
        <o:r id="V:Rule3" type="connector" idref="#AutoShape 319"/>
        <o:r id="V:Rule4" type="connector" idref="#AutoShape 320"/>
        <o:r id="V:Rule5" type="connector" idref="#AutoShape 328"/>
        <o:r id="V:Rule6" type="connector" idref="#AutoShape 329"/>
        <o:r id="V:Rule7" type="connector" idref="#AutoShape 330"/>
        <o:r id="V:Rule8" type="connector" idref="#AutoShape 332"/>
        <o:r id="V:Rule9" type="connector" idref="#AutoShape 333"/>
        <o:r id="V:Rule10" type="connector" idref="#AutoShape 335"/>
        <o:r id="V:Rule11" type="connector" idref="#AutoShape 336"/>
        <o:r id="V:Rule12" type="connector" idref="#AutoShape 338"/>
        <o:r id="V:Rule13" type="connector" idref="#AutoShape 339"/>
        <o:r id="V:Rule14" type="connector" idref="#AutoShape 341"/>
        <o:r id="V:Rule15" type="connector" idref="#AutoShape 342"/>
        <o:r id="V:Rule16" type="connector" idref="#Straight Arrow Connector 275"/>
        <o:r id="V:Rule17" type="connector" idref="#Straight Arrow Connector 276"/>
        <o:r id="V:Rule18" type="connector" idref="#Straight Arrow Connector 270"/>
        <o:r id="V:Rule19" type="connector" idref="#Straight Arrow Connector 274"/>
        <o:r id="V:Rule20" type="connector" idref="#Straight Arrow Connector 269"/>
        <o:r id="V:Rule21" type="connector" idref="#Straight Arrow Connector 273"/>
        <o:r id="V:Rule22" type="connector" idref="#Straight Arrow Connector 272"/>
        <o:r id="V:Rule23" type="connector" idref="#Straight Arrow Connector 268"/>
        <o:r id="V:Rule24" type="connector" idref="#Straight Arrow Connector 271"/>
        <o:r id="V:Rule25" type="connector" idref="#Straight Arrow Connector 257"/>
        <o:r id="V:Rule26" type="connector" idref="#Straight Arrow Connector 252"/>
        <o:r id="V:Rule27" type="connector" idref="#Straight Arrow Connector 258"/>
        <o:r id="V:Rule28" type="connector" idref="#Straight Arrow Connector 260"/>
        <o:r id="V:Rule29" type="connector" idref="#Straight Arrow Connector 259"/>
        <o:r id="V:Rule30" type="connector" idref="#Straight Arrow Connector 256"/>
        <o:r id="V:Rule31" type="connector" idref="#Straight Arrow Connector 255"/>
        <o:r id="V:Rule32" type="connector" idref="#Straight Arrow Connector 254"/>
        <o:r id="V:Rule33" type="connector" idref="#Straight Arrow Connector 253"/>
        <o:r id="V:Rule34" type="connector" idref="#AutoShape 14"/>
        <o:r id="V:Rule35" type="connector" idref="#AutoShape 316"/>
        <o:r id="V:Rule36" type="connector" idref="#AutoShape 317"/>
        <o:r id="V:Rule37" type="connector" idref="#AutoShape 319"/>
        <o:r id="V:Rule38" type="connector" idref="#AutoShape 320"/>
        <o:r id="V:Rule39" type="connector" idref="#AutoShape 328"/>
        <o:r id="V:Rule40" type="connector" idref="#AutoShape 329"/>
        <o:r id="V:Rule41" type="connector" idref="#AutoShape 330"/>
        <o:r id="V:Rule42" type="connector" idref="#AutoShape 332"/>
        <o:r id="V:Rule43" type="connector" idref="#AutoShape 333"/>
        <o:r id="V:Rule44" type="connector" idref="#AutoShape 335"/>
        <o:r id="V:Rule45" type="connector" idref="#AutoShape 336"/>
        <o:r id="V:Rule46" type="connector" idref="#AutoShape 338"/>
        <o:r id="V:Rule47" type="connector" idref="#AutoShape 339"/>
        <o:r id="V:Rule48" type="connector" idref="#AutoShape 341"/>
        <o:r id="V:Rule49" type="connector" idref="#AutoShape 342"/>
        <o:r id="V:Rule50" type="connector" idref="#Straight Arrow Connector 392"/>
        <o:r id="V:Rule51" type="connector" idref="#Straight Arrow Connector 393"/>
        <o:r id="V:Rule52" type="connector" idref="#Straight Arrow Connector 387"/>
        <o:r id="V:Rule53" type="connector" idref="#Straight Arrow Connector 391"/>
        <o:r id="V:Rule54" type="connector" idref="#Straight Arrow Connector 386"/>
        <o:r id="V:Rule55" type="connector" idref="#Straight Arrow Connector 390"/>
        <o:r id="V:Rule56" type="connector" idref="#Straight Arrow Connector 389"/>
        <o:r id="V:Rule57" type="connector" idref="#Straight Arrow Connector 385"/>
        <o:r id="V:Rule58" type="connector" idref="#Straight Arrow Connector 388"/>
        <o:r id="V:Rule59" type="connector" idref="#Straight Arrow Connector 340"/>
        <o:r id="V:Rule60" type="connector" idref="#Straight Arrow Connector 335"/>
        <o:r id="V:Rule61" type="connector" idref="#Straight Arrow Connector 341"/>
        <o:r id="V:Rule62" type="connector" idref="#Straight Arrow Connector 343"/>
        <o:r id="V:Rule63" type="connector" idref="#Straight Arrow Connector 342"/>
        <o:r id="V:Rule64" type="connector" idref="#Straight Arrow Connector 339"/>
        <o:r id="V:Rule65" type="connector" idref="#Straight Arrow Connector 338"/>
        <o:r id="V:Rule66" type="connector" idref="#Straight Arrow Connector 337"/>
        <o:r id="V:Rule67" type="connector" idref="#Straight Arrow Connector 3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S ??" w:hAnsi="Calibri" w:cs="Times New Roman"/>
        <w:sz w:val="22"/>
        <w:szCs w:val="22"/>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1EF1"/>
    <w:pPr>
      <w:spacing w:after="200" w:line="276" w:lineRule="auto"/>
    </w:pPr>
    <w:rPr>
      <w:lang w:val="fr-CA" w:eastAsia="fr-CA"/>
    </w:rPr>
  </w:style>
  <w:style w:type="paragraph" w:styleId="1">
    <w:name w:val="heading 1"/>
    <w:basedOn w:val="a"/>
    <w:link w:val="10"/>
    <w:uiPriority w:val="9"/>
    <w:qFormat/>
    <w:rsid w:val="00AB25C9"/>
    <w:pPr>
      <w:spacing w:before="100" w:beforeAutospacing="1" w:after="100" w:afterAutospacing="1" w:line="240" w:lineRule="auto"/>
      <w:outlineLvl w:val="0"/>
    </w:pPr>
    <w:rPr>
      <w:rFonts w:ascii="Times" w:hAnsi="Times"/>
      <w:b/>
      <w:bCs/>
      <w:kern w:val="36"/>
      <w:sz w:val="48"/>
      <w:szCs w:val="48"/>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rsid w:val="00BA2E16"/>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basedOn w:val="a0"/>
    <w:uiPriority w:val="99"/>
    <w:rsid w:val="002E3E4C"/>
    <w:rPr>
      <w:rFonts w:cs="Times New Roman"/>
    </w:rPr>
  </w:style>
  <w:style w:type="paragraph" w:styleId="a4">
    <w:name w:val="header"/>
    <w:basedOn w:val="a"/>
    <w:link w:val="a5"/>
    <w:uiPriority w:val="99"/>
    <w:rsid w:val="005E4C82"/>
    <w:pPr>
      <w:tabs>
        <w:tab w:val="center" w:pos="4320"/>
        <w:tab w:val="right" w:pos="8640"/>
      </w:tabs>
      <w:spacing w:after="0" w:line="240" w:lineRule="auto"/>
    </w:pPr>
  </w:style>
  <w:style w:type="character" w:customStyle="1" w:styleId="a5">
    <w:name w:val="Верхний колонтитул Знак"/>
    <w:basedOn w:val="a0"/>
    <w:link w:val="a4"/>
    <w:uiPriority w:val="99"/>
    <w:rsid w:val="005E4C82"/>
    <w:rPr>
      <w:rFonts w:cs="Times New Roman"/>
    </w:rPr>
  </w:style>
  <w:style w:type="paragraph" w:styleId="a6">
    <w:name w:val="footer"/>
    <w:basedOn w:val="a"/>
    <w:link w:val="a7"/>
    <w:uiPriority w:val="99"/>
    <w:semiHidden/>
    <w:rsid w:val="005E4C82"/>
    <w:pPr>
      <w:tabs>
        <w:tab w:val="center" w:pos="4320"/>
        <w:tab w:val="right" w:pos="8640"/>
      </w:tabs>
      <w:spacing w:after="0" w:line="240" w:lineRule="auto"/>
    </w:pPr>
  </w:style>
  <w:style w:type="character" w:customStyle="1" w:styleId="a7">
    <w:name w:val="Нижний колонтитул Знак"/>
    <w:basedOn w:val="a0"/>
    <w:link w:val="a6"/>
    <w:uiPriority w:val="99"/>
    <w:semiHidden/>
    <w:rsid w:val="005E4C82"/>
    <w:rPr>
      <w:rFonts w:cs="Times New Roman"/>
    </w:rPr>
  </w:style>
  <w:style w:type="table" w:styleId="a8">
    <w:name w:val="Table Grid"/>
    <w:basedOn w:val="a1"/>
    <w:uiPriority w:val="99"/>
    <w:rsid w:val="005E4C82"/>
    <w:rPr>
      <w:sz w:val="20"/>
      <w:szCs w:val="20"/>
      <w:lang w:val="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9">
    <w:name w:val="Balloon Text"/>
    <w:basedOn w:val="a"/>
    <w:link w:val="aa"/>
    <w:uiPriority w:val="99"/>
    <w:semiHidden/>
    <w:rsid w:val="005E4C82"/>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5E4C82"/>
    <w:rPr>
      <w:rFonts w:ascii="Tahoma" w:hAnsi="Tahoma" w:cs="Tahoma"/>
      <w:sz w:val="16"/>
      <w:szCs w:val="16"/>
    </w:rPr>
  </w:style>
  <w:style w:type="paragraph" w:styleId="ab">
    <w:name w:val="List Paragraph"/>
    <w:basedOn w:val="a"/>
    <w:uiPriority w:val="99"/>
    <w:qFormat/>
    <w:rsid w:val="00D74069"/>
    <w:pPr>
      <w:ind w:left="720"/>
    </w:pPr>
  </w:style>
  <w:style w:type="character" w:customStyle="1" w:styleId="hps">
    <w:name w:val="hps"/>
    <w:basedOn w:val="a0"/>
    <w:uiPriority w:val="99"/>
    <w:rsid w:val="00857AEF"/>
    <w:rPr>
      <w:rFonts w:cs="Times New Roman"/>
    </w:rPr>
  </w:style>
  <w:style w:type="character" w:customStyle="1" w:styleId="apple-converted-space">
    <w:name w:val="apple-converted-space"/>
    <w:basedOn w:val="a0"/>
    <w:rsid w:val="009E5269"/>
    <w:rPr>
      <w:rFonts w:cs="Times New Roman"/>
    </w:rPr>
  </w:style>
  <w:style w:type="character" w:styleId="ac">
    <w:name w:val="Strong"/>
    <w:basedOn w:val="a0"/>
    <w:uiPriority w:val="99"/>
    <w:qFormat/>
    <w:rsid w:val="009E5269"/>
    <w:rPr>
      <w:rFonts w:cs="Times New Roman"/>
      <w:b/>
      <w:bCs/>
    </w:rPr>
  </w:style>
  <w:style w:type="character" w:styleId="ad">
    <w:name w:val="Hyperlink"/>
    <w:basedOn w:val="a0"/>
    <w:uiPriority w:val="99"/>
    <w:rsid w:val="00F00584"/>
    <w:rPr>
      <w:rFonts w:cs="Times New Roman"/>
      <w:color w:val="0000FF"/>
      <w:u w:val="single"/>
    </w:rPr>
  </w:style>
  <w:style w:type="character" w:styleId="ae">
    <w:name w:val="annotation reference"/>
    <w:basedOn w:val="a0"/>
    <w:uiPriority w:val="99"/>
    <w:semiHidden/>
    <w:rsid w:val="00CF17D8"/>
    <w:rPr>
      <w:rFonts w:cs="Times New Roman"/>
      <w:sz w:val="16"/>
      <w:szCs w:val="16"/>
    </w:rPr>
  </w:style>
  <w:style w:type="paragraph" w:styleId="af">
    <w:name w:val="annotation text"/>
    <w:basedOn w:val="a"/>
    <w:link w:val="af0"/>
    <w:semiHidden/>
    <w:rsid w:val="00CF17D8"/>
    <w:pPr>
      <w:spacing w:line="240" w:lineRule="auto"/>
    </w:pPr>
    <w:rPr>
      <w:sz w:val="20"/>
      <w:szCs w:val="20"/>
    </w:rPr>
  </w:style>
  <w:style w:type="character" w:customStyle="1" w:styleId="af0">
    <w:name w:val="Текст примечания Знак"/>
    <w:basedOn w:val="a0"/>
    <w:link w:val="af"/>
    <w:semiHidden/>
    <w:rsid w:val="00CF17D8"/>
    <w:rPr>
      <w:rFonts w:cs="Times New Roman"/>
      <w:sz w:val="20"/>
      <w:szCs w:val="20"/>
    </w:rPr>
  </w:style>
  <w:style w:type="paragraph" w:styleId="af1">
    <w:name w:val="annotation subject"/>
    <w:basedOn w:val="af"/>
    <w:next w:val="af"/>
    <w:link w:val="af2"/>
    <w:uiPriority w:val="99"/>
    <w:semiHidden/>
    <w:rsid w:val="00CF17D8"/>
    <w:rPr>
      <w:b/>
      <w:bCs/>
    </w:rPr>
  </w:style>
  <w:style w:type="character" w:customStyle="1" w:styleId="af2">
    <w:name w:val="Тема примечания Знак"/>
    <w:basedOn w:val="af0"/>
    <w:link w:val="af1"/>
    <w:uiPriority w:val="99"/>
    <w:semiHidden/>
    <w:rsid w:val="00CF17D8"/>
    <w:rPr>
      <w:rFonts w:cs="Times New Roman"/>
      <w:b/>
      <w:bCs/>
      <w:sz w:val="20"/>
      <w:szCs w:val="20"/>
    </w:rPr>
  </w:style>
  <w:style w:type="paragraph" w:customStyle="1" w:styleId="Default">
    <w:name w:val="Default"/>
    <w:rsid w:val="0055756A"/>
    <w:pPr>
      <w:autoSpaceDE w:val="0"/>
      <w:autoSpaceDN w:val="0"/>
      <w:adjustRightInd w:val="0"/>
    </w:pPr>
    <w:rPr>
      <w:rFonts w:ascii="Times New Roman" w:hAnsi="Times New Roman"/>
      <w:color w:val="000000"/>
      <w:sz w:val="24"/>
      <w:szCs w:val="24"/>
      <w:lang w:val="fr-CA" w:eastAsia="fr-CA"/>
    </w:rPr>
  </w:style>
  <w:style w:type="character" w:customStyle="1" w:styleId="slug-doi">
    <w:name w:val="slug-doi"/>
    <w:basedOn w:val="a0"/>
    <w:uiPriority w:val="99"/>
    <w:rsid w:val="000B1411"/>
    <w:rPr>
      <w:rFonts w:cs="Times New Roman"/>
    </w:rPr>
  </w:style>
  <w:style w:type="paragraph" w:styleId="af3">
    <w:name w:val="Revision"/>
    <w:hidden/>
    <w:uiPriority w:val="99"/>
    <w:semiHidden/>
    <w:rsid w:val="000306C3"/>
    <w:rPr>
      <w:lang w:val="fr-CA" w:eastAsia="fr-CA"/>
    </w:rPr>
  </w:style>
  <w:style w:type="character" w:styleId="af4">
    <w:name w:val="Emphasis"/>
    <w:basedOn w:val="a0"/>
    <w:uiPriority w:val="20"/>
    <w:qFormat/>
    <w:rsid w:val="00E23CAA"/>
    <w:rPr>
      <w:i/>
      <w:iCs/>
    </w:rPr>
  </w:style>
  <w:style w:type="character" w:styleId="af5">
    <w:name w:val="FollowedHyperlink"/>
    <w:basedOn w:val="a0"/>
    <w:uiPriority w:val="99"/>
    <w:semiHidden/>
    <w:unhideWhenUsed/>
    <w:rsid w:val="004122EA"/>
    <w:rPr>
      <w:color w:val="800080" w:themeColor="followedHyperlink"/>
      <w:u w:val="single"/>
    </w:rPr>
  </w:style>
  <w:style w:type="character" w:customStyle="1" w:styleId="10">
    <w:name w:val="Заголовок 1 Знак"/>
    <w:basedOn w:val="a0"/>
    <w:link w:val="1"/>
    <w:uiPriority w:val="9"/>
    <w:rsid w:val="00AB25C9"/>
    <w:rPr>
      <w:rFonts w:ascii="Times" w:hAnsi="Times"/>
      <w:b/>
      <w:bCs/>
      <w:kern w:val="36"/>
      <w:sz w:val="48"/>
      <w:szCs w:val="48"/>
      <w:lang w:eastAsia="en-US"/>
    </w:rPr>
  </w:style>
  <w:style w:type="character" w:customStyle="1" w:styleId="hilite">
    <w:name w:val="hilite"/>
    <w:basedOn w:val="a0"/>
    <w:rsid w:val="00EC3EEB"/>
  </w:style>
  <w:style w:type="paragraph" w:customStyle="1" w:styleId="volissue">
    <w:name w:val="volissue"/>
    <w:basedOn w:val="a"/>
    <w:rsid w:val="003245AE"/>
    <w:pPr>
      <w:spacing w:before="100" w:beforeAutospacing="1" w:after="100" w:afterAutospacing="1" w:line="240" w:lineRule="auto"/>
    </w:pPr>
    <w:rPr>
      <w:rFonts w:ascii="Times New Roman" w:eastAsia="Times New Roman" w:hAnsi="Times New Roman"/>
      <w:sz w:val="24"/>
      <w:szCs w:val="24"/>
    </w:rPr>
  </w:style>
  <w:style w:type="character" w:customStyle="1" w:styleId="rdlinkitem">
    <w:name w:val="rdlinkitem"/>
    <w:basedOn w:val="a0"/>
    <w:rsid w:val="00BD0C15"/>
  </w:style>
  <w:style w:type="character" w:styleId="af6">
    <w:name w:val="page number"/>
    <w:basedOn w:val="a0"/>
    <w:uiPriority w:val="99"/>
    <w:semiHidden/>
    <w:unhideWhenUsed/>
    <w:rsid w:val="00275AAA"/>
  </w:style>
  <w:style w:type="paragraph" w:styleId="af7">
    <w:name w:val="footnote text"/>
    <w:basedOn w:val="a"/>
    <w:link w:val="af8"/>
    <w:uiPriority w:val="99"/>
    <w:unhideWhenUsed/>
    <w:rsid w:val="00DE3F16"/>
    <w:pPr>
      <w:spacing w:after="0" w:line="240" w:lineRule="auto"/>
    </w:pPr>
    <w:rPr>
      <w:sz w:val="24"/>
      <w:szCs w:val="24"/>
    </w:rPr>
  </w:style>
  <w:style w:type="character" w:customStyle="1" w:styleId="af8">
    <w:name w:val="Текст сноски Знак"/>
    <w:basedOn w:val="a0"/>
    <w:link w:val="af7"/>
    <w:uiPriority w:val="99"/>
    <w:rsid w:val="00DE3F16"/>
    <w:rPr>
      <w:sz w:val="24"/>
      <w:szCs w:val="24"/>
      <w:lang w:val="fr-CA" w:eastAsia="fr-CA"/>
    </w:rPr>
  </w:style>
  <w:style w:type="character" w:styleId="af9">
    <w:name w:val="footnote reference"/>
    <w:basedOn w:val="a0"/>
    <w:uiPriority w:val="99"/>
    <w:unhideWhenUsed/>
    <w:rsid w:val="00DE3F16"/>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 w:hAnsi="Calibri" w:cs="Times New Roman"/>
        <w:sz w:val="22"/>
        <w:szCs w:val="22"/>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1EF1"/>
    <w:pPr>
      <w:spacing w:after="200" w:line="276" w:lineRule="auto"/>
    </w:pPr>
    <w:rPr>
      <w:lang w:val="fr-CA" w:eastAsia="fr-CA"/>
    </w:rPr>
  </w:style>
  <w:style w:type="paragraph" w:styleId="Heading1">
    <w:name w:val="heading 1"/>
    <w:basedOn w:val="Normal"/>
    <w:link w:val="Heading1Char"/>
    <w:uiPriority w:val="9"/>
    <w:qFormat/>
    <w:rsid w:val="00AB25C9"/>
    <w:pPr>
      <w:spacing w:before="100" w:beforeAutospacing="1" w:after="100" w:afterAutospacing="1" w:line="240" w:lineRule="auto"/>
      <w:outlineLvl w:val="0"/>
    </w:pPr>
    <w:rPr>
      <w:rFonts w:ascii="Times" w:hAnsi="Times"/>
      <w:b/>
      <w:bCs/>
      <w:kern w:val="36"/>
      <w:sz w:val="48"/>
      <w:szCs w:val="48"/>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BA2E16"/>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basedOn w:val="DefaultParagraphFont"/>
    <w:uiPriority w:val="99"/>
    <w:rsid w:val="002E3E4C"/>
    <w:rPr>
      <w:rFonts w:cs="Times New Roman"/>
    </w:rPr>
  </w:style>
  <w:style w:type="paragraph" w:styleId="Header">
    <w:name w:val="header"/>
    <w:basedOn w:val="Normal"/>
    <w:link w:val="HeaderChar"/>
    <w:uiPriority w:val="99"/>
    <w:rsid w:val="005E4C8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E4C82"/>
    <w:rPr>
      <w:rFonts w:cs="Times New Roman"/>
    </w:rPr>
  </w:style>
  <w:style w:type="paragraph" w:styleId="Footer">
    <w:name w:val="footer"/>
    <w:basedOn w:val="Normal"/>
    <w:link w:val="FooterChar"/>
    <w:uiPriority w:val="99"/>
    <w:semiHidden/>
    <w:rsid w:val="005E4C82"/>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5E4C82"/>
    <w:rPr>
      <w:rFonts w:cs="Times New Roman"/>
    </w:rPr>
  </w:style>
  <w:style w:type="table" w:styleId="TableGrid">
    <w:name w:val="Table Grid"/>
    <w:basedOn w:val="TableNormal"/>
    <w:uiPriority w:val="99"/>
    <w:rsid w:val="005E4C82"/>
    <w:rPr>
      <w:sz w:val="20"/>
      <w:szCs w:val="20"/>
      <w:lang w:val="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5E4C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4C82"/>
    <w:rPr>
      <w:rFonts w:ascii="Tahoma" w:hAnsi="Tahoma" w:cs="Tahoma"/>
      <w:sz w:val="16"/>
      <w:szCs w:val="16"/>
    </w:rPr>
  </w:style>
  <w:style w:type="paragraph" w:styleId="ListParagraph">
    <w:name w:val="List Paragraph"/>
    <w:basedOn w:val="Normal"/>
    <w:uiPriority w:val="99"/>
    <w:qFormat/>
    <w:rsid w:val="00D74069"/>
    <w:pPr>
      <w:ind w:left="720"/>
    </w:pPr>
  </w:style>
  <w:style w:type="character" w:customStyle="1" w:styleId="hps">
    <w:name w:val="hps"/>
    <w:basedOn w:val="DefaultParagraphFont"/>
    <w:uiPriority w:val="99"/>
    <w:rsid w:val="00857AEF"/>
    <w:rPr>
      <w:rFonts w:cs="Times New Roman"/>
    </w:rPr>
  </w:style>
  <w:style w:type="character" w:customStyle="1" w:styleId="apple-converted-space">
    <w:name w:val="apple-converted-space"/>
    <w:basedOn w:val="DefaultParagraphFont"/>
    <w:rsid w:val="009E5269"/>
    <w:rPr>
      <w:rFonts w:cs="Times New Roman"/>
    </w:rPr>
  </w:style>
  <w:style w:type="character" w:styleId="Strong">
    <w:name w:val="Strong"/>
    <w:basedOn w:val="DefaultParagraphFont"/>
    <w:uiPriority w:val="99"/>
    <w:qFormat/>
    <w:rsid w:val="009E5269"/>
    <w:rPr>
      <w:rFonts w:cs="Times New Roman"/>
      <w:b/>
      <w:bCs/>
    </w:rPr>
  </w:style>
  <w:style w:type="character" w:styleId="Hyperlink">
    <w:name w:val="Hyperlink"/>
    <w:basedOn w:val="DefaultParagraphFont"/>
    <w:uiPriority w:val="99"/>
    <w:rsid w:val="00F00584"/>
    <w:rPr>
      <w:rFonts w:cs="Times New Roman"/>
      <w:color w:val="0000FF"/>
      <w:u w:val="single"/>
    </w:rPr>
  </w:style>
  <w:style w:type="character" w:styleId="CommentReference">
    <w:name w:val="annotation reference"/>
    <w:basedOn w:val="DefaultParagraphFont"/>
    <w:uiPriority w:val="99"/>
    <w:semiHidden/>
    <w:rsid w:val="00CF17D8"/>
    <w:rPr>
      <w:rFonts w:cs="Times New Roman"/>
      <w:sz w:val="16"/>
      <w:szCs w:val="16"/>
    </w:rPr>
  </w:style>
  <w:style w:type="paragraph" w:styleId="CommentText">
    <w:name w:val="annotation text"/>
    <w:basedOn w:val="Normal"/>
    <w:link w:val="CommentTextChar"/>
    <w:semiHidden/>
    <w:rsid w:val="00CF17D8"/>
    <w:pPr>
      <w:spacing w:line="240" w:lineRule="auto"/>
    </w:pPr>
    <w:rPr>
      <w:sz w:val="20"/>
      <w:szCs w:val="20"/>
    </w:rPr>
  </w:style>
  <w:style w:type="character" w:customStyle="1" w:styleId="CommentTextChar">
    <w:name w:val="Comment Text Char"/>
    <w:basedOn w:val="DefaultParagraphFont"/>
    <w:link w:val="CommentText"/>
    <w:semiHidden/>
    <w:rsid w:val="00CF17D8"/>
    <w:rPr>
      <w:rFonts w:cs="Times New Roman"/>
      <w:sz w:val="20"/>
      <w:szCs w:val="20"/>
    </w:rPr>
  </w:style>
  <w:style w:type="paragraph" w:styleId="CommentSubject">
    <w:name w:val="annotation subject"/>
    <w:basedOn w:val="CommentText"/>
    <w:next w:val="CommentText"/>
    <w:link w:val="CommentSubjectChar"/>
    <w:uiPriority w:val="99"/>
    <w:semiHidden/>
    <w:rsid w:val="00CF17D8"/>
    <w:rPr>
      <w:b/>
      <w:bCs/>
    </w:rPr>
  </w:style>
  <w:style w:type="character" w:customStyle="1" w:styleId="CommentSubjectChar">
    <w:name w:val="Comment Subject Char"/>
    <w:basedOn w:val="CommentTextChar"/>
    <w:link w:val="CommentSubject"/>
    <w:uiPriority w:val="99"/>
    <w:semiHidden/>
    <w:rsid w:val="00CF17D8"/>
    <w:rPr>
      <w:rFonts w:cs="Times New Roman"/>
      <w:b/>
      <w:bCs/>
      <w:sz w:val="20"/>
      <w:szCs w:val="20"/>
    </w:rPr>
  </w:style>
  <w:style w:type="paragraph" w:customStyle="1" w:styleId="Default">
    <w:name w:val="Default"/>
    <w:rsid w:val="0055756A"/>
    <w:pPr>
      <w:autoSpaceDE w:val="0"/>
      <w:autoSpaceDN w:val="0"/>
      <w:adjustRightInd w:val="0"/>
    </w:pPr>
    <w:rPr>
      <w:rFonts w:ascii="Times New Roman" w:hAnsi="Times New Roman"/>
      <w:color w:val="000000"/>
      <w:sz w:val="24"/>
      <w:szCs w:val="24"/>
      <w:lang w:val="fr-CA" w:eastAsia="fr-CA"/>
    </w:rPr>
  </w:style>
  <w:style w:type="character" w:customStyle="1" w:styleId="slug-doi">
    <w:name w:val="slug-doi"/>
    <w:basedOn w:val="DefaultParagraphFont"/>
    <w:uiPriority w:val="99"/>
    <w:rsid w:val="000B1411"/>
    <w:rPr>
      <w:rFonts w:cs="Times New Roman"/>
    </w:rPr>
  </w:style>
  <w:style w:type="paragraph" w:styleId="Revision">
    <w:name w:val="Revision"/>
    <w:hidden/>
    <w:uiPriority w:val="99"/>
    <w:semiHidden/>
    <w:rsid w:val="000306C3"/>
    <w:rPr>
      <w:lang w:val="fr-CA" w:eastAsia="fr-CA"/>
    </w:rPr>
  </w:style>
  <w:style w:type="character" w:styleId="Emphasis">
    <w:name w:val="Emphasis"/>
    <w:basedOn w:val="DefaultParagraphFont"/>
    <w:uiPriority w:val="20"/>
    <w:qFormat/>
    <w:rsid w:val="00E23CAA"/>
    <w:rPr>
      <w:i/>
      <w:iCs/>
    </w:rPr>
  </w:style>
  <w:style w:type="character" w:styleId="FollowedHyperlink">
    <w:name w:val="FollowedHyperlink"/>
    <w:basedOn w:val="DefaultParagraphFont"/>
    <w:uiPriority w:val="99"/>
    <w:semiHidden/>
    <w:unhideWhenUsed/>
    <w:rsid w:val="004122EA"/>
    <w:rPr>
      <w:color w:val="800080" w:themeColor="followedHyperlink"/>
      <w:u w:val="single"/>
    </w:rPr>
  </w:style>
  <w:style w:type="character" w:customStyle="1" w:styleId="Heading1Char">
    <w:name w:val="Heading 1 Char"/>
    <w:basedOn w:val="DefaultParagraphFont"/>
    <w:link w:val="Heading1"/>
    <w:uiPriority w:val="9"/>
    <w:rsid w:val="00AB25C9"/>
    <w:rPr>
      <w:rFonts w:ascii="Times" w:hAnsi="Times"/>
      <w:b/>
      <w:bCs/>
      <w:kern w:val="36"/>
      <w:sz w:val="48"/>
      <w:szCs w:val="48"/>
      <w:lang w:eastAsia="en-US"/>
    </w:rPr>
  </w:style>
  <w:style w:type="character" w:customStyle="1" w:styleId="hilite">
    <w:name w:val="hilite"/>
    <w:basedOn w:val="DefaultParagraphFont"/>
    <w:rsid w:val="00EC3EEB"/>
  </w:style>
  <w:style w:type="paragraph" w:customStyle="1" w:styleId="volissue">
    <w:name w:val="volissue"/>
    <w:basedOn w:val="Normal"/>
    <w:rsid w:val="003245AE"/>
    <w:pPr>
      <w:spacing w:before="100" w:beforeAutospacing="1" w:after="100" w:afterAutospacing="1" w:line="240" w:lineRule="auto"/>
    </w:pPr>
    <w:rPr>
      <w:rFonts w:ascii="Times New Roman" w:eastAsia="Times New Roman" w:hAnsi="Times New Roman"/>
      <w:sz w:val="24"/>
      <w:szCs w:val="24"/>
    </w:rPr>
  </w:style>
  <w:style w:type="character" w:customStyle="1" w:styleId="rdlinkitem">
    <w:name w:val="rdlinkitem"/>
    <w:basedOn w:val="DefaultParagraphFont"/>
    <w:rsid w:val="00BD0C15"/>
  </w:style>
  <w:style w:type="character" w:styleId="PageNumber">
    <w:name w:val="page number"/>
    <w:basedOn w:val="DefaultParagraphFont"/>
    <w:uiPriority w:val="99"/>
    <w:semiHidden/>
    <w:unhideWhenUsed/>
    <w:rsid w:val="00275AAA"/>
  </w:style>
  <w:style w:type="paragraph" w:styleId="FootnoteText">
    <w:name w:val="footnote text"/>
    <w:basedOn w:val="Normal"/>
    <w:link w:val="FootnoteTextChar"/>
    <w:uiPriority w:val="99"/>
    <w:unhideWhenUsed/>
    <w:rsid w:val="00DE3F16"/>
    <w:pPr>
      <w:spacing w:after="0" w:line="240" w:lineRule="auto"/>
    </w:pPr>
    <w:rPr>
      <w:sz w:val="24"/>
      <w:szCs w:val="24"/>
    </w:rPr>
  </w:style>
  <w:style w:type="character" w:customStyle="1" w:styleId="FootnoteTextChar">
    <w:name w:val="Footnote Text Char"/>
    <w:basedOn w:val="DefaultParagraphFont"/>
    <w:link w:val="FootnoteText"/>
    <w:uiPriority w:val="99"/>
    <w:rsid w:val="00DE3F16"/>
    <w:rPr>
      <w:sz w:val="24"/>
      <w:szCs w:val="24"/>
      <w:lang w:val="fr-CA" w:eastAsia="fr-CA"/>
    </w:rPr>
  </w:style>
  <w:style w:type="character" w:styleId="FootnoteReference">
    <w:name w:val="footnote reference"/>
    <w:basedOn w:val="DefaultParagraphFont"/>
    <w:uiPriority w:val="99"/>
    <w:unhideWhenUsed/>
    <w:rsid w:val="00DE3F16"/>
    <w:rPr>
      <w:vertAlign w:val="superscript"/>
    </w:rPr>
  </w:style>
</w:styles>
</file>

<file path=word/webSettings.xml><?xml version="1.0" encoding="utf-8"?>
<w:webSettings xmlns:r="http://schemas.openxmlformats.org/officeDocument/2006/relationships" xmlns:w="http://schemas.openxmlformats.org/wordprocessingml/2006/main">
  <w:divs>
    <w:div w:id="79836476">
      <w:bodyDiv w:val="1"/>
      <w:marLeft w:val="0"/>
      <w:marRight w:val="0"/>
      <w:marTop w:val="0"/>
      <w:marBottom w:val="0"/>
      <w:divBdr>
        <w:top w:val="none" w:sz="0" w:space="0" w:color="auto"/>
        <w:left w:val="none" w:sz="0" w:space="0" w:color="auto"/>
        <w:bottom w:val="none" w:sz="0" w:space="0" w:color="auto"/>
        <w:right w:val="none" w:sz="0" w:space="0" w:color="auto"/>
      </w:divBdr>
    </w:div>
    <w:div w:id="176237768">
      <w:bodyDiv w:val="1"/>
      <w:marLeft w:val="0"/>
      <w:marRight w:val="0"/>
      <w:marTop w:val="0"/>
      <w:marBottom w:val="0"/>
      <w:divBdr>
        <w:top w:val="none" w:sz="0" w:space="0" w:color="auto"/>
        <w:left w:val="none" w:sz="0" w:space="0" w:color="auto"/>
        <w:bottom w:val="none" w:sz="0" w:space="0" w:color="auto"/>
        <w:right w:val="none" w:sz="0" w:space="0" w:color="auto"/>
      </w:divBdr>
    </w:div>
    <w:div w:id="355231867">
      <w:bodyDiv w:val="1"/>
      <w:marLeft w:val="0"/>
      <w:marRight w:val="0"/>
      <w:marTop w:val="0"/>
      <w:marBottom w:val="0"/>
      <w:divBdr>
        <w:top w:val="none" w:sz="0" w:space="0" w:color="auto"/>
        <w:left w:val="none" w:sz="0" w:space="0" w:color="auto"/>
        <w:bottom w:val="none" w:sz="0" w:space="0" w:color="auto"/>
        <w:right w:val="none" w:sz="0" w:space="0" w:color="auto"/>
      </w:divBdr>
    </w:div>
    <w:div w:id="471484140">
      <w:bodyDiv w:val="1"/>
      <w:marLeft w:val="0"/>
      <w:marRight w:val="0"/>
      <w:marTop w:val="0"/>
      <w:marBottom w:val="0"/>
      <w:divBdr>
        <w:top w:val="none" w:sz="0" w:space="0" w:color="auto"/>
        <w:left w:val="none" w:sz="0" w:space="0" w:color="auto"/>
        <w:bottom w:val="none" w:sz="0" w:space="0" w:color="auto"/>
        <w:right w:val="none" w:sz="0" w:space="0" w:color="auto"/>
      </w:divBdr>
    </w:div>
    <w:div w:id="473454950">
      <w:bodyDiv w:val="1"/>
      <w:marLeft w:val="0"/>
      <w:marRight w:val="0"/>
      <w:marTop w:val="0"/>
      <w:marBottom w:val="0"/>
      <w:divBdr>
        <w:top w:val="none" w:sz="0" w:space="0" w:color="auto"/>
        <w:left w:val="none" w:sz="0" w:space="0" w:color="auto"/>
        <w:bottom w:val="none" w:sz="0" w:space="0" w:color="auto"/>
        <w:right w:val="none" w:sz="0" w:space="0" w:color="auto"/>
      </w:divBdr>
    </w:div>
    <w:div w:id="543324199">
      <w:bodyDiv w:val="1"/>
      <w:marLeft w:val="0"/>
      <w:marRight w:val="0"/>
      <w:marTop w:val="0"/>
      <w:marBottom w:val="0"/>
      <w:divBdr>
        <w:top w:val="none" w:sz="0" w:space="0" w:color="auto"/>
        <w:left w:val="none" w:sz="0" w:space="0" w:color="auto"/>
        <w:bottom w:val="none" w:sz="0" w:space="0" w:color="auto"/>
        <w:right w:val="none" w:sz="0" w:space="0" w:color="auto"/>
      </w:divBdr>
    </w:div>
    <w:div w:id="599214778">
      <w:bodyDiv w:val="1"/>
      <w:marLeft w:val="0"/>
      <w:marRight w:val="0"/>
      <w:marTop w:val="0"/>
      <w:marBottom w:val="0"/>
      <w:divBdr>
        <w:top w:val="none" w:sz="0" w:space="0" w:color="auto"/>
        <w:left w:val="none" w:sz="0" w:space="0" w:color="auto"/>
        <w:bottom w:val="none" w:sz="0" w:space="0" w:color="auto"/>
        <w:right w:val="none" w:sz="0" w:space="0" w:color="auto"/>
      </w:divBdr>
    </w:div>
    <w:div w:id="669067286">
      <w:bodyDiv w:val="1"/>
      <w:marLeft w:val="0"/>
      <w:marRight w:val="0"/>
      <w:marTop w:val="0"/>
      <w:marBottom w:val="0"/>
      <w:divBdr>
        <w:top w:val="none" w:sz="0" w:space="0" w:color="auto"/>
        <w:left w:val="none" w:sz="0" w:space="0" w:color="auto"/>
        <w:bottom w:val="none" w:sz="0" w:space="0" w:color="auto"/>
        <w:right w:val="none" w:sz="0" w:space="0" w:color="auto"/>
      </w:divBdr>
    </w:div>
    <w:div w:id="758794532">
      <w:bodyDiv w:val="1"/>
      <w:marLeft w:val="0"/>
      <w:marRight w:val="0"/>
      <w:marTop w:val="0"/>
      <w:marBottom w:val="0"/>
      <w:divBdr>
        <w:top w:val="none" w:sz="0" w:space="0" w:color="auto"/>
        <w:left w:val="none" w:sz="0" w:space="0" w:color="auto"/>
        <w:bottom w:val="none" w:sz="0" w:space="0" w:color="auto"/>
        <w:right w:val="none" w:sz="0" w:space="0" w:color="auto"/>
      </w:divBdr>
    </w:div>
    <w:div w:id="775294184">
      <w:bodyDiv w:val="1"/>
      <w:marLeft w:val="0"/>
      <w:marRight w:val="0"/>
      <w:marTop w:val="0"/>
      <w:marBottom w:val="0"/>
      <w:divBdr>
        <w:top w:val="none" w:sz="0" w:space="0" w:color="auto"/>
        <w:left w:val="none" w:sz="0" w:space="0" w:color="auto"/>
        <w:bottom w:val="none" w:sz="0" w:space="0" w:color="auto"/>
        <w:right w:val="none" w:sz="0" w:space="0" w:color="auto"/>
      </w:divBdr>
    </w:div>
    <w:div w:id="809395223">
      <w:bodyDiv w:val="1"/>
      <w:marLeft w:val="0"/>
      <w:marRight w:val="0"/>
      <w:marTop w:val="0"/>
      <w:marBottom w:val="0"/>
      <w:divBdr>
        <w:top w:val="none" w:sz="0" w:space="0" w:color="auto"/>
        <w:left w:val="none" w:sz="0" w:space="0" w:color="auto"/>
        <w:bottom w:val="none" w:sz="0" w:space="0" w:color="auto"/>
        <w:right w:val="none" w:sz="0" w:space="0" w:color="auto"/>
      </w:divBdr>
    </w:div>
    <w:div w:id="1059282201">
      <w:bodyDiv w:val="1"/>
      <w:marLeft w:val="0"/>
      <w:marRight w:val="0"/>
      <w:marTop w:val="0"/>
      <w:marBottom w:val="0"/>
      <w:divBdr>
        <w:top w:val="none" w:sz="0" w:space="0" w:color="auto"/>
        <w:left w:val="none" w:sz="0" w:space="0" w:color="auto"/>
        <w:bottom w:val="none" w:sz="0" w:space="0" w:color="auto"/>
        <w:right w:val="none" w:sz="0" w:space="0" w:color="auto"/>
      </w:divBdr>
    </w:div>
    <w:div w:id="1120759318">
      <w:bodyDiv w:val="1"/>
      <w:marLeft w:val="0"/>
      <w:marRight w:val="0"/>
      <w:marTop w:val="0"/>
      <w:marBottom w:val="0"/>
      <w:divBdr>
        <w:top w:val="none" w:sz="0" w:space="0" w:color="auto"/>
        <w:left w:val="none" w:sz="0" w:space="0" w:color="auto"/>
        <w:bottom w:val="none" w:sz="0" w:space="0" w:color="auto"/>
        <w:right w:val="none" w:sz="0" w:space="0" w:color="auto"/>
      </w:divBdr>
      <w:divsChild>
        <w:div w:id="334576699">
          <w:marLeft w:val="0"/>
          <w:marRight w:val="750"/>
          <w:marTop w:val="0"/>
          <w:marBottom w:val="0"/>
          <w:divBdr>
            <w:top w:val="none" w:sz="0" w:space="0" w:color="auto"/>
            <w:left w:val="none" w:sz="0" w:space="0" w:color="auto"/>
            <w:bottom w:val="none" w:sz="0" w:space="0" w:color="auto"/>
            <w:right w:val="none" w:sz="0" w:space="0" w:color="auto"/>
          </w:divBdr>
        </w:div>
        <w:div w:id="476846110">
          <w:marLeft w:val="0"/>
          <w:marRight w:val="750"/>
          <w:marTop w:val="0"/>
          <w:marBottom w:val="0"/>
          <w:divBdr>
            <w:top w:val="none" w:sz="0" w:space="0" w:color="auto"/>
            <w:left w:val="none" w:sz="0" w:space="0" w:color="auto"/>
            <w:bottom w:val="none" w:sz="0" w:space="0" w:color="auto"/>
            <w:right w:val="none" w:sz="0" w:space="0" w:color="auto"/>
          </w:divBdr>
        </w:div>
        <w:div w:id="1286497611">
          <w:marLeft w:val="0"/>
          <w:marRight w:val="750"/>
          <w:marTop w:val="0"/>
          <w:marBottom w:val="0"/>
          <w:divBdr>
            <w:top w:val="none" w:sz="0" w:space="0" w:color="auto"/>
            <w:left w:val="none" w:sz="0" w:space="0" w:color="auto"/>
            <w:bottom w:val="none" w:sz="0" w:space="0" w:color="auto"/>
            <w:right w:val="none" w:sz="0" w:space="0" w:color="auto"/>
          </w:divBdr>
        </w:div>
        <w:div w:id="1398554227">
          <w:marLeft w:val="0"/>
          <w:marRight w:val="750"/>
          <w:marTop w:val="0"/>
          <w:marBottom w:val="0"/>
          <w:divBdr>
            <w:top w:val="none" w:sz="0" w:space="0" w:color="auto"/>
            <w:left w:val="none" w:sz="0" w:space="0" w:color="auto"/>
            <w:bottom w:val="none" w:sz="0" w:space="0" w:color="auto"/>
            <w:right w:val="none" w:sz="0" w:space="0" w:color="auto"/>
          </w:divBdr>
        </w:div>
        <w:div w:id="1547788898">
          <w:marLeft w:val="0"/>
          <w:marRight w:val="750"/>
          <w:marTop w:val="0"/>
          <w:marBottom w:val="0"/>
          <w:divBdr>
            <w:top w:val="none" w:sz="0" w:space="0" w:color="auto"/>
            <w:left w:val="none" w:sz="0" w:space="0" w:color="auto"/>
            <w:bottom w:val="none" w:sz="0" w:space="0" w:color="auto"/>
            <w:right w:val="none" w:sz="0" w:space="0" w:color="auto"/>
          </w:divBdr>
        </w:div>
        <w:div w:id="2008513630">
          <w:marLeft w:val="0"/>
          <w:marRight w:val="750"/>
          <w:marTop w:val="0"/>
          <w:marBottom w:val="0"/>
          <w:divBdr>
            <w:top w:val="none" w:sz="0" w:space="0" w:color="auto"/>
            <w:left w:val="none" w:sz="0" w:space="0" w:color="auto"/>
            <w:bottom w:val="none" w:sz="0" w:space="0" w:color="auto"/>
            <w:right w:val="none" w:sz="0" w:space="0" w:color="auto"/>
          </w:divBdr>
        </w:div>
      </w:divsChild>
    </w:div>
    <w:div w:id="1214079581">
      <w:bodyDiv w:val="1"/>
      <w:marLeft w:val="0"/>
      <w:marRight w:val="0"/>
      <w:marTop w:val="0"/>
      <w:marBottom w:val="0"/>
      <w:divBdr>
        <w:top w:val="none" w:sz="0" w:space="0" w:color="auto"/>
        <w:left w:val="none" w:sz="0" w:space="0" w:color="auto"/>
        <w:bottom w:val="none" w:sz="0" w:space="0" w:color="auto"/>
        <w:right w:val="none" w:sz="0" w:space="0" w:color="auto"/>
      </w:divBdr>
    </w:div>
    <w:div w:id="1234854257">
      <w:bodyDiv w:val="1"/>
      <w:marLeft w:val="0"/>
      <w:marRight w:val="0"/>
      <w:marTop w:val="0"/>
      <w:marBottom w:val="0"/>
      <w:divBdr>
        <w:top w:val="none" w:sz="0" w:space="0" w:color="auto"/>
        <w:left w:val="none" w:sz="0" w:space="0" w:color="auto"/>
        <w:bottom w:val="none" w:sz="0" w:space="0" w:color="auto"/>
        <w:right w:val="none" w:sz="0" w:space="0" w:color="auto"/>
      </w:divBdr>
    </w:div>
    <w:div w:id="1246842232">
      <w:bodyDiv w:val="1"/>
      <w:marLeft w:val="0"/>
      <w:marRight w:val="0"/>
      <w:marTop w:val="0"/>
      <w:marBottom w:val="0"/>
      <w:divBdr>
        <w:top w:val="none" w:sz="0" w:space="0" w:color="auto"/>
        <w:left w:val="none" w:sz="0" w:space="0" w:color="auto"/>
        <w:bottom w:val="none" w:sz="0" w:space="0" w:color="auto"/>
        <w:right w:val="none" w:sz="0" w:space="0" w:color="auto"/>
      </w:divBdr>
    </w:div>
    <w:div w:id="1249652279">
      <w:bodyDiv w:val="1"/>
      <w:marLeft w:val="0"/>
      <w:marRight w:val="0"/>
      <w:marTop w:val="0"/>
      <w:marBottom w:val="0"/>
      <w:divBdr>
        <w:top w:val="none" w:sz="0" w:space="0" w:color="auto"/>
        <w:left w:val="none" w:sz="0" w:space="0" w:color="auto"/>
        <w:bottom w:val="none" w:sz="0" w:space="0" w:color="auto"/>
        <w:right w:val="none" w:sz="0" w:space="0" w:color="auto"/>
      </w:divBdr>
    </w:div>
    <w:div w:id="1441293890">
      <w:bodyDiv w:val="1"/>
      <w:marLeft w:val="0"/>
      <w:marRight w:val="0"/>
      <w:marTop w:val="0"/>
      <w:marBottom w:val="0"/>
      <w:divBdr>
        <w:top w:val="none" w:sz="0" w:space="0" w:color="auto"/>
        <w:left w:val="none" w:sz="0" w:space="0" w:color="auto"/>
        <w:bottom w:val="none" w:sz="0" w:space="0" w:color="auto"/>
        <w:right w:val="none" w:sz="0" w:space="0" w:color="auto"/>
      </w:divBdr>
    </w:div>
    <w:div w:id="1462530007">
      <w:bodyDiv w:val="1"/>
      <w:marLeft w:val="0"/>
      <w:marRight w:val="0"/>
      <w:marTop w:val="0"/>
      <w:marBottom w:val="0"/>
      <w:divBdr>
        <w:top w:val="none" w:sz="0" w:space="0" w:color="auto"/>
        <w:left w:val="none" w:sz="0" w:space="0" w:color="auto"/>
        <w:bottom w:val="none" w:sz="0" w:space="0" w:color="auto"/>
        <w:right w:val="none" w:sz="0" w:space="0" w:color="auto"/>
      </w:divBdr>
    </w:div>
    <w:div w:id="1496064786">
      <w:bodyDiv w:val="1"/>
      <w:marLeft w:val="0"/>
      <w:marRight w:val="0"/>
      <w:marTop w:val="0"/>
      <w:marBottom w:val="0"/>
      <w:divBdr>
        <w:top w:val="none" w:sz="0" w:space="0" w:color="auto"/>
        <w:left w:val="none" w:sz="0" w:space="0" w:color="auto"/>
        <w:bottom w:val="none" w:sz="0" w:space="0" w:color="auto"/>
        <w:right w:val="none" w:sz="0" w:space="0" w:color="auto"/>
      </w:divBdr>
    </w:div>
    <w:div w:id="1645772754">
      <w:bodyDiv w:val="1"/>
      <w:marLeft w:val="0"/>
      <w:marRight w:val="0"/>
      <w:marTop w:val="0"/>
      <w:marBottom w:val="0"/>
      <w:divBdr>
        <w:top w:val="none" w:sz="0" w:space="0" w:color="auto"/>
        <w:left w:val="none" w:sz="0" w:space="0" w:color="auto"/>
        <w:bottom w:val="none" w:sz="0" w:space="0" w:color="auto"/>
        <w:right w:val="none" w:sz="0" w:space="0" w:color="auto"/>
      </w:divBdr>
    </w:div>
    <w:div w:id="1710490227">
      <w:bodyDiv w:val="1"/>
      <w:marLeft w:val="0"/>
      <w:marRight w:val="0"/>
      <w:marTop w:val="0"/>
      <w:marBottom w:val="0"/>
      <w:divBdr>
        <w:top w:val="none" w:sz="0" w:space="0" w:color="auto"/>
        <w:left w:val="none" w:sz="0" w:space="0" w:color="auto"/>
        <w:bottom w:val="none" w:sz="0" w:space="0" w:color="auto"/>
        <w:right w:val="none" w:sz="0" w:space="0" w:color="auto"/>
      </w:divBdr>
    </w:div>
    <w:div w:id="1741904451">
      <w:marLeft w:val="0"/>
      <w:marRight w:val="0"/>
      <w:marTop w:val="0"/>
      <w:marBottom w:val="0"/>
      <w:divBdr>
        <w:top w:val="none" w:sz="0" w:space="0" w:color="auto"/>
        <w:left w:val="none" w:sz="0" w:space="0" w:color="auto"/>
        <w:bottom w:val="none" w:sz="0" w:space="0" w:color="auto"/>
        <w:right w:val="none" w:sz="0" w:space="0" w:color="auto"/>
      </w:divBdr>
    </w:div>
    <w:div w:id="1741904452">
      <w:marLeft w:val="0"/>
      <w:marRight w:val="0"/>
      <w:marTop w:val="0"/>
      <w:marBottom w:val="0"/>
      <w:divBdr>
        <w:top w:val="none" w:sz="0" w:space="0" w:color="auto"/>
        <w:left w:val="none" w:sz="0" w:space="0" w:color="auto"/>
        <w:bottom w:val="none" w:sz="0" w:space="0" w:color="auto"/>
        <w:right w:val="none" w:sz="0" w:space="0" w:color="auto"/>
      </w:divBdr>
    </w:div>
    <w:div w:id="1741904453">
      <w:marLeft w:val="0"/>
      <w:marRight w:val="0"/>
      <w:marTop w:val="0"/>
      <w:marBottom w:val="0"/>
      <w:divBdr>
        <w:top w:val="none" w:sz="0" w:space="0" w:color="auto"/>
        <w:left w:val="none" w:sz="0" w:space="0" w:color="auto"/>
        <w:bottom w:val="none" w:sz="0" w:space="0" w:color="auto"/>
        <w:right w:val="none" w:sz="0" w:space="0" w:color="auto"/>
      </w:divBdr>
    </w:div>
    <w:div w:id="1741904456">
      <w:marLeft w:val="0"/>
      <w:marRight w:val="0"/>
      <w:marTop w:val="0"/>
      <w:marBottom w:val="0"/>
      <w:divBdr>
        <w:top w:val="none" w:sz="0" w:space="0" w:color="auto"/>
        <w:left w:val="none" w:sz="0" w:space="0" w:color="auto"/>
        <w:bottom w:val="none" w:sz="0" w:space="0" w:color="auto"/>
        <w:right w:val="none" w:sz="0" w:space="0" w:color="auto"/>
      </w:divBdr>
      <w:divsChild>
        <w:div w:id="1741904454">
          <w:marLeft w:val="576"/>
          <w:marRight w:val="0"/>
          <w:marTop w:val="80"/>
          <w:marBottom w:val="0"/>
          <w:divBdr>
            <w:top w:val="none" w:sz="0" w:space="0" w:color="auto"/>
            <w:left w:val="none" w:sz="0" w:space="0" w:color="auto"/>
            <w:bottom w:val="none" w:sz="0" w:space="0" w:color="auto"/>
            <w:right w:val="none" w:sz="0" w:space="0" w:color="auto"/>
          </w:divBdr>
        </w:div>
      </w:divsChild>
    </w:div>
    <w:div w:id="1741904461">
      <w:marLeft w:val="0"/>
      <w:marRight w:val="0"/>
      <w:marTop w:val="0"/>
      <w:marBottom w:val="0"/>
      <w:divBdr>
        <w:top w:val="none" w:sz="0" w:space="0" w:color="auto"/>
        <w:left w:val="none" w:sz="0" w:space="0" w:color="auto"/>
        <w:bottom w:val="none" w:sz="0" w:space="0" w:color="auto"/>
        <w:right w:val="none" w:sz="0" w:space="0" w:color="auto"/>
      </w:divBdr>
      <w:divsChild>
        <w:div w:id="1741904455">
          <w:marLeft w:val="979"/>
          <w:marRight w:val="0"/>
          <w:marTop w:val="65"/>
          <w:marBottom w:val="0"/>
          <w:divBdr>
            <w:top w:val="none" w:sz="0" w:space="0" w:color="auto"/>
            <w:left w:val="none" w:sz="0" w:space="0" w:color="auto"/>
            <w:bottom w:val="none" w:sz="0" w:space="0" w:color="auto"/>
            <w:right w:val="none" w:sz="0" w:space="0" w:color="auto"/>
          </w:divBdr>
        </w:div>
        <w:div w:id="1741904457">
          <w:marLeft w:val="576"/>
          <w:marRight w:val="0"/>
          <w:marTop w:val="80"/>
          <w:marBottom w:val="0"/>
          <w:divBdr>
            <w:top w:val="none" w:sz="0" w:space="0" w:color="auto"/>
            <w:left w:val="none" w:sz="0" w:space="0" w:color="auto"/>
            <w:bottom w:val="none" w:sz="0" w:space="0" w:color="auto"/>
            <w:right w:val="none" w:sz="0" w:space="0" w:color="auto"/>
          </w:divBdr>
        </w:div>
        <w:div w:id="1741904458">
          <w:marLeft w:val="576"/>
          <w:marRight w:val="0"/>
          <w:marTop w:val="80"/>
          <w:marBottom w:val="0"/>
          <w:divBdr>
            <w:top w:val="none" w:sz="0" w:space="0" w:color="auto"/>
            <w:left w:val="none" w:sz="0" w:space="0" w:color="auto"/>
            <w:bottom w:val="none" w:sz="0" w:space="0" w:color="auto"/>
            <w:right w:val="none" w:sz="0" w:space="0" w:color="auto"/>
          </w:divBdr>
        </w:div>
        <w:div w:id="1741904459">
          <w:marLeft w:val="576"/>
          <w:marRight w:val="0"/>
          <w:marTop w:val="80"/>
          <w:marBottom w:val="0"/>
          <w:divBdr>
            <w:top w:val="none" w:sz="0" w:space="0" w:color="auto"/>
            <w:left w:val="none" w:sz="0" w:space="0" w:color="auto"/>
            <w:bottom w:val="none" w:sz="0" w:space="0" w:color="auto"/>
            <w:right w:val="none" w:sz="0" w:space="0" w:color="auto"/>
          </w:divBdr>
        </w:div>
        <w:div w:id="1741904460">
          <w:marLeft w:val="979"/>
          <w:marRight w:val="0"/>
          <w:marTop w:val="65"/>
          <w:marBottom w:val="0"/>
          <w:divBdr>
            <w:top w:val="none" w:sz="0" w:space="0" w:color="auto"/>
            <w:left w:val="none" w:sz="0" w:space="0" w:color="auto"/>
            <w:bottom w:val="none" w:sz="0" w:space="0" w:color="auto"/>
            <w:right w:val="none" w:sz="0" w:space="0" w:color="auto"/>
          </w:divBdr>
        </w:div>
        <w:div w:id="1741904472">
          <w:marLeft w:val="979"/>
          <w:marRight w:val="0"/>
          <w:marTop w:val="65"/>
          <w:marBottom w:val="0"/>
          <w:divBdr>
            <w:top w:val="none" w:sz="0" w:space="0" w:color="auto"/>
            <w:left w:val="none" w:sz="0" w:space="0" w:color="auto"/>
            <w:bottom w:val="none" w:sz="0" w:space="0" w:color="auto"/>
            <w:right w:val="none" w:sz="0" w:space="0" w:color="auto"/>
          </w:divBdr>
        </w:div>
      </w:divsChild>
    </w:div>
    <w:div w:id="1741904462">
      <w:marLeft w:val="0"/>
      <w:marRight w:val="0"/>
      <w:marTop w:val="0"/>
      <w:marBottom w:val="0"/>
      <w:divBdr>
        <w:top w:val="none" w:sz="0" w:space="0" w:color="auto"/>
        <w:left w:val="none" w:sz="0" w:space="0" w:color="auto"/>
        <w:bottom w:val="none" w:sz="0" w:space="0" w:color="auto"/>
        <w:right w:val="none" w:sz="0" w:space="0" w:color="auto"/>
      </w:divBdr>
    </w:div>
    <w:div w:id="1741904463">
      <w:marLeft w:val="0"/>
      <w:marRight w:val="0"/>
      <w:marTop w:val="0"/>
      <w:marBottom w:val="0"/>
      <w:divBdr>
        <w:top w:val="none" w:sz="0" w:space="0" w:color="auto"/>
        <w:left w:val="none" w:sz="0" w:space="0" w:color="auto"/>
        <w:bottom w:val="none" w:sz="0" w:space="0" w:color="auto"/>
        <w:right w:val="none" w:sz="0" w:space="0" w:color="auto"/>
      </w:divBdr>
    </w:div>
    <w:div w:id="1741904464">
      <w:marLeft w:val="0"/>
      <w:marRight w:val="0"/>
      <w:marTop w:val="0"/>
      <w:marBottom w:val="0"/>
      <w:divBdr>
        <w:top w:val="none" w:sz="0" w:space="0" w:color="auto"/>
        <w:left w:val="none" w:sz="0" w:space="0" w:color="auto"/>
        <w:bottom w:val="none" w:sz="0" w:space="0" w:color="auto"/>
        <w:right w:val="none" w:sz="0" w:space="0" w:color="auto"/>
      </w:divBdr>
    </w:div>
    <w:div w:id="1741904465">
      <w:marLeft w:val="0"/>
      <w:marRight w:val="0"/>
      <w:marTop w:val="0"/>
      <w:marBottom w:val="0"/>
      <w:divBdr>
        <w:top w:val="none" w:sz="0" w:space="0" w:color="auto"/>
        <w:left w:val="none" w:sz="0" w:space="0" w:color="auto"/>
        <w:bottom w:val="none" w:sz="0" w:space="0" w:color="auto"/>
        <w:right w:val="none" w:sz="0" w:space="0" w:color="auto"/>
      </w:divBdr>
    </w:div>
    <w:div w:id="1741904466">
      <w:marLeft w:val="0"/>
      <w:marRight w:val="0"/>
      <w:marTop w:val="0"/>
      <w:marBottom w:val="0"/>
      <w:divBdr>
        <w:top w:val="none" w:sz="0" w:space="0" w:color="auto"/>
        <w:left w:val="none" w:sz="0" w:space="0" w:color="auto"/>
        <w:bottom w:val="none" w:sz="0" w:space="0" w:color="auto"/>
        <w:right w:val="none" w:sz="0" w:space="0" w:color="auto"/>
      </w:divBdr>
    </w:div>
    <w:div w:id="1741904467">
      <w:marLeft w:val="0"/>
      <w:marRight w:val="0"/>
      <w:marTop w:val="0"/>
      <w:marBottom w:val="0"/>
      <w:divBdr>
        <w:top w:val="none" w:sz="0" w:space="0" w:color="auto"/>
        <w:left w:val="none" w:sz="0" w:space="0" w:color="auto"/>
        <w:bottom w:val="none" w:sz="0" w:space="0" w:color="auto"/>
        <w:right w:val="none" w:sz="0" w:space="0" w:color="auto"/>
      </w:divBdr>
    </w:div>
    <w:div w:id="1741904468">
      <w:marLeft w:val="0"/>
      <w:marRight w:val="0"/>
      <w:marTop w:val="0"/>
      <w:marBottom w:val="0"/>
      <w:divBdr>
        <w:top w:val="none" w:sz="0" w:space="0" w:color="auto"/>
        <w:left w:val="none" w:sz="0" w:space="0" w:color="auto"/>
        <w:bottom w:val="none" w:sz="0" w:space="0" w:color="auto"/>
        <w:right w:val="none" w:sz="0" w:space="0" w:color="auto"/>
      </w:divBdr>
    </w:div>
    <w:div w:id="1741904469">
      <w:marLeft w:val="0"/>
      <w:marRight w:val="0"/>
      <w:marTop w:val="0"/>
      <w:marBottom w:val="0"/>
      <w:divBdr>
        <w:top w:val="none" w:sz="0" w:space="0" w:color="auto"/>
        <w:left w:val="none" w:sz="0" w:space="0" w:color="auto"/>
        <w:bottom w:val="none" w:sz="0" w:space="0" w:color="auto"/>
        <w:right w:val="none" w:sz="0" w:space="0" w:color="auto"/>
      </w:divBdr>
    </w:div>
    <w:div w:id="1741904470">
      <w:marLeft w:val="0"/>
      <w:marRight w:val="0"/>
      <w:marTop w:val="0"/>
      <w:marBottom w:val="0"/>
      <w:divBdr>
        <w:top w:val="none" w:sz="0" w:space="0" w:color="auto"/>
        <w:left w:val="none" w:sz="0" w:space="0" w:color="auto"/>
        <w:bottom w:val="none" w:sz="0" w:space="0" w:color="auto"/>
        <w:right w:val="none" w:sz="0" w:space="0" w:color="auto"/>
      </w:divBdr>
    </w:div>
    <w:div w:id="1741904471">
      <w:marLeft w:val="0"/>
      <w:marRight w:val="0"/>
      <w:marTop w:val="0"/>
      <w:marBottom w:val="0"/>
      <w:divBdr>
        <w:top w:val="none" w:sz="0" w:space="0" w:color="auto"/>
        <w:left w:val="none" w:sz="0" w:space="0" w:color="auto"/>
        <w:bottom w:val="none" w:sz="0" w:space="0" w:color="auto"/>
        <w:right w:val="none" w:sz="0" w:space="0" w:color="auto"/>
      </w:divBdr>
    </w:div>
    <w:div w:id="1741904473">
      <w:marLeft w:val="0"/>
      <w:marRight w:val="0"/>
      <w:marTop w:val="0"/>
      <w:marBottom w:val="0"/>
      <w:divBdr>
        <w:top w:val="none" w:sz="0" w:space="0" w:color="auto"/>
        <w:left w:val="none" w:sz="0" w:space="0" w:color="auto"/>
        <w:bottom w:val="none" w:sz="0" w:space="0" w:color="auto"/>
        <w:right w:val="none" w:sz="0" w:space="0" w:color="auto"/>
      </w:divBdr>
    </w:div>
    <w:div w:id="1741904474">
      <w:marLeft w:val="0"/>
      <w:marRight w:val="0"/>
      <w:marTop w:val="0"/>
      <w:marBottom w:val="0"/>
      <w:divBdr>
        <w:top w:val="none" w:sz="0" w:space="0" w:color="auto"/>
        <w:left w:val="none" w:sz="0" w:space="0" w:color="auto"/>
        <w:bottom w:val="none" w:sz="0" w:space="0" w:color="auto"/>
        <w:right w:val="none" w:sz="0" w:space="0" w:color="auto"/>
      </w:divBdr>
    </w:div>
    <w:div w:id="1758095839">
      <w:bodyDiv w:val="1"/>
      <w:marLeft w:val="0"/>
      <w:marRight w:val="0"/>
      <w:marTop w:val="0"/>
      <w:marBottom w:val="0"/>
      <w:divBdr>
        <w:top w:val="none" w:sz="0" w:space="0" w:color="auto"/>
        <w:left w:val="none" w:sz="0" w:space="0" w:color="auto"/>
        <w:bottom w:val="none" w:sz="0" w:space="0" w:color="auto"/>
        <w:right w:val="none" w:sz="0" w:space="0" w:color="auto"/>
      </w:divBdr>
    </w:div>
    <w:div w:id="1898469996">
      <w:bodyDiv w:val="1"/>
      <w:marLeft w:val="0"/>
      <w:marRight w:val="0"/>
      <w:marTop w:val="0"/>
      <w:marBottom w:val="0"/>
      <w:divBdr>
        <w:top w:val="none" w:sz="0" w:space="0" w:color="auto"/>
        <w:left w:val="none" w:sz="0" w:space="0" w:color="auto"/>
        <w:bottom w:val="none" w:sz="0" w:space="0" w:color="auto"/>
        <w:right w:val="none" w:sz="0" w:space="0" w:color="auto"/>
      </w:divBdr>
    </w:div>
    <w:div w:id="1911770047">
      <w:bodyDiv w:val="1"/>
      <w:marLeft w:val="0"/>
      <w:marRight w:val="0"/>
      <w:marTop w:val="0"/>
      <w:marBottom w:val="0"/>
      <w:divBdr>
        <w:top w:val="none" w:sz="0" w:space="0" w:color="auto"/>
        <w:left w:val="none" w:sz="0" w:space="0" w:color="auto"/>
        <w:bottom w:val="none" w:sz="0" w:space="0" w:color="auto"/>
        <w:right w:val="none" w:sz="0" w:space="0" w:color="auto"/>
      </w:divBdr>
    </w:div>
    <w:div w:id="1916938671">
      <w:bodyDiv w:val="1"/>
      <w:marLeft w:val="0"/>
      <w:marRight w:val="0"/>
      <w:marTop w:val="0"/>
      <w:marBottom w:val="0"/>
      <w:divBdr>
        <w:top w:val="none" w:sz="0" w:space="0" w:color="auto"/>
        <w:left w:val="none" w:sz="0" w:space="0" w:color="auto"/>
        <w:bottom w:val="none" w:sz="0" w:space="0" w:color="auto"/>
        <w:right w:val="none" w:sz="0" w:space="0" w:color="auto"/>
      </w:divBdr>
      <w:divsChild>
        <w:div w:id="1339310935">
          <w:marLeft w:val="0"/>
          <w:marRight w:val="0"/>
          <w:marTop w:val="0"/>
          <w:marBottom w:val="0"/>
          <w:divBdr>
            <w:top w:val="none" w:sz="0" w:space="0" w:color="auto"/>
            <w:left w:val="none" w:sz="0" w:space="0" w:color="auto"/>
            <w:bottom w:val="none" w:sz="0" w:space="0" w:color="auto"/>
            <w:right w:val="none" w:sz="0" w:space="0" w:color="auto"/>
          </w:divBdr>
          <w:divsChild>
            <w:div w:id="130812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vpn-externe2.ulaval.ca/+CSCO+dh756767633A2F2F63666C706172672E6E636E2E626574++/doi/10.1348/000709905X51608" TargetMode="External"/><Relationship Id="rId18" Type="http://schemas.openxmlformats.org/officeDocument/2006/relationships/hyperlink" Target="https://vpn-externe1.ulaval.ca/+CSCO+0h756767633A2F2F63666C706172672E6E636E2E626574++/doi/10.1016/j.cedpsych.2009.01.001" TargetMode="External"/><Relationship Id="rId26" Type="http://schemas.openxmlformats.org/officeDocument/2006/relationships/hyperlink" Target="http://www.ncbi.nlm.nih.gov/pubmed?term=Lanza%20S%5BAuthor%5D&amp;cauthor=true&amp;cauthor_uid=11949906" TargetMode="External"/><Relationship Id="rId39" Type="http://schemas.openxmlformats.org/officeDocument/2006/relationships/hyperlink" Target="https://vpn-externe1.ulaval.ca/+CSCO+0h756767633A2F2F63666C706172672E6E636E2E626574++/doi/10.1111/j.1467-8624.2005.00853.x" TargetMode="External"/><Relationship Id="rId21" Type="http://schemas.openxmlformats.org/officeDocument/2006/relationships/hyperlink" Target="https://vpn-externe2.ulaval.ca/+CSCO+dh756767633A2F2F63666C706172672E6E636E2E626574++/doi/10.1037/0022-0663.77.6.631" TargetMode="External"/><Relationship Id="rId34" Type="http://schemas.openxmlformats.org/officeDocument/2006/relationships/hyperlink" Target="http://dx.doi.org/10.1016/j.lindif.2015.03.018" TargetMode="External"/><Relationship Id="rId42" Type="http://schemas.openxmlformats.org/officeDocument/2006/relationships/hyperlink" Target="http://www.sciencedirect.com/science/journal/10416080" TargetMode="External"/><Relationship Id="rId47" Type="http://schemas.openxmlformats.org/officeDocument/2006/relationships/hyperlink" Target="https://vpn-externe2.ulaval.ca/+CSCO+dh756767633A2F2F63666C706172672E6E636E2E626574++/doi/10.1016/j.learninstruc.2008.06.011" TargetMode="External"/><Relationship Id="rId50" Type="http://schemas.openxmlformats.org/officeDocument/2006/relationships/header" Target="header1.xml"/><Relationship Id="rId55"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www.sciencedirect.com/science/article/pii/S104160801500076X" TargetMode="External"/><Relationship Id="rId17" Type="http://schemas.openxmlformats.org/officeDocument/2006/relationships/hyperlink" Target="https://vpn-externe1.ulaval.ca/+CSCO+0h756767633A2F2F63666C706172672E6E636E2E626574++/doi/10.1037/0022-0663.88.4.715" TargetMode="External"/><Relationship Id="rId25" Type="http://schemas.openxmlformats.org/officeDocument/2006/relationships/hyperlink" Target="http://www.ncbi.nlm.nih.gov/pubmed?term=Jacobs%20JE%5BAuthor%5D&amp;cauthor=true&amp;cauthor_uid=11949906" TargetMode="External"/><Relationship Id="rId33" Type="http://schemas.openxmlformats.org/officeDocument/2006/relationships/hyperlink" Target="http://www.sciencedirect.com/science/article/pii/S104160801500076X" TargetMode="External"/><Relationship Id="rId38" Type="http://schemas.openxmlformats.org/officeDocument/2006/relationships/hyperlink" Target="http://psycnet.apa.org.ezproxy.bibl.ulaval.ca/doi/10.1016/j.lindif.2011.09.001" TargetMode="External"/><Relationship Id="rId46" Type="http://schemas.openxmlformats.org/officeDocument/2006/relationships/hyperlink" Target="https://vpn-externe2.ulaval.ca/+CSCO+dh756767633A2F2F63666C706172672E6E636E2E626574++/doi/10.2307/1162880" TargetMode="External"/><Relationship Id="rId2" Type="http://schemas.openxmlformats.org/officeDocument/2006/relationships/numbering" Target="numbering.xml"/><Relationship Id="rId16" Type="http://schemas.openxmlformats.org/officeDocument/2006/relationships/hyperlink" Target="http://www.canadiantestcentre.com/" TargetMode="External"/><Relationship Id="rId20" Type="http://schemas.openxmlformats.org/officeDocument/2006/relationships/hyperlink" Target="http://www.centeroninstruction.org/files/COI%20Math%20Screening1.pdf" TargetMode="External"/><Relationship Id="rId29" Type="http://schemas.openxmlformats.org/officeDocument/2006/relationships/hyperlink" Target="http://www.ncbi.nlm.nih.gov/pubmed?term=Wigfield%20A%5BAuthor%5D&amp;cauthor=true&amp;cauthor_uid=11949906" TargetMode="External"/><Relationship Id="rId41" Type="http://schemas.openxmlformats.org/officeDocument/2006/relationships/hyperlink" Target="https://vpn-externe1.ulaval.ca/+CSCO+0h756767633A2F2F63666C706172672E6E636E2E626574++/doi/10.3102/00346543074004525"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direct.com/science/article/pii/S104160801500076X" TargetMode="External"/><Relationship Id="rId24" Type="http://schemas.openxmlformats.org/officeDocument/2006/relationships/hyperlink" Target="https://vpn-externe1.ulaval.ca/+CSCO+0h756767633A2F2F63666C706172672E6E636E2E626574++/doi/10.1007/s11121-007-0070-9" TargetMode="External"/><Relationship Id="rId32" Type="http://schemas.openxmlformats.org/officeDocument/2006/relationships/hyperlink" Target="http://www.sciencedirect.com/science/article/pii/S104160801500076X" TargetMode="External"/><Relationship Id="rId37" Type="http://schemas.openxmlformats.org/officeDocument/2006/relationships/hyperlink" Target="https://vpn-externe2.ulaval.ca/+CSCO+dh756767633A2F2F63666C706172672E6E636E2E626574++/doi/10.1037/0022-0663.97.2.184" TargetMode="External"/><Relationship Id="rId40" Type="http://schemas.openxmlformats.org/officeDocument/2006/relationships/hyperlink" Target="http://dx.doi.org/10.1787/9789264091450-en" TargetMode="External"/><Relationship Id="rId45" Type="http://schemas.openxmlformats.org/officeDocument/2006/relationships/hyperlink" Target="https://vpn-externe2.ulaval.ca/+CSCO+dh756767633A2F2F63666C706172672E6E636E2E626574++/doi/10.1016/j.intell.2005.11.004" TargetMode="External"/><Relationship Id="rId53"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vpn-externe2.ulaval.ca/+CSCO+dh756767633A2F2F63666C706172672E6E636E2E626574++/doi/10.1348/00070990360626921" TargetMode="External"/><Relationship Id="rId23" Type="http://schemas.openxmlformats.org/officeDocument/2006/relationships/hyperlink" Target="https://vpn-externe2.ulaval.ca/+CSCO+dh756767633A2F2F63666C706172672E6E636E2E626574++/doi/10.1037/0022-0663.93.1.3" TargetMode="External"/><Relationship Id="rId28" Type="http://schemas.openxmlformats.org/officeDocument/2006/relationships/hyperlink" Target="http://www.ncbi.nlm.nih.gov/pubmed?term=Eccles%20JS%5BAuthor%5D&amp;cauthor=true&amp;cauthor_uid=11949906" TargetMode="External"/><Relationship Id="rId36" Type="http://schemas.openxmlformats.org/officeDocument/2006/relationships/hyperlink" Target="http://psycnet.apa.org.ezproxy.bibl.ulaval.ca/doi/10.1007/BF03173141" TargetMode="External"/><Relationship Id="rId49" Type="http://schemas.openxmlformats.org/officeDocument/2006/relationships/hyperlink" Target="https://vpn-externe2.ulaval.ca/+CSCO+dh756767633A2F2F63666C706172672E6E636E2E626574++/doi/10.1080/00220670309596628" TargetMode="External"/><Relationship Id="rId57" Type="http://schemas.microsoft.com/office/2007/relationships/stylesWithEffects" Target="stylesWithEffects.xml"/><Relationship Id="rId10" Type="http://schemas.openxmlformats.org/officeDocument/2006/relationships/hyperlink" Target="http://www.sciencedirect.com/science/article/pii/S104160801500076X" TargetMode="External"/><Relationship Id="rId19" Type="http://schemas.openxmlformats.org/officeDocument/2006/relationships/hyperlink" Target="https://vpn-externe1.ulaval.ca/+CSCO+0h756767633A2F2F63666C706172672E6E636E2E626574++/doi/10.1111/j.1467-8624.2007.01007.x" TargetMode="External"/><Relationship Id="rId31" Type="http://schemas.openxmlformats.org/officeDocument/2006/relationships/hyperlink" Target="http://www.sciencedirect.com/science/article/pii/S104160801500076X" TargetMode="External"/><Relationship Id="rId44" Type="http://schemas.openxmlformats.org/officeDocument/2006/relationships/hyperlink" Target="http://www.mathsinquiry.org.uk/report/MathsInquiryFinalReport.pdf"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link.springer.com/search?facet-author=%22Shaljan+Areepattamannil%22" TargetMode="External"/><Relationship Id="rId14" Type="http://schemas.openxmlformats.org/officeDocument/2006/relationships/hyperlink" Target="http://psycnet.apa.org/doi/10.1037/0033-2909.88.3.588" TargetMode="External"/><Relationship Id="rId22" Type="http://schemas.openxmlformats.org/officeDocument/2006/relationships/hyperlink" Target="https://vpn-externe2.ulaval.ca/+CSCO+dh756767633A2F2F63666C706172672E6E636E2E626574++/doi/10.1037/0022-0663.82.3.525" TargetMode="External"/><Relationship Id="rId27" Type="http://schemas.openxmlformats.org/officeDocument/2006/relationships/hyperlink" Target="http://www.ncbi.nlm.nih.gov/pubmed?term=Osgood%20DW%5BAuthor%5D&amp;cauthor=true&amp;cauthor_uid=11949906" TargetMode="External"/><Relationship Id="rId30" Type="http://schemas.openxmlformats.org/officeDocument/2006/relationships/hyperlink" Target="https://vpn-externe1.ulaval.ca/+CSCO+0h756767633A2F2F63666C706172672E6E636E2E626574++/doi/10.1111/1467-8624.00421" TargetMode="External"/><Relationship Id="rId35" Type="http://schemas.openxmlformats.org/officeDocument/2006/relationships/hyperlink" Target="http://psycnet.apa.org.ezproxy.bibl.ulaval.ca/doi/10.1037/0022-3514.86.1.148" TargetMode="External"/><Relationship Id="rId43" Type="http://schemas.openxmlformats.org/officeDocument/2006/relationships/hyperlink" Target="http://dx.doi.org/10.1016/j.lindif.2007.03.010" TargetMode="External"/><Relationship Id="rId48" Type="http://schemas.openxmlformats.org/officeDocument/2006/relationships/hyperlink" Target="https://vpn-externe2.ulaval.ca/+CSCO+dh756767633A2F2F63666C706172672E6E636E2E626574++/doi/10.1080/00461520701621038" TargetMode="External"/><Relationship Id="rId56" Type="http://schemas.microsoft.com/office/2011/relationships/people" Target="people.xml"/><Relationship Id="rId8" Type="http://schemas.openxmlformats.org/officeDocument/2006/relationships/hyperlink" Target="http://link.springer.com/search?facet-author=%22Shaljan+Areepattamannil%22" TargetMode="External"/><Relationship Id="rId51" Type="http://schemas.openxmlformats.org/officeDocument/2006/relationships/header" Target="header2.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2E35A8837B6A1244A57B170E88983B04"/>
        <w:category>
          <w:name w:val="General"/>
          <w:gallery w:val="placeholder"/>
        </w:category>
        <w:types>
          <w:type w:val="bbPlcHdr"/>
        </w:types>
        <w:behaviors>
          <w:behavior w:val="content"/>
        </w:behaviors>
        <w:guid w:val="{EC7BF390-2612-5743-AADA-93CC0E76579D}"/>
      </w:docPartPr>
      <w:docPartBody>
        <w:p w:rsidR="006D6081" w:rsidRDefault="006D6081" w:rsidP="006D6081">
          <w:pPr>
            <w:pStyle w:val="2E35A8837B6A1244A57B170E88983B04"/>
          </w:pPr>
          <w:r>
            <w:t>[Type text]</w:t>
          </w:r>
        </w:p>
      </w:docPartBody>
    </w:docPart>
    <w:docPart>
      <w:docPartPr>
        <w:name w:val="664565D7EF1C964C8AC80660918D7F08"/>
        <w:category>
          <w:name w:val="General"/>
          <w:gallery w:val="placeholder"/>
        </w:category>
        <w:types>
          <w:type w:val="bbPlcHdr"/>
        </w:types>
        <w:behaviors>
          <w:behavior w:val="content"/>
        </w:behaviors>
        <w:guid w:val="{8EDB6AAE-8DD3-0E43-BC62-54C487671F59}"/>
      </w:docPartPr>
      <w:docPartBody>
        <w:p w:rsidR="006D6081" w:rsidRDefault="006D6081" w:rsidP="006D6081">
          <w:pPr>
            <w:pStyle w:val="664565D7EF1C964C8AC80660918D7F08"/>
          </w:pPr>
          <w:r>
            <w:t>[Type text]</w:t>
          </w:r>
        </w:p>
      </w:docPartBody>
    </w:docPart>
    <w:docPart>
      <w:docPartPr>
        <w:name w:val="DEC57471389E234B9D07D13495675811"/>
        <w:category>
          <w:name w:val="General"/>
          <w:gallery w:val="placeholder"/>
        </w:category>
        <w:types>
          <w:type w:val="bbPlcHdr"/>
        </w:types>
        <w:behaviors>
          <w:behavior w:val="content"/>
        </w:behaviors>
        <w:guid w:val="{07F39936-3E40-B841-8C83-13B308CAA8C6}"/>
      </w:docPartPr>
      <w:docPartBody>
        <w:p w:rsidR="006D6081" w:rsidRDefault="006D6081" w:rsidP="006D6081">
          <w:pPr>
            <w:pStyle w:val="DEC57471389E234B9D07D13495675811"/>
          </w:pPr>
          <w:r>
            <w:t>[Type text]</w:t>
          </w:r>
        </w:p>
      </w:docPartBody>
    </w:docPart>
  </w:docParts>
</w:glossaryDocument>
</file>

<file path=word/glossary/fontTable.xml><?xml version="1.0" encoding="utf-8"?>
<w:fonts xmlns:r="http://schemas.openxmlformats.org/officeDocument/2006/relationships" xmlns:w="http://schemas.openxmlformats.org/wordprocessingml/2006/main">
  <w:font w:name="Arial">
    <w:panose1 w:val="020B0604020202020204"/>
    <w:charset w:val="CC"/>
    <w:family w:val="swiss"/>
    <w:pitch w:val="variable"/>
    <w:sig w:usb0="E0002AFF" w:usb1="C0007843" w:usb2="00000009" w:usb3="00000000" w:csb0="000001FF" w:csb1="00000000"/>
  </w:font>
  <w:font w:name="MS ??">
    <w:altName w:val="Arial Unicode MS"/>
    <w:panose1 w:val="00000000000000000000"/>
    <w:charset w:val="80"/>
    <w:family w:val="auto"/>
    <w:notTrueType/>
    <w:pitch w:val="variable"/>
    <w:sig w:usb0="00000000" w:usb1="08070000" w:usb2="00000010" w:usb3="00000000" w:csb0="00020000" w:csb1="00000000"/>
  </w:font>
  <w:font w:name="Courier New">
    <w:panose1 w:val="02070309020205020404"/>
    <w:charset w:val="CC"/>
    <w:family w:val="modern"/>
    <w:pitch w:val="fixed"/>
    <w:sig w:usb0="E0002AFF" w:usb1="C0007843" w:usb2="00000009" w:usb3="00000000" w:csb0="000001FF" w:csb1="00000000"/>
  </w:font>
  <w:font w:name="Times New Roman">
    <w:panose1 w:val="02020603050405020304"/>
    <w:charset w:val="CC"/>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Verdana">
    <w:panose1 w:val="020B0604030504040204"/>
    <w:charset w:val="CC"/>
    <w:family w:val="swiss"/>
    <w:pitch w:val="variable"/>
    <w:sig w:usb0="A10006FF" w:usb1="4000205B" w:usb2="00000010" w:usb3="00000000" w:csb0="0000019F" w:csb1="00000000"/>
  </w:font>
  <w:font w:name="Calibri">
    <w:panose1 w:val="020F0502020204030204"/>
    <w:charset w:val="CC"/>
    <w:family w:val="swiss"/>
    <w:pitch w:val="variable"/>
    <w:sig w:usb0="E00002FF" w:usb1="4000ACFF" w:usb2="00000001" w:usb3="00000000" w:csb0="0000019F" w:csb1="00000000"/>
  </w:font>
  <w:font w:name="Times">
    <w:panose1 w:val="02020603050405020304"/>
    <w:charset w:val="CC"/>
    <w:family w:val="roman"/>
    <w:pitch w:val="variable"/>
    <w:sig w:usb0="E0002AFF" w:usb1="C0007841" w:usb2="00000009" w:usb3="00000000" w:csb0="000001FF" w:csb1="00000000"/>
  </w:font>
  <w:font w:name="Tahoma">
    <w:panose1 w:val="020B0604030504040204"/>
    <w:charset w:val="CC"/>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mbria">
    <w:panose1 w:val="02040503050406030204"/>
    <w:charset w:val="CC"/>
    <w:family w:val="roman"/>
    <w:pitch w:val="variable"/>
    <w:sig w:usb0="E00002FF" w:usb1="400004FF" w:usb2="00000000" w:usb3="00000000" w:csb0="0000019F" w:csb1="00000000"/>
  </w:font>
  <w:font w:name="ＭＳ 明朝">
    <w:altName w:val="MS Mincho"/>
    <w:charset w:val="4E"/>
    <w:family w:val="auto"/>
    <w:pitch w:val="variable"/>
    <w:sig w:usb0="00000000" w:usb1="6AC7FDFB" w:usb2="00000012" w:usb3="00000000" w:csb0="0002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hyphenationZone w:val="425"/>
  <w:characterSpacingControl w:val="doNotCompress"/>
  <w:compat>
    <w:useFELayout/>
  </w:compat>
  <w:rsids>
    <w:rsidRoot w:val="00B4003C"/>
    <w:rsid w:val="00016A45"/>
    <w:rsid w:val="000437A0"/>
    <w:rsid w:val="0005431B"/>
    <w:rsid w:val="00056972"/>
    <w:rsid w:val="00152BE7"/>
    <w:rsid w:val="001669EF"/>
    <w:rsid w:val="00246B73"/>
    <w:rsid w:val="00297380"/>
    <w:rsid w:val="002A17CE"/>
    <w:rsid w:val="002A7BC9"/>
    <w:rsid w:val="00321EE6"/>
    <w:rsid w:val="00355A2A"/>
    <w:rsid w:val="00366C27"/>
    <w:rsid w:val="00375009"/>
    <w:rsid w:val="00396E42"/>
    <w:rsid w:val="0046398B"/>
    <w:rsid w:val="004E41E9"/>
    <w:rsid w:val="005F6126"/>
    <w:rsid w:val="0060763E"/>
    <w:rsid w:val="00632BC6"/>
    <w:rsid w:val="006D6081"/>
    <w:rsid w:val="006E708E"/>
    <w:rsid w:val="007217D3"/>
    <w:rsid w:val="00732925"/>
    <w:rsid w:val="007814DF"/>
    <w:rsid w:val="007C5B71"/>
    <w:rsid w:val="0081206D"/>
    <w:rsid w:val="00834FCA"/>
    <w:rsid w:val="008826D1"/>
    <w:rsid w:val="009303BD"/>
    <w:rsid w:val="00A02091"/>
    <w:rsid w:val="00A078A4"/>
    <w:rsid w:val="00AB0F97"/>
    <w:rsid w:val="00AC3525"/>
    <w:rsid w:val="00AD3AF7"/>
    <w:rsid w:val="00B4003C"/>
    <w:rsid w:val="00BE682C"/>
    <w:rsid w:val="00BF4151"/>
    <w:rsid w:val="00CA0CD4"/>
    <w:rsid w:val="00CC3C32"/>
    <w:rsid w:val="00CE5C7B"/>
    <w:rsid w:val="00CF0C0E"/>
    <w:rsid w:val="00D15543"/>
    <w:rsid w:val="00D55E86"/>
    <w:rsid w:val="00DD0CFC"/>
    <w:rsid w:val="00E1485A"/>
    <w:rsid w:val="00ED0419"/>
    <w:rsid w:val="00F62482"/>
    <w:rsid w:val="00F877D6"/>
    <w:rsid w:val="00FE5470"/>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fr-FR"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02091"/>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6149E62942FC2E48947E3A95594D579D">
    <w:name w:val="6149E62942FC2E48947E3A95594D579D"/>
    <w:rsid w:val="00B4003C"/>
  </w:style>
  <w:style w:type="paragraph" w:customStyle="1" w:styleId="D3FE054AC0D99A4F8635E57B62A8CA32">
    <w:name w:val="D3FE054AC0D99A4F8635E57B62A8CA32"/>
    <w:rsid w:val="00B4003C"/>
  </w:style>
  <w:style w:type="paragraph" w:customStyle="1" w:styleId="2E35A8837B6A1244A57B170E88983B04">
    <w:name w:val="2E35A8837B6A1244A57B170E88983B04"/>
    <w:rsid w:val="006D6081"/>
  </w:style>
  <w:style w:type="paragraph" w:customStyle="1" w:styleId="664565D7EF1C964C8AC80660918D7F08">
    <w:name w:val="664565D7EF1C964C8AC80660918D7F08"/>
    <w:rsid w:val="006D6081"/>
  </w:style>
  <w:style w:type="paragraph" w:customStyle="1" w:styleId="DEC57471389E234B9D07D13495675811">
    <w:name w:val="DEC57471389E234B9D07D13495675811"/>
    <w:rsid w:val="006D6081"/>
  </w:style>
  <w:style w:type="paragraph" w:customStyle="1" w:styleId="03CAD338ACB31B44898CF9C19C3C7520">
    <w:name w:val="03CAD338ACB31B44898CF9C19C3C7520"/>
    <w:rsid w:val="006D6081"/>
  </w:style>
  <w:style w:type="paragraph" w:customStyle="1" w:styleId="32EFD8DC956C824AA1C58C0DF52E6F6A">
    <w:name w:val="32EFD8DC956C824AA1C58C0DF52E6F6A"/>
    <w:rsid w:val="006D6081"/>
  </w:style>
  <w:style w:type="paragraph" w:customStyle="1" w:styleId="A1361107D8BB144AB9365CCFEF252892">
    <w:name w:val="A1361107D8BB144AB9365CCFEF252892"/>
    <w:rsid w:val="006D6081"/>
  </w:style>
</w:styles>
</file>

<file path=word/glossary/webSettings.xml><?xml version="1.0" encoding="utf-8"?>
<w:webSettings xmlns:r="http://schemas.openxmlformats.org/officeDocument/2006/relationships" xmlns:w="http://schemas.openxmlformats.org/wordprocessingml/2006/main">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63360F-F0A9-AE4C-817C-85B5EA0D1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390</Words>
  <Characters>42128</Characters>
  <Application>Microsoft Office Word</Application>
  <DocSecurity>0</DocSecurity>
  <Lines>351</Lines>
  <Paragraphs>98</Paragraphs>
  <ScaleCrop>false</ScaleCrop>
  <HeadingPairs>
    <vt:vector size="2" baseType="variant">
      <vt:variant>
        <vt:lpstr>Titre</vt:lpstr>
      </vt:variant>
      <vt:variant>
        <vt:i4>1</vt:i4>
      </vt:variant>
    </vt:vector>
  </HeadingPairs>
  <TitlesOfParts>
    <vt:vector size="1" baseType="lpstr">
      <vt:lpstr>Motivation and mathematical achievement</vt:lpstr>
    </vt:vector>
  </TitlesOfParts>
  <Company>Microsoft</Company>
  <LinksUpToDate>false</LinksUpToDate>
  <CharactersWithSpaces>494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ivation and mathematical achievement</dc:title>
  <dc:creator>Gabrielle</dc:creator>
  <cp:lastModifiedBy>Юлия</cp:lastModifiedBy>
  <cp:revision>2</cp:revision>
  <cp:lastPrinted>2014-04-16T07:04:00Z</cp:lastPrinted>
  <dcterms:created xsi:type="dcterms:W3CDTF">2017-07-08T06:13:00Z</dcterms:created>
  <dcterms:modified xsi:type="dcterms:W3CDTF">2017-07-08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ies>
</file>